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3007" w14:textId="77777777" w:rsidR="00DA3B27" w:rsidRPr="00791D37" w:rsidRDefault="00DA3B27" w:rsidP="00791D37">
      <w:pPr>
        <w:sectPr w:rsidR="00DA3B27" w:rsidRPr="00791D37" w:rsidSect="00DA3B27">
          <w:footerReference w:type="even" r:id="rId8"/>
          <w:pgSz w:w="23811" w:h="16838" w:orient="landscape" w:code="8"/>
          <w:pgMar w:top="1701" w:right="1417" w:bottom="1701" w:left="1417" w:header="708" w:footer="708" w:gutter="0"/>
          <w:cols w:space="708"/>
          <w:docGrid w:linePitch="360"/>
        </w:sectPr>
      </w:pPr>
    </w:p>
    <w:p w14:paraId="0E66D116" w14:textId="196FE01C" w:rsidR="00434554" w:rsidRDefault="00DA3B27" w:rsidP="00791D37">
      <w:pPr>
        <w:rPr>
          <w:ins w:id="4" w:author="JORGE CONTRERAS ORTIZ" w:date="2021-09-04T09:18:00Z"/>
        </w:rPr>
        <w:sectPr w:rsidR="00434554" w:rsidSect="00434554">
          <w:footerReference w:type="default" r:id="rId9"/>
          <w:type w:val="continuous"/>
          <w:pgSz w:w="11906" w:h="16838"/>
          <w:pgMar w:top="1417" w:right="1701" w:bottom="1417" w:left="1701" w:header="708" w:footer="708" w:gutter="0"/>
          <w:pgNumType w:fmt="upperRoman" w:start="1"/>
          <w:cols w:space="708"/>
          <w:docGrid w:linePitch="360"/>
        </w:sectPr>
      </w:pPr>
      <w:del w:id="8" w:author="JORGE CONTRERAS ORTIZ" w:date="2021-09-04T09:18:00Z">
        <w:r w:rsidRPr="00791D37" w:rsidDel="00434554">
          <w:lastRenderedPageBreak/>
          <w:br w:type="page"/>
        </w:r>
      </w:del>
    </w:p>
    <w:p w14:paraId="1A2AD297" w14:textId="45DB700F" w:rsidR="00DA3B27" w:rsidRPr="00791D37" w:rsidRDefault="00DA3B27" w:rsidP="00791D37"/>
    <w:p w14:paraId="3F719E04" w14:textId="77777777" w:rsidR="00DA3B27" w:rsidRPr="00791D37" w:rsidRDefault="00DA3B27" w:rsidP="00791D37">
      <w:pPr>
        <w:pStyle w:val="Ttulo1"/>
      </w:pPr>
      <w:bookmarkStart w:id="9" w:name="_Toc81499320"/>
      <w:bookmarkStart w:id="10" w:name="_Toc81761707"/>
      <w:r w:rsidRPr="00791D37">
        <w:t>AGRADECIMIENTOS</w:t>
      </w:r>
      <w:bookmarkEnd w:id="9"/>
      <w:bookmarkEnd w:id="10"/>
    </w:p>
    <w:p w14:paraId="04C7DEC4" w14:textId="77777777" w:rsidR="00DA3B27" w:rsidRPr="00791D37" w:rsidRDefault="00DA3B27" w:rsidP="00791D37"/>
    <w:p w14:paraId="02B9BA7B" w14:textId="77777777" w:rsidR="00DA3B27" w:rsidRPr="00791D37" w:rsidRDefault="00DA3B27" w:rsidP="00791D37">
      <w:r w:rsidRPr="00791D37">
        <w:t>En mi primer lu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11" w:author="JORGE CONTRERAS ORTIZ" w:date="2021-09-05T14:10:00Z"/>
          <w:rFonts w:eastAsiaTheme="majorEastAsia"/>
          <w:color w:val="2F5496" w:themeColor="accent1" w:themeShade="BF"/>
          <w:sz w:val="36"/>
          <w:szCs w:val="36"/>
        </w:rPr>
      </w:pPr>
      <w:bookmarkStart w:id="12" w:name="_Toc81499321"/>
      <w:ins w:id="13" w:author="JORGE CONTRERAS ORTIZ" w:date="2021-09-05T14:10:00Z">
        <w:r>
          <w:lastRenderedPageBreak/>
          <w:br w:type="page"/>
        </w:r>
      </w:ins>
    </w:p>
    <w:p w14:paraId="1D0BB4EF" w14:textId="35BFDD2C" w:rsidR="00DA3B27" w:rsidRPr="00791D37" w:rsidRDefault="00DA3B27" w:rsidP="00791D37">
      <w:pPr>
        <w:pStyle w:val="Ttulo1"/>
      </w:pPr>
      <w:bookmarkStart w:id="14" w:name="_Toc81761708"/>
      <w:r w:rsidRPr="00791D37">
        <w:lastRenderedPageBreak/>
        <w:t>RESUMEN</w:t>
      </w:r>
      <w:bookmarkEnd w:id="12"/>
      <w:bookmarkEnd w:id="14"/>
    </w:p>
    <w:p w14:paraId="6528E766" w14:textId="77777777" w:rsidR="00DA3B27" w:rsidRPr="00791D37" w:rsidRDefault="00DA3B27" w:rsidP="00791D37"/>
    <w:p w14:paraId="582C4B96" w14:textId="77777777" w:rsidR="00B5329E" w:rsidRDefault="00B5329E" w:rsidP="00B5329E">
      <w:pPr>
        <w:rPr>
          <w:ins w:id="15" w:author="JORGE CONTRERAS ORTIZ" w:date="2021-09-05T14:07:00Z"/>
        </w:rPr>
      </w:pPr>
      <w:ins w:id="16" w:author="JORGE CONTRERAS ORTIZ" w:date="2021-09-05T14:07:00Z">
        <w:r>
          <w:t>El objetivo principal de este proyecto es la implementación hardware de la tecnología Thread en la plataforma Coockie y el análisis de esta nueva tecnología de comunicaciones. Dicha implementación consistirá en un diseño de esquemáticos y de enrutado de una PCB integrando el módulo KTWM102 desarrollado por Kirale Technologies.</w:t>
        </w:r>
      </w:ins>
    </w:p>
    <w:p w14:paraId="365C91E9" w14:textId="77777777" w:rsidR="00B5329E" w:rsidRDefault="00B5329E" w:rsidP="00B5329E">
      <w:pPr>
        <w:rPr>
          <w:ins w:id="17" w:author="JORGE CONTRERAS ORTIZ" w:date="2021-09-05T14:07:00Z"/>
        </w:rPr>
      </w:pPr>
      <w:ins w:id="18" w:author="JORGE CONTRERAS ORTIZ" w:date="2021-09-05T14:07:00Z">
        <w:r>
          <w:t xml:space="preserve">Previamente a la implementación hardware, se prueba y se familiariza con la tecnología Thread y con el entorno formado por los módulos de Kirale con los Dongle de Evaluación disponibles. </w:t>
        </w:r>
      </w:ins>
    </w:p>
    <w:p w14:paraId="18565803" w14:textId="77777777" w:rsidR="00B5329E" w:rsidRPr="00791D37" w:rsidRDefault="00B5329E" w:rsidP="00B5329E">
      <w:pPr>
        <w:rPr>
          <w:ins w:id="19" w:author="JORGE CONTRERAS ORTIZ" w:date="2021-09-05T14:07:00Z"/>
        </w:rPr>
      </w:pPr>
      <w:ins w:id="20" w:author="JORGE CONTRERAS ORTIZ" w:date="2021-09-05T14:07:00Z">
        <w:r>
          <w:t>Posteriormente a la familiarización con la tecnología y a los comandos que posteriormente se utilizarán en la plataforma Coockie, se realiza el diseño hardware incorporando el módulo KTWM102.</w:t>
        </w:r>
      </w:ins>
    </w:p>
    <w:p w14:paraId="437B1FB1" w14:textId="77777777" w:rsidR="00B5329E" w:rsidRDefault="00B5329E" w:rsidP="00B5329E">
      <w:pPr>
        <w:rPr>
          <w:ins w:id="21" w:author="JORGE CONTRERAS ORTIZ" w:date="2021-09-05T14:07:00Z"/>
        </w:rPr>
      </w:pPr>
      <w:ins w:id="22" w:author="JORGE CONTRERAS ORTIZ" w:date="2021-09-05T14:07:00Z">
        <w:r>
          <w:t>Una vez realizado el diseño hardware, se valida su diseño mediante la realización de pruebas de comunicación tanto con un PC, a través del puerto USB, como con la plataforma Coockie,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657B9068" w14:textId="77777777" w:rsidR="00B5329E" w:rsidRDefault="00B5329E" w:rsidP="00B5329E">
      <w:pPr>
        <w:rPr>
          <w:ins w:id="23" w:author="JORGE CONTRERAS ORTIZ" w:date="2021-09-05T14:07:00Z"/>
        </w:rPr>
      </w:pPr>
      <w:ins w:id="24"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p>
    <w:p w14:paraId="6D422532" w14:textId="505FCE15" w:rsidR="00DA3B27" w:rsidRPr="00791D37" w:rsidDel="00B5329E" w:rsidRDefault="00B5329E" w:rsidP="00B5329E">
      <w:pPr>
        <w:rPr>
          <w:del w:id="25" w:author="JORGE CONTRERAS ORTIZ" w:date="2021-09-05T14:07:00Z"/>
        </w:rPr>
      </w:pPr>
      <w:ins w:id="26" w:author="JORGE CONTRERAS ORTIZ" w:date="2021-09-05T14:07:00Z">
        <w:r>
          <w:rPr>
            <w:b/>
            <w:bCs/>
          </w:rPr>
          <w:t xml:space="preserve">Palabras clave: </w:t>
        </w:r>
        <w:r>
          <w:t>Implementación, Thread, validación, análisis</w:t>
        </w:r>
      </w:ins>
      <w:del w:id="27" w:author="JORGE CONTRERAS ORTIZ" w:date="2021-09-05T14:07:00Z">
        <w:r w:rsidR="00DA3B27" w:rsidRPr="00791D3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791D37" w:rsidDel="00B5329E">
          <w:rPr>
            <w:b/>
            <w:bCs/>
          </w:rPr>
          <w:delText xml:space="preserve">Internet of Things </w:delText>
        </w:r>
        <w:r w:rsidR="00DA3B27" w:rsidRPr="00791D37" w:rsidDel="00B5329E">
          <w:delText xml:space="preserve">o </w:delText>
        </w:r>
        <w:r w:rsidR="00DA3B27" w:rsidRPr="00791D37" w:rsidDel="00B5329E">
          <w:rPr>
            <w:b/>
            <w:bCs/>
          </w:rPr>
          <w:delText>IoT</w:delText>
        </w:r>
        <w:r w:rsidR="00DA3B27" w:rsidRPr="00791D37" w:rsidDel="00B5329E">
          <w:delText>, o en español, Internet de las cosas.</w:delText>
        </w:r>
      </w:del>
    </w:p>
    <w:p w14:paraId="1D99D3A5" w14:textId="66E772CF" w:rsidR="00DA3B27" w:rsidRPr="00791D37" w:rsidDel="00B5329E" w:rsidRDefault="00DA3B27" w:rsidP="00791D37">
      <w:pPr>
        <w:rPr>
          <w:del w:id="28" w:author="JORGE CONTRERAS ORTIZ" w:date="2021-09-05T14:07:00Z"/>
        </w:rPr>
      </w:pPr>
      <w:del w:id="29" w:author="JORGE CONTRERAS ORTIZ" w:date="2021-09-05T14:07:00Z">
        <w:r w:rsidRPr="00791D37" w:rsidDel="00B5329E">
          <w:delText>Este concepto consiste en redes de sensores capaces de monitorizar su entorno, reaccionando ante posibles cambios.</w:delText>
        </w:r>
      </w:del>
    </w:p>
    <w:p w14:paraId="1AE93070" w14:textId="77777777" w:rsidR="00DA3B27" w:rsidRPr="00791D37" w:rsidRDefault="00DA3B27" w:rsidP="00791D37">
      <w:r w:rsidRPr="00791D37">
        <w:br w:type="page"/>
      </w:r>
    </w:p>
    <w:p w14:paraId="6D8FF0EA" w14:textId="77777777" w:rsidR="00353559" w:rsidRDefault="00353559">
      <w:pPr>
        <w:jc w:val="left"/>
        <w:rPr>
          <w:ins w:id="30" w:author="JORGE CONTRERAS ORTIZ" w:date="2021-09-05T14:10:00Z"/>
          <w:rFonts w:eastAsiaTheme="majorEastAsia"/>
          <w:color w:val="2F5496" w:themeColor="accent1" w:themeShade="BF"/>
          <w:sz w:val="36"/>
          <w:szCs w:val="36"/>
        </w:rPr>
      </w:pPr>
      <w:bookmarkStart w:id="31" w:name="_Toc81499322"/>
      <w:ins w:id="32" w:author="JORGE CONTRERAS ORTIZ" w:date="2021-09-05T14:10:00Z">
        <w:r>
          <w:lastRenderedPageBreak/>
          <w:br w:type="page"/>
        </w:r>
      </w:ins>
    </w:p>
    <w:p w14:paraId="03BEE483" w14:textId="43F21156" w:rsidR="00353559" w:rsidRPr="00791D37" w:rsidRDefault="00353559" w:rsidP="00353559">
      <w:pPr>
        <w:pStyle w:val="Ttulo1"/>
        <w:rPr>
          <w:ins w:id="33" w:author="JORGE CONTRERAS ORTIZ" w:date="2021-09-05T14:11:00Z"/>
        </w:rPr>
      </w:pPr>
      <w:bookmarkStart w:id="34" w:name="_Toc81761709"/>
      <w:ins w:id="35" w:author="JORGE CONTRERAS ORTIZ" w:date="2021-09-05T14:11:00Z">
        <w:r>
          <w:lastRenderedPageBreak/>
          <w:t>ABSTRACT</w:t>
        </w:r>
        <w:bookmarkEnd w:id="34"/>
      </w:ins>
    </w:p>
    <w:p w14:paraId="4D511FD9" w14:textId="77777777" w:rsidR="00353559" w:rsidRPr="00791D37" w:rsidRDefault="00353559" w:rsidP="00353559">
      <w:pPr>
        <w:rPr>
          <w:ins w:id="36" w:author="JORGE CONTRERAS ORTIZ" w:date="2021-09-05T14:11:00Z"/>
        </w:rPr>
      </w:pPr>
    </w:p>
    <w:p w14:paraId="3C3FB2C1" w14:textId="77777777" w:rsidR="00353559" w:rsidRDefault="00353559" w:rsidP="00353559">
      <w:pPr>
        <w:rPr>
          <w:ins w:id="37" w:author="JORGE CONTRERAS ORTIZ" w:date="2021-09-05T14:11:00Z"/>
        </w:rPr>
      </w:pPr>
      <w:ins w:id="38" w:author="JORGE CONTRERAS ORTIZ" w:date="2021-09-05T14:11:00Z">
        <w:r>
          <w:t>El objetivo principal de este proyecto es la implementación hardware de la tecnología Thread en la plataforma Coockie y el análisis de esta nueva tecnología de comunicaciones. Dicha implementación consistirá en un diseño de esquemáticos y de enrutado de una PCB integrando el módulo KTWM102 desarrollado por Kirale Technologies.</w:t>
        </w:r>
      </w:ins>
    </w:p>
    <w:p w14:paraId="72B977AB" w14:textId="77777777" w:rsidR="00353559" w:rsidRDefault="00353559" w:rsidP="00353559">
      <w:pPr>
        <w:rPr>
          <w:ins w:id="39" w:author="JORGE CONTRERAS ORTIZ" w:date="2021-09-05T14:11:00Z"/>
        </w:rPr>
      </w:pPr>
      <w:ins w:id="40" w:author="JORGE CONTRERAS ORTIZ" w:date="2021-09-05T14:11:00Z">
        <w:r>
          <w:t xml:space="preserve">Previamente a la implementación hardware, se prueba y se familiariza con la tecnología Thread y con el entorno formado por los módulos de Kirale con los Dongle de Evaluación disponibles. </w:t>
        </w:r>
      </w:ins>
    </w:p>
    <w:p w14:paraId="5030C7FE" w14:textId="77777777" w:rsidR="00353559" w:rsidRPr="00791D37" w:rsidRDefault="00353559" w:rsidP="00353559">
      <w:pPr>
        <w:rPr>
          <w:ins w:id="41" w:author="JORGE CONTRERAS ORTIZ" w:date="2021-09-05T14:11:00Z"/>
        </w:rPr>
      </w:pPr>
      <w:ins w:id="42" w:author="JORGE CONTRERAS ORTIZ" w:date="2021-09-05T14:11:00Z">
        <w:r>
          <w:t>Posteriormente a la familiarización con la tecnología y a los comandos que posteriormente se utilizarán en la plataforma Coockie, se realiza el diseño hardware incorporando el módulo KTWM102.</w:t>
        </w:r>
      </w:ins>
    </w:p>
    <w:p w14:paraId="7A753243" w14:textId="77777777" w:rsidR="00353559" w:rsidRDefault="00353559" w:rsidP="00353559">
      <w:pPr>
        <w:rPr>
          <w:ins w:id="43" w:author="JORGE CONTRERAS ORTIZ" w:date="2021-09-05T14:11:00Z"/>
        </w:rPr>
      </w:pPr>
      <w:ins w:id="44" w:author="JORGE CONTRERAS ORTIZ" w:date="2021-09-05T14:11:00Z">
        <w:r>
          <w:t>Una vez realizado el diseño hardware, se valida su diseño mediante la realización de pruebas de comunicación tanto con un PC, a través del puerto USB, como con la plataforma Coockie, a través del puerto UART. Para esta validación se formaban diferentes tipos de redes con los nodos disponibles, incluyendo los Dongle de Evaluación, permitiendo evaluar no solo el correcto diseño hardware, si no también se evalúa el funcionamiento del protocolo Thread implementado.</w:t>
        </w:r>
      </w:ins>
    </w:p>
    <w:p w14:paraId="7D16301E" w14:textId="77777777" w:rsidR="00353559" w:rsidRDefault="00353559" w:rsidP="00353559">
      <w:pPr>
        <w:rPr>
          <w:ins w:id="45" w:author="JORGE CONTRERAS ORTIZ" w:date="2021-09-05T14:11:00Z"/>
        </w:rPr>
      </w:pPr>
      <w:ins w:id="46" w:author="JORGE CONTRERAS ORTIZ" w:date="2021-09-05T14:11: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p>
    <w:p w14:paraId="77DFEAD0" w14:textId="4EBB5227" w:rsidR="00353559" w:rsidRDefault="00353559" w:rsidP="00353559">
      <w:pPr>
        <w:jc w:val="left"/>
        <w:rPr>
          <w:ins w:id="47" w:author="JORGE CONTRERAS ORTIZ" w:date="2021-09-05T14:11:00Z"/>
        </w:rPr>
      </w:pPr>
      <w:ins w:id="48" w:author="JORGE CONTRERAS ORTIZ" w:date="2021-09-05T14:11:00Z">
        <w:r>
          <w:rPr>
            <w:b/>
            <w:bCs/>
          </w:rPr>
          <w:t xml:space="preserve">Palabras clave: </w:t>
        </w:r>
        <w:r>
          <w:t>Implementación, Thread, validación, análisis</w:t>
        </w:r>
      </w:ins>
    </w:p>
    <w:p w14:paraId="034B7C03" w14:textId="77777777" w:rsidR="00353559" w:rsidRDefault="00353559">
      <w:pPr>
        <w:jc w:val="left"/>
        <w:rPr>
          <w:ins w:id="49" w:author="JORGE CONTRERAS ORTIZ" w:date="2021-09-05T14:11:00Z"/>
        </w:rPr>
      </w:pPr>
      <w:ins w:id="50" w:author="JORGE CONTRERAS ORTIZ" w:date="2021-09-05T14:11:00Z">
        <w:r>
          <w:br w:type="page"/>
        </w:r>
      </w:ins>
    </w:p>
    <w:p w14:paraId="7EF407F5" w14:textId="461A3E96" w:rsidR="00DA3B27" w:rsidRPr="00791D37" w:rsidRDefault="00DA3B27" w:rsidP="00791D37">
      <w:pPr>
        <w:pStyle w:val="Ttulo1"/>
      </w:pPr>
      <w:bookmarkStart w:id="51" w:name="_Toc81761710"/>
      <w:r w:rsidRPr="00791D37">
        <w:lastRenderedPageBreak/>
        <w:t>INDICE</w:t>
      </w:r>
      <w:bookmarkEnd w:id="31"/>
      <w:bookmarkEnd w:id="51"/>
    </w:p>
    <w:p w14:paraId="4F157ABD" w14:textId="77777777" w:rsidR="00B62082" w:rsidRPr="00791D37" w:rsidRDefault="00B62082" w:rsidP="00791D37"/>
    <w:sdt>
      <w:sdtPr>
        <w:id w:val="-405998157"/>
        <w:docPartObj>
          <w:docPartGallery w:val="Table of Contents"/>
          <w:docPartUnique/>
        </w:docPartObj>
      </w:sdtPr>
      <w:sdtEndPr>
        <w:rPr>
          <w:b/>
          <w:bCs/>
        </w:rPr>
      </w:sdtEndPr>
      <w:sdtContent>
        <w:p w14:paraId="325FE057" w14:textId="34A55846" w:rsidR="00257E99" w:rsidRDefault="00571788">
          <w:pPr>
            <w:pStyle w:val="TDC1"/>
            <w:tabs>
              <w:tab w:val="right" w:leader="dot" w:pos="8494"/>
            </w:tabs>
            <w:rPr>
              <w:ins w:id="52" w:author="JORGE CONTRERAS ORTIZ" w:date="2021-09-05T19:14: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53" w:author="JORGE CONTRERAS ORTIZ" w:date="2021-09-05T19:14:00Z">
            <w:r w:rsidR="00257E99" w:rsidRPr="008E0E88">
              <w:rPr>
                <w:rStyle w:val="Hipervnculo"/>
                <w:noProof/>
              </w:rPr>
              <w:fldChar w:fldCharType="begin"/>
            </w:r>
            <w:r w:rsidR="00257E99" w:rsidRPr="008E0E88">
              <w:rPr>
                <w:rStyle w:val="Hipervnculo"/>
                <w:noProof/>
              </w:rPr>
              <w:instrText xml:space="preserve"> </w:instrText>
            </w:r>
            <w:r w:rsidR="00257E99">
              <w:rPr>
                <w:noProof/>
              </w:rPr>
              <w:instrText>HYPERLINK \l "_Toc81761707"</w:instrText>
            </w:r>
            <w:r w:rsidR="00257E99" w:rsidRPr="008E0E88">
              <w:rPr>
                <w:rStyle w:val="Hipervnculo"/>
                <w:noProof/>
              </w:rPr>
              <w:instrText xml:space="preserve"> </w:instrText>
            </w:r>
            <w:r w:rsidR="00257E99" w:rsidRPr="008E0E88">
              <w:rPr>
                <w:rStyle w:val="Hipervnculo"/>
                <w:noProof/>
              </w:rPr>
            </w:r>
            <w:r w:rsidR="00257E99" w:rsidRPr="008E0E88">
              <w:rPr>
                <w:rStyle w:val="Hipervnculo"/>
                <w:noProof/>
              </w:rPr>
              <w:fldChar w:fldCharType="separate"/>
            </w:r>
            <w:r w:rsidR="00257E99" w:rsidRPr="008E0E88">
              <w:rPr>
                <w:rStyle w:val="Hipervnculo"/>
                <w:noProof/>
              </w:rPr>
              <w:t>AGRADECIMIENTOS</w:t>
            </w:r>
            <w:r w:rsidR="00257E99">
              <w:rPr>
                <w:noProof/>
                <w:webHidden/>
              </w:rPr>
              <w:tab/>
            </w:r>
            <w:r w:rsidR="00257E99">
              <w:rPr>
                <w:noProof/>
                <w:webHidden/>
              </w:rPr>
              <w:fldChar w:fldCharType="begin"/>
            </w:r>
            <w:r w:rsidR="00257E99">
              <w:rPr>
                <w:noProof/>
                <w:webHidden/>
              </w:rPr>
              <w:instrText xml:space="preserve"> PAGEREF _Toc81761707 \h </w:instrText>
            </w:r>
            <w:r w:rsidR="00257E99">
              <w:rPr>
                <w:noProof/>
                <w:webHidden/>
              </w:rPr>
            </w:r>
          </w:ins>
          <w:r w:rsidR="00257E99">
            <w:rPr>
              <w:noProof/>
              <w:webHidden/>
            </w:rPr>
            <w:fldChar w:fldCharType="separate"/>
          </w:r>
          <w:ins w:id="54" w:author="JORGE CONTRERAS ORTIZ" w:date="2021-09-05T19:14:00Z">
            <w:r w:rsidR="00257E99">
              <w:rPr>
                <w:noProof/>
                <w:webHidden/>
              </w:rPr>
              <w:t>I</w:t>
            </w:r>
            <w:r w:rsidR="00257E99">
              <w:rPr>
                <w:noProof/>
                <w:webHidden/>
              </w:rPr>
              <w:fldChar w:fldCharType="end"/>
            </w:r>
            <w:r w:rsidR="00257E99" w:rsidRPr="008E0E88">
              <w:rPr>
                <w:rStyle w:val="Hipervnculo"/>
                <w:noProof/>
              </w:rPr>
              <w:fldChar w:fldCharType="end"/>
            </w:r>
          </w:ins>
        </w:p>
        <w:p w14:paraId="232E36EF" w14:textId="3BEAEA3D" w:rsidR="00257E99" w:rsidRDefault="00257E99">
          <w:pPr>
            <w:pStyle w:val="TDC1"/>
            <w:tabs>
              <w:tab w:val="right" w:leader="dot" w:pos="8494"/>
            </w:tabs>
            <w:rPr>
              <w:ins w:id="55" w:author="JORGE CONTRERAS ORTIZ" w:date="2021-09-05T19:14:00Z"/>
              <w:rFonts w:asciiTheme="minorHAnsi" w:eastAsiaTheme="minorEastAsia" w:hAnsiTheme="minorHAnsi" w:cstheme="minorBidi"/>
              <w:noProof/>
              <w:lang w:eastAsia="es-ES"/>
            </w:rPr>
          </w:pPr>
          <w:ins w:id="5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0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RESUMEN</w:t>
            </w:r>
            <w:r>
              <w:rPr>
                <w:noProof/>
                <w:webHidden/>
              </w:rPr>
              <w:tab/>
            </w:r>
            <w:r>
              <w:rPr>
                <w:noProof/>
                <w:webHidden/>
              </w:rPr>
              <w:fldChar w:fldCharType="begin"/>
            </w:r>
            <w:r>
              <w:rPr>
                <w:noProof/>
                <w:webHidden/>
              </w:rPr>
              <w:instrText xml:space="preserve"> PAGEREF _Toc81761708 \h </w:instrText>
            </w:r>
            <w:r>
              <w:rPr>
                <w:noProof/>
                <w:webHidden/>
              </w:rPr>
            </w:r>
          </w:ins>
          <w:r>
            <w:rPr>
              <w:noProof/>
              <w:webHidden/>
            </w:rPr>
            <w:fldChar w:fldCharType="separate"/>
          </w:r>
          <w:ins w:id="57" w:author="JORGE CONTRERAS ORTIZ" w:date="2021-09-05T19:14:00Z">
            <w:r>
              <w:rPr>
                <w:noProof/>
                <w:webHidden/>
              </w:rPr>
              <w:t>III</w:t>
            </w:r>
            <w:r>
              <w:rPr>
                <w:noProof/>
                <w:webHidden/>
              </w:rPr>
              <w:fldChar w:fldCharType="end"/>
            </w:r>
            <w:r w:rsidRPr="008E0E88">
              <w:rPr>
                <w:rStyle w:val="Hipervnculo"/>
                <w:noProof/>
              </w:rPr>
              <w:fldChar w:fldCharType="end"/>
            </w:r>
          </w:ins>
        </w:p>
        <w:p w14:paraId="3EFE33AF" w14:textId="7BAD868B" w:rsidR="00257E99" w:rsidRDefault="00257E99">
          <w:pPr>
            <w:pStyle w:val="TDC1"/>
            <w:tabs>
              <w:tab w:val="right" w:leader="dot" w:pos="8494"/>
            </w:tabs>
            <w:rPr>
              <w:ins w:id="58" w:author="JORGE CONTRERAS ORTIZ" w:date="2021-09-05T19:14:00Z"/>
              <w:rFonts w:asciiTheme="minorHAnsi" w:eastAsiaTheme="minorEastAsia" w:hAnsiTheme="minorHAnsi" w:cstheme="minorBidi"/>
              <w:noProof/>
              <w:lang w:eastAsia="es-ES"/>
            </w:rPr>
          </w:pPr>
          <w:ins w:id="5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0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ABSTRACT</w:t>
            </w:r>
            <w:r>
              <w:rPr>
                <w:noProof/>
                <w:webHidden/>
              </w:rPr>
              <w:tab/>
            </w:r>
            <w:r>
              <w:rPr>
                <w:noProof/>
                <w:webHidden/>
              </w:rPr>
              <w:fldChar w:fldCharType="begin"/>
            </w:r>
            <w:r>
              <w:rPr>
                <w:noProof/>
                <w:webHidden/>
              </w:rPr>
              <w:instrText xml:space="preserve"> PAGEREF _Toc81761709 \h </w:instrText>
            </w:r>
            <w:r>
              <w:rPr>
                <w:noProof/>
                <w:webHidden/>
              </w:rPr>
            </w:r>
          </w:ins>
          <w:r>
            <w:rPr>
              <w:noProof/>
              <w:webHidden/>
            </w:rPr>
            <w:fldChar w:fldCharType="separate"/>
          </w:r>
          <w:ins w:id="60" w:author="JORGE CONTRERAS ORTIZ" w:date="2021-09-05T19:14:00Z">
            <w:r>
              <w:rPr>
                <w:noProof/>
                <w:webHidden/>
              </w:rPr>
              <w:t>V</w:t>
            </w:r>
            <w:r>
              <w:rPr>
                <w:noProof/>
                <w:webHidden/>
              </w:rPr>
              <w:fldChar w:fldCharType="end"/>
            </w:r>
            <w:r w:rsidRPr="008E0E88">
              <w:rPr>
                <w:rStyle w:val="Hipervnculo"/>
                <w:noProof/>
              </w:rPr>
              <w:fldChar w:fldCharType="end"/>
            </w:r>
          </w:ins>
        </w:p>
        <w:p w14:paraId="391197A4" w14:textId="1DC0DE38" w:rsidR="00257E99" w:rsidRDefault="00257E99">
          <w:pPr>
            <w:pStyle w:val="TDC1"/>
            <w:tabs>
              <w:tab w:val="right" w:leader="dot" w:pos="8494"/>
            </w:tabs>
            <w:rPr>
              <w:ins w:id="61" w:author="JORGE CONTRERAS ORTIZ" w:date="2021-09-05T19:14:00Z"/>
              <w:rFonts w:asciiTheme="minorHAnsi" w:eastAsiaTheme="minorEastAsia" w:hAnsiTheme="minorHAnsi" w:cstheme="minorBidi"/>
              <w:noProof/>
              <w:lang w:eastAsia="es-ES"/>
            </w:rPr>
          </w:pPr>
          <w:ins w:id="6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INDICE</w:t>
            </w:r>
            <w:r>
              <w:rPr>
                <w:noProof/>
                <w:webHidden/>
              </w:rPr>
              <w:tab/>
            </w:r>
            <w:r>
              <w:rPr>
                <w:noProof/>
                <w:webHidden/>
              </w:rPr>
              <w:fldChar w:fldCharType="begin"/>
            </w:r>
            <w:r>
              <w:rPr>
                <w:noProof/>
                <w:webHidden/>
              </w:rPr>
              <w:instrText xml:space="preserve"> PAGEREF _Toc81761710 \h </w:instrText>
            </w:r>
            <w:r>
              <w:rPr>
                <w:noProof/>
                <w:webHidden/>
              </w:rPr>
            </w:r>
          </w:ins>
          <w:r>
            <w:rPr>
              <w:noProof/>
              <w:webHidden/>
            </w:rPr>
            <w:fldChar w:fldCharType="separate"/>
          </w:r>
          <w:ins w:id="63" w:author="JORGE CONTRERAS ORTIZ" w:date="2021-09-05T19:14:00Z">
            <w:r>
              <w:rPr>
                <w:noProof/>
                <w:webHidden/>
              </w:rPr>
              <w:t>VI</w:t>
            </w:r>
            <w:r>
              <w:rPr>
                <w:noProof/>
                <w:webHidden/>
              </w:rPr>
              <w:fldChar w:fldCharType="end"/>
            </w:r>
            <w:r w:rsidRPr="008E0E88">
              <w:rPr>
                <w:rStyle w:val="Hipervnculo"/>
                <w:noProof/>
              </w:rPr>
              <w:fldChar w:fldCharType="end"/>
            </w:r>
          </w:ins>
        </w:p>
        <w:p w14:paraId="72F34AF6" w14:textId="60BDD29E" w:rsidR="00257E99" w:rsidRDefault="00257E99">
          <w:pPr>
            <w:pStyle w:val="TDC1"/>
            <w:tabs>
              <w:tab w:val="right" w:leader="dot" w:pos="8494"/>
            </w:tabs>
            <w:rPr>
              <w:ins w:id="64" w:author="JORGE CONTRERAS ORTIZ" w:date="2021-09-05T19:14:00Z"/>
              <w:rFonts w:asciiTheme="minorHAnsi" w:eastAsiaTheme="minorEastAsia" w:hAnsiTheme="minorHAnsi" w:cstheme="minorBidi"/>
              <w:noProof/>
              <w:lang w:eastAsia="es-ES"/>
            </w:rPr>
          </w:pPr>
          <w:ins w:id="6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ABREVIATURAS Y ACRÓNIMOS</w:t>
            </w:r>
            <w:r>
              <w:rPr>
                <w:noProof/>
                <w:webHidden/>
              </w:rPr>
              <w:tab/>
            </w:r>
            <w:r>
              <w:rPr>
                <w:noProof/>
                <w:webHidden/>
              </w:rPr>
              <w:fldChar w:fldCharType="begin"/>
            </w:r>
            <w:r>
              <w:rPr>
                <w:noProof/>
                <w:webHidden/>
              </w:rPr>
              <w:instrText xml:space="preserve"> PAGEREF _Toc81761711 \h </w:instrText>
            </w:r>
            <w:r>
              <w:rPr>
                <w:noProof/>
                <w:webHidden/>
              </w:rPr>
            </w:r>
          </w:ins>
          <w:r>
            <w:rPr>
              <w:noProof/>
              <w:webHidden/>
            </w:rPr>
            <w:fldChar w:fldCharType="separate"/>
          </w:r>
          <w:ins w:id="66" w:author="JORGE CONTRERAS ORTIZ" w:date="2021-09-05T19:14:00Z">
            <w:r>
              <w:rPr>
                <w:noProof/>
                <w:webHidden/>
              </w:rPr>
              <w:t>XI</w:t>
            </w:r>
            <w:r>
              <w:rPr>
                <w:noProof/>
                <w:webHidden/>
              </w:rPr>
              <w:fldChar w:fldCharType="end"/>
            </w:r>
            <w:r w:rsidRPr="008E0E88">
              <w:rPr>
                <w:rStyle w:val="Hipervnculo"/>
                <w:noProof/>
              </w:rPr>
              <w:fldChar w:fldCharType="end"/>
            </w:r>
          </w:ins>
        </w:p>
        <w:p w14:paraId="7A8FBE25" w14:textId="00BD9673" w:rsidR="00257E99" w:rsidRDefault="00257E99">
          <w:pPr>
            <w:pStyle w:val="TDC1"/>
            <w:tabs>
              <w:tab w:val="right" w:leader="dot" w:pos="8494"/>
            </w:tabs>
            <w:rPr>
              <w:ins w:id="67" w:author="JORGE CONTRERAS ORTIZ" w:date="2021-09-05T19:14:00Z"/>
              <w:rFonts w:asciiTheme="minorHAnsi" w:eastAsiaTheme="minorEastAsia" w:hAnsiTheme="minorHAnsi" w:cstheme="minorBidi"/>
              <w:noProof/>
              <w:lang w:eastAsia="es-ES"/>
            </w:rPr>
          </w:pPr>
          <w:ins w:id="6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ILUSTRACIONES</w:t>
            </w:r>
            <w:r>
              <w:rPr>
                <w:noProof/>
                <w:webHidden/>
              </w:rPr>
              <w:tab/>
            </w:r>
            <w:r>
              <w:rPr>
                <w:noProof/>
                <w:webHidden/>
              </w:rPr>
              <w:fldChar w:fldCharType="begin"/>
            </w:r>
            <w:r>
              <w:rPr>
                <w:noProof/>
                <w:webHidden/>
              </w:rPr>
              <w:instrText xml:space="preserve"> PAGEREF _Toc81761712 \h </w:instrText>
            </w:r>
            <w:r>
              <w:rPr>
                <w:noProof/>
                <w:webHidden/>
              </w:rPr>
            </w:r>
          </w:ins>
          <w:r>
            <w:rPr>
              <w:noProof/>
              <w:webHidden/>
            </w:rPr>
            <w:fldChar w:fldCharType="separate"/>
          </w:r>
          <w:ins w:id="69" w:author="JORGE CONTRERAS ORTIZ" w:date="2021-09-05T19:14:00Z">
            <w:r>
              <w:rPr>
                <w:noProof/>
                <w:webHidden/>
              </w:rPr>
              <w:t>XIII</w:t>
            </w:r>
            <w:r>
              <w:rPr>
                <w:noProof/>
                <w:webHidden/>
              </w:rPr>
              <w:fldChar w:fldCharType="end"/>
            </w:r>
            <w:r w:rsidRPr="008E0E88">
              <w:rPr>
                <w:rStyle w:val="Hipervnculo"/>
                <w:noProof/>
              </w:rPr>
              <w:fldChar w:fldCharType="end"/>
            </w:r>
          </w:ins>
        </w:p>
        <w:p w14:paraId="777E782A" w14:textId="49860F42" w:rsidR="00257E99" w:rsidRDefault="00257E99">
          <w:pPr>
            <w:pStyle w:val="TDC1"/>
            <w:tabs>
              <w:tab w:val="right" w:leader="dot" w:pos="8494"/>
            </w:tabs>
            <w:rPr>
              <w:ins w:id="70" w:author="JORGE CONTRERAS ORTIZ" w:date="2021-09-05T19:14:00Z"/>
              <w:rFonts w:asciiTheme="minorHAnsi" w:eastAsiaTheme="minorEastAsia" w:hAnsiTheme="minorHAnsi" w:cstheme="minorBidi"/>
              <w:noProof/>
              <w:lang w:eastAsia="es-ES"/>
            </w:rPr>
          </w:pPr>
          <w:ins w:id="7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ECUACIONES</w:t>
            </w:r>
            <w:r>
              <w:rPr>
                <w:noProof/>
                <w:webHidden/>
              </w:rPr>
              <w:tab/>
            </w:r>
            <w:r>
              <w:rPr>
                <w:noProof/>
                <w:webHidden/>
              </w:rPr>
              <w:fldChar w:fldCharType="begin"/>
            </w:r>
            <w:r>
              <w:rPr>
                <w:noProof/>
                <w:webHidden/>
              </w:rPr>
              <w:instrText xml:space="preserve"> PAGEREF _Toc81761713 \h </w:instrText>
            </w:r>
            <w:r>
              <w:rPr>
                <w:noProof/>
                <w:webHidden/>
              </w:rPr>
            </w:r>
          </w:ins>
          <w:r>
            <w:rPr>
              <w:noProof/>
              <w:webHidden/>
            </w:rPr>
            <w:fldChar w:fldCharType="separate"/>
          </w:r>
          <w:ins w:id="72" w:author="JORGE CONTRERAS ORTIZ" w:date="2021-09-05T19:14:00Z">
            <w:r>
              <w:rPr>
                <w:noProof/>
                <w:webHidden/>
              </w:rPr>
              <w:t>XV</w:t>
            </w:r>
            <w:r>
              <w:rPr>
                <w:noProof/>
                <w:webHidden/>
              </w:rPr>
              <w:fldChar w:fldCharType="end"/>
            </w:r>
            <w:r w:rsidRPr="008E0E88">
              <w:rPr>
                <w:rStyle w:val="Hipervnculo"/>
                <w:noProof/>
              </w:rPr>
              <w:fldChar w:fldCharType="end"/>
            </w:r>
          </w:ins>
        </w:p>
        <w:p w14:paraId="49D4E4A9" w14:textId="3BD3450E" w:rsidR="00257E99" w:rsidRDefault="00257E99">
          <w:pPr>
            <w:pStyle w:val="TDC1"/>
            <w:tabs>
              <w:tab w:val="right" w:leader="dot" w:pos="8494"/>
            </w:tabs>
            <w:rPr>
              <w:ins w:id="73" w:author="JORGE CONTRERAS ORTIZ" w:date="2021-09-05T19:14:00Z"/>
              <w:rFonts w:asciiTheme="minorHAnsi" w:eastAsiaTheme="minorEastAsia" w:hAnsiTheme="minorHAnsi" w:cstheme="minorBidi"/>
              <w:noProof/>
              <w:lang w:eastAsia="es-ES"/>
            </w:rPr>
          </w:pPr>
          <w:ins w:id="7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TABLAS</w:t>
            </w:r>
            <w:r>
              <w:rPr>
                <w:noProof/>
                <w:webHidden/>
              </w:rPr>
              <w:tab/>
            </w:r>
            <w:r>
              <w:rPr>
                <w:noProof/>
                <w:webHidden/>
              </w:rPr>
              <w:fldChar w:fldCharType="begin"/>
            </w:r>
            <w:r>
              <w:rPr>
                <w:noProof/>
                <w:webHidden/>
              </w:rPr>
              <w:instrText xml:space="preserve"> PAGEREF _Toc81761714 \h </w:instrText>
            </w:r>
            <w:r>
              <w:rPr>
                <w:noProof/>
                <w:webHidden/>
              </w:rPr>
            </w:r>
          </w:ins>
          <w:r>
            <w:rPr>
              <w:noProof/>
              <w:webHidden/>
            </w:rPr>
            <w:fldChar w:fldCharType="separate"/>
          </w:r>
          <w:ins w:id="75" w:author="JORGE CONTRERAS ORTIZ" w:date="2021-09-05T19:14:00Z">
            <w:r>
              <w:rPr>
                <w:noProof/>
                <w:webHidden/>
              </w:rPr>
              <w:t>XVI</w:t>
            </w:r>
            <w:r>
              <w:rPr>
                <w:noProof/>
                <w:webHidden/>
              </w:rPr>
              <w:fldChar w:fldCharType="end"/>
            </w:r>
            <w:r w:rsidRPr="008E0E88">
              <w:rPr>
                <w:rStyle w:val="Hipervnculo"/>
                <w:noProof/>
              </w:rPr>
              <w:fldChar w:fldCharType="end"/>
            </w:r>
          </w:ins>
        </w:p>
        <w:p w14:paraId="0754F58C" w14:textId="16D70B8D" w:rsidR="00257E99" w:rsidRDefault="00257E99">
          <w:pPr>
            <w:pStyle w:val="TDC1"/>
            <w:tabs>
              <w:tab w:val="right" w:leader="dot" w:pos="8494"/>
            </w:tabs>
            <w:rPr>
              <w:ins w:id="76" w:author="JORGE CONTRERAS ORTIZ" w:date="2021-09-05T19:14:00Z"/>
              <w:rFonts w:asciiTheme="minorHAnsi" w:eastAsiaTheme="minorEastAsia" w:hAnsiTheme="minorHAnsi" w:cstheme="minorBidi"/>
              <w:noProof/>
              <w:lang w:eastAsia="es-ES"/>
            </w:rPr>
          </w:pPr>
          <w:ins w:id="7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CÓDIGOS</w:t>
            </w:r>
            <w:r>
              <w:rPr>
                <w:noProof/>
                <w:webHidden/>
              </w:rPr>
              <w:tab/>
            </w:r>
            <w:r>
              <w:rPr>
                <w:noProof/>
                <w:webHidden/>
              </w:rPr>
              <w:fldChar w:fldCharType="begin"/>
            </w:r>
            <w:r>
              <w:rPr>
                <w:noProof/>
                <w:webHidden/>
              </w:rPr>
              <w:instrText xml:space="preserve"> PAGEREF _Toc81761715 \h </w:instrText>
            </w:r>
            <w:r>
              <w:rPr>
                <w:noProof/>
                <w:webHidden/>
              </w:rPr>
            </w:r>
          </w:ins>
          <w:r>
            <w:rPr>
              <w:noProof/>
              <w:webHidden/>
            </w:rPr>
            <w:fldChar w:fldCharType="separate"/>
          </w:r>
          <w:ins w:id="78" w:author="JORGE CONTRERAS ORTIZ" w:date="2021-09-05T19:14:00Z">
            <w:r>
              <w:rPr>
                <w:noProof/>
                <w:webHidden/>
              </w:rPr>
              <w:t>XVII</w:t>
            </w:r>
            <w:r>
              <w:rPr>
                <w:noProof/>
                <w:webHidden/>
              </w:rPr>
              <w:fldChar w:fldCharType="end"/>
            </w:r>
            <w:r w:rsidRPr="008E0E88">
              <w:rPr>
                <w:rStyle w:val="Hipervnculo"/>
                <w:noProof/>
              </w:rPr>
              <w:fldChar w:fldCharType="end"/>
            </w:r>
          </w:ins>
        </w:p>
        <w:p w14:paraId="615CC0A4" w14:textId="63D6F3BE" w:rsidR="00257E99" w:rsidRDefault="00257E99">
          <w:pPr>
            <w:pStyle w:val="TDC1"/>
            <w:tabs>
              <w:tab w:val="left" w:pos="442"/>
              <w:tab w:val="right" w:leader="dot" w:pos="8494"/>
            </w:tabs>
            <w:rPr>
              <w:ins w:id="79" w:author="JORGE CONTRERAS ORTIZ" w:date="2021-09-05T19:14:00Z"/>
              <w:rFonts w:asciiTheme="minorHAnsi" w:eastAsiaTheme="minorEastAsia" w:hAnsiTheme="minorHAnsi" w:cstheme="minorBidi"/>
              <w:noProof/>
              <w:lang w:eastAsia="es-ES"/>
            </w:rPr>
          </w:pPr>
          <w:ins w:id="8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1.</w:t>
            </w:r>
            <w:r>
              <w:rPr>
                <w:rFonts w:asciiTheme="minorHAnsi" w:eastAsiaTheme="minorEastAsia" w:hAnsiTheme="minorHAnsi" w:cstheme="minorBidi"/>
                <w:noProof/>
                <w:lang w:eastAsia="es-ES"/>
              </w:rPr>
              <w:tab/>
            </w:r>
            <w:r w:rsidRPr="008E0E88">
              <w:rPr>
                <w:rStyle w:val="Hipervnculo"/>
                <w:noProof/>
              </w:rPr>
              <w:t>INTRODUCCIÓN Y OBJETIVOS DEL TRABAJO</w:t>
            </w:r>
            <w:r>
              <w:rPr>
                <w:noProof/>
                <w:webHidden/>
              </w:rPr>
              <w:tab/>
            </w:r>
            <w:r>
              <w:rPr>
                <w:noProof/>
                <w:webHidden/>
              </w:rPr>
              <w:fldChar w:fldCharType="begin"/>
            </w:r>
            <w:r>
              <w:rPr>
                <w:noProof/>
                <w:webHidden/>
              </w:rPr>
              <w:instrText xml:space="preserve"> PAGEREF _Toc81761716 \h </w:instrText>
            </w:r>
            <w:r>
              <w:rPr>
                <w:noProof/>
                <w:webHidden/>
              </w:rPr>
            </w:r>
          </w:ins>
          <w:r>
            <w:rPr>
              <w:noProof/>
              <w:webHidden/>
            </w:rPr>
            <w:fldChar w:fldCharType="separate"/>
          </w:r>
          <w:ins w:id="81" w:author="JORGE CONTRERAS ORTIZ" w:date="2021-09-05T19:14:00Z">
            <w:r>
              <w:rPr>
                <w:noProof/>
                <w:webHidden/>
              </w:rPr>
              <w:t>2</w:t>
            </w:r>
            <w:r>
              <w:rPr>
                <w:noProof/>
                <w:webHidden/>
              </w:rPr>
              <w:fldChar w:fldCharType="end"/>
            </w:r>
            <w:r w:rsidRPr="008E0E88">
              <w:rPr>
                <w:rStyle w:val="Hipervnculo"/>
                <w:noProof/>
              </w:rPr>
              <w:fldChar w:fldCharType="end"/>
            </w:r>
          </w:ins>
        </w:p>
        <w:p w14:paraId="3E574A0A" w14:textId="0820AAC1" w:rsidR="00257E99" w:rsidRDefault="00257E99">
          <w:pPr>
            <w:pStyle w:val="TDC1"/>
            <w:tabs>
              <w:tab w:val="left" w:pos="442"/>
              <w:tab w:val="right" w:leader="dot" w:pos="8494"/>
            </w:tabs>
            <w:rPr>
              <w:ins w:id="82" w:author="JORGE CONTRERAS ORTIZ" w:date="2021-09-05T19:14:00Z"/>
              <w:rFonts w:asciiTheme="minorHAnsi" w:eastAsiaTheme="minorEastAsia" w:hAnsiTheme="minorHAnsi" w:cstheme="minorBidi"/>
              <w:noProof/>
              <w:lang w:eastAsia="es-ES"/>
            </w:rPr>
          </w:pPr>
          <w:ins w:id="8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w:t>
            </w:r>
            <w:r>
              <w:rPr>
                <w:rFonts w:asciiTheme="minorHAnsi" w:eastAsiaTheme="minorEastAsia" w:hAnsiTheme="minorHAnsi" w:cstheme="minorBidi"/>
                <w:noProof/>
                <w:lang w:eastAsia="es-ES"/>
              </w:rPr>
              <w:tab/>
            </w:r>
            <w:r w:rsidRPr="008E0E88">
              <w:rPr>
                <w:rStyle w:val="Hipervnculo"/>
                <w:noProof/>
              </w:rPr>
              <w:t>ESTADO DEL ARTE</w:t>
            </w:r>
            <w:r>
              <w:rPr>
                <w:noProof/>
                <w:webHidden/>
              </w:rPr>
              <w:tab/>
            </w:r>
            <w:r>
              <w:rPr>
                <w:noProof/>
                <w:webHidden/>
              </w:rPr>
              <w:fldChar w:fldCharType="begin"/>
            </w:r>
            <w:r>
              <w:rPr>
                <w:noProof/>
                <w:webHidden/>
              </w:rPr>
              <w:instrText xml:space="preserve"> PAGEREF _Toc81761717 \h </w:instrText>
            </w:r>
            <w:r>
              <w:rPr>
                <w:noProof/>
                <w:webHidden/>
              </w:rPr>
            </w:r>
          </w:ins>
          <w:r>
            <w:rPr>
              <w:noProof/>
              <w:webHidden/>
            </w:rPr>
            <w:fldChar w:fldCharType="separate"/>
          </w:r>
          <w:ins w:id="84" w:author="JORGE CONTRERAS ORTIZ" w:date="2021-09-05T19:14:00Z">
            <w:r>
              <w:rPr>
                <w:noProof/>
                <w:webHidden/>
              </w:rPr>
              <w:t>3</w:t>
            </w:r>
            <w:r>
              <w:rPr>
                <w:noProof/>
                <w:webHidden/>
              </w:rPr>
              <w:fldChar w:fldCharType="end"/>
            </w:r>
            <w:r w:rsidRPr="008E0E88">
              <w:rPr>
                <w:rStyle w:val="Hipervnculo"/>
                <w:noProof/>
              </w:rPr>
              <w:fldChar w:fldCharType="end"/>
            </w:r>
          </w:ins>
        </w:p>
        <w:p w14:paraId="35C04224" w14:textId="48D6D8EA" w:rsidR="00257E99" w:rsidRDefault="00257E99">
          <w:pPr>
            <w:pStyle w:val="TDC2"/>
            <w:tabs>
              <w:tab w:val="left" w:pos="880"/>
              <w:tab w:val="right" w:leader="dot" w:pos="8494"/>
            </w:tabs>
            <w:rPr>
              <w:ins w:id="85" w:author="JORGE CONTRERAS ORTIZ" w:date="2021-09-05T19:14:00Z"/>
              <w:rFonts w:asciiTheme="minorHAnsi" w:eastAsiaTheme="minorEastAsia" w:hAnsiTheme="minorHAnsi" w:cstheme="minorBidi"/>
              <w:noProof/>
              <w:lang w:eastAsia="es-ES"/>
            </w:rPr>
          </w:pPr>
          <w:ins w:id="8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1.</w:t>
            </w:r>
            <w:r>
              <w:rPr>
                <w:rFonts w:asciiTheme="minorHAnsi" w:eastAsiaTheme="minorEastAsia" w:hAnsiTheme="minorHAnsi" w:cstheme="minorBidi"/>
                <w:noProof/>
                <w:lang w:eastAsia="es-ES"/>
              </w:rPr>
              <w:tab/>
            </w:r>
            <w:r w:rsidRPr="008E0E88">
              <w:rPr>
                <w:rStyle w:val="Hipervnculo"/>
                <w:noProof/>
              </w:rPr>
              <w:t>INTERNET OF THINGS (IoT)</w:t>
            </w:r>
            <w:r>
              <w:rPr>
                <w:noProof/>
                <w:webHidden/>
              </w:rPr>
              <w:tab/>
            </w:r>
            <w:r>
              <w:rPr>
                <w:noProof/>
                <w:webHidden/>
              </w:rPr>
              <w:fldChar w:fldCharType="begin"/>
            </w:r>
            <w:r>
              <w:rPr>
                <w:noProof/>
                <w:webHidden/>
              </w:rPr>
              <w:instrText xml:space="preserve"> PAGEREF _Toc81761718 \h </w:instrText>
            </w:r>
            <w:r>
              <w:rPr>
                <w:noProof/>
                <w:webHidden/>
              </w:rPr>
            </w:r>
          </w:ins>
          <w:r>
            <w:rPr>
              <w:noProof/>
              <w:webHidden/>
            </w:rPr>
            <w:fldChar w:fldCharType="separate"/>
          </w:r>
          <w:ins w:id="87" w:author="JORGE CONTRERAS ORTIZ" w:date="2021-09-05T19:14:00Z">
            <w:r>
              <w:rPr>
                <w:noProof/>
                <w:webHidden/>
              </w:rPr>
              <w:t>3</w:t>
            </w:r>
            <w:r>
              <w:rPr>
                <w:noProof/>
                <w:webHidden/>
              </w:rPr>
              <w:fldChar w:fldCharType="end"/>
            </w:r>
            <w:r w:rsidRPr="008E0E88">
              <w:rPr>
                <w:rStyle w:val="Hipervnculo"/>
                <w:noProof/>
              </w:rPr>
              <w:fldChar w:fldCharType="end"/>
            </w:r>
          </w:ins>
        </w:p>
        <w:p w14:paraId="2BB6371F" w14:textId="498A59F9" w:rsidR="00257E99" w:rsidRDefault="00257E99">
          <w:pPr>
            <w:pStyle w:val="TDC3"/>
            <w:rPr>
              <w:ins w:id="88" w:author="JORGE CONTRERAS ORTIZ" w:date="2021-09-05T19:14:00Z"/>
              <w:rFonts w:asciiTheme="minorHAnsi" w:hAnsiTheme="minorHAnsi" w:cstheme="minorBidi"/>
              <w:noProof/>
            </w:rPr>
          </w:pPr>
          <w:ins w:id="8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1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1.1.</w:t>
            </w:r>
            <w:r>
              <w:rPr>
                <w:rFonts w:asciiTheme="minorHAnsi" w:hAnsiTheme="minorHAnsi" w:cstheme="minorBidi"/>
                <w:noProof/>
              </w:rPr>
              <w:tab/>
            </w:r>
            <w:r w:rsidRPr="008E0E88">
              <w:rPr>
                <w:rStyle w:val="Hipervnculo"/>
                <w:noProof/>
              </w:rPr>
              <w:t>INTRODUCCIÓN [2]</w:t>
            </w:r>
            <w:r>
              <w:rPr>
                <w:noProof/>
                <w:webHidden/>
              </w:rPr>
              <w:tab/>
            </w:r>
            <w:r>
              <w:rPr>
                <w:noProof/>
                <w:webHidden/>
              </w:rPr>
              <w:fldChar w:fldCharType="begin"/>
            </w:r>
            <w:r>
              <w:rPr>
                <w:noProof/>
                <w:webHidden/>
              </w:rPr>
              <w:instrText xml:space="preserve"> PAGEREF _Toc81761719 \h </w:instrText>
            </w:r>
            <w:r>
              <w:rPr>
                <w:noProof/>
                <w:webHidden/>
              </w:rPr>
            </w:r>
          </w:ins>
          <w:r>
            <w:rPr>
              <w:noProof/>
              <w:webHidden/>
            </w:rPr>
            <w:fldChar w:fldCharType="separate"/>
          </w:r>
          <w:ins w:id="90" w:author="JORGE CONTRERAS ORTIZ" w:date="2021-09-05T19:14:00Z">
            <w:r>
              <w:rPr>
                <w:noProof/>
                <w:webHidden/>
              </w:rPr>
              <w:t>3</w:t>
            </w:r>
            <w:r>
              <w:rPr>
                <w:noProof/>
                <w:webHidden/>
              </w:rPr>
              <w:fldChar w:fldCharType="end"/>
            </w:r>
            <w:r w:rsidRPr="008E0E88">
              <w:rPr>
                <w:rStyle w:val="Hipervnculo"/>
                <w:noProof/>
              </w:rPr>
              <w:fldChar w:fldCharType="end"/>
            </w:r>
          </w:ins>
        </w:p>
        <w:p w14:paraId="086D6427" w14:textId="0CB7E443" w:rsidR="00257E99" w:rsidRDefault="00257E99">
          <w:pPr>
            <w:pStyle w:val="TDC3"/>
            <w:rPr>
              <w:ins w:id="91" w:author="JORGE CONTRERAS ORTIZ" w:date="2021-09-05T19:14:00Z"/>
              <w:rFonts w:asciiTheme="minorHAnsi" w:hAnsiTheme="minorHAnsi" w:cstheme="minorBidi"/>
              <w:noProof/>
            </w:rPr>
          </w:pPr>
          <w:ins w:id="9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1.2.</w:t>
            </w:r>
            <w:r>
              <w:rPr>
                <w:rFonts w:asciiTheme="minorHAnsi" w:hAnsiTheme="minorHAnsi" w:cstheme="minorBidi"/>
                <w:noProof/>
              </w:rPr>
              <w:tab/>
            </w:r>
            <w:r w:rsidRPr="008E0E88">
              <w:rPr>
                <w:rStyle w:val="Hipervnculo"/>
                <w:noProof/>
              </w:rPr>
              <w:t>COMPONENTES [2]</w:t>
            </w:r>
            <w:r>
              <w:rPr>
                <w:noProof/>
                <w:webHidden/>
              </w:rPr>
              <w:tab/>
            </w:r>
            <w:r>
              <w:rPr>
                <w:noProof/>
                <w:webHidden/>
              </w:rPr>
              <w:fldChar w:fldCharType="begin"/>
            </w:r>
            <w:r>
              <w:rPr>
                <w:noProof/>
                <w:webHidden/>
              </w:rPr>
              <w:instrText xml:space="preserve"> PAGEREF _Toc81761720 \h </w:instrText>
            </w:r>
            <w:r>
              <w:rPr>
                <w:noProof/>
                <w:webHidden/>
              </w:rPr>
            </w:r>
          </w:ins>
          <w:r>
            <w:rPr>
              <w:noProof/>
              <w:webHidden/>
            </w:rPr>
            <w:fldChar w:fldCharType="separate"/>
          </w:r>
          <w:ins w:id="93" w:author="JORGE CONTRERAS ORTIZ" w:date="2021-09-05T19:14:00Z">
            <w:r>
              <w:rPr>
                <w:noProof/>
                <w:webHidden/>
              </w:rPr>
              <w:t>4</w:t>
            </w:r>
            <w:r>
              <w:rPr>
                <w:noProof/>
                <w:webHidden/>
              </w:rPr>
              <w:fldChar w:fldCharType="end"/>
            </w:r>
            <w:r w:rsidRPr="008E0E88">
              <w:rPr>
                <w:rStyle w:val="Hipervnculo"/>
                <w:noProof/>
              </w:rPr>
              <w:fldChar w:fldCharType="end"/>
            </w:r>
          </w:ins>
        </w:p>
        <w:p w14:paraId="67A7CF02" w14:textId="293BA26E" w:rsidR="00257E99" w:rsidRDefault="00257E99">
          <w:pPr>
            <w:pStyle w:val="TDC4"/>
            <w:tabs>
              <w:tab w:val="left" w:pos="1760"/>
              <w:tab w:val="right" w:leader="dot" w:pos="8494"/>
            </w:tabs>
            <w:rPr>
              <w:ins w:id="94" w:author="JORGE CONTRERAS ORTIZ" w:date="2021-09-05T19:14:00Z"/>
              <w:rFonts w:asciiTheme="minorHAnsi" w:eastAsiaTheme="minorEastAsia" w:hAnsiTheme="minorHAnsi" w:cstheme="minorBidi"/>
              <w:noProof/>
              <w:lang w:eastAsia="es-ES"/>
            </w:rPr>
          </w:pPr>
          <w:ins w:id="9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8E0E88">
              <w:rPr>
                <w:rStyle w:val="Hipervnculo"/>
                <w:noProof/>
              </w:rPr>
              <w:t>DISPOSITIVO</w:t>
            </w:r>
            <w:r>
              <w:rPr>
                <w:noProof/>
                <w:webHidden/>
              </w:rPr>
              <w:tab/>
            </w:r>
            <w:r>
              <w:rPr>
                <w:noProof/>
                <w:webHidden/>
              </w:rPr>
              <w:fldChar w:fldCharType="begin"/>
            </w:r>
            <w:r>
              <w:rPr>
                <w:noProof/>
                <w:webHidden/>
              </w:rPr>
              <w:instrText xml:space="preserve"> PAGEREF _Toc81761721 \h </w:instrText>
            </w:r>
            <w:r>
              <w:rPr>
                <w:noProof/>
                <w:webHidden/>
              </w:rPr>
            </w:r>
          </w:ins>
          <w:r>
            <w:rPr>
              <w:noProof/>
              <w:webHidden/>
            </w:rPr>
            <w:fldChar w:fldCharType="separate"/>
          </w:r>
          <w:ins w:id="96" w:author="JORGE CONTRERAS ORTIZ" w:date="2021-09-05T19:14:00Z">
            <w:r>
              <w:rPr>
                <w:noProof/>
                <w:webHidden/>
              </w:rPr>
              <w:t>4</w:t>
            </w:r>
            <w:r>
              <w:rPr>
                <w:noProof/>
                <w:webHidden/>
              </w:rPr>
              <w:fldChar w:fldCharType="end"/>
            </w:r>
            <w:r w:rsidRPr="008E0E88">
              <w:rPr>
                <w:rStyle w:val="Hipervnculo"/>
                <w:noProof/>
              </w:rPr>
              <w:fldChar w:fldCharType="end"/>
            </w:r>
          </w:ins>
        </w:p>
        <w:p w14:paraId="2BBD6B53" w14:textId="4B331D16" w:rsidR="00257E99" w:rsidRDefault="00257E99">
          <w:pPr>
            <w:pStyle w:val="TDC4"/>
            <w:tabs>
              <w:tab w:val="left" w:pos="1760"/>
              <w:tab w:val="right" w:leader="dot" w:pos="8494"/>
            </w:tabs>
            <w:rPr>
              <w:ins w:id="97" w:author="JORGE CONTRERAS ORTIZ" w:date="2021-09-05T19:14:00Z"/>
              <w:rFonts w:asciiTheme="minorHAnsi" w:eastAsiaTheme="minorEastAsia" w:hAnsiTheme="minorHAnsi" w:cstheme="minorBidi"/>
              <w:noProof/>
              <w:lang w:eastAsia="es-ES"/>
            </w:rPr>
          </w:pPr>
          <w:ins w:id="9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8E0E88">
              <w:rPr>
                <w:rStyle w:val="Hipervnculo"/>
                <w:noProof/>
              </w:rPr>
              <w:t>RED LOCAL</w:t>
            </w:r>
            <w:r>
              <w:rPr>
                <w:noProof/>
                <w:webHidden/>
              </w:rPr>
              <w:tab/>
            </w:r>
            <w:r>
              <w:rPr>
                <w:noProof/>
                <w:webHidden/>
              </w:rPr>
              <w:fldChar w:fldCharType="begin"/>
            </w:r>
            <w:r>
              <w:rPr>
                <w:noProof/>
                <w:webHidden/>
              </w:rPr>
              <w:instrText xml:space="preserve"> PAGEREF _Toc81761722 \h </w:instrText>
            </w:r>
            <w:r>
              <w:rPr>
                <w:noProof/>
                <w:webHidden/>
              </w:rPr>
            </w:r>
          </w:ins>
          <w:r>
            <w:rPr>
              <w:noProof/>
              <w:webHidden/>
            </w:rPr>
            <w:fldChar w:fldCharType="separate"/>
          </w:r>
          <w:ins w:id="99" w:author="JORGE CONTRERAS ORTIZ" w:date="2021-09-05T19:14:00Z">
            <w:r>
              <w:rPr>
                <w:noProof/>
                <w:webHidden/>
              </w:rPr>
              <w:t>4</w:t>
            </w:r>
            <w:r>
              <w:rPr>
                <w:noProof/>
                <w:webHidden/>
              </w:rPr>
              <w:fldChar w:fldCharType="end"/>
            </w:r>
            <w:r w:rsidRPr="008E0E88">
              <w:rPr>
                <w:rStyle w:val="Hipervnculo"/>
                <w:noProof/>
              </w:rPr>
              <w:fldChar w:fldCharType="end"/>
            </w:r>
          </w:ins>
        </w:p>
        <w:p w14:paraId="1CCB22B3" w14:textId="51C1F592" w:rsidR="00257E99" w:rsidRDefault="00257E99">
          <w:pPr>
            <w:pStyle w:val="TDC4"/>
            <w:tabs>
              <w:tab w:val="left" w:pos="1760"/>
              <w:tab w:val="right" w:leader="dot" w:pos="8494"/>
            </w:tabs>
            <w:rPr>
              <w:ins w:id="100" w:author="JORGE CONTRERAS ORTIZ" w:date="2021-09-05T19:14:00Z"/>
              <w:rFonts w:asciiTheme="minorHAnsi" w:eastAsiaTheme="minorEastAsia" w:hAnsiTheme="minorHAnsi" w:cstheme="minorBidi"/>
              <w:noProof/>
              <w:lang w:eastAsia="es-ES"/>
            </w:rPr>
          </w:pPr>
          <w:ins w:id="10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8E0E88">
              <w:rPr>
                <w:rStyle w:val="Hipervnculo"/>
                <w:noProof/>
              </w:rPr>
              <w:t>INTERNET</w:t>
            </w:r>
            <w:r>
              <w:rPr>
                <w:noProof/>
                <w:webHidden/>
              </w:rPr>
              <w:tab/>
            </w:r>
            <w:r>
              <w:rPr>
                <w:noProof/>
                <w:webHidden/>
              </w:rPr>
              <w:fldChar w:fldCharType="begin"/>
            </w:r>
            <w:r>
              <w:rPr>
                <w:noProof/>
                <w:webHidden/>
              </w:rPr>
              <w:instrText xml:space="preserve"> PAGEREF _Toc81761724 \h </w:instrText>
            </w:r>
            <w:r>
              <w:rPr>
                <w:noProof/>
                <w:webHidden/>
              </w:rPr>
            </w:r>
          </w:ins>
          <w:r>
            <w:rPr>
              <w:noProof/>
              <w:webHidden/>
            </w:rPr>
            <w:fldChar w:fldCharType="separate"/>
          </w:r>
          <w:ins w:id="102" w:author="JORGE CONTRERAS ORTIZ" w:date="2021-09-05T19:14:00Z">
            <w:r>
              <w:rPr>
                <w:noProof/>
                <w:webHidden/>
              </w:rPr>
              <w:t>5</w:t>
            </w:r>
            <w:r>
              <w:rPr>
                <w:noProof/>
                <w:webHidden/>
              </w:rPr>
              <w:fldChar w:fldCharType="end"/>
            </w:r>
            <w:r w:rsidRPr="008E0E88">
              <w:rPr>
                <w:rStyle w:val="Hipervnculo"/>
                <w:noProof/>
              </w:rPr>
              <w:fldChar w:fldCharType="end"/>
            </w:r>
          </w:ins>
        </w:p>
        <w:p w14:paraId="37FEF4CF" w14:textId="0592C6BA" w:rsidR="00257E99" w:rsidRDefault="00257E99">
          <w:pPr>
            <w:pStyle w:val="TDC4"/>
            <w:tabs>
              <w:tab w:val="left" w:pos="1760"/>
              <w:tab w:val="right" w:leader="dot" w:pos="8494"/>
            </w:tabs>
            <w:rPr>
              <w:ins w:id="103" w:author="JORGE CONTRERAS ORTIZ" w:date="2021-09-05T19:14:00Z"/>
              <w:rFonts w:asciiTheme="minorHAnsi" w:eastAsiaTheme="minorEastAsia" w:hAnsiTheme="minorHAnsi" w:cstheme="minorBidi"/>
              <w:noProof/>
              <w:lang w:eastAsia="es-ES"/>
            </w:rPr>
          </w:pPr>
          <w:ins w:id="10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8E0E88">
              <w:rPr>
                <w:rStyle w:val="Hipervnculo"/>
                <w:noProof/>
              </w:rPr>
              <w:t>SERVICIOS BACKEND</w:t>
            </w:r>
            <w:r>
              <w:rPr>
                <w:noProof/>
                <w:webHidden/>
              </w:rPr>
              <w:tab/>
            </w:r>
            <w:r>
              <w:rPr>
                <w:noProof/>
                <w:webHidden/>
              </w:rPr>
              <w:fldChar w:fldCharType="begin"/>
            </w:r>
            <w:r>
              <w:rPr>
                <w:noProof/>
                <w:webHidden/>
              </w:rPr>
              <w:instrText xml:space="preserve"> PAGEREF _Toc81761725 \h </w:instrText>
            </w:r>
            <w:r>
              <w:rPr>
                <w:noProof/>
                <w:webHidden/>
              </w:rPr>
            </w:r>
          </w:ins>
          <w:r>
            <w:rPr>
              <w:noProof/>
              <w:webHidden/>
            </w:rPr>
            <w:fldChar w:fldCharType="separate"/>
          </w:r>
          <w:ins w:id="105" w:author="JORGE CONTRERAS ORTIZ" w:date="2021-09-05T19:14:00Z">
            <w:r>
              <w:rPr>
                <w:noProof/>
                <w:webHidden/>
              </w:rPr>
              <w:t>5</w:t>
            </w:r>
            <w:r>
              <w:rPr>
                <w:noProof/>
                <w:webHidden/>
              </w:rPr>
              <w:fldChar w:fldCharType="end"/>
            </w:r>
            <w:r w:rsidRPr="008E0E88">
              <w:rPr>
                <w:rStyle w:val="Hipervnculo"/>
                <w:noProof/>
              </w:rPr>
              <w:fldChar w:fldCharType="end"/>
            </w:r>
          </w:ins>
        </w:p>
        <w:p w14:paraId="4B02837D" w14:textId="4CE4509D" w:rsidR="00257E99" w:rsidRDefault="00257E99">
          <w:pPr>
            <w:pStyle w:val="TDC4"/>
            <w:tabs>
              <w:tab w:val="left" w:pos="1760"/>
              <w:tab w:val="right" w:leader="dot" w:pos="8494"/>
            </w:tabs>
            <w:rPr>
              <w:ins w:id="106" w:author="JORGE CONTRERAS ORTIZ" w:date="2021-09-05T19:14:00Z"/>
              <w:rFonts w:asciiTheme="minorHAnsi" w:eastAsiaTheme="minorEastAsia" w:hAnsiTheme="minorHAnsi" w:cstheme="minorBidi"/>
              <w:noProof/>
              <w:lang w:eastAsia="es-ES"/>
            </w:rPr>
          </w:pPr>
          <w:ins w:id="10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8E0E88">
              <w:rPr>
                <w:rStyle w:val="Hipervnculo"/>
                <w:noProof/>
              </w:rPr>
              <w:t>APLICACIONES</w:t>
            </w:r>
            <w:r>
              <w:rPr>
                <w:noProof/>
                <w:webHidden/>
              </w:rPr>
              <w:tab/>
            </w:r>
            <w:r>
              <w:rPr>
                <w:noProof/>
                <w:webHidden/>
              </w:rPr>
              <w:fldChar w:fldCharType="begin"/>
            </w:r>
            <w:r>
              <w:rPr>
                <w:noProof/>
                <w:webHidden/>
              </w:rPr>
              <w:instrText xml:space="preserve"> PAGEREF _Toc81761726 \h </w:instrText>
            </w:r>
            <w:r>
              <w:rPr>
                <w:noProof/>
                <w:webHidden/>
              </w:rPr>
            </w:r>
          </w:ins>
          <w:r>
            <w:rPr>
              <w:noProof/>
              <w:webHidden/>
            </w:rPr>
            <w:fldChar w:fldCharType="separate"/>
          </w:r>
          <w:ins w:id="108" w:author="JORGE CONTRERAS ORTIZ" w:date="2021-09-05T19:14:00Z">
            <w:r>
              <w:rPr>
                <w:noProof/>
                <w:webHidden/>
              </w:rPr>
              <w:t>5</w:t>
            </w:r>
            <w:r>
              <w:rPr>
                <w:noProof/>
                <w:webHidden/>
              </w:rPr>
              <w:fldChar w:fldCharType="end"/>
            </w:r>
            <w:r w:rsidRPr="008E0E88">
              <w:rPr>
                <w:rStyle w:val="Hipervnculo"/>
                <w:noProof/>
              </w:rPr>
              <w:fldChar w:fldCharType="end"/>
            </w:r>
          </w:ins>
        </w:p>
        <w:p w14:paraId="3A7B2788" w14:textId="6597DAE1" w:rsidR="00257E99" w:rsidRDefault="00257E99">
          <w:pPr>
            <w:pStyle w:val="TDC3"/>
            <w:rPr>
              <w:ins w:id="109" w:author="JORGE CONTRERAS ORTIZ" w:date="2021-09-05T19:14:00Z"/>
              <w:rFonts w:asciiTheme="minorHAnsi" w:hAnsiTheme="minorHAnsi" w:cstheme="minorBidi"/>
              <w:noProof/>
            </w:rPr>
          </w:pPr>
          <w:ins w:id="11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1.3.</w:t>
            </w:r>
            <w:r>
              <w:rPr>
                <w:rFonts w:asciiTheme="minorHAnsi" w:hAnsiTheme="minorHAnsi" w:cstheme="minorBidi"/>
                <w:noProof/>
              </w:rPr>
              <w:tab/>
            </w:r>
            <w:r w:rsidRPr="008E0E88">
              <w:rPr>
                <w:rStyle w:val="Hipervnculo"/>
                <w:noProof/>
              </w:rPr>
              <w:t>SENSORES</w:t>
            </w:r>
            <w:r>
              <w:rPr>
                <w:noProof/>
                <w:webHidden/>
              </w:rPr>
              <w:tab/>
            </w:r>
            <w:r>
              <w:rPr>
                <w:noProof/>
                <w:webHidden/>
              </w:rPr>
              <w:fldChar w:fldCharType="begin"/>
            </w:r>
            <w:r>
              <w:rPr>
                <w:noProof/>
                <w:webHidden/>
              </w:rPr>
              <w:instrText xml:space="preserve"> PAGEREF _Toc81761727 \h </w:instrText>
            </w:r>
            <w:r>
              <w:rPr>
                <w:noProof/>
                <w:webHidden/>
              </w:rPr>
            </w:r>
          </w:ins>
          <w:r>
            <w:rPr>
              <w:noProof/>
              <w:webHidden/>
            </w:rPr>
            <w:fldChar w:fldCharType="separate"/>
          </w:r>
          <w:ins w:id="111" w:author="JORGE CONTRERAS ORTIZ" w:date="2021-09-05T19:14:00Z">
            <w:r>
              <w:rPr>
                <w:noProof/>
                <w:webHidden/>
              </w:rPr>
              <w:t>5</w:t>
            </w:r>
            <w:r>
              <w:rPr>
                <w:noProof/>
                <w:webHidden/>
              </w:rPr>
              <w:fldChar w:fldCharType="end"/>
            </w:r>
            <w:r w:rsidRPr="008E0E88">
              <w:rPr>
                <w:rStyle w:val="Hipervnculo"/>
                <w:noProof/>
              </w:rPr>
              <w:fldChar w:fldCharType="end"/>
            </w:r>
          </w:ins>
        </w:p>
        <w:p w14:paraId="21A84D12" w14:textId="254DC0A0" w:rsidR="00257E99" w:rsidRDefault="00257E99">
          <w:pPr>
            <w:pStyle w:val="TDC3"/>
            <w:rPr>
              <w:ins w:id="112" w:author="JORGE CONTRERAS ORTIZ" w:date="2021-09-05T19:14:00Z"/>
              <w:rFonts w:asciiTheme="minorHAnsi" w:hAnsiTheme="minorHAnsi" w:cstheme="minorBidi"/>
              <w:noProof/>
            </w:rPr>
          </w:pPr>
          <w:ins w:id="11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1.4.</w:t>
            </w:r>
            <w:r>
              <w:rPr>
                <w:rFonts w:asciiTheme="minorHAnsi" w:hAnsiTheme="minorHAnsi" w:cstheme="minorBidi"/>
                <w:noProof/>
              </w:rPr>
              <w:tab/>
            </w:r>
            <w:r w:rsidRPr="008E0E88">
              <w:rPr>
                <w:rStyle w:val="Hipervnculo"/>
                <w:noProof/>
              </w:rPr>
              <w:t>ARQUITECTURA [3]</w:t>
            </w:r>
            <w:r>
              <w:rPr>
                <w:noProof/>
                <w:webHidden/>
              </w:rPr>
              <w:tab/>
            </w:r>
            <w:r>
              <w:rPr>
                <w:noProof/>
                <w:webHidden/>
              </w:rPr>
              <w:fldChar w:fldCharType="begin"/>
            </w:r>
            <w:r>
              <w:rPr>
                <w:noProof/>
                <w:webHidden/>
              </w:rPr>
              <w:instrText xml:space="preserve"> PAGEREF _Toc81761728 \h </w:instrText>
            </w:r>
            <w:r>
              <w:rPr>
                <w:noProof/>
                <w:webHidden/>
              </w:rPr>
            </w:r>
          </w:ins>
          <w:r>
            <w:rPr>
              <w:noProof/>
              <w:webHidden/>
            </w:rPr>
            <w:fldChar w:fldCharType="separate"/>
          </w:r>
          <w:ins w:id="114" w:author="JORGE CONTRERAS ORTIZ" w:date="2021-09-05T19:14:00Z">
            <w:r>
              <w:rPr>
                <w:noProof/>
                <w:webHidden/>
              </w:rPr>
              <w:t>6</w:t>
            </w:r>
            <w:r>
              <w:rPr>
                <w:noProof/>
                <w:webHidden/>
              </w:rPr>
              <w:fldChar w:fldCharType="end"/>
            </w:r>
            <w:r w:rsidRPr="008E0E88">
              <w:rPr>
                <w:rStyle w:val="Hipervnculo"/>
                <w:noProof/>
              </w:rPr>
              <w:fldChar w:fldCharType="end"/>
            </w:r>
          </w:ins>
        </w:p>
        <w:p w14:paraId="50A17C03" w14:textId="6AF7C8E1" w:rsidR="00257E99" w:rsidRDefault="00257E99">
          <w:pPr>
            <w:pStyle w:val="TDC4"/>
            <w:tabs>
              <w:tab w:val="left" w:pos="1760"/>
              <w:tab w:val="right" w:leader="dot" w:pos="8494"/>
            </w:tabs>
            <w:rPr>
              <w:ins w:id="115" w:author="JORGE CONTRERAS ORTIZ" w:date="2021-09-05T19:14:00Z"/>
              <w:rFonts w:asciiTheme="minorHAnsi" w:eastAsiaTheme="minorEastAsia" w:hAnsiTheme="minorHAnsi" w:cstheme="minorBidi"/>
              <w:noProof/>
              <w:lang w:eastAsia="es-ES"/>
            </w:rPr>
          </w:pPr>
          <w:ins w:id="11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2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8E0E88">
              <w:rPr>
                <w:rStyle w:val="Hipervnculo"/>
                <w:noProof/>
              </w:rPr>
              <w:t>CAPA DE SENSORIZADO</w:t>
            </w:r>
            <w:r>
              <w:rPr>
                <w:noProof/>
                <w:webHidden/>
              </w:rPr>
              <w:tab/>
            </w:r>
            <w:r>
              <w:rPr>
                <w:noProof/>
                <w:webHidden/>
              </w:rPr>
              <w:fldChar w:fldCharType="begin"/>
            </w:r>
            <w:r>
              <w:rPr>
                <w:noProof/>
                <w:webHidden/>
              </w:rPr>
              <w:instrText xml:space="preserve"> PAGEREF _Toc81761729 \h </w:instrText>
            </w:r>
            <w:r>
              <w:rPr>
                <w:noProof/>
                <w:webHidden/>
              </w:rPr>
            </w:r>
          </w:ins>
          <w:r>
            <w:rPr>
              <w:noProof/>
              <w:webHidden/>
            </w:rPr>
            <w:fldChar w:fldCharType="separate"/>
          </w:r>
          <w:ins w:id="117" w:author="JORGE CONTRERAS ORTIZ" w:date="2021-09-05T19:14:00Z">
            <w:r>
              <w:rPr>
                <w:noProof/>
                <w:webHidden/>
              </w:rPr>
              <w:t>6</w:t>
            </w:r>
            <w:r>
              <w:rPr>
                <w:noProof/>
                <w:webHidden/>
              </w:rPr>
              <w:fldChar w:fldCharType="end"/>
            </w:r>
            <w:r w:rsidRPr="008E0E88">
              <w:rPr>
                <w:rStyle w:val="Hipervnculo"/>
                <w:noProof/>
              </w:rPr>
              <w:fldChar w:fldCharType="end"/>
            </w:r>
          </w:ins>
        </w:p>
        <w:p w14:paraId="5E1F5C13" w14:textId="6D350214" w:rsidR="00257E99" w:rsidRDefault="00257E99">
          <w:pPr>
            <w:pStyle w:val="TDC4"/>
            <w:tabs>
              <w:tab w:val="left" w:pos="1760"/>
              <w:tab w:val="right" w:leader="dot" w:pos="8494"/>
            </w:tabs>
            <w:rPr>
              <w:ins w:id="118" w:author="JORGE CONTRERAS ORTIZ" w:date="2021-09-05T19:14:00Z"/>
              <w:rFonts w:asciiTheme="minorHAnsi" w:eastAsiaTheme="minorEastAsia" w:hAnsiTheme="minorHAnsi" w:cstheme="minorBidi"/>
              <w:noProof/>
              <w:lang w:eastAsia="es-ES"/>
            </w:rPr>
          </w:pPr>
          <w:ins w:id="11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8E0E88">
              <w:rPr>
                <w:rStyle w:val="Hipervnculo"/>
                <w:noProof/>
              </w:rPr>
              <w:t>CAPA DE RED</w:t>
            </w:r>
            <w:r>
              <w:rPr>
                <w:noProof/>
                <w:webHidden/>
              </w:rPr>
              <w:tab/>
            </w:r>
            <w:r>
              <w:rPr>
                <w:noProof/>
                <w:webHidden/>
              </w:rPr>
              <w:fldChar w:fldCharType="begin"/>
            </w:r>
            <w:r>
              <w:rPr>
                <w:noProof/>
                <w:webHidden/>
              </w:rPr>
              <w:instrText xml:space="preserve"> PAGEREF _Toc81761730 \h </w:instrText>
            </w:r>
            <w:r>
              <w:rPr>
                <w:noProof/>
                <w:webHidden/>
              </w:rPr>
            </w:r>
          </w:ins>
          <w:r>
            <w:rPr>
              <w:noProof/>
              <w:webHidden/>
            </w:rPr>
            <w:fldChar w:fldCharType="separate"/>
          </w:r>
          <w:ins w:id="120" w:author="JORGE CONTRERAS ORTIZ" w:date="2021-09-05T19:14:00Z">
            <w:r>
              <w:rPr>
                <w:noProof/>
                <w:webHidden/>
              </w:rPr>
              <w:t>6</w:t>
            </w:r>
            <w:r>
              <w:rPr>
                <w:noProof/>
                <w:webHidden/>
              </w:rPr>
              <w:fldChar w:fldCharType="end"/>
            </w:r>
            <w:r w:rsidRPr="008E0E88">
              <w:rPr>
                <w:rStyle w:val="Hipervnculo"/>
                <w:noProof/>
              </w:rPr>
              <w:fldChar w:fldCharType="end"/>
            </w:r>
          </w:ins>
        </w:p>
        <w:p w14:paraId="741C2EB3" w14:textId="52B01122" w:rsidR="00257E99" w:rsidRDefault="00257E99">
          <w:pPr>
            <w:pStyle w:val="TDC4"/>
            <w:tabs>
              <w:tab w:val="left" w:pos="1760"/>
              <w:tab w:val="right" w:leader="dot" w:pos="8494"/>
            </w:tabs>
            <w:rPr>
              <w:ins w:id="121" w:author="JORGE CONTRERAS ORTIZ" w:date="2021-09-05T19:14:00Z"/>
              <w:rFonts w:asciiTheme="minorHAnsi" w:eastAsiaTheme="minorEastAsia" w:hAnsiTheme="minorHAnsi" w:cstheme="minorBidi"/>
              <w:noProof/>
              <w:lang w:eastAsia="es-ES"/>
            </w:rPr>
          </w:pPr>
          <w:ins w:id="12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8E0E88">
              <w:rPr>
                <w:rStyle w:val="Hipervnculo"/>
                <w:noProof/>
              </w:rPr>
              <w:t>CAPA DE SERVICIO</w:t>
            </w:r>
            <w:r>
              <w:rPr>
                <w:noProof/>
                <w:webHidden/>
              </w:rPr>
              <w:tab/>
            </w:r>
            <w:r>
              <w:rPr>
                <w:noProof/>
                <w:webHidden/>
              </w:rPr>
              <w:fldChar w:fldCharType="begin"/>
            </w:r>
            <w:r>
              <w:rPr>
                <w:noProof/>
                <w:webHidden/>
              </w:rPr>
              <w:instrText xml:space="preserve"> PAGEREF _Toc81761731 \h </w:instrText>
            </w:r>
            <w:r>
              <w:rPr>
                <w:noProof/>
                <w:webHidden/>
              </w:rPr>
            </w:r>
          </w:ins>
          <w:r>
            <w:rPr>
              <w:noProof/>
              <w:webHidden/>
            </w:rPr>
            <w:fldChar w:fldCharType="separate"/>
          </w:r>
          <w:ins w:id="123" w:author="JORGE CONTRERAS ORTIZ" w:date="2021-09-05T19:14:00Z">
            <w:r>
              <w:rPr>
                <w:noProof/>
                <w:webHidden/>
              </w:rPr>
              <w:t>7</w:t>
            </w:r>
            <w:r>
              <w:rPr>
                <w:noProof/>
                <w:webHidden/>
              </w:rPr>
              <w:fldChar w:fldCharType="end"/>
            </w:r>
            <w:r w:rsidRPr="008E0E88">
              <w:rPr>
                <w:rStyle w:val="Hipervnculo"/>
                <w:noProof/>
              </w:rPr>
              <w:fldChar w:fldCharType="end"/>
            </w:r>
          </w:ins>
        </w:p>
        <w:p w14:paraId="78387525" w14:textId="25D1D5B2" w:rsidR="00257E99" w:rsidRDefault="00257E99">
          <w:pPr>
            <w:pStyle w:val="TDC4"/>
            <w:tabs>
              <w:tab w:val="left" w:pos="1760"/>
              <w:tab w:val="right" w:leader="dot" w:pos="8494"/>
            </w:tabs>
            <w:rPr>
              <w:ins w:id="124" w:author="JORGE CONTRERAS ORTIZ" w:date="2021-09-05T19:14:00Z"/>
              <w:rFonts w:asciiTheme="minorHAnsi" w:eastAsiaTheme="minorEastAsia" w:hAnsiTheme="minorHAnsi" w:cstheme="minorBidi"/>
              <w:noProof/>
              <w:lang w:eastAsia="es-ES"/>
            </w:rPr>
          </w:pPr>
          <w:ins w:id="12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8E0E88">
              <w:rPr>
                <w:rStyle w:val="Hipervnculo"/>
                <w:noProof/>
              </w:rPr>
              <w:t>CAPA DE INTERFAZ</w:t>
            </w:r>
            <w:r>
              <w:rPr>
                <w:noProof/>
                <w:webHidden/>
              </w:rPr>
              <w:tab/>
            </w:r>
            <w:r>
              <w:rPr>
                <w:noProof/>
                <w:webHidden/>
              </w:rPr>
              <w:fldChar w:fldCharType="begin"/>
            </w:r>
            <w:r>
              <w:rPr>
                <w:noProof/>
                <w:webHidden/>
              </w:rPr>
              <w:instrText xml:space="preserve"> PAGEREF _Toc81761732 \h </w:instrText>
            </w:r>
            <w:r>
              <w:rPr>
                <w:noProof/>
                <w:webHidden/>
              </w:rPr>
            </w:r>
          </w:ins>
          <w:r>
            <w:rPr>
              <w:noProof/>
              <w:webHidden/>
            </w:rPr>
            <w:fldChar w:fldCharType="separate"/>
          </w:r>
          <w:ins w:id="126" w:author="JORGE CONTRERAS ORTIZ" w:date="2021-09-05T19:14:00Z">
            <w:r>
              <w:rPr>
                <w:noProof/>
                <w:webHidden/>
              </w:rPr>
              <w:t>7</w:t>
            </w:r>
            <w:r>
              <w:rPr>
                <w:noProof/>
                <w:webHidden/>
              </w:rPr>
              <w:fldChar w:fldCharType="end"/>
            </w:r>
            <w:r w:rsidRPr="008E0E88">
              <w:rPr>
                <w:rStyle w:val="Hipervnculo"/>
                <w:noProof/>
              </w:rPr>
              <w:fldChar w:fldCharType="end"/>
            </w:r>
          </w:ins>
        </w:p>
        <w:p w14:paraId="28F310D7" w14:textId="1501366B" w:rsidR="00257E99" w:rsidRDefault="00257E99">
          <w:pPr>
            <w:pStyle w:val="TDC2"/>
            <w:tabs>
              <w:tab w:val="left" w:pos="880"/>
              <w:tab w:val="right" w:leader="dot" w:pos="8494"/>
            </w:tabs>
            <w:rPr>
              <w:ins w:id="127" w:author="JORGE CONTRERAS ORTIZ" w:date="2021-09-05T19:14:00Z"/>
              <w:rFonts w:asciiTheme="minorHAnsi" w:eastAsiaTheme="minorEastAsia" w:hAnsiTheme="minorHAnsi" w:cstheme="minorBidi"/>
              <w:noProof/>
              <w:lang w:eastAsia="es-ES"/>
            </w:rPr>
          </w:pPr>
          <w:ins w:id="12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w:t>
            </w:r>
            <w:r>
              <w:rPr>
                <w:rFonts w:asciiTheme="minorHAnsi" w:eastAsiaTheme="minorEastAsia" w:hAnsiTheme="minorHAnsi" w:cstheme="minorBidi"/>
                <w:noProof/>
                <w:lang w:eastAsia="es-ES"/>
              </w:rPr>
              <w:tab/>
            </w:r>
            <w:r w:rsidRPr="008E0E88">
              <w:rPr>
                <w:rStyle w:val="Hipervnculo"/>
                <w:noProof/>
              </w:rPr>
              <w:t>6LoWPAN [4]</w:t>
            </w:r>
            <w:r>
              <w:rPr>
                <w:noProof/>
                <w:webHidden/>
              </w:rPr>
              <w:tab/>
            </w:r>
            <w:r>
              <w:rPr>
                <w:noProof/>
                <w:webHidden/>
              </w:rPr>
              <w:fldChar w:fldCharType="begin"/>
            </w:r>
            <w:r>
              <w:rPr>
                <w:noProof/>
                <w:webHidden/>
              </w:rPr>
              <w:instrText xml:space="preserve"> PAGEREF _Toc81761733 \h </w:instrText>
            </w:r>
            <w:r>
              <w:rPr>
                <w:noProof/>
                <w:webHidden/>
              </w:rPr>
            </w:r>
          </w:ins>
          <w:r>
            <w:rPr>
              <w:noProof/>
              <w:webHidden/>
            </w:rPr>
            <w:fldChar w:fldCharType="separate"/>
          </w:r>
          <w:ins w:id="129" w:author="JORGE CONTRERAS ORTIZ" w:date="2021-09-05T19:14:00Z">
            <w:r>
              <w:rPr>
                <w:noProof/>
                <w:webHidden/>
              </w:rPr>
              <w:t>8</w:t>
            </w:r>
            <w:r>
              <w:rPr>
                <w:noProof/>
                <w:webHidden/>
              </w:rPr>
              <w:fldChar w:fldCharType="end"/>
            </w:r>
            <w:r w:rsidRPr="008E0E88">
              <w:rPr>
                <w:rStyle w:val="Hipervnculo"/>
                <w:noProof/>
              </w:rPr>
              <w:fldChar w:fldCharType="end"/>
            </w:r>
          </w:ins>
        </w:p>
        <w:p w14:paraId="0FD9E073" w14:textId="3AC55701" w:rsidR="00257E99" w:rsidRDefault="00257E99">
          <w:pPr>
            <w:pStyle w:val="TDC3"/>
            <w:rPr>
              <w:ins w:id="130" w:author="JORGE CONTRERAS ORTIZ" w:date="2021-09-05T19:14:00Z"/>
              <w:rFonts w:asciiTheme="minorHAnsi" w:hAnsiTheme="minorHAnsi" w:cstheme="minorBidi"/>
              <w:noProof/>
            </w:rPr>
          </w:pPr>
          <w:ins w:id="13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1.</w:t>
            </w:r>
            <w:r>
              <w:rPr>
                <w:rFonts w:asciiTheme="minorHAnsi" w:hAnsiTheme="minorHAnsi" w:cstheme="minorBidi"/>
                <w:noProof/>
              </w:rPr>
              <w:tab/>
            </w:r>
            <w:r w:rsidRPr="008E0E88">
              <w:rPr>
                <w:rStyle w:val="Hipervnculo"/>
                <w:noProof/>
              </w:rPr>
              <w:t>SIGNIFICADO 6LoWPAN [4]</w:t>
            </w:r>
            <w:r>
              <w:rPr>
                <w:noProof/>
                <w:webHidden/>
              </w:rPr>
              <w:tab/>
            </w:r>
            <w:r>
              <w:rPr>
                <w:noProof/>
                <w:webHidden/>
              </w:rPr>
              <w:fldChar w:fldCharType="begin"/>
            </w:r>
            <w:r>
              <w:rPr>
                <w:noProof/>
                <w:webHidden/>
              </w:rPr>
              <w:instrText xml:space="preserve"> PAGEREF _Toc81761734 \h </w:instrText>
            </w:r>
            <w:r>
              <w:rPr>
                <w:noProof/>
                <w:webHidden/>
              </w:rPr>
            </w:r>
          </w:ins>
          <w:r>
            <w:rPr>
              <w:noProof/>
              <w:webHidden/>
            </w:rPr>
            <w:fldChar w:fldCharType="separate"/>
          </w:r>
          <w:ins w:id="132" w:author="JORGE CONTRERAS ORTIZ" w:date="2021-09-05T19:14:00Z">
            <w:r>
              <w:rPr>
                <w:noProof/>
                <w:webHidden/>
              </w:rPr>
              <w:t>8</w:t>
            </w:r>
            <w:r>
              <w:rPr>
                <w:noProof/>
                <w:webHidden/>
              </w:rPr>
              <w:fldChar w:fldCharType="end"/>
            </w:r>
            <w:r w:rsidRPr="008E0E88">
              <w:rPr>
                <w:rStyle w:val="Hipervnculo"/>
                <w:noProof/>
              </w:rPr>
              <w:fldChar w:fldCharType="end"/>
            </w:r>
          </w:ins>
        </w:p>
        <w:p w14:paraId="3484552C" w14:textId="31520798" w:rsidR="00257E99" w:rsidRDefault="00257E99">
          <w:pPr>
            <w:pStyle w:val="TDC3"/>
            <w:rPr>
              <w:ins w:id="133" w:author="JORGE CONTRERAS ORTIZ" w:date="2021-09-05T19:14:00Z"/>
              <w:rFonts w:asciiTheme="minorHAnsi" w:hAnsiTheme="minorHAnsi" w:cstheme="minorBidi"/>
              <w:noProof/>
            </w:rPr>
          </w:pPr>
          <w:ins w:id="13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2.</w:t>
            </w:r>
            <w:r>
              <w:rPr>
                <w:rFonts w:asciiTheme="minorHAnsi" w:hAnsiTheme="minorHAnsi" w:cstheme="minorBidi"/>
                <w:noProof/>
              </w:rPr>
              <w:tab/>
            </w:r>
            <w:r w:rsidRPr="008E0E88">
              <w:rPr>
                <w:rStyle w:val="Hipervnculo"/>
                <w:noProof/>
              </w:rPr>
              <w:t>PILA DE PROTOCOLOS DE 6LoWPAN [4]–[6]</w:t>
            </w:r>
            <w:r>
              <w:rPr>
                <w:noProof/>
                <w:webHidden/>
              </w:rPr>
              <w:tab/>
            </w:r>
            <w:r>
              <w:rPr>
                <w:noProof/>
                <w:webHidden/>
              </w:rPr>
              <w:fldChar w:fldCharType="begin"/>
            </w:r>
            <w:r>
              <w:rPr>
                <w:noProof/>
                <w:webHidden/>
              </w:rPr>
              <w:instrText xml:space="preserve"> PAGEREF _Toc81761735 \h </w:instrText>
            </w:r>
            <w:r>
              <w:rPr>
                <w:noProof/>
                <w:webHidden/>
              </w:rPr>
            </w:r>
          </w:ins>
          <w:r>
            <w:rPr>
              <w:noProof/>
              <w:webHidden/>
            </w:rPr>
            <w:fldChar w:fldCharType="separate"/>
          </w:r>
          <w:ins w:id="135" w:author="JORGE CONTRERAS ORTIZ" w:date="2021-09-05T19:14:00Z">
            <w:r>
              <w:rPr>
                <w:noProof/>
                <w:webHidden/>
              </w:rPr>
              <w:t>9</w:t>
            </w:r>
            <w:r>
              <w:rPr>
                <w:noProof/>
                <w:webHidden/>
              </w:rPr>
              <w:fldChar w:fldCharType="end"/>
            </w:r>
            <w:r w:rsidRPr="008E0E88">
              <w:rPr>
                <w:rStyle w:val="Hipervnculo"/>
                <w:noProof/>
              </w:rPr>
              <w:fldChar w:fldCharType="end"/>
            </w:r>
          </w:ins>
        </w:p>
        <w:p w14:paraId="53C45811" w14:textId="4F484AF8" w:rsidR="00257E99" w:rsidRDefault="00257E99">
          <w:pPr>
            <w:pStyle w:val="TDC3"/>
            <w:rPr>
              <w:ins w:id="136" w:author="JORGE CONTRERAS ORTIZ" w:date="2021-09-05T19:14:00Z"/>
              <w:rFonts w:asciiTheme="minorHAnsi" w:hAnsiTheme="minorHAnsi" w:cstheme="minorBidi"/>
              <w:noProof/>
            </w:rPr>
          </w:pPr>
          <w:ins w:id="13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3.</w:t>
            </w:r>
            <w:r>
              <w:rPr>
                <w:rFonts w:asciiTheme="minorHAnsi" w:hAnsiTheme="minorHAnsi" w:cstheme="minorBidi"/>
                <w:noProof/>
              </w:rPr>
              <w:tab/>
            </w:r>
            <w:r w:rsidRPr="008E0E88">
              <w:rPr>
                <w:rStyle w:val="Hipervnculo"/>
                <w:noProof/>
              </w:rPr>
              <w:t>PRINCIPALES CARACTERÍSTICAS DE 6LoWPAN [7]</w:t>
            </w:r>
            <w:r>
              <w:rPr>
                <w:noProof/>
                <w:webHidden/>
              </w:rPr>
              <w:tab/>
            </w:r>
            <w:r>
              <w:rPr>
                <w:noProof/>
                <w:webHidden/>
              </w:rPr>
              <w:fldChar w:fldCharType="begin"/>
            </w:r>
            <w:r>
              <w:rPr>
                <w:noProof/>
                <w:webHidden/>
              </w:rPr>
              <w:instrText xml:space="preserve"> PAGEREF _Toc81761736 \h </w:instrText>
            </w:r>
            <w:r>
              <w:rPr>
                <w:noProof/>
                <w:webHidden/>
              </w:rPr>
            </w:r>
          </w:ins>
          <w:r>
            <w:rPr>
              <w:noProof/>
              <w:webHidden/>
            </w:rPr>
            <w:fldChar w:fldCharType="separate"/>
          </w:r>
          <w:ins w:id="138" w:author="JORGE CONTRERAS ORTIZ" w:date="2021-09-05T19:14:00Z">
            <w:r>
              <w:rPr>
                <w:noProof/>
                <w:webHidden/>
              </w:rPr>
              <w:t>10</w:t>
            </w:r>
            <w:r>
              <w:rPr>
                <w:noProof/>
                <w:webHidden/>
              </w:rPr>
              <w:fldChar w:fldCharType="end"/>
            </w:r>
            <w:r w:rsidRPr="008E0E88">
              <w:rPr>
                <w:rStyle w:val="Hipervnculo"/>
                <w:noProof/>
              </w:rPr>
              <w:fldChar w:fldCharType="end"/>
            </w:r>
          </w:ins>
        </w:p>
        <w:p w14:paraId="2E737146" w14:textId="4046A53B" w:rsidR="00257E99" w:rsidRDefault="00257E99">
          <w:pPr>
            <w:pStyle w:val="TDC4"/>
            <w:tabs>
              <w:tab w:val="left" w:pos="1760"/>
              <w:tab w:val="right" w:leader="dot" w:pos="8494"/>
            </w:tabs>
            <w:rPr>
              <w:ins w:id="139" w:author="JORGE CONTRERAS ORTIZ" w:date="2021-09-05T19:14:00Z"/>
              <w:rFonts w:asciiTheme="minorHAnsi" w:eastAsiaTheme="minorEastAsia" w:hAnsiTheme="minorHAnsi" w:cstheme="minorBidi"/>
              <w:noProof/>
              <w:lang w:eastAsia="es-ES"/>
            </w:rPr>
          </w:pPr>
          <w:ins w:id="14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8E0E88">
              <w:rPr>
                <w:rStyle w:val="Hipervnculo"/>
                <w:noProof/>
              </w:rPr>
              <w:t>COMPRESIÓN DE CABECERA</w:t>
            </w:r>
            <w:r>
              <w:rPr>
                <w:noProof/>
                <w:webHidden/>
              </w:rPr>
              <w:tab/>
            </w:r>
            <w:r>
              <w:rPr>
                <w:noProof/>
                <w:webHidden/>
              </w:rPr>
              <w:fldChar w:fldCharType="begin"/>
            </w:r>
            <w:r>
              <w:rPr>
                <w:noProof/>
                <w:webHidden/>
              </w:rPr>
              <w:instrText xml:space="preserve"> PAGEREF _Toc81761737 \h </w:instrText>
            </w:r>
            <w:r>
              <w:rPr>
                <w:noProof/>
                <w:webHidden/>
              </w:rPr>
            </w:r>
          </w:ins>
          <w:r>
            <w:rPr>
              <w:noProof/>
              <w:webHidden/>
            </w:rPr>
            <w:fldChar w:fldCharType="separate"/>
          </w:r>
          <w:ins w:id="141" w:author="JORGE CONTRERAS ORTIZ" w:date="2021-09-05T19:14:00Z">
            <w:r>
              <w:rPr>
                <w:noProof/>
                <w:webHidden/>
              </w:rPr>
              <w:t>10</w:t>
            </w:r>
            <w:r>
              <w:rPr>
                <w:noProof/>
                <w:webHidden/>
              </w:rPr>
              <w:fldChar w:fldCharType="end"/>
            </w:r>
            <w:r w:rsidRPr="008E0E88">
              <w:rPr>
                <w:rStyle w:val="Hipervnculo"/>
                <w:noProof/>
              </w:rPr>
              <w:fldChar w:fldCharType="end"/>
            </w:r>
          </w:ins>
        </w:p>
        <w:p w14:paraId="1DCD4FE4" w14:textId="161E0FF9" w:rsidR="00257E99" w:rsidRDefault="00257E99">
          <w:pPr>
            <w:pStyle w:val="TDC4"/>
            <w:tabs>
              <w:tab w:val="left" w:pos="1760"/>
              <w:tab w:val="right" w:leader="dot" w:pos="8494"/>
            </w:tabs>
            <w:rPr>
              <w:ins w:id="142" w:author="JORGE CONTRERAS ORTIZ" w:date="2021-09-05T19:14:00Z"/>
              <w:rFonts w:asciiTheme="minorHAnsi" w:eastAsiaTheme="minorEastAsia" w:hAnsiTheme="minorHAnsi" w:cstheme="minorBidi"/>
              <w:noProof/>
              <w:lang w:eastAsia="es-ES"/>
            </w:rPr>
          </w:pPr>
          <w:ins w:id="14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8E0E88">
              <w:rPr>
                <w:rStyle w:val="Hipervnculo"/>
                <w:noProof/>
              </w:rPr>
              <w:t>ENRUTAMIENTO</w:t>
            </w:r>
            <w:r>
              <w:rPr>
                <w:noProof/>
                <w:webHidden/>
              </w:rPr>
              <w:tab/>
            </w:r>
            <w:r>
              <w:rPr>
                <w:noProof/>
                <w:webHidden/>
              </w:rPr>
              <w:fldChar w:fldCharType="begin"/>
            </w:r>
            <w:r>
              <w:rPr>
                <w:noProof/>
                <w:webHidden/>
              </w:rPr>
              <w:instrText xml:space="preserve"> PAGEREF _Toc81761738 \h </w:instrText>
            </w:r>
            <w:r>
              <w:rPr>
                <w:noProof/>
                <w:webHidden/>
              </w:rPr>
            </w:r>
          </w:ins>
          <w:r>
            <w:rPr>
              <w:noProof/>
              <w:webHidden/>
            </w:rPr>
            <w:fldChar w:fldCharType="separate"/>
          </w:r>
          <w:ins w:id="144" w:author="JORGE CONTRERAS ORTIZ" w:date="2021-09-05T19:14:00Z">
            <w:r>
              <w:rPr>
                <w:noProof/>
                <w:webHidden/>
              </w:rPr>
              <w:t>10</w:t>
            </w:r>
            <w:r>
              <w:rPr>
                <w:noProof/>
                <w:webHidden/>
              </w:rPr>
              <w:fldChar w:fldCharType="end"/>
            </w:r>
            <w:r w:rsidRPr="008E0E88">
              <w:rPr>
                <w:rStyle w:val="Hipervnculo"/>
                <w:noProof/>
              </w:rPr>
              <w:fldChar w:fldCharType="end"/>
            </w:r>
          </w:ins>
        </w:p>
        <w:p w14:paraId="687E9FEA" w14:textId="185A95CC" w:rsidR="00257E99" w:rsidRDefault="00257E99">
          <w:pPr>
            <w:pStyle w:val="TDC4"/>
            <w:tabs>
              <w:tab w:val="left" w:pos="1760"/>
              <w:tab w:val="right" w:leader="dot" w:pos="8494"/>
            </w:tabs>
            <w:rPr>
              <w:ins w:id="145" w:author="JORGE CONTRERAS ORTIZ" w:date="2021-09-05T19:14:00Z"/>
              <w:rFonts w:asciiTheme="minorHAnsi" w:eastAsiaTheme="minorEastAsia" w:hAnsiTheme="minorHAnsi" w:cstheme="minorBidi"/>
              <w:noProof/>
              <w:lang w:eastAsia="es-ES"/>
            </w:rPr>
          </w:pPr>
          <w:ins w:id="14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3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8E0E88">
              <w:rPr>
                <w:rStyle w:val="Hipervnculo"/>
                <w:noProof/>
              </w:rPr>
              <w:t>SEGURIDAD</w:t>
            </w:r>
            <w:r>
              <w:rPr>
                <w:noProof/>
                <w:webHidden/>
              </w:rPr>
              <w:tab/>
            </w:r>
            <w:r>
              <w:rPr>
                <w:noProof/>
                <w:webHidden/>
              </w:rPr>
              <w:fldChar w:fldCharType="begin"/>
            </w:r>
            <w:r>
              <w:rPr>
                <w:noProof/>
                <w:webHidden/>
              </w:rPr>
              <w:instrText xml:space="preserve"> PAGEREF _Toc81761739 \h </w:instrText>
            </w:r>
            <w:r>
              <w:rPr>
                <w:noProof/>
                <w:webHidden/>
              </w:rPr>
            </w:r>
          </w:ins>
          <w:r>
            <w:rPr>
              <w:noProof/>
              <w:webHidden/>
            </w:rPr>
            <w:fldChar w:fldCharType="separate"/>
          </w:r>
          <w:ins w:id="147" w:author="JORGE CONTRERAS ORTIZ" w:date="2021-09-05T19:14:00Z">
            <w:r>
              <w:rPr>
                <w:noProof/>
                <w:webHidden/>
              </w:rPr>
              <w:t>10</w:t>
            </w:r>
            <w:r>
              <w:rPr>
                <w:noProof/>
                <w:webHidden/>
              </w:rPr>
              <w:fldChar w:fldCharType="end"/>
            </w:r>
            <w:r w:rsidRPr="008E0E88">
              <w:rPr>
                <w:rStyle w:val="Hipervnculo"/>
                <w:noProof/>
              </w:rPr>
              <w:fldChar w:fldCharType="end"/>
            </w:r>
          </w:ins>
        </w:p>
        <w:p w14:paraId="5CC9B5CA" w14:textId="23036A26" w:rsidR="00257E99" w:rsidRDefault="00257E99">
          <w:pPr>
            <w:pStyle w:val="TDC4"/>
            <w:tabs>
              <w:tab w:val="left" w:pos="1760"/>
              <w:tab w:val="right" w:leader="dot" w:pos="8494"/>
            </w:tabs>
            <w:rPr>
              <w:ins w:id="148" w:author="JORGE CONTRERAS ORTIZ" w:date="2021-09-05T19:14:00Z"/>
              <w:rFonts w:asciiTheme="minorHAnsi" w:eastAsiaTheme="minorEastAsia" w:hAnsiTheme="minorHAnsi" w:cstheme="minorBidi"/>
              <w:noProof/>
              <w:lang w:eastAsia="es-ES"/>
            </w:rPr>
          </w:pPr>
          <w:ins w:id="14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8E0E88">
              <w:rPr>
                <w:rStyle w:val="Hipervnculo"/>
                <w:noProof/>
              </w:rPr>
              <w:t>PROTOCOLOS DE APLICACIÓN</w:t>
            </w:r>
            <w:r>
              <w:rPr>
                <w:noProof/>
                <w:webHidden/>
              </w:rPr>
              <w:tab/>
            </w:r>
            <w:r>
              <w:rPr>
                <w:noProof/>
                <w:webHidden/>
              </w:rPr>
              <w:fldChar w:fldCharType="begin"/>
            </w:r>
            <w:r>
              <w:rPr>
                <w:noProof/>
                <w:webHidden/>
              </w:rPr>
              <w:instrText xml:space="preserve"> PAGEREF _Toc81761740 \h </w:instrText>
            </w:r>
            <w:r>
              <w:rPr>
                <w:noProof/>
                <w:webHidden/>
              </w:rPr>
            </w:r>
          </w:ins>
          <w:r>
            <w:rPr>
              <w:noProof/>
              <w:webHidden/>
            </w:rPr>
            <w:fldChar w:fldCharType="separate"/>
          </w:r>
          <w:ins w:id="150" w:author="JORGE CONTRERAS ORTIZ" w:date="2021-09-05T19:14:00Z">
            <w:r>
              <w:rPr>
                <w:noProof/>
                <w:webHidden/>
              </w:rPr>
              <w:t>11</w:t>
            </w:r>
            <w:r>
              <w:rPr>
                <w:noProof/>
                <w:webHidden/>
              </w:rPr>
              <w:fldChar w:fldCharType="end"/>
            </w:r>
            <w:r w:rsidRPr="008E0E88">
              <w:rPr>
                <w:rStyle w:val="Hipervnculo"/>
                <w:noProof/>
              </w:rPr>
              <w:fldChar w:fldCharType="end"/>
            </w:r>
          </w:ins>
        </w:p>
        <w:p w14:paraId="414FE1CC" w14:textId="7475C3B8" w:rsidR="00257E99" w:rsidRDefault="00257E99">
          <w:pPr>
            <w:pStyle w:val="TDC3"/>
            <w:rPr>
              <w:ins w:id="151" w:author="JORGE CONTRERAS ORTIZ" w:date="2021-09-05T19:14:00Z"/>
              <w:rFonts w:asciiTheme="minorHAnsi" w:hAnsiTheme="minorHAnsi" w:cstheme="minorBidi"/>
              <w:noProof/>
            </w:rPr>
          </w:pPr>
          <w:ins w:id="15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4.</w:t>
            </w:r>
            <w:r>
              <w:rPr>
                <w:rFonts w:asciiTheme="minorHAnsi" w:hAnsiTheme="minorHAnsi" w:cstheme="minorBidi"/>
                <w:noProof/>
              </w:rPr>
              <w:tab/>
            </w:r>
            <w:r w:rsidRPr="008E0E88">
              <w:rPr>
                <w:rStyle w:val="Hipervnculo"/>
                <w:noProof/>
              </w:rPr>
              <w:t>RETOS DE 6LoWPAN</w:t>
            </w:r>
            <w:r>
              <w:rPr>
                <w:noProof/>
                <w:webHidden/>
              </w:rPr>
              <w:tab/>
            </w:r>
            <w:r>
              <w:rPr>
                <w:noProof/>
                <w:webHidden/>
              </w:rPr>
              <w:fldChar w:fldCharType="begin"/>
            </w:r>
            <w:r>
              <w:rPr>
                <w:noProof/>
                <w:webHidden/>
              </w:rPr>
              <w:instrText xml:space="preserve"> PAGEREF _Toc81761741 \h </w:instrText>
            </w:r>
            <w:r>
              <w:rPr>
                <w:noProof/>
                <w:webHidden/>
              </w:rPr>
            </w:r>
          </w:ins>
          <w:r>
            <w:rPr>
              <w:noProof/>
              <w:webHidden/>
            </w:rPr>
            <w:fldChar w:fldCharType="separate"/>
          </w:r>
          <w:ins w:id="153" w:author="JORGE CONTRERAS ORTIZ" w:date="2021-09-05T19:14:00Z">
            <w:r>
              <w:rPr>
                <w:noProof/>
                <w:webHidden/>
              </w:rPr>
              <w:t>11</w:t>
            </w:r>
            <w:r>
              <w:rPr>
                <w:noProof/>
                <w:webHidden/>
              </w:rPr>
              <w:fldChar w:fldCharType="end"/>
            </w:r>
            <w:r w:rsidRPr="008E0E88">
              <w:rPr>
                <w:rStyle w:val="Hipervnculo"/>
                <w:noProof/>
              </w:rPr>
              <w:fldChar w:fldCharType="end"/>
            </w:r>
          </w:ins>
        </w:p>
        <w:p w14:paraId="309619AA" w14:textId="4EDBBCEB" w:rsidR="00257E99" w:rsidRDefault="00257E99">
          <w:pPr>
            <w:pStyle w:val="TDC3"/>
            <w:rPr>
              <w:ins w:id="154" w:author="JORGE CONTRERAS ORTIZ" w:date="2021-09-05T19:14:00Z"/>
              <w:rFonts w:asciiTheme="minorHAnsi" w:hAnsiTheme="minorHAnsi" w:cstheme="minorBidi"/>
              <w:noProof/>
            </w:rPr>
          </w:pPr>
          <w:ins w:id="15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2.5.</w:t>
            </w:r>
            <w:r>
              <w:rPr>
                <w:rFonts w:asciiTheme="minorHAnsi" w:hAnsiTheme="minorHAnsi" w:cstheme="minorBidi"/>
                <w:noProof/>
              </w:rPr>
              <w:tab/>
            </w:r>
            <w:r w:rsidRPr="008E0E88">
              <w:rPr>
                <w:rStyle w:val="Hipervnculo"/>
                <w:noProof/>
              </w:rPr>
              <w:t>IMPLEMENTACIONES Y APLICACIONES PARA 6LoWPAN [5], [7]</w:t>
            </w:r>
            <w:r>
              <w:rPr>
                <w:noProof/>
                <w:webHidden/>
              </w:rPr>
              <w:tab/>
            </w:r>
            <w:r>
              <w:rPr>
                <w:noProof/>
                <w:webHidden/>
              </w:rPr>
              <w:fldChar w:fldCharType="begin"/>
            </w:r>
            <w:r>
              <w:rPr>
                <w:noProof/>
                <w:webHidden/>
              </w:rPr>
              <w:instrText xml:space="preserve"> PAGEREF _Toc81761742 \h </w:instrText>
            </w:r>
            <w:r>
              <w:rPr>
                <w:noProof/>
                <w:webHidden/>
              </w:rPr>
            </w:r>
          </w:ins>
          <w:r>
            <w:rPr>
              <w:noProof/>
              <w:webHidden/>
            </w:rPr>
            <w:fldChar w:fldCharType="separate"/>
          </w:r>
          <w:ins w:id="156" w:author="JORGE CONTRERAS ORTIZ" w:date="2021-09-05T19:14:00Z">
            <w:r>
              <w:rPr>
                <w:noProof/>
                <w:webHidden/>
              </w:rPr>
              <w:t>12</w:t>
            </w:r>
            <w:r>
              <w:rPr>
                <w:noProof/>
                <w:webHidden/>
              </w:rPr>
              <w:fldChar w:fldCharType="end"/>
            </w:r>
            <w:r w:rsidRPr="008E0E88">
              <w:rPr>
                <w:rStyle w:val="Hipervnculo"/>
                <w:noProof/>
              </w:rPr>
              <w:fldChar w:fldCharType="end"/>
            </w:r>
          </w:ins>
        </w:p>
        <w:p w14:paraId="09635E56" w14:textId="0308AC6B" w:rsidR="00257E99" w:rsidRDefault="00257E99">
          <w:pPr>
            <w:pStyle w:val="TDC4"/>
            <w:tabs>
              <w:tab w:val="left" w:pos="1760"/>
              <w:tab w:val="right" w:leader="dot" w:pos="8494"/>
            </w:tabs>
            <w:rPr>
              <w:ins w:id="157" w:author="JORGE CONTRERAS ORTIZ" w:date="2021-09-05T19:14:00Z"/>
              <w:rFonts w:asciiTheme="minorHAnsi" w:eastAsiaTheme="minorEastAsia" w:hAnsiTheme="minorHAnsi" w:cstheme="minorBidi"/>
              <w:noProof/>
              <w:lang w:eastAsia="es-ES"/>
            </w:rPr>
          </w:pPr>
          <w:ins w:id="158" w:author="JORGE CONTRERAS ORTIZ" w:date="2021-09-05T19:14:00Z">
            <w:r w:rsidRPr="008E0E88">
              <w:rPr>
                <w:rStyle w:val="Hipervnculo"/>
                <w:noProof/>
              </w:rPr>
              <w:lastRenderedPageBreak/>
              <w:fldChar w:fldCharType="begin"/>
            </w:r>
            <w:r w:rsidRPr="008E0E88">
              <w:rPr>
                <w:rStyle w:val="Hipervnculo"/>
                <w:noProof/>
              </w:rPr>
              <w:instrText xml:space="preserve"> </w:instrText>
            </w:r>
            <w:r>
              <w:rPr>
                <w:noProof/>
              </w:rPr>
              <w:instrText>HYPERLINK \l "_Toc8176174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8E0E88">
              <w:rPr>
                <w:rStyle w:val="Hipervnculo"/>
                <w:noProof/>
              </w:rPr>
              <w:t>Contiki</w:t>
            </w:r>
            <w:r>
              <w:rPr>
                <w:noProof/>
                <w:webHidden/>
              </w:rPr>
              <w:tab/>
            </w:r>
            <w:r>
              <w:rPr>
                <w:noProof/>
                <w:webHidden/>
              </w:rPr>
              <w:fldChar w:fldCharType="begin"/>
            </w:r>
            <w:r>
              <w:rPr>
                <w:noProof/>
                <w:webHidden/>
              </w:rPr>
              <w:instrText xml:space="preserve"> PAGEREF _Toc81761743 \h </w:instrText>
            </w:r>
            <w:r>
              <w:rPr>
                <w:noProof/>
                <w:webHidden/>
              </w:rPr>
            </w:r>
          </w:ins>
          <w:r>
            <w:rPr>
              <w:noProof/>
              <w:webHidden/>
            </w:rPr>
            <w:fldChar w:fldCharType="separate"/>
          </w:r>
          <w:ins w:id="159" w:author="JORGE CONTRERAS ORTIZ" w:date="2021-09-05T19:14:00Z">
            <w:r>
              <w:rPr>
                <w:noProof/>
                <w:webHidden/>
              </w:rPr>
              <w:t>12</w:t>
            </w:r>
            <w:r>
              <w:rPr>
                <w:noProof/>
                <w:webHidden/>
              </w:rPr>
              <w:fldChar w:fldCharType="end"/>
            </w:r>
            <w:r w:rsidRPr="008E0E88">
              <w:rPr>
                <w:rStyle w:val="Hipervnculo"/>
                <w:noProof/>
              </w:rPr>
              <w:fldChar w:fldCharType="end"/>
            </w:r>
          </w:ins>
        </w:p>
        <w:p w14:paraId="4426B8F9" w14:textId="5C1FEE91" w:rsidR="00257E99" w:rsidRDefault="00257E99">
          <w:pPr>
            <w:pStyle w:val="TDC4"/>
            <w:tabs>
              <w:tab w:val="left" w:pos="1760"/>
              <w:tab w:val="right" w:leader="dot" w:pos="8494"/>
            </w:tabs>
            <w:rPr>
              <w:ins w:id="160" w:author="JORGE CONTRERAS ORTIZ" w:date="2021-09-05T19:14:00Z"/>
              <w:rFonts w:asciiTheme="minorHAnsi" w:eastAsiaTheme="minorEastAsia" w:hAnsiTheme="minorHAnsi" w:cstheme="minorBidi"/>
              <w:noProof/>
              <w:lang w:eastAsia="es-ES"/>
            </w:rPr>
          </w:pPr>
          <w:ins w:id="16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8E0E88">
              <w:rPr>
                <w:rStyle w:val="Hipervnculo"/>
                <w:noProof/>
              </w:rPr>
              <w:t>TINYOS</w:t>
            </w:r>
            <w:r>
              <w:rPr>
                <w:noProof/>
                <w:webHidden/>
              </w:rPr>
              <w:tab/>
            </w:r>
            <w:r>
              <w:rPr>
                <w:noProof/>
                <w:webHidden/>
              </w:rPr>
              <w:fldChar w:fldCharType="begin"/>
            </w:r>
            <w:r>
              <w:rPr>
                <w:noProof/>
                <w:webHidden/>
              </w:rPr>
              <w:instrText xml:space="preserve"> PAGEREF _Toc81761744 \h </w:instrText>
            </w:r>
            <w:r>
              <w:rPr>
                <w:noProof/>
                <w:webHidden/>
              </w:rPr>
            </w:r>
          </w:ins>
          <w:r>
            <w:rPr>
              <w:noProof/>
              <w:webHidden/>
            </w:rPr>
            <w:fldChar w:fldCharType="separate"/>
          </w:r>
          <w:ins w:id="162" w:author="JORGE CONTRERAS ORTIZ" w:date="2021-09-05T19:14:00Z">
            <w:r>
              <w:rPr>
                <w:noProof/>
                <w:webHidden/>
              </w:rPr>
              <w:t>12</w:t>
            </w:r>
            <w:r>
              <w:rPr>
                <w:noProof/>
                <w:webHidden/>
              </w:rPr>
              <w:fldChar w:fldCharType="end"/>
            </w:r>
            <w:r w:rsidRPr="008E0E88">
              <w:rPr>
                <w:rStyle w:val="Hipervnculo"/>
                <w:noProof/>
              </w:rPr>
              <w:fldChar w:fldCharType="end"/>
            </w:r>
          </w:ins>
        </w:p>
        <w:p w14:paraId="1C92F6FC" w14:textId="753CE0CB" w:rsidR="00257E99" w:rsidRDefault="00257E99">
          <w:pPr>
            <w:pStyle w:val="TDC4"/>
            <w:tabs>
              <w:tab w:val="left" w:pos="1760"/>
              <w:tab w:val="right" w:leader="dot" w:pos="8494"/>
            </w:tabs>
            <w:rPr>
              <w:ins w:id="163" w:author="JORGE CONTRERAS ORTIZ" w:date="2021-09-05T19:14:00Z"/>
              <w:rFonts w:asciiTheme="minorHAnsi" w:eastAsiaTheme="minorEastAsia" w:hAnsiTheme="minorHAnsi" w:cstheme="minorBidi"/>
              <w:noProof/>
              <w:lang w:eastAsia="es-ES"/>
            </w:rPr>
          </w:pPr>
          <w:ins w:id="16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8E0E88">
              <w:rPr>
                <w:rStyle w:val="Hipervnculo"/>
                <w:noProof/>
              </w:rPr>
              <w:t>THREAD</w:t>
            </w:r>
            <w:r>
              <w:rPr>
                <w:noProof/>
                <w:webHidden/>
              </w:rPr>
              <w:tab/>
            </w:r>
            <w:r>
              <w:rPr>
                <w:noProof/>
                <w:webHidden/>
              </w:rPr>
              <w:fldChar w:fldCharType="begin"/>
            </w:r>
            <w:r>
              <w:rPr>
                <w:noProof/>
                <w:webHidden/>
              </w:rPr>
              <w:instrText xml:space="preserve"> PAGEREF _Toc81761745 \h </w:instrText>
            </w:r>
            <w:r>
              <w:rPr>
                <w:noProof/>
                <w:webHidden/>
              </w:rPr>
            </w:r>
          </w:ins>
          <w:r>
            <w:rPr>
              <w:noProof/>
              <w:webHidden/>
            </w:rPr>
            <w:fldChar w:fldCharType="separate"/>
          </w:r>
          <w:ins w:id="165" w:author="JORGE CONTRERAS ORTIZ" w:date="2021-09-05T19:14:00Z">
            <w:r>
              <w:rPr>
                <w:noProof/>
                <w:webHidden/>
              </w:rPr>
              <w:t>13</w:t>
            </w:r>
            <w:r>
              <w:rPr>
                <w:noProof/>
                <w:webHidden/>
              </w:rPr>
              <w:fldChar w:fldCharType="end"/>
            </w:r>
            <w:r w:rsidRPr="008E0E88">
              <w:rPr>
                <w:rStyle w:val="Hipervnculo"/>
                <w:noProof/>
              </w:rPr>
              <w:fldChar w:fldCharType="end"/>
            </w:r>
          </w:ins>
        </w:p>
        <w:p w14:paraId="4D19E2CF" w14:textId="27C2E18C" w:rsidR="00257E99" w:rsidRDefault="00257E99">
          <w:pPr>
            <w:pStyle w:val="TDC2"/>
            <w:tabs>
              <w:tab w:val="left" w:pos="880"/>
              <w:tab w:val="right" w:leader="dot" w:pos="8494"/>
            </w:tabs>
            <w:rPr>
              <w:ins w:id="166" w:author="JORGE CONTRERAS ORTIZ" w:date="2021-09-05T19:14:00Z"/>
              <w:rFonts w:asciiTheme="minorHAnsi" w:eastAsiaTheme="minorEastAsia" w:hAnsiTheme="minorHAnsi" w:cstheme="minorBidi"/>
              <w:noProof/>
              <w:lang w:eastAsia="es-ES"/>
            </w:rPr>
          </w:pPr>
          <w:ins w:id="16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3.</w:t>
            </w:r>
            <w:r>
              <w:rPr>
                <w:rFonts w:asciiTheme="minorHAnsi" w:eastAsiaTheme="minorEastAsia" w:hAnsiTheme="minorHAnsi" w:cstheme="minorBidi"/>
                <w:noProof/>
                <w:lang w:eastAsia="es-ES"/>
              </w:rPr>
              <w:tab/>
            </w:r>
            <w:r w:rsidRPr="008E0E88">
              <w:rPr>
                <w:rStyle w:val="Hipervnculo"/>
                <w:noProof/>
              </w:rPr>
              <w:t>THREAD</w:t>
            </w:r>
            <w:r>
              <w:rPr>
                <w:noProof/>
                <w:webHidden/>
              </w:rPr>
              <w:tab/>
            </w:r>
            <w:r>
              <w:rPr>
                <w:noProof/>
                <w:webHidden/>
              </w:rPr>
              <w:fldChar w:fldCharType="begin"/>
            </w:r>
            <w:r>
              <w:rPr>
                <w:noProof/>
                <w:webHidden/>
              </w:rPr>
              <w:instrText xml:space="preserve"> PAGEREF _Toc81761746 \h </w:instrText>
            </w:r>
            <w:r>
              <w:rPr>
                <w:noProof/>
                <w:webHidden/>
              </w:rPr>
            </w:r>
          </w:ins>
          <w:r>
            <w:rPr>
              <w:noProof/>
              <w:webHidden/>
            </w:rPr>
            <w:fldChar w:fldCharType="separate"/>
          </w:r>
          <w:ins w:id="168" w:author="JORGE CONTRERAS ORTIZ" w:date="2021-09-05T19:14:00Z">
            <w:r>
              <w:rPr>
                <w:noProof/>
                <w:webHidden/>
              </w:rPr>
              <w:t>13</w:t>
            </w:r>
            <w:r>
              <w:rPr>
                <w:noProof/>
                <w:webHidden/>
              </w:rPr>
              <w:fldChar w:fldCharType="end"/>
            </w:r>
            <w:r w:rsidRPr="008E0E88">
              <w:rPr>
                <w:rStyle w:val="Hipervnculo"/>
                <w:noProof/>
              </w:rPr>
              <w:fldChar w:fldCharType="end"/>
            </w:r>
          </w:ins>
        </w:p>
        <w:p w14:paraId="751F010D" w14:textId="627A76FB" w:rsidR="00257E99" w:rsidRDefault="00257E99">
          <w:pPr>
            <w:pStyle w:val="TDC3"/>
            <w:rPr>
              <w:ins w:id="169" w:author="JORGE CONTRERAS ORTIZ" w:date="2021-09-05T19:14:00Z"/>
              <w:rFonts w:asciiTheme="minorHAnsi" w:hAnsiTheme="minorHAnsi" w:cstheme="minorBidi"/>
              <w:noProof/>
            </w:rPr>
          </w:pPr>
          <w:ins w:id="17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3.1.</w:t>
            </w:r>
            <w:r>
              <w:rPr>
                <w:rFonts w:asciiTheme="minorHAnsi" w:hAnsiTheme="minorHAnsi" w:cstheme="minorBidi"/>
                <w:noProof/>
              </w:rPr>
              <w:tab/>
            </w:r>
            <w:r w:rsidRPr="008E0E88">
              <w:rPr>
                <w:rStyle w:val="Hipervnculo"/>
                <w:noProof/>
              </w:rPr>
              <w:t>INTRODUCCIÓN A REDES THREAD [8], [10]–[12]</w:t>
            </w:r>
            <w:r>
              <w:rPr>
                <w:noProof/>
                <w:webHidden/>
              </w:rPr>
              <w:tab/>
            </w:r>
            <w:r>
              <w:rPr>
                <w:noProof/>
                <w:webHidden/>
              </w:rPr>
              <w:fldChar w:fldCharType="begin"/>
            </w:r>
            <w:r>
              <w:rPr>
                <w:noProof/>
                <w:webHidden/>
              </w:rPr>
              <w:instrText xml:space="preserve"> PAGEREF _Toc81761747 \h </w:instrText>
            </w:r>
            <w:r>
              <w:rPr>
                <w:noProof/>
                <w:webHidden/>
              </w:rPr>
            </w:r>
          </w:ins>
          <w:r>
            <w:rPr>
              <w:noProof/>
              <w:webHidden/>
            </w:rPr>
            <w:fldChar w:fldCharType="separate"/>
          </w:r>
          <w:ins w:id="171" w:author="JORGE CONTRERAS ORTIZ" w:date="2021-09-05T19:14:00Z">
            <w:r>
              <w:rPr>
                <w:noProof/>
                <w:webHidden/>
              </w:rPr>
              <w:t>13</w:t>
            </w:r>
            <w:r>
              <w:rPr>
                <w:noProof/>
                <w:webHidden/>
              </w:rPr>
              <w:fldChar w:fldCharType="end"/>
            </w:r>
            <w:r w:rsidRPr="008E0E88">
              <w:rPr>
                <w:rStyle w:val="Hipervnculo"/>
                <w:noProof/>
              </w:rPr>
              <w:fldChar w:fldCharType="end"/>
            </w:r>
          </w:ins>
        </w:p>
        <w:p w14:paraId="41785878" w14:textId="525FA07A" w:rsidR="00257E99" w:rsidRDefault="00257E99">
          <w:pPr>
            <w:pStyle w:val="TDC3"/>
            <w:rPr>
              <w:ins w:id="172" w:author="JORGE CONTRERAS ORTIZ" w:date="2021-09-05T19:14:00Z"/>
              <w:rFonts w:asciiTheme="minorHAnsi" w:hAnsiTheme="minorHAnsi" w:cstheme="minorBidi"/>
              <w:noProof/>
            </w:rPr>
          </w:pPr>
          <w:ins w:id="17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3.2.</w:t>
            </w:r>
            <w:r>
              <w:rPr>
                <w:rFonts w:asciiTheme="minorHAnsi" w:hAnsiTheme="minorHAnsi" w:cstheme="minorBidi"/>
                <w:noProof/>
              </w:rPr>
              <w:tab/>
            </w:r>
            <w:r w:rsidRPr="008E0E88">
              <w:rPr>
                <w:rStyle w:val="Hipervnculo"/>
                <w:noProof/>
              </w:rPr>
              <w:t>TIPOS DE DISPOSITIVOS</w:t>
            </w:r>
            <w:r>
              <w:rPr>
                <w:noProof/>
                <w:webHidden/>
              </w:rPr>
              <w:tab/>
            </w:r>
            <w:r>
              <w:rPr>
                <w:noProof/>
                <w:webHidden/>
              </w:rPr>
              <w:fldChar w:fldCharType="begin"/>
            </w:r>
            <w:r>
              <w:rPr>
                <w:noProof/>
                <w:webHidden/>
              </w:rPr>
              <w:instrText xml:space="preserve"> PAGEREF _Toc81761748 \h </w:instrText>
            </w:r>
            <w:r>
              <w:rPr>
                <w:noProof/>
                <w:webHidden/>
              </w:rPr>
            </w:r>
          </w:ins>
          <w:r>
            <w:rPr>
              <w:noProof/>
              <w:webHidden/>
            </w:rPr>
            <w:fldChar w:fldCharType="separate"/>
          </w:r>
          <w:ins w:id="174" w:author="JORGE CONTRERAS ORTIZ" w:date="2021-09-05T19:14:00Z">
            <w:r>
              <w:rPr>
                <w:noProof/>
                <w:webHidden/>
              </w:rPr>
              <w:t>15</w:t>
            </w:r>
            <w:r>
              <w:rPr>
                <w:noProof/>
                <w:webHidden/>
              </w:rPr>
              <w:fldChar w:fldCharType="end"/>
            </w:r>
            <w:r w:rsidRPr="008E0E88">
              <w:rPr>
                <w:rStyle w:val="Hipervnculo"/>
                <w:noProof/>
              </w:rPr>
              <w:fldChar w:fldCharType="end"/>
            </w:r>
          </w:ins>
        </w:p>
        <w:p w14:paraId="40E6BA1A" w14:textId="4188D639" w:rsidR="00257E99" w:rsidRDefault="00257E99">
          <w:pPr>
            <w:pStyle w:val="TDC3"/>
            <w:rPr>
              <w:ins w:id="175" w:author="JORGE CONTRERAS ORTIZ" w:date="2021-09-05T19:14:00Z"/>
              <w:rFonts w:asciiTheme="minorHAnsi" w:hAnsiTheme="minorHAnsi" w:cstheme="minorBidi"/>
              <w:noProof/>
            </w:rPr>
          </w:pPr>
          <w:ins w:id="17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4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2.3.3.</w:t>
            </w:r>
            <w:r>
              <w:rPr>
                <w:rFonts w:asciiTheme="minorHAnsi" w:hAnsiTheme="minorHAnsi" w:cstheme="minorBidi"/>
                <w:noProof/>
              </w:rPr>
              <w:tab/>
            </w:r>
            <w:r w:rsidRPr="008E0E88">
              <w:rPr>
                <w:rStyle w:val="Hipervnculo"/>
                <w:noProof/>
              </w:rPr>
              <w:t>PROTOCOLO THREAD</w:t>
            </w:r>
            <w:r>
              <w:rPr>
                <w:noProof/>
                <w:webHidden/>
              </w:rPr>
              <w:tab/>
            </w:r>
            <w:r>
              <w:rPr>
                <w:noProof/>
                <w:webHidden/>
              </w:rPr>
              <w:fldChar w:fldCharType="begin"/>
            </w:r>
            <w:r>
              <w:rPr>
                <w:noProof/>
                <w:webHidden/>
              </w:rPr>
              <w:instrText xml:space="preserve"> PAGEREF _Toc81761749 \h </w:instrText>
            </w:r>
            <w:r>
              <w:rPr>
                <w:noProof/>
                <w:webHidden/>
              </w:rPr>
            </w:r>
          </w:ins>
          <w:r>
            <w:rPr>
              <w:noProof/>
              <w:webHidden/>
            </w:rPr>
            <w:fldChar w:fldCharType="separate"/>
          </w:r>
          <w:ins w:id="177" w:author="JORGE CONTRERAS ORTIZ" w:date="2021-09-05T19:14:00Z">
            <w:r>
              <w:rPr>
                <w:noProof/>
                <w:webHidden/>
              </w:rPr>
              <w:t>16</w:t>
            </w:r>
            <w:r>
              <w:rPr>
                <w:noProof/>
                <w:webHidden/>
              </w:rPr>
              <w:fldChar w:fldCharType="end"/>
            </w:r>
            <w:r w:rsidRPr="008E0E88">
              <w:rPr>
                <w:rStyle w:val="Hipervnculo"/>
                <w:noProof/>
              </w:rPr>
              <w:fldChar w:fldCharType="end"/>
            </w:r>
          </w:ins>
        </w:p>
        <w:p w14:paraId="6E7E4E5C" w14:textId="204A2FBE" w:rsidR="00257E99" w:rsidRDefault="00257E99">
          <w:pPr>
            <w:pStyle w:val="TDC4"/>
            <w:tabs>
              <w:tab w:val="left" w:pos="1760"/>
              <w:tab w:val="right" w:leader="dot" w:pos="8494"/>
            </w:tabs>
            <w:rPr>
              <w:ins w:id="178" w:author="JORGE CONTRERAS ORTIZ" w:date="2021-09-05T19:14:00Z"/>
              <w:rFonts w:asciiTheme="minorHAnsi" w:eastAsiaTheme="minorEastAsia" w:hAnsiTheme="minorHAnsi" w:cstheme="minorBidi"/>
              <w:noProof/>
              <w:lang w:eastAsia="es-ES"/>
            </w:rPr>
          </w:pPr>
          <w:ins w:id="17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8E0E88">
              <w:rPr>
                <w:rStyle w:val="Hipervnculo"/>
                <w:noProof/>
              </w:rPr>
              <w:t>REDES DE</w:t>
            </w:r>
            <w:r w:rsidRPr="008E0E88">
              <w:rPr>
                <w:rStyle w:val="Hipervnculo"/>
                <w:noProof/>
              </w:rPr>
              <w:t xml:space="preserve"> </w:t>
            </w:r>
            <w:r w:rsidRPr="008E0E88">
              <w:rPr>
                <w:rStyle w:val="Hipervnculo"/>
                <w:noProof/>
              </w:rPr>
              <w:t>ÁREA PRIVADA - PRIVATE AREA NETWORK (PAN) [12]</w:t>
            </w:r>
            <w:r>
              <w:rPr>
                <w:noProof/>
                <w:webHidden/>
              </w:rPr>
              <w:tab/>
            </w:r>
            <w:r>
              <w:rPr>
                <w:noProof/>
                <w:webHidden/>
              </w:rPr>
              <w:fldChar w:fldCharType="begin"/>
            </w:r>
            <w:r>
              <w:rPr>
                <w:noProof/>
                <w:webHidden/>
              </w:rPr>
              <w:instrText xml:space="preserve"> PAGEREF _Toc81761750 \h </w:instrText>
            </w:r>
            <w:r>
              <w:rPr>
                <w:noProof/>
                <w:webHidden/>
              </w:rPr>
            </w:r>
          </w:ins>
          <w:r>
            <w:rPr>
              <w:noProof/>
              <w:webHidden/>
            </w:rPr>
            <w:fldChar w:fldCharType="separate"/>
          </w:r>
          <w:ins w:id="180" w:author="JORGE CONTRERAS ORTIZ" w:date="2021-09-05T19:14:00Z">
            <w:r>
              <w:rPr>
                <w:noProof/>
                <w:webHidden/>
              </w:rPr>
              <w:t>17</w:t>
            </w:r>
            <w:r>
              <w:rPr>
                <w:noProof/>
                <w:webHidden/>
              </w:rPr>
              <w:fldChar w:fldCharType="end"/>
            </w:r>
            <w:r w:rsidRPr="008E0E88">
              <w:rPr>
                <w:rStyle w:val="Hipervnculo"/>
                <w:noProof/>
              </w:rPr>
              <w:fldChar w:fldCharType="end"/>
            </w:r>
          </w:ins>
        </w:p>
        <w:p w14:paraId="7E91143B" w14:textId="1602BC1F" w:rsidR="00257E99" w:rsidRDefault="00257E99">
          <w:pPr>
            <w:pStyle w:val="TDC4"/>
            <w:tabs>
              <w:tab w:val="left" w:pos="1760"/>
              <w:tab w:val="right" w:leader="dot" w:pos="8494"/>
            </w:tabs>
            <w:rPr>
              <w:ins w:id="181" w:author="JORGE CONTRERAS ORTIZ" w:date="2021-09-05T19:14:00Z"/>
              <w:rFonts w:asciiTheme="minorHAnsi" w:eastAsiaTheme="minorEastAsia" w:hAnsiTheme="minorHAnsi" w:cstheme="minorBidi"/>
              <w:noProof/>
              <w:lang w:eastAsia="es-ES"/>
            </w:rPr>
          </w:pPr>
          <w:ins w:id="18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8E0E88">
              <w:rPr>
                <w:rStyle w:val="Hipervnculo"/>
                <w:noProof/>
              </w:rPr>
              <w:t>CAPA FÍSICA [12], [14]</w:t>
            </w:r>
            <w:r>
              <w:rPr>
                <w:noProof/>
                <w:webHidden/>
              </w:rPr>
              <w:tab/>
            </w:r>
            <w:r>
              <w:rPr>
                <w:noProof/>
                <w:webHidden/>
              </w:rPr>
              <w:fldChar w:fldCharType="begin"/>
            </w:r>
            <w:r>
              <w:rPr>
                <w:noProof/>
                <w:webHidden/>
              </w:rPr>
              <w:instrText xml:space="preserve"> PAGEREF _Toc81761751 \h </w:instrText>
            </w:r>
            <w:r>
              <w:rPr>
                <w:noProof/>
                <w:webHidden/>
              </w:rPr>
            </w:r>
          </w:ins>
          <w:r>
            <w:rPr>
              <w:noProof/>
              <w:webHidden/>
            </w:rPr>
            <w:fldChar w:fldCharType="separate"/>
          </w:r>
          <w:ins w:id="183" w:author="JORGE CONTRERAS ORTIZ" w:date="2021-09-05T19:14:00Z">
            <w:r>
              <w:rPr>
                <w:noProof/>
                <w:webHidden/>
              </w:rPr>
              <w:t>19</w:t>
            </w:r>
            <w:r>
              <w:rPr>
                <w:noProof/>
                <w:webHidden/>
              </w:rPr>
              <w:fldChar w:fldCharType="end"/>
            </w:r>
            <w:r w:rsidRPr="008E0E88">
              <w:rPr>
                <w:rStyle w:val="Hipervnculo"/>
                <w:noProof/>
              </w:rPr>
              <w:fldChar w:fldCharType="end"/>
            </w:r>
          </w:ins>
        </w:p>
        <w:p w14:paraId="1EC22288" w14:textId="0BCB7CEB" w:rsidR="00257E99" w:rsidRDefault="00257E99">
          <w:pPr>
            <w:pStyle w:val="TDC4"/>
            <w:tabs>
              <w:tab w:val="left" w:pos="1760"/>
              <w:tab w:val="right" w:leader="dot" w:pos="8494"/>
            </w:tabs>
            <w:rPr>
              <w:ins w:id="184" w:author="JORGE CONTRERAS ORTIZ" w:date="2021-09-05T19:14:00Z"/>
              <w:rFonts w:asciiTheme="minorHAnsi" w:eastAsiaTheme="minorEastAsia" w:hAnsiTheme="minorHAnsi" w:cstheme="minorBidi"/>
              <w:noProof/>
              <w:lang w:eastAsia="es-ES"/>
            </w:rPr>
          </w:pPr>
          <w:ins w:id="18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8E0E88">
              <w:rPr>
                <w:rStyle w:val="Hipervnculo"/>
                <w:noProof/>
              </w:rPr>
              <w:t>CAPA MAC (O ENLACE DE DATOS). [12], [14]</w:t>
            </w:r>
            <w:r>
              <w:rPr>
                <w:noProof/>
                <w:webHidden/>
              </w:rPr>
              <w:tab/>
            </w:r>
            <w:r>
              <w:rPr>
                <w:noProof/>
                <w:webHidden/>
              </w:rPr>
              <w:fldChar w:fldCharType="begin"/>
            </w:r>
            <w:r>
              <w:rPr>
                <w:noProof/>
                <w:webHidden/>
              </w:rPr>
              <w:instrText xml:space="preserve"> PAGEREF _Toc81761752 \h </w:instrText>
            </w:r>
            <w:r>
              <w:rPr>
                <w:noProof/>
                <w:webHidden/>
              </w:rPr>
            </w:r>
          </w:ins>
          <w:r>
            <w:rPr>
              <w:noProof/>
              <w:webHidden/>
            </w:rPr>
            <w:fldChar w:fldCharType="separate"/>
          </w:r>
          <w:ins w:id="186" w:author="JORGE CONTRERAS ORTIZ" w:date="2021-09-05T19:14:00Z">
            <w:r>
              <w:rPr>
                <w:noProof/>
                <w:webHidden/>
              </w:rPr>
              <w:t>19</w:t>
            </w:r>
            <w:r>
              <w:rPr>
                <w:noProof/>
                <w:webHidden/>
              </w:rPr>
              <w:fldChar w:fldCharType="end"/>
            </w:r>
            <w:r w:rsidRPr="008E0E88">
              <w:rPr>
                <w:rStyle w:val="Hipervnculo"/>
                <w:noProof/>
              </w:rPr>
              <w:fldChar w:fldCharType="end"/>
            </w:r>
          </w:ins>
        </w:p>
        <w:p w14:paraId="18B38211" w14:textId="316F72DF" w:rsidR="00257E99" w:rsidRDefault="00257E99">
          <w:pPr>
            <w:pStyle w:val="TDC4"/>
            <w:tabs>
              <w:tab w:val="left" w:pos="1760"/>
              <w:tab w:val="right" w:leader="dot" w:pos="8494"/>
            </w:tabs>
            <w:rPr>
              <w:ins w:id="187" w:author="JORGE CONTRERAS ORTIZ" w:date="2021-09-05T19:14:00Z"/>
              <w:rFonts w:asciiTheme="minorHAnsi" w:eastAsiaTheme="minorEastAsia" w:hAnsiTheme="minorHAnsi" w:cstheme="minorBidi"/>
              <w:noProof/>
              <w:lang w:eastAsia="es-ES"/>
            </w:rPr>
          </w:pPr>
          <w:ins w:id="18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8E0E88">
              <w:rPr>
                <w:rStyle w:val="Hipervnculo"/>
                <w:noProof/>
              </w:rPr>
              <w:t>CAPA DE ADAPTACIÓN 6LoWPAN [12]</w:t>
            </w:r>
            <w:r>
              <w:rPr>
                <w:noProof/>
                <w:webHidden/>
              </w:rPr>
              <w:tab/>
            </w:r>
            <w:r>
              <w:rPr>
                <w:noProof/>
                <w:webHidden/>
              </w:rPr>
              <w:fldChar w:fldCharType="begin"/>
            </w:r>
            <w:r>
              <w:rPr>
                <w:noProof/>
                <w:webHidden/>
              </w:rPr>
              <w:instrText xml:space="preserve"> PAGEREF _Toc81761753 \h </w:instrText>
            </w:r>
            <w:r>
              <w:rPr>
                <w:noProof/>
                <w:webHidden/>
              </w:rPr>
            </w:r>
          </w:ins>
          <w:r>
            <w:rPr>
              <w:noProof/>
              <w:webHidden/>
            </w:rPr>
            <w:fldChar w:fldCharType="separate"/>
          </w:r>
          <w:ins w:id="189" w:author="JORGE CONTRERAS ORTIZ" w:date="2021-09-05T19:14:00Z">
            <w:r>
              <w:rPr>
                <w:noProof/>
                <w:webHidden/>
              </w:rPr>
              <w:t>21</w:t>
            </w:r>
            <w:r>
              <w:rPr>
                <w:noProof/>
                <w:webHidden/>
              </w:rPr>
              <w:fldChar w:fldCharType="end"/>
            </w:r>
            <w:r w:rsidRPr="008E0E88">
              <w:rPr>
                <w:rStyle w:val="Hipervnculo"/>
                <w:noProof/>
              </w:rPr>
              <w:fldChar w:fldCharType="end"/>
            </w:r>
          </w:ins>
        </w:p>
        <w:p w14:paraId="399184AB" w14:textId="6B15FE4E" w:rsidR="00257E99" w:rsidRDefault="00257E99">
          <w:pPr>
            <w:pStyle w:val="TDC4"/>
            <w:tabs>
              <w:tab w:val="left" w:pos="1760"/>
              <w:tab w:val="right" w:leader="dot" w:pos="8494"/>
            </w:tabs>
            <w:rPr>
              <w:ins w:id="190" w:author="JORGE CONTRERAS ORTIZ" w:date="2021-09-05T19:14:00Z"/>
              <w:rFonts w:asciiTheme="minorHAnsi" w:eastAsiaTheme="minorEastAsia" w:hAnsiTheme="minorHAnsi" w:cstheme="minorBidi"/>
              <w:noProof/>
              <w:lang w:eastAsia="es-ES"/>
            </w:rPr>
          </w:pPr>
          <w:ins w:id="19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8E0E88">
              <w:rPr>
                <w:rStyle w:val="Hipervnculo"/>
                <w:noProof/>
              </w:rPr>
              <w:t>CAPA DE RED [12]</w:t>
            </w:r>
            <w:r>
              <w:rPr>
                <w:noProof/>
                <w:webHidden/>
              </w:rPr>
              <w:tab/>
            </w:r>
            <w:r>
              <w:rPr>
                <w:noProof/>
                <w:webHidden/>
              </w:rPr>
              <w:fldChar w:fldCharType="begin"/>
            </w:r>
            <w:r>
              <w:rPr>
                <w:noProof/>
                <w:webHidden/>
              </w:rPr>
              <w:instrText xml:space="preserve"> PAGEREF _Toc81761754 \h </w:instrText>
            </w:r>
            <w:r>
              <w:rPr>
                <w:noProof/>
                <w:webHidden/>
              </w:rPr>
            </w:r>
          </w:ins>
          <w:r>
            <w:rPr>
              <w:noProof/>
              <w:webHidden/>
            </w:rPr>
            <w:fldChar w:fldCharType="separate"/>
          </w:r>
          <w:ins w:id="192" w:author="JORGE CONTRERAS ORTIZ" w:date="2021-09-05T19:14:00Z">
            <w:r>
              <w:rPr>
                <w:noProof/>
                <w:webHidden/>
              </w:rPr>
              <w:t>21</w:t>
            </w:r>
            <w:r>
              <w:rPr>
                <w:noProof/>
                <w:webHidden/>
              </w:rPr>
              <w:fldChar w:fldCharType="end"/>
            </w:r>
            <w:r w:rsidRPr="008E0E88">
              <w:rPr>
                <w:rStyle w:val="Hipervnculo"/>
                <w:noProof/>
              </w:rPr>
              <w:fldChar w:fldCharType="end"/>
            </w:r>
          </w:ins>
        </w:p>
        <w:p w14:paraId="1E9B5A55" w14:textId="5D439035" w:rsidR="00257E99" w:rsidRDefault="00257E99">
          <w:pPr>
            <w:pStyle w:val="TDC4"/>
            <w:tabs>
              <w:tab w:val="left" w:pos="1760"/>
              <w:tab w:val="right" w:leader="dot" w:pos="8494"/>
            </w:tabs>
            <w:rPr>
              <w:ins w:id="193" w:author="JORGE CONTRERAS ORTIZ" w:date="2021-09-05T19:14:00Z"/>
              <w:rFonts w:asciiTheme="minorHAnsi" w:eastAsiaTheme="minorEastAsia" w:hAnsiTheme="minorHAnsi" w:cstheme="minorBidi"/>
              <w:noProof/>
              <w:lang w:eastAsia="es-ES"/>
            </w:rPr>
          </w:pPr>
          <w:ins w:id="19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8E0E88">
              <w:rPr>
                <w:rStyle w:val="Hipervnculo"/>
                <w:noProof/>
              </w:rPr>
              <w:t>PROTOCOLO DE ENRUTAMIENTO</w:t>
            </w:r>
            <w:r>
              <w:rPr>
                <w:noProof/>
                <w:webHidden/>
              </w:rPr>
              <w:tab/>
            </w:r>
            <w:r>
              <w:rPr>
                <w:noProof/>
                <w:webHidden/>
              </w:rPr>
              <w:fldChar w:fldCharType="begin"/>
            </w:r>
            <w:r>
              <w:rPr>
                <w:noProof/>
                <w:webHidden/>
              </w:rPr>
              <w:instrText xml:space="preserve"> PAGEREF _Toc81761755 \h </w:instrText>
            </w:r>
            <w:r>
              <w:rPr>
                <w:noProof/>
                <w:webHidden/>
              </w:rPr>
            </w:r>
          </w:ins>
          <w:r>
            <w:rPr>
              <w:noProof/>
              <w:webHidden/>
            </w:rPr>
            <w:fldChar w:fldCharType="separate"/>
          </w:r>
          <w:ins w:id="195" w:author="JORGE CONTRERAS ORTIZ" w:date="2021-09-05T19:14:00Z">
            <w:r>
              <w:rPr>
                <w:noProof/>
                <w:webHidden/>
              </w:rPr>
              <w:t>22</w:t>
            </w:r>
            <w:r>
              <w:rPr>
                <w:noProof/>
                <w:webHidden/>
              </w:rPr>
              <w:fldChar w:fldCharType="end"/>
            </w:r>
            <w:r w:rsidRPr="008E0E88">
              <w:rPr>
                <w:rStyle w:val="Hipervnculo"/>
                <w:noProof/>
              </w:rPr>
              <w:fldChar w:fldCharType="end"/>
            </w:r>
          </w:ins>
        </w:p>
        <w:p w14:paraId="48E529EC" w14:textId="035CEC6B" w:rsidR="00257E99" w:rsidRDefault="00257E99">
          <w:pPr>
            <w:pStyle w:val="TDC4"/>
            <w:tabs>
              <w:tab w:val="left" w:pos="1760"/>
              <w:tab w:val="right" w:leader="dot" w:pos="8494"/>
            </w:tabs>
            <w:rPr>
              <w:ins w:id="196" w:author="JORGE CONTRERAS ORTIZ" w:date="2021-09-05T19:14:00Z"/>
              <w:rFonts w:asciiTheme="minorHAnsi" w:eastAsiaTheme="minorEastAsia" w:hAnsiTheme="minorHAnsi" w:cstheme="minorBidi"/>
              <w:noProof/>
              <w:lang w:eastAsia="es-ES"/>
            </w:rPr>
          </w:pPr>
          <w:ins w:id="19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8E0E88">
              <w:rPr>
                <w:rStyle w:val="Hipervnculo"/>
                <w:noProof/>
              </w:rPr>
              <w:t>CAPA DE TRANSPORTE [12]</w:t>
            </w:r>
            <w:r>
              <w:rPr>
                <w:noProof/>
                <w:webHidden/>
              </w:rPr>
              <w:tab/>
            </w:r>
            <w:r>
              <w:rPr>
                <w:noProof/>
                <w:webHidden/>
              </w:rPr>
              <w:fldChar w:fldCharType="begin"/>
            </w:r>
            <w:r>
              <w:rPr>
                <w:noProof/>
                <w:webHidden/>
              </w:rPr>
              <w:instrText xml:space="preserve"> PAGEREF _Toc81761756 \h </w:instrText>
            </w:r>
            <w:r>
              <w:rPr>
                <w:noProof/>
                <w:webHidden/>
              </w:rPr>
            </w:r>
          </w:ins>
          <w:r>
            <w:rPr>
              <w:noProof/>
              <w:webHidden/>
            </w:rPr>
            <w:fldChar w:fldCharType="separate"/>
          </w:r>
          <w:ins w:id="198" w:author="JORGE CONTRERAS ORTIZ" w:date="2021-09-05T19:14:00Z">
            <w:r>
              <w:rPr>
                <w:noProof/>
                <w:webHidden/>
              </w:rPr>
              <w:t>22</w:t>
            </w:r>
            <w:r>
              <w:rPr>
                <w:noProof/>
                <w:webHidden/>
              </w:rPr>
              <w:fldChar w:fldCharType="end"/>
            </w:r>
            <w:r w:rsidRPr="008E0E88">
              <w:rPr>
                <w:rStyle w:val="Hipervnculo"/>
                <w:noProof/>
              </w:rPr>
              <w:fldChar w:fldCharType="end"/>
            </w:r>
          </w:ins>
        </w:p>
        <w:p w14:paraId="1A8621AC" w14:textId="570E49FE" w:rsidR="00257E99" w:rsidRDefault="00257E99">
          <w:pPr>
            <w:pStyle w:val="TDC4"/>
            <w:tabs>
              <w:tab w:val="left" w:pos="1760"/>
              <w:tab w:val="right" w:leader="dot" w:pos="8494"/>
            </w:tabs>
            <w:rPr>
              <w:ins w:id="199" w:author="JORGE CONTRERAS ORTIZ" w:date="2021-09-05T19:14:00Z"/>
              <w:rFonts w:asciiTheme="minorHAnsi" w:eastAsiaTheme="minorEastAsia" w:hAnsiTheme="minorHAnsi" w:cstheme="minorBidi"/>
              <w:noProof/>
              <w:lang w:eastAsia="es-ES"/>
            </w:rPr>
          </w:pPr>
          <w:ins w:id="20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8E0E88">
              <w:rPr>
                <w:rStyle w:val="Hipervnculo"/>
                <w:noProof/>
              </w:rPr>
              <w:t>SEGURIDAD Y COMMISSIONING DE DISPOSITIVOS [10], [12]</w:t>
            </w:r>
            <w:r>
              <w:rPr>
                <w:noProof/>
                <w:webHidden/>
              </w:rPr>
              <w:tab/>
            </w:r>
            <w:r>
              <w:rPr>
                <w:noProof/>
                <w:webHidden/>
              </w:rPr>
              <w:fldChar w:fldCharType="begin"/>
            </w:r>
            <w:r>
              <w:rPr>
                <w:noProof/>
                <w:webHidden/>
              </w:rPr>
              <w:instrText xml:space="preserve"> PAGEREF _Toc81761757 \h </w:instrText>
            </w:r>
            <w:r>
              <w:rPr>
                <w:noProof/>
                <w:webHidden/>
              </w:rPr>
            </w:r>
          </w:ins>
          <w:r>
            <w:rPr>
              <w:noProof/>
              <w:webHidden/>
            </w:rPr>
            <w:fldChar w:fldCharType="separate"/>
          </w:r>
          <w:ins w:id="201" w:author="JORGE CONTRERAS ORTIZ" w:date="2021-09-05T19:14:00Z">
            <w:r>
              <w:rPr>
                <w:noProof/>
                <w:webHidden/>
              </w:rPr>
              <w:t>23</w:t>
            </w:r>
            <w:r>
              <w:rPr>
                <w:noProof/>
                <w:webHidden/>
              </w:rPr>
              <w:fldChar w:fldCharType="end"/>
            </w:r>
            <w:r w:rsidRPr="008E0E88">
              <w:rPr>
                <w:rStyle w:val="Hipervnculo"/>
                <w:noProof/>
              </w:rPr>
              <w:fldChar w:fldCharType="end"/>
            </w:r>
          </w:ins>
        </w:p>
        <w:p w14:paraId="26C67C48" w14:textId="531B278A" w:rsidR="00257E99" w:rsidRDefault="00257E99">
          <w:pPr>
            <w:pStyle w:val="TDC1"/>
            <w:tabs>
              <w:tab w:val="left" w:pos="442"/>
              <w:tab w:val="right" w:leader="dot" w:pos="8494"/>
            </w:tabs>
            <w:rPr>
              <w:ins w:id="202" w:author="JORGE CONTRERAS ORTIZ" w:date="2021-09-05T19:14:00Z"/>
              <w:rFonts w:asciiTheme="minorHAnsi" w:eastAsiaTheme="minorEastAsia" w:hAnsiTheme="minorHAnsi" w:cstheme="minorBidi"/>
              <w:noProof/>
              <w:lang w:eastAsia="es-ES"/>
            </w:rPr>
          </w:pPr>
          <w:ins w:id="20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w:t>
            </w:r>
            <w:r>
              <w:rPr>
                <w:rFonts w:asciiTheme="minorHAnsi" w:eastAsiaTheme="minorEastAsia" w:hAnsiTheme="minorHAnsi" w:cstheme="minorBidi"/>
                <w:noProof/>
                <w:lang w:eastAsia="es-ES"/>
              </w:rPr>
              <w:tab/>
            </w:r>
            <w:r w:rsidRPr="008E0E88">
              <w:rPr>
                <w:rStyle w:val="Hipervnculo"/>
                <w:noProof/>
              </w:rPr>
              <w:t>ANALISIS DE LA TECNOLOGÍA THREAD</w:t>
            </w:r>
            <w:r>
              <w:rPr>
                <w:noProof/>
                <w:webHidden/>
              </w:rPr>
              <w:tab/>
            </w:r>
            <w:r>
              <w:rPr>
                <w:noProof/>
                <w:webHidden/>
              </w:rPr>
              <w:fldChar w:fldCharType="begin"/>
            </w:r>
            <w:r>
              <w:rPr>
                <w:noProof/>
                <w:webHidden/>
              </w:rPr>
              <w:instrText xml:space="preserve"> PAGEREF _Toc81761758 \h </w:instrText>
            </w:r>
            <w:r>
              <w:rPr>
                <w:noProof/>
                <w:webHidden/>
              </w:rPr>
            </w:r>
          </w:ins>
          <w:r>
            <w:rPr>
              <w:noProof/>
              <w:webHidden/>
            </w:rPr>
            <w:fldChar w:fldCharType="separate"/>
          </w:r>
          <w:ins w:id="204" w:author="JORGE CONTRERAS ORTIZ" w:date="2021-09-05T19:14:00Z">
            <w:r>
              <w:rPr>
                <w:noProof/>
                <w:webHidden/>
              </w:rPr>
              <w:t>25</w:t>
            </w:r>
            <w:r>
              <w:rPr>
                <w:noProof/>
                <w:webHidden/>
              </w:rPr>
              <w:fldChar w:fldCharType="end"/>
            </w:r>
            <w:r w:rsidRPr="008E0E88">
              <w:rPr>
                <w:rStyle w:val="Hipervnculo"/>
                <w:noProof/>
              </w:rPr>
              <w:fldChar w:fldCharType="end"/>
            </w:r>
          </w:ins>
        </w:p>
        <w:p w14:paraId="279AA3DC" w14:textId="47FDD90A" w:rsidR="00257E99" w:rsidRDefault="00257E99">
          <w:pPr>
            <w:pStyle w:val="TDC2"/>
            <w:tabs>
              <w:tab w:val="left" w:pos="880"/>
              <w:tab w:val="right" w:leader="dot" w:pos="8494"/>
            </w:tabs>
            <w:rPr>
              <w:ins w:id="205" w:author="JORGE CONTRERAS ORTIZ" w:date="2021-09-05T19:14:00Z"/>
              <w:rFonts w:asciiTheme="minorHAnsi" w:eastAsiaTheme="minorEastAsia" w:hAnsiTheme="minorHAnsi" w:cstheme="minorBidi"/>
              <w:noProof/>
              <w:lang w:eastAsia="es-ES"/>
            </w:rPr>
          </w:pPr>
          <w:ins w:id="20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5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1.</w:t>
            </w:r>
            <w:r>
              <w:rPr>
                <w:rFonts w:asciiTheme="minorHAnsi" w:eastAsiaTheme="minorEastAsia" w:hAnsiTheme="minorHAnsi" w:cstheme="minorBidi"/>
                <w:noProof/>
                <w:lang w:eastAsia="es-ES"/>
              </w:rPr>
              <w:tab/>
            </w:r>
            <w:r w:rsidRPr="008E0E88">
              <w:rPr>
                <w:rStyle w:val="Hipervnculo"/>
                <w:noProof/>
              </w:rPr>
              <w:t>ANÁLISIS INICIAL DE LA TECNOLOGÍA THREAD</w:t>
            </w:r>
            <w:r>
              <w:rPr>
                <w:noProof/>
                <w:webHidden/>
              </w:rPr>
              <w:tab/>
            </w:r>
            <w:r>
              <w:rPr>
                <w:noProof/>
                <w:webHidden/>
              </w:rPr>
              <w:fldChar w:fldCharType="begin"/>
            </w:r>
            <w:r>
              <w:rPr>
                <w:noProof/>
                <w:webHidden/>
              </w:rPr>
              <w:instrText xml:space="preserve"> PAGEREF _Toc81761759 \h </w:instrText>
            </w:r>
            <w:r>
              <w:rPr>
                <w:noProof/>
                <w:webHidden/>
              </w:rPr>
            </w:r>
          </w:ins>
          <w:r>
            <w:rPr>
              <w:noProof/>
              <w:webHidden/>
            </w:rPr>
            <w:fldChar w:fldCharType="separate"/>
          </w:r>
          <w:ins w:id="207" w:author="JORGE CONTRERAS ORTIZ" w:date="2021-09-05T19:14:00Z">
            <w:r>
              <w:rPr>
                <w:noProof/>
                <w:webHidden/>
              </w:rPr>
              <w:t>25</w:t>
            </w:r>
            <w:r>
              <w:rPr>
                <w:noProof/>
                <w:webHidden/>
              </w:rPr>
              <w:fldChar w:fldCharType="end"/>
            </w:r>
            <w:r w:rsidRPr="008E0E88">
              <w:rPr>
                <w:rStyle w:val="Hipervnculo"/>
                <w:noProof/>
              </w:rPr>
              <w:fldChar w:fldCharType="end"/>
            </w:r>
          </w:ins>
        </w:p>
        <w:p w14:paraId="728CF042" w14:textId="0C3A3838" w:rsidR="00257E99" w:rsidRDefault="00257E99">
          <w:pPr>
            <w:pStyle w:val="TDC3"/>
            <w:rPr>
              <w:ins w:id="208" w:author="JORGE CONTRERAS ORTIZ" w:date="2021-09-05T19:14:00Z"/>
              <w:rFonts w:asciiTheme="minorHAnsi" w:hAnsiTheme="minorHAnsi" w:cstheme="minorBidi"/>
              <w:noProof/>
            </w:rPr>
          </w:pPr>
          <w:ins w:id="20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1.1.</w:t>
            </w:r>
            <w:r>
              <w:rPr>
                <w:rFonts w:asciiTheme="minorHAnsi" w:hAnsiTheme="minorHAnsi" w:cstheme="minorBidi"/>
                <w:noProof/>
              </w:rPr>
              <w:tab/>
            </w:r>
            <w:r w:rsidRPr="008E0E88">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761760 \h </w:instrText>
            </w:r>
            <w:r>
              <w:rPr>
                <w:noProof/>
                <w:webHidden/>
              </w:rPr>
            </w:r>
          </w:ins>
          <w:r>
            <w:rPr>
              <w:noProof/>
              <w:webHidden/>
            </w:rPr>
            <w:fldChar w:fldCharType="separate"/>
          </w:r>
          <w:ins w:id="210" w:author="JORGE CONTRERAS ORTIZ" w:date="2021-09-05T19:14:00Z">
            <w:r>
              <w:rPr>
                <w:noProof/>
                <w:webHidden/>
              </w:rPr>
              <w:t>26</w:t>
            </w:r>
            <w:r>
              <w:rPr>
                <w:noProof/>
                <w:webHidden/>
              </w:rPr>
              <w:fldChar w:fldCharType="end"/>
            </w:r>
            <w:r w:rsidRPr="008E0E88">
              <w:rPr>
                <w:rStyle w:val="Hipervnculo"/>
                <w:noProof/>
              </w:rPr>
              <w:fldChar w:fldCharType="end"/>
            </w:r>
          </w:ins>
        </w:p>
        <w:p w14:paraId="23E9FCCE" w14:textId="63CB60BB" w:rsidR="00257E99" w:rsidRDefault="00257E99">
          <w:pPr>
            <w:pStyle w:val="TDC4"/>
            <w:tabs>
              <w:tab w:val="left" w:pos="1760"/>
              <w:tab w:val="right" w:leader="dot" w:pos="8494"/>
            </w:tabs>
            <w:rPr>
              <w:ins w:id="211" w:author="JORGE CONTRERAS ORTIZ" w:date="2021-09-05T19:14:00Z"/>
              <w:rFonts w:asciiTheme="minorHAnsi" w:eastAsiaTheme="minorEastAsia" w:hAnsiTheme="minorHAnsi" w:cstheme="minorBidi"/>
              <w:noProof/>
              <w:lang w:eastAsia="es-ES"/>
            </w:rPr>
          </w:pPr>
          <w:ins w:id="21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8E0E88">
              <w:rPr>
                <w:rStyle w:val="Hipervnculo"/>
                <w:noProof/>
              </w:rPr>
              <w:t>CARACTERÍSTICAS MÓDULO RF KTWM102</w:t>
            </w:r>
            <w:r>
              <w:rPr>
                <w:noProof/>
                <w:webHidden/>
              </w:rPr>
              <w:tab/>
            </w:r>
            <w:r>
              <w:rPr>
                <w:noProof/>
                <w:webHidden/>
              </w:rPr>
              <w:fldChar w:fldCharType="begin"/>
            </w:r>
            <w:r>
              <w:rPr>
                <w:noProof/>
                <w:webHidden/>
              </w:rPr>
              <w:instrText xml:space="preserve"> PAGEREF _Toc81761761 \h </w:instrText>
            </w:r>
            <w:r>
              <w:rPr>
                <w:noProof/>
                <w:webHidden/>
              </w:rPr>
            </w:r>
          </w:ins>
          <w:r>
            <w:rPr>
              <w:noProof/>
              <w:webHidden/>
            </w:rPr>
            <w:fldChar w:fldCharType="separate"/>
          </w:r>
          <w:ins w:id="213" w:author="JORGE CONTRERAS ORTIZ" w:date="2021-09-05T19:14:00Z">
            <w:r>
              <w:rPr>
                <w:noProof/>
                <w:webHidden/>
              </w:rPr>
              <w:t>26</w:t>
            </w:r>
            <w:r>
              <w:rPr>
                <w:noProof/>
                <w:webHidden/>
              </w:rPr>
              <w:fldChar w:fldCharType="end"/>
            </w:r>
            <w:r w:rsidRPr="008E0E88">
              <w:rPr>
                <w:rStyle w:val="Hipervnculo"/>
                <w:noProof/>
              </w:rPr>
              <w:fldChar w:fldCharType="end"/>
            </w:r>
          </w:ins>
        </w:p>
        <w:p w14:paraId="629422CE" w14:textId="7F7404F6" w:rsidR="00257E99" w:rsidRDefault="00257E99">
          <w:pPr>
            <w:pStyle w:val="TDC4"/>
            <w:tabs>
              <w:tab w:val="left" w:pos="1760"/>
              <w:tab w:val="right" w:leader="dot" w:pos="8494"/>
            </w:tabs>
            <w:rPr>
              <w:ins w:id="214" w:author="JORGE CONTRERAS ORTIZ" w:date="2021-09-05T19:14:00Z"/>
              <w:rFonts w:asciiTheme="minorHAnsi" w:eastAsiaTheme="minorEastAsia" w:hAnsiTheme="minorHAnsi" w:cstheme="minorBidi"/>
              <w:noProof/>
              <w:lang w:eastAsia="es-ES"/>
            </w:rPr>
          </w:pPr>
          <w:ins w:id="21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8E0E88">
              <w:rPr>
                <w:rStyle w:val="Hipervnculo"/>
                <w:noProof/>
              </w:rPr>
              <w:t>CARACTERÍSTICAS KTDG102 EVALUATION DONGLE</w:t>
            </w:r>
            <w:r>
              <w:rPr>
                <w:noProof/>
                <w:webHidden/>
              </w:rPr>
              <w:tab/>
            </w:r>
            <w:r>
              <w:rPr>
                <w:noProof/>
                <w:webHidden/>
              </w:rPr>
              <w:fldChar w:fldCharType="begin"/>
            </w:r>
            <w:r>
              <w:rPr>
                <w:noProof/>
                <w:webHidden/>
              </w:rPr>
              <w:instrText xml:space="preserve"> PAGEREF _Toc81761762 \h </w:instrText>
            </w:r>
            <w:r>
              <w:rPr>
                <w:noProof/>
                <w:webHidden/>
              </w:rPr>
            </w:r>
          </w:ins>
          <w:r>
            <w:rPr>
              <w:noProof/>
              <w:webHidden/>
            </w:rPr>
            <w:fldChar w:fldCharType="separate"/>
          </w:r>
          <w:ins w:id="216" w:author="JORGE CONTRERAS ORTIZ" w:date="2021-09-05T19:14:00Z">
            <w:r>
              <w:rPr>
                <w:noProof/>
                <w:webHidden/>
              </w:rPr>
              <w:t>26</w:t>
            </w:r>
            <w:r>
              <w:rPr>
                <w:noProof/>
                <w:webHidden/>
              </w:rPr>
              <w:fldChar w:fldCharType="end"/>
            </w:r>
            <w:r w:rsidRPr="008E0E88">
              <w:rPr>
                <w:rStyle w:val="Hipervnculo"/>
                <w:noProof/>
              </w:rPr>
              <w:fldChar w:fldCharType="end"/>
            </w:r>
          </w:ins>
        </w:p>
        <w:p w14:paraId="68082CF9" w14:textId="1C7A8829" w:rsidR="00257E99" w:rsidRDefault="00257E99">
          <w:pPr>
            <w:pStyle w:val="TDC4"/>
            <w:tabs>
              <w:tab w:val="left" w:pos="1760"/>
              <w:tab w:val="right" w:leader="dot" w:pos="8494"/>
            </w:tabs>
            <w:rPr>
              <w:ins w:id="217" w:author="JORGE CONTRERAS ORTIZ" w:date="2021-09-05T19:14:00Z"/>
              <w:rFonts w:asciiTheme="minorHAnsi" w:eastAsiaTheme="minorEastAsia" w:hAnsiTheme="minorHAnsi" w:cstheme="minorBidi"/>
              <w:noProof/>
              <w:lang w:eastAsia="es-ES"/>
            </w:rPr>
          </w:pPr>
          <w:ins w:id="21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8E0E88">
              <w:rPr>
                <w:rStyle w:val="Hipervnculo"/>
                <w:noProof/>
              </w:rPr>
              <w:t>CARACTERÍSTICAS DEL BORDER ROUTER KTBRN1</w:t>
            </w:r>
            <w:r>
              <w:rPr>
                <w:noProof/>
                <w:webHidden/>
              </w:rPr>
              <w:tab/>
            </w:r>
            <w:r>
              <w:rPr>
                <w:noProof/>
                <w:webHidden/>
              </w:rPr>
              <w:fldChar w:fldCharType="begin"/>
            </w:r>
            <w:r>
              <w:rPr>
                <w:noProof/>
                <w:webHidden/>
              </w:rPr>
              <w:instrText xml:space="preserve"> PAGEREF _Toc81761763 \h </w:instrText>
            </w:r>
            <w:r>
              <w:rPr>
                <w:noProof/>
                <w:webHidden/>
              </w:rPr>
            </w:r>
          </w:ins>
          <w:r>
            <w:rPr>
              <w:noProof/>
              <w:webHidden/>
            </w:rPr>
            <w:fldChar w:fldCharType="separate"/>
          </w:r>
          <w:ins w:id="219" w:author="JORGE CONTRERAS ORTIZ" w:date="2021-09-05T19:14:00Z">
            <w:r>
              <w:rPr>
                <w:noProof/>
                <w:webHidden/>
              </w:rPr>
              <w:t>26</w:t>
            </w:r>
            <w:r>
              <w:rPr>
                <w:noProof/>
                <w:webHidden/>
              </w:rPr>
              <w:fldChar w:fldCharType="end"/>
            </w:r>
            <w:r w:rsidRPr="008E0E88">
              <w:rPr>
                <w:rStyle w:val="Hipervnculo"/>
                <w:noProof/>
              </w:rPr>
              <w:fldChar w:fldCharType="end"/>
            </w:r>
          </w:ins>
        </w:p>
        <w:p w14:paraId="1CB23B21" w14:textId="1ACCFC05" w:rsidR="00257E99" w:rsidRDefault="00257E99">
          <w:pPr>
            <w:pStyle w:val="TDC4"/>
            <w:tabs>
              <w:tab w:val="left" w:pos="1760"/>
              <w:tab w:val="right" w:leader="dot" w:pos="8494"/>
            </w:tabs>
            <w:rPr>
              <w:ins w:id="220" w:author="JORGE CONTRERAS ORTIZ" w:date="2021-09-05T19:14:00Z"/>
              <w:rFonts w:asciiTheme="minorHAnsi" w:eastAsiaTheme="minorEastAsia" w:hAnsiTheme="minorHAnsi" w:cstheme="minorBidi"/>
              <w:noProof/>
              <w:lang w:eastAsia="es-ES"/>
            </w:rPr>
          </w:pPr>
          <w:ins w:id="22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8E0E88">
              <w:rPr>
                <w:rStyle w:val="Hipervnculo"/>
                <w:noProof/>
              </w:rPr>
              <w:t>CARACTERÍSTICAS KINOS – NETWORK OS</w:t>
            </w:r>
            <w:r>
              <w:rPr>
                <w:noProof/>
                <w:webHidden/>
              </w:rPr>
              <w:tab/>
            </w:r>
            <w:r>
              <w:rPr>
                <w:noProof/>
                <w:webHidden/>
              </w:rPr>
              <w:fldChar w:fldCharType="begin"/>
            </w:r>
            <w:r>
              <w:rPr>
                <w:noProof/>
                <w:webHidden/>
              </w:rPr>
              <w:instrText xml:space="preserve"> PAGEREF _Toc81761764 \h </w:instrText>
            </w:r>
            <w:r>
              <w:rPr>
                <w:noProof/>
                <w:webHidden/>
              </w:rPr>
            </w:r>
          </w:ins>
          <w:r>
            <w:rPr>
              <w:noProof/>
              <w:webHidden/>
            </w:rPr>
            <w:fldChar w:fldCharType="separate"/>
          </w:r>
          <w:ins w:id="222" w:author="JORGE CONTRERAS ORTIZ" w:date="2021-09-05T19:14:00Z">
            <w:r>
              <w:rPr>
                <w:noProof/>
                <w:webHidden/>
              </w:rPr>
              <w:t>27</w:t>
            </w:r>
            <w:r>
              <w:rPr>
                <w:noProof/>
                <w:webHidden/>
              </w:rPr>
              <w:fldChar w:fldCharType="end"/>
            </w:r>
            <w:r w:rsidRPr="008E0E88">
              <w:rPr>
                <w:rStyle w:val="Hipervnculo"/>
                <w:noProof/>
              </w:rPr>
              <w:fldChar w:fldCharType="end"/>
            </w:r>
          </w:ins>
        </w:p>
        <w:p w14:paraId="7C931F53" w14:textId="7710D934" w:rsidR="00257E99" w:rsidRDefault="00257E99">
          <w:pPr>
            <w:pStyle w:val="TDC3"/>
            <w:rPr>
              <w:ins w:id="223" w:author="JORGE CONTRERAS ORTIZ" w:date="2021-09-05T19:14:00Z"/>
              <w:rFonts w:asciiTheme="minorHAnsi" w:hAnsiTheme="minorHAnsi" w:cstheme="minorBidi"/>
              <w:noProof/>
            </w:rPr>
          </w:pPr>
          <w:ins w:id="22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1.2.</w:t>
            </w:r>
            <w:r>
              <w:rPr>
                <w:rFonts w:asciiTheme="minorHAnsi" w:hAnsiTheme="minorHAnsi" w:cstheme="minorBidi"/>
                <w:noProof/>
              </w:rPr>
              <w:tab/>
            </w:r>
            <w:r w:rsidRPr="008E0E88">
              <w:rPr>
                <w:rStyle w:val="Hipervnculo"/>
                <w:noProof/>
              </w:rPr>
              <w:t>EJEMPLOS DE OTROS DISPOSITIVOS</w:t>
            </w:r>
            <w:r>
              <w:rPr>
                <w:noProof/>
                <w:webHidden/>
              </w:rPr>
              <w:tab/>
            </w:r>
            <w:r>
              <w:rPr>
                <w:noProof/>
                <w:webHidden/>
              </w:rPr>
              <w:fldChar w:fldCharType="begin"/>
            </w:r>
            <w:r>
              <w:rPr>
                <w:noProof/>
                <w:webHidden/>
              </w:rPr>
              <w:instrText xml:space="preserve"> PAGEREF _Toc81761765 \h </w:instrText>
            </w:r>
            <w:r>
              <w:rPr>
                <w:noProof/>
                <w:webHidden/>
              </w:rPr>
            </w:r>
          </w:ins>
          <w:r>
            <w:rPr>
              <w:noProof/>
              <w:webHidden/>
            </w:rPr>
            <w:fldChar w:fldCharType="separate"/>
          </w:r>
          <w:ins w:id="225" w:author="JORGE CONTRERAS ORTIZ" w:date="2021-09-05T19:14:00Z">
            <w:r>
              <w:rPr>
                <w:noProof/>
                <w:webHidden/>
              </w:rPr>
              <w:t>27</w:t>
            </w:r>
            <w:r>
              <w:rPr>
                <w:noProof/>
                <w:webHidden/>
              </w:rPr>
              <w:fldChar w:fldCharType="end"/>
            </w:r>
            <w:r w:rsidRPr="008E0E88">
              <w:rPr>
                <w:rStyle w:val="Hipervnculo"/>
                <w:noProof/>
              </w:rPr>
              <w:fldChar w:fldCharType="end"/>
            </w:r>
          </w:ins>
        </w:p>
        <w:p w14:paraId="3325B827" w14:textId="78E62275" w:rsidR="00257E99" w:rsidRDefault="00257E99">
          <w:pPr>
            <w:pStyle w:val="TDC2"/>
            <w:tabs>
              <w:tab w:val="left" w:pos="880"/>
              <w:tab w:val="right" w:leader="dot" w:pos="8494"/>
            </w:tabs>
            <w:rPr>
              <w:ins w:id="226" w:author="JORGE CONTRERAS ORTIZ" w:date="2021-09-05T19:14:00Z"/>
              <w:rFonts w:asciiTheme="minorHAnsi" w:eastAsiaTheme="minorEastAsia" w:hAnsiTheme="minorHAnsi" w:cstheme="minorBidi"/>
              <w:noProof/>
              <w:lang w:eastAsia="es-ES"/>
            </w:rPr>
          </w:pPr>
          <w:ins w:id="22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w:t>
            </w:r>
            <w:r>
              <w:rPr>
                <w:rFonts w:asciiTheme="minorHAnsi" w:eastAsiaTheme="minorEastAsia" w:hAnsiTheme="minorHAnsi" w:cstheme="minorBidi"/>
                <w:noProof/>
                <w:lang w:eastAsia="es-ES"/>
              </w:rPr>
              <w:tab/>
            </w:r>
            <w:r w:rsidRPr="008E0E88">
              <w:rPr>
                <w:rStyle w:val="Hipervnculo"/>
                <w:noProof/>
              </w:rPr>
              <w:t>CONFIGURACIONES INICIALES</w:t>
            </w:r>
            <w:r>
              <w:rPr>
                <w:noProof/>
                <w:webHidden/>
              </w:rPr>
              <w:tab/>
            </w:r>
            <w:r>
              <w:rPr>
                <w:noProof/>
                <w:webHidden/>
              </w:rPr>
              <w:fldChar w:fldCharType="begin"/>
            </w:r>
            <w:r>
              <w:rPr>
                <w:noProof/>
                <w:webHidden/>
              </w:rPr>
              <w:instrText xml:space="preserve"> PAGEREF _Toc81761766 \h </w:instrText>
            </w:r>
            <w:r>
              <w:rPr>
                <w:noProof/>
                <w:webHidden/>
              </w:rPr>
            </w:r>
          </w:ins>
          <w:r>
            <w:rPr>
              <w:noProof/>
              <w:webHidden/>
            </w:rPr>
            <w:fldChar w:fldCharType="separate"/>
          </w:r>
          <w:ins w:id="228" w:author="JORGE CONTRERAS ORTIZ" w:date="2021-09-05T19:14:00Z">
            <w:r>
              <w:rPr>
                <w:noProof/>
                <w:webHidden/>
              </w:rPr>
              <w:t>28</w:t>
            </w:r>
            <w:r>
              <w:rPr>
                <w:noProof/>
                <w:webHidden/>
              </w:rPr>
              <w:fldChar w:fldCharType="end"/>
            </w:r>
            <w:r w:rsidRPr="008E0E88">
              <w:rPr>
                <w:rStyle w:val="Hipervnculo"/>
                <w:noProof/>
              </w:rPr>
              <w:fldChar w:fldCharType="end"/>
            </w:r>
          </w:ins>
        </w:p>
        <w:p w14:paraId="49167387" w14:textId="1A01C72E" w:rsidR="00257E99" w:rsidRDefault="00257E99">
          <w:pPr>
            <w:pStyle w:val="TDC3"/>
            <w:rPr>
              <w:ins w:id="229" w:author="JORGE CONTRERAS ORTIZ" w:date="2021-09-05T19:14:00Z"/>
              <w:rFonts w:asciiTheme="minorHAnsi" w:hAnsiTheme="minorHAnsi" w:cstheme="minorBidi"/>
              <w:noProof/>
            </w:rPr>
          </w:pPr>
          <w:ins w:id="23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w:t>
            </w:r>
            <w:r>
              <w:rPr>
                <w:rFonts w:asciiTheme="minorHAnsi" w:hAnsiTheme="minorHAnsi" w:cstheme="minorBidi"/>
                <w:noProof/>
              </w:rPr>
              <w:tab/>
            </w:r>
            <w:r w:rsidRPr="008E0E88">
              <w:rPr>
                <w:rStyle w:val="Hipervnculo"/>
                <w:noProof/>
              </w:rPr>
              <w:t>CONFIGURACIÓN DEL BORDER ROUTER</w:t>
            </w:r>
            <w:r>
              <w:rPr>
                <w:noProof/>
                <w:webHidden/>
              </w:rPr>
              <w:tab/>
            </w:r>
            <w:r>
              <w:rPr>
                <w:noProof/>
                <w:webHidden/>
              </w:rPr>
              <w:fldChar w:fldCharType="begin"/>
            </w:r>
            <w:r>
              <w:rPr>
                <w:noProof/>
                <w:webHidden/>
              </w:rPr>
              <w:instrText xml:space="preserve"> PAGEREF _Toc81761767 \h </w:instrText>
            </w:r>
            <w:r>
              <w:rPr>
                <w:noProof/>
                <w:webHidden/>
              </w:rPr>
            </w:r>
          </w:ins>
          <w:r>
            <w:rPr>
              <w:noProof/>
              <w:webHidden/>
            </w:rPr>
            <w:fldChar w:fldCharType="separate"/>
          </w:r>
          <w:ins w:id="231" w:author="JORGE CONTRERAS ORTIZ" w:date="2021-09-05T19:14:00Z">
            <w:r>
              <w:rPr>
                <w:noProof/>
                <w:webHidden/>
              </w:rPr>
              <w:t>28</w:t>
            </w:r>
            <w:r>
              <w:rPr>
                <w:noProof/>
                <w:webHidden/>
              </w:rPr>
              <w:fldChar w:fldCharType="end"/>
            </w:r>
            <w:r w:rsidRPr="008E0E88">
              <w:rPr>
                <w:rStyle w:val="Hipervnculo"/>
                <w:noProof/>
              </w:rPr>
              <w:fldChar w:fldCharType="end"/>
            </w:r>
          </w:ins>
        </w:p>
        <w:p w14:paraId="7D5AE731" w14:textId="571808EE" w:rsidR="00257E99" w:rsidRDefault="00257E99">
          <w:pPr>
            <w:pStyle w:val="TDC4"/>
            <w:tabs>
              <w:tab w:val="left" w:pos="1760"/>
              <w:tab w:val="right" w:leader="dot" w:pos="8494"/>
            </w:tabs>
            <w:rPr>
              <w:ins w:id="232" w:author="JORGE CONTRERAS ORTIZ" w:date="2021-09-05T19:14:00Z"/>
              <w:rFonts w:asciiTheme="minorHAnsi" w:eastAsiaTheme="minorEastAsia" w:hAnsiTheme="minorHAnsi" w:cstheme="minorBidi"/>
              <w:noProof/>
              <w:lang w:eastAsia="es-ES"/>
            </w:rPr>
          </w:pPr>
          <w:ins w:id="23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8E0E88">
              <w:rPr>
                <w:rStyle w:val="Hipervnculo"/>
                <w:noProof/>
              </w:rPr>
              <w:t>REQUERIMIENTOS</w:t>
            </w:r>
            <w:r>
              <w:rPr>
                <w:noProof/>
                <w:webHidden/>
              </w:rPr>
              <w:tab/>
            </w:r>
            <w:r>
              <w:rPr>
                <w:noProof/>
                <w:webHidden/>
              </w:rPr>
              <w:fldChar w:fldCharType="begin"/>
            </w:r>
            <w:r>
              <w:rPr>
                <w:noProof/>
                <w:webHidden/>
              </w:rPr>
              <w:instrText xml:space="preserve"> PAGEREF _Toc81761768 \h </w:instrText>
            </w:r>
            <w:r>
              <w:rPr>
                <w:noProof/>
                <w:webHidden/>
              </w:rPr>
            </w:r>
          </w:ins>
          <w:r>
            <w:rPr>
              <w:noProof/>
              <w:webHidden/>
            </w:rPr>
            <w:fldChar w:fldCharType="separate"/>
          </w:r>
          <w:ins w:id="234" w:author="JORGE CONTRERAS ORTIZ" w:date="2021-09-05T19:14:00Z">
            <w:r>
              <w:rPr>
                <w:noProof/>
                <w:webHidden/>
              </w:rPr>
              <w:t>28</w:t>
            </w:r>
            <w:r>
              <w:rPr>
                <w:noProof/>
                <w:webHidden/>
              </w:rPr>
              <w:fldChar w:fldCharType="end"/>
            </w:r>
            <w:r w:rsidRPr="008E0E88">
              <w:rPr>
                <w:rStyle w:val="Hipervnculo"/>
                <w:noProof/>
              </w:rPr>
              <w:fldChar w:fldCharType="end"/>
            </w:r>
          </w:ins>
        </w:p>
        <w:p w14:paraId="23644B3F" w14:textId="0EFC773F" w:rsidR="00257E99" w:rsidRDefault="00257E99">
          <w:pPr>
            <w:pStyle w:val="TDC4"/>
            <w:tabs>
              <w:tab w:val="left" w:pos="1760"/>
              <w:tab w:val="right" w:leader="dot" w:pos="8494"/>
            </w:tabs>
            <w:rPr>
              <w:ins w:id="235" w:author="JORGE CONTRERAS ORTIZ" w:date="2021-09-05T19:14:00Z"/>
              <w:rFonts w:asciiTheme="minorHAnsi" w:eastAsiaTheme="minorEastAsia" w:hAnsiTheme="minorHAnsi" w:cstheme="minorBidi"/>
              <w:noProof/>
              <w:lang w:eastAsia="es-ES"/>
            </w:rPr>
          </w:pPr>
          <w:ins w:id="23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6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8E0E88">
              <w:rPr>
                <w:rStyle w:val="Hipervnculo"/>
                <w:noProof/>
              </w:rPr>
              <w:t>GUÍA DE INSTALACIÓN</w:t>
            </w:r>
            <w:r>
              <w:rPr>
                <w:noProof/>
                <w:webHidden/>
              </w:rPr>
              <w:tab/>
            </w:r>
            <w:r>
              <w:rPr>
                <w:noProof/>
                <w:webHidden/>
              </w:rPr>
              <w:fldChar w:fldCharType="begin"/>
            </w:r>
            <w:r>
              <w:rPr>
                <w:noProof/>
                <w:webHidden/>
              </w:rPr>
              <w:instrText xml:space="preserve"> PAGEREF _Toc81761769 \h </w:instrText>
            </w:r>
            <w:r>
              <w:rPr>
                <w:noProof/>
                <w:webHidden/>
              </w:rPr>
            </w:r>
          </w:ins>
          <w:r>
            <w:rPr>
              <w:noProof/>
              <w:webHidden/>
            </w:rPr>
            <w:fldChar w:fldCharType="separate"/>
          </w:r>
          <w:ins w:id="237" w:author="JORGE CONTRERAS ORTIZ" w:date="2021-09-05T19:14:00Z">
            <w:r>
              <w:rPr>
                <w:noProof/>
                <w:webHidden/>
              </w:rPr>
              <w:t>28</w:t>
            </w:r>
            <w:r>
              <w:rPr>
                <w:noProof/>
                <w:webHidden/>
              </w:rPr>
              <w:fldChar w:fldCharType="end"/>
            </w:r>
            <w:r w:rsidRPr="008E0E88">
              <w:rPr>
                <w:rStyle w:val="Hipervnculo"/>
                <w:noProof/>
              </w:rPr>
              <w:fldChar w:fldCharType="end"/>
            </w:r>
          </w:ins>
        </w:p>
        <w:p w14:paraId="59A780E2" w14:textId="0C19070D" w:rsidR="00257E99" w:rsidRDefault="00257E99">
          <w:pPr>
            <w:pStyle w:val="TDC5"/>
            <w:tabs>
              <w:tab w:val="left" w:pos="2017"/>
              <w:tab w:val="right" w:leader="dot" w:pos="8494"/>
            </w:tabs>
            <w:rPr>
              <w:ins w:id="238" w:author="JORGE CONTRERAS ORTIZ" w:date="2021-09-05T19:14:00Z"/>
              <w:rFonts w:asciiTheme="minorHAnsi" w:eastAsiaTheme="minorEastAsia" w:hAnsiTheme="minorHAnsi" w:cstheme="minorBidi"/>
              <w:noProof/>
              <w:lang w:eastAsia="es-ES"/>
            </w:rPr>
          </w:pPr>
          <w:ins w:id="23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2.1.</w:t>
            </w:r>
            <w:r>
              <w:rPr>
                <w:rFonts w:asciiTheme="minorHAnsi" w:eastAsiaTheme="minorEastAsia" w:hAnsiTheme="minorHAnsi" w:cstheme="minorBidi"/>
                <w:noProof/>
                <w:lang w:eastAsia="es-ES"/>
              </w:rPr>
              <w:tab/>
            </w:r>
            <w:r w:rsidRPr="008E0E88">
              <w:rPr>
                <w:rStyle w:val="Hipervnculo"/>
                <w:noProof/>
              </w:rPr>
              <w:t>DESCARGA DEL SOFTWARE REQUERIDO</w:t>
            </w:r>
            <w:r>
              <w:rPr>
                <w:noProof/>
                <w:webHidden/>
              </w:rPr>
              <w:tab/>
            </w:r>
            <w:r>
              <w:rPr>
                <w:noProof/>
                <w:webHidden/>
              </w:rPr>
              <w:fldChar w:fldCharType="begin"/>
            </w:r>
            <w:r>
              <w:rPr>
                <w:noProof/>
                <w:webHidden/>
              </w:rPr>
              <w:instrText xml:space="preserve"> PAGEREF _Toc81761770 \h </w:instrText>
            </w:r>
            <w:r>
              <w:rPr>
                <w:noProof/>
                <w:webHidden/>
              </w:rPr>
            </w:r>
          </w:ins>
          <w:r>
            <w:rPr>
              <w:noProof/>
              <w:webHidden/>
            </w:rPr>
            <w:fldChar w:fldCharType="separate"/>
          </w:r>
          <w:ins w:id="240" w:author="JORGE CONTRERAS ORTIZ" w:date="2021-09-05T19:14:00Z">
            <w:r>
              <w:rPr>
                <w:noProof/>
                <w:webHidden/>
              </w:rPr>
              <w:t>28</w:t>
            </w:r>
            <w:r>
              <w:rPr>
                <w:noProof/>
                <w:webHidden/>
              </w:rPr>
              <w:fldChar w:fldCharType="end"/>
            </w:r>
            <w:r w:rsidRPr="008E0E88">
              <w:rPr>
                <w:rStyle w:val="Hipervnculo"/>
                <w:noProof/>
              </w:rPr>
              <w:fldChar w:fldCharType="end"/>
            </w:r>
          </w:ins>
        </w:p>
        <w:p w14:paraId="0A084582" w14:textId="516EBD46" w:rsidR="00257E99" w:rsidRDefault="00257E99">
          <w:pPr>
            <w:pStyle w:val="TDC5"/>
            <w:tabs>
              <w:tab w:val="left" w:pos="2017"/>
              <w:tab w:val="right" w:leader="dot" w:pos="8494"/>
            </w:tabs>
            <w:rPr>
              <w:ins w:id="241" w:author="JORGE CONTRERAS ORTIZ" w:date="2021-09-05T19:14:00Z"/>
              <w:rFonts w:asciiTheme="minorHAnsi" w:eastAsiaTheme="minorEastAsia" w:hAnsiTheme="minorHAnsi" w:cstheme="minorBidi"/>
              <w:noProof/>
              <w:lang w:eastAsia="es-ES"/>
            </w:rPr>
          </w:pPr>
          <w:ins w:id="24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2.2.</w:t>
            </w:r>
            <w:r>
              <w:rPr>
                <w:rFonts w:asciiTheme="minorHAnsi" w:eastAsiaTheme="minorEastAsia" w:hAnsiTheme="minorHAnsi" w:cstheme="minorBidi"/>
                <w:noProof/>
                <w:lang w:eastAsia="es-ES"/>
              </w:rPr>
              <w:tab/>
            </w:r>
            <w:r w:rsidRPr="008E0E88">
              <w:rPr>
                <w:rStyle w:val="Hipervnculo"/>
                <w:noProof/>
              </w:rPr>
              <w:t>FLASHEAR LA IMAGEN EN LA TARJETA SD</w:t>
            </w:r>
            <w:r>
              <w:rPr>
                <w:noProof/>
                <w:webHidden/>
              </w:rPr>
              <w:tab/>
            </w:r>
            <w:r>
              <w:rPr>
                <w:noProof/>
                <w:webHidden/>
              </w:rPr>
              <w:fldChar w:fldCharType="begin"/>
            </w:r>
            <w:r>
              <w:rPr>
                <w:noProof/>
                <w:webHidden/>
              </w:rPr>
              <w:instrText xml:space="preserve"> PAGEREF _Toc81761771 \h </w:instrText>
            </w:r>
            <w:r>
              <w:rPr>
                <w:noProof/>
                <w:webHidden/>
              </w:rPr>
            </w:r>
          </w:ins>
          <w:r>
            <w:rPr>
              <w:noProof/>
              <w:webHidden/>
            </w:rPr>
            <w:fldChar w:fldCharType="separate"/>
          </w:r>
          <w:ins w:id="243" w:author="JORGE CONTRERAS ORTIZ" w:date="2021-09-05T19:14:00Z">
            <w:r>
              <w:rPr>
                <w:noProof/>
                <w:webHidden/>
              </w:rPr>
              <w:t>29</w:t>
            </w:r>
            <w:r>
              <w:rPr>
                <w:noProof/>
                <w:webHidden/>
              </w:rPr>
              <w:fldChar w:fldCharType="end"/>
            </w:r>
            <w:r w:rsidRPr="008E0E88">
              <w:rPr>
                <w:rStyle w:val="Hipervnculo"/>
                <w:noProof/>
              </w:rPr>
              <w:fldChar w:fldCharType="end"/>
            </w:r>
          </w:ins>
        </w:p>
        <w:p w14:paraId="7A5F32D0" w14:textId="11DBD95A" w:rsidR="00257E99" w:rsidRDefault="00257E99">
          <w:pPr>
            <w:pStyle w:val="TDC5"/>
            <w:tabs>
              <w:tab w:val="left" w:pos="2017"/>
              <w:tab w:val="right" w:leader="dot" w:pos="8494"/>
            </w:tabs>
            <w:rPr>
              <w:ins w:id="244" w:author="JORGE CONTRERAS ORTIZ" w:date="2021-09-05T19:14:00Z"/>
              <w:rFonts w:asciiTheme="minorHAnsi" w:eastAsiaTheme="minorEastAsia" w:hAnsiTheme="minorHAnsi" w:cstheme="minorBidi"/>
              <w:noProof/>
              <w:lang w:eastAsia="es-ES"/>
            </w:rPr>
          </w:pPr>
          <w:ins w:id="24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2.3.</w:t>
            </w:r>
            <w:r>
              <w:rPr>
                <w:rFonts w:asciiTheme="minorHAnsi" w:eastAsiaTheme="minorEastAsia" w:hAnsiTheme="minorHAnsi" w:cstheme="minorBidi"/>
                <w:noProof/>
                <w:lang w:eastAsia="es-ES"/>
              </w:rPr>
              <w:tab/>
            </w:r>
            <w:r w:rsidRPr="008E0E88">
              <w:rPr>
                <w:rStyle w:val="Hipervnculo"/>
                <w:noProof/>
              </w:rPr>
              <w:t>PRIMERA INSTALACIÓN</w:t>
            </w:r>
            <w:r>
              <w:rPr>
                <w:noProof/>
                <w:webHidden/>
              </w:rPr>
              <w:tab/>
            </w:r>
            <w:r>
              <w:rPr>
                <w:noProof/>
                <w:webHidden/>
              </w:rPr>
              <w:fldChar w:fldCharType="begin"/>
            </w:r>
            <w:r>
              <w:rPr>
                <w:noProof/>
                <w:webHidden/>
              </w:rPr>
              <w:instrText xml:space="preserve"> PAGEREF _Toc81761772 \h </w:instrText>
            </w:r>
            <w:r>
              <w:rPr>
                <w:noProof/>
                <w:webHidden/>
              </w:rPr>
            </w:r>
          </w:ins>
          <w:r>
            <w:rPr>
              <w:noProof/>
              <w:webHidden/>
            </w:rPr>
            <w:fldChar w:fldCharType="separate"/>
          </w:r>
          <w:ins w:id="246" w:author="JORGE CONTRERAS ORTIZ" w:date="2021-09-05T19:14:00Z">
            <w:r>
              <w:rPr>
                <w:noProof/>
                <w:webHidden/>
              </w:rPr>
              <w:t>30</w:t>
            </w:r>
            <w:r>
              <w:rPr>
                <w:noProof/>
                <w:webHidden/>
              </w:rPr>
              <w:fldChar w:fldCharType="end"/>
            </w:r>
            <w:r w:rsidRPr="008E0E88">
              <w:rPr>
                <w:rStyle w:val="Hipervnculo"/>
                <w:noProof/>
              </w:rPr>
              <w:fldChar w:fldCharType="end"/>
            </w:r>
          </w:ins>
        </w:p>
        <w:p w14:paraId="312D444F" w14:textId="4946137B" w:rsidR="00257E99" w:rsidRDefault="00257E99">
          <w:pPr>
            <w:pStyle w:val="TDC6"/>
            <w:tabs>
              <w:tab w:val="left" w:pos="2421"/>
              <w:tab w:val="right" w:leader="dot" w:pos="8494"/>
            </w:tabs>
            <w:rPr>
              <w:ins w:id="247" w:author="JORGE CONTRERAS ORTIZ" w:date="2021-09-05T19:14:00Z"/>
              <w:rFonts w:asciiTheme="minorHAnsi" w:eastAsiaTheme="minorEastAsia" w:hAnsiTheme="minorHAnsi" w:cstheme="minorBidi"/>
              <w:noProof/>
              <w:lang w:eastAsia="es-ES"/>
            </w:rPr>
          </w:pPr>
          <w:ins w:id="24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2.3.1.</w:t>
            </w:r>
            <w:r>
              <w:rPr>
                <w:rFonts w:asciiTheme="minorHAnsi" w:eastAsiaTheme="minorEastAsia" w:hAnsiTheme="minorHAnsi" w:cstheme="minorBidi"/>
                <w:noProof/>
                <w:lang w:eastAsia="es-ES"/>
              </w:rPr>
              <w:tab/>
            </w:r>
            <w:r w:rsidRPr="008E0E88">
              <w:rPr>
                <w:rStyle w:val="Hipervnculo"/>
                <w:noProof/>
              </w:rPr>
              <w:t>CONEXIÓN VÍA PUERTO USB SERIE</w:t>
            </w:r>
            <w:r>
              <w:rPr>
                <w:noProof/>
                <w:webHidden/>
              </w:rPr>
              <w:tab/>
            </w:r>
            <w:r>
              <w:rPr>
                <w:noProof/>
                <w:webHidden/>
              </w:rPr>
              <w:fldChar w:fldCharType="begin"/>
            </w:r>
            <w:r>
              <w:rPr>
                <w:noProof/>
                <w:webHidden/>
              </w:rPr>
              <w:instrText xml:space="preserve"> PAGEREF _Toc81761773 \h </w:instrText>
            </w:r>
            <w:r>
              <w:rPr>
                <w:noProof/>
                <w:webHidden/>
              </w:rPr>
            </w:r>
          </w:ins>
          <w:r>
            <w:rPr>
              <w:noProof/>
              <w:webHidden/>
            </w:rPr>
            <w:fldChar w:fldCharType="separate"/>
          </w:r>
          <w:ins w:id="249" w:author="JORGE CONTRERAS ORTIZ" w:date="2021-09-05T19:14:00Z">
            <w:r>
              <w:rPr>
                <w:noProof/>
                <w:webHidden/>
              </w:rPr>
              <w:t>30</w:t>
            </w:r>
            <w:r>
              <w:rPr>
                <w:noProof/>
                <w:webHidden/>
              </w:rPr>
              <w:fldChar w:fldCharType="end"/>
            </w:r>
            <w:r w:rsidRPr="008E0E88">
              <w:rPr>
                <w:rStyle w:val="Hipervnculo"/>
                <w:noProof/>
              </w:rPr>
              <w:fldChar w:fldCharType="end"/>
            </w:r>
          </w:ins>
        </w:p>
        <w:p w14:paraId="30A25029" w14:textId="19976B8A" w:rsidR="00257E99" w:rsidRDefault="00257E99">
          <w:pPr>
            <w:pStyle w:val="TDC4"/>
            <w:tabs>
              <w:tab w:val="left" w:pos="1760"/>
              <w:tab w:val="right" w:leader="dot" w:pos="8494"/>
            </w:tabs>
            <w:rPr>
              <w:ins w:id="250" w:author="JORGE CONTRERAS ORTIZ" w:date="2021-09-05T19:14:00Z"/>
              <w:rFonts w:asciiTheme="minorHAnsi" w:eastAsiaTheme="minorEastAsia" w:hAnsiTheme="minorHAnsi" w:cstheme="minorBidi"/>
              <w:noProof/>
              <w:lang w:eastAsia="es-ES"/>
            </w:rPr>
          </w:pPr>
          <w:ins w:id="25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8E0E88">
              <w:rPr>
                <w:rStyle w:val="Hipervnculo"/>
                <w:noProof/>
              </w:rPr>
              <w:t>PANEL DE ADMINISTRACIÓN WEB</w:t>
            </w:r>
            <w:r>
              <w:rPr>
                <w:noProof/>
                <w:webHidden/>
              </w:rPr>
              <w:tab/>
            </w:r>
            <w:r>
              <w:rPr>
                <w:noProof/>
                <w:webHidden/>
              </w:rPr>
              <w:fldChar w:fldCharType="begin"/>
            </w:r>
            <w:r>
              <w:rPr>
                <w:noProof/>
                <w:webHidden/>
              </w:rPr>
              <w:instrText xml:space="preserve"> PAGEREF _Toc81761774 \h </w:instrText>
            </w:r>
            <w:r>
              <w:rPr>
                <w:noProof/>
                <w:webHidden/>
              </w:rPr>
            </w:r>
          </w:ins>
          <w:r>
            <w:rPr>
              <w:noProof/>
              <w:webHidden/>
            </w:rPr>
            <w:fldChar w:fldCharType="separate"/>
          </w:r>
          <w:ins w:id="252" w:author="JORGE CONTRERAS ORTIZ" w:date="2021-09-05T19:14:00Z">
            <w:r>
              <w:rPr>
                <w:noProof/>
                <w:webHidden/>
              </w:rPr>
              <w:t>32</w:t>
            </w:r>
            <w:r>
              <w:rPr>
                <w:noProof/>
                <w:webHidden/>
              </w:rPr>
              <w:fldChar w:fldCharType="end"/>
            </w:r>
            <w:r w:rsidRPr="008E0E88">
              <w:rPr>
                <w:rStyle w:val="Hipervnculo"/>
                <w:noProof/>
              </w:rPr>
              <w:fldChar w:fldCharType="end"/>
            </w:r>
          </w:ins>
        </w:p>
        <w:p w14:paraId="5DE9F6FB" w14:textId="3AA938BF" w:rsidR="00257E99" w:rsidRDefault="00257E99">
          <w:pPr>
            <w:pStyle w:val="TDC5"/>
            <w:tabs>
              <w:tab w:val="left" w:pos="2017"/>
              <w:tab w:val="right" w:leader="dot" w:pos="8494"/>
            </w:tabs>
            <w:rPr>
              <w:ins w:id="253" w:author="JORGE CONTRERAS ORTIZ" w:date="2021-09-05T19:14:00Z"/>
              <w:rFonts w:asciiTheme="minorHAnsi" w:eastAsiaTheme="minorEastAsia" w:hAnsiTheme="minorHAnsi" w:cstheme="minorBidi"/>
              <w:noProof/>
              <w:lang w:eastAsia="es-ES"/>
            </w:rPr>
          </w:pPr>
          <w:ins w:id="25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1.</w:t>
            </w:r>
            <w:r>
              <w:rPr>
                <w:rFonts w:asciiTheme="minorHAnsi" w:eastAsiaTheme="minorEastAsia" w:hAnsiTheme="minorHAnsi" w:cstheme="minorBidi"/>
                <w:noProof/>
                <w:lang w:eastAsia="es-ES"/>
              </w:rPr>
              <w:tab/>
            </w:r>
            <w:r w:rsidRPr="008E0E88">
              <w:rPr>
                <w:rStyle w:val="Hipervnculo"/>
                <w:noProof/>
              </w:rPr>
              <w:t>CAMBIAR LA CONFIGURACIÓN DE RED</w:t>
            </w:r>
            <w:r>
              <w:rPr>
                <w:noProof/>
                <w:webHidden/>
              </w:rPr>
              <w:tab/>
            </w:r>
            <w:r>
              <w:rPr>
                <w:noProof/>
                <w:webHidden/>
              </w:rPr>
              <w:fldChar w:fldCharType="begin"/>
            </w:r>
            <w:r>
              <w:rPr>
                <w:noProof/>
                <w:webHidden/>
              </w:rPr>
              <w:instrText xml:space="preserve"> PAGEREF _Toc81761775 \h </w:instrText>
            </w:r>
            <w:r>
              <w:rPr>
                <w:noProof/>
                <w:webHidden/>
              </w:rPr>
            </w:r>
          </w:ins>
          <w:r>
            <w:rPr>
              <w:noProof/>
              <w:webHidden/>
            </w:rPr>
            <w:fldChar w:fldCharType="separate"/>
          </w:r>
          <w:ins w:id="255" w:author="JORGE CONTRERAS ORTIZ" w:date="2021-09-05T19:14:00Z">
            <w:r>
              <w:rPr>
                <w:noProof/>
                <w:webHidden/>
              </w:rPr>
              <w:t>33</w:t>
            </w:r>
            <w:r>
              <w:rPr>
                <w:noProof/>
                <w:webHidden/>
              </w:rPr>
              <w:fldChar w:fldCharType="end"/>
            </w:r>
            <w:r w:rsidRPr="008E0E88">
              <w:rPr>
                <w:rStyle w:val="Hipervnculo"/>
                <w:noProof/>
              </w:rPr>
              <w:fldChar w:fldCharType="end"/>
            </w:r>
          </w:ins>
        </w:p>
        <w:p w14:paraId="73B4DCF6" w14:textId="0002F271" w:rsidR="00257E99" w:rsidRDefault="00257E99">
          <w:pPr>
            <w:pStyle w:val="TDC5"/>
            <w:tabs>
              <w:tab w:val="left" w:pos="2017"/>
              <w:tab w:val="right" w:leader="dot" w:pos="8494"/>
            </w:tabs>
            <w:rPr>
              <w:ins w:id="256" w:author="JORGE CONTRERAS ORTIZ" w:date="2021-09-05T19:14:00Z"/>
              <w:rFonts w:asciiTheme="minorHAnsi" w:eastAsiaTheme="minorEastAsia" w:hAnsiTheme="minorHAnsi" w:cstheme="minorBidi"/>
              <w:noProof/>
              <w:lang w:eastAsia="es-ES"/>
            </w:rPr>
          </w:pPr>
          <w:ins w:id="25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2.</w:t>
            </w:r>
            <w:r>
              <w:rPr>
                <w:rFonts w:asciiTheme="minorHAnsi" w:eastAsiaTheme="minorEastAsia" w:hAnsiTheme="minorHAnsi" w:cstheme="minorBidi"/>
                <w:noProof/>
                <w:lang w:eastAsia="es-ES"/>
              </w:rPr>
              <w:tab/>
            </w:r>
            <w:r w:rsidRPr="008E0E88">
              <w:rPr>
                <w:rStyle w:val="Hipervnculo"/>
                <w:noProof/>
              </w:rPr>
              <w:t>ACTUALIZAR KiBRA</w:t>
            </w:r>
            <w:r>
              <w:rPr>
                <w:noProof/>
                <w:webHidden/>
              </w:rPr>
              <w:tab/>
            </w:r>
            <w:r>
              <w:rPr>
                <w:noProof/>
                <w:webHidden/>
              </w:rPr>
              <w:fldChar w:fldCharType="begin"/>
            </w:r>
            <w:r>
              <w:rPr>
                <w:noProof/>
                <w:webHidden/>
              </w:rPr>
              <w:instrText xml:space="preserve"> PAGEREF _Toc81761776 \h </w:instrText>
            </w:r>
            <w:r>
              <w:rPr>
                <w:noProof/>
                <w:webHidden/>
              </w:rPr>
            </w:r>
          </w:ins>
          <w:r>
            <w:rPr>
              <w:noProof/>
              <w:webHidden/>
            </w:rPr>
            <w:fldChar w:fldCharType="separate"/>
          </w:r>
          <w:ins w:id="258" w:author="JORGE CONTRERAS ORTIZ" w:date="2021-09-05T19:14:00Z">
            <w:r>
              <w:rPr>
                <w:noProof/>
                <w:webHidden/>
              </w:rPr>
              <w:t>34</w:t>
            </w:r>
            <w:r>
              <w:rPr>
                <w:noProof/>
                <w:webHidden/>
              </w:rPr>
              <w:fldChar w:fldCharType="end"/>
            </w:r>
            <w:r w:rsidRPr="008E0E88">
              <w:rPr>
                <w:rStyle w:val="Hipervnculo"/>
                <w:noProof/>
              </w:rPr>
              <w:fldChar w:fldCharType="end"/>
            </w:r>
          </w:ins>
        </w:p>
        <w:p w14:paraId="7C8DCB24" w14:textId="5EFD513C" w:rsidR="00257E99" w:rsidRDefault="00257E99">
          <w:pPr>
            <w:pStyle w:val="TDC5"/>
            <w:tabs>
              <w:tab w:val="left" w:pos="2017"/>
              <w:tab w:val="right" w:leader="dot" w:pos="8494"/>
            </w:tabs>
            <w:rPr>
              <w:ins w:id="259" w:author="JORGE CONTRERAS ORTIZ" w:date="2021-09-05T19:14:00Z"/>
              <w:rFonts w:asciiTheme="minorHAnsi" w:eastAsiaTheme="minorEastAsia" w:hAnsiTheme="minorHAnsi" w:cstheme="minorBidi"/>
              <w:noProof/>
              <w:lang w:eastAsia="es-ES"/>
            </w:rPr>
          </w:pPr>
          <w:ins w:id="26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3.</w:t>
            </w:r>
            <w:r>
              <w:rPr>
                <w:rFonts w:asciiTheme="minorHAnsi" w:eastAsiaTheme="minorEastAsia" w:hAnsiTheme="minorHAnsi" w:cstheme="minorBidi"/>
                <w:noProof/>
                <w:lang w:eastAsia="es-ES"/>
              </w:rPr>
              <w:tab/>
            </w:r>
            <w:r w:rsidRPr="008E0E88">
              <w:rPr>
                <w:rStyle w:val="Hipervnculo"/>
                <w:noProof/>
              </w:rPr>
              <w:t>CONFIGURAR BORDER ROUTER</w:t>
            </w:r>
            <w:r>
              <w:rPr>
                <w:noProof/>
                <w:webHidden/>
              </w:rPr>
              <w:tab/>
            </w:r>
            <w:r>
              <w:rPr>
                <w:noProof/>
                <w:webHidden/>
              </w:rPr>
              <w:fldChar w:fldCharType="begin"/>
            </w:r>
            <w:r>
              <w:rPr>
                <w:noProof/>
                <w:webHidden/>
              </w:rPr>
              <w:instrText xml:space="preserve"> PAGEREF _Toc81761777 \h </w:instrText>
            </w:r>
            <w:r>
              <w:rPr>
                <w:noProof/>
                <w:webHidden/>
              </w:rPr>
            </w:r>
          </w:ins>
          <w:r>
            <w:rPr>
              <w:noProof/>
              <w:webHidden/>
            </w:rPr>
            <w:fldChar w:fldCharType="separate"/>
          </w:r>
          <w:ins w:id="261" w:author="JORGE CONTRERAS ORTIZ" w:date="2021-09-05T19:14:00Z">
            <w:r>
              <w:rPr>
                <w:noProof/>
                <w:webHidden/>
              </w:rPr>
              <w:t>35</w:t>
            </w:r>
            <w:r>
              <w:rPr>
                <w:noProof/>
                <w:webHidden/>
              </w:rPr>
              <w:fldChar w:fldCharType="end"/>
            </w:r>
            <w:r w:rsidRPr="008E0E88">
              <w:rPr>
                <w:rStyle w:val="Hipervnculo"/>
                <w:noProof/>
              </w:rPr>
              <w:fldChar w:fldCharType="end"/>
            </w:r>
          </w:ins>
        </w:p>
        <w:p w14:paraId="66B714FE" w14:textId="0B096EA6" w:rsidR="00257E99" w:rsidRDefault="00257E99">
          <w:pPr>
            <w:pStyle w:val="TDC6"/>
            <w:tabs>
              <w:tab w:val="left" w:pos="2421"/>
              <w:tab w:val="right" w:leader="dot" w:pos="8494"/>
            </w:tabs>
            <w:rPr>
              <w:ins w:id="262" w:author="JORGE CONTRERAS ORTIZ" w:date="2021-09-05T19:14:00Z"/>
              <w:rFonts w:asciiTheme="minorHAnsi" w:eastAsiaTheme="minorEastAsia" w:hAnsiTheme="minorHAnsi" w:cstheme="minorBidi"/>
              <w:noProof/>
              <w:lang w:eastAsia="es-ES"/>
            </w:rPr>
          </w:pPr>
          <w:ins w:id="26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3.1.</w:t>
            </w:r>
            <w:r>
              <w:rPr>
                <w:rFonts w:asciiTheme="minorHAnsi" w:eastAsiaTheme="minorEastAsia" w:hAnsiTheme="minorHAnsi" w:cstheme="minorBidi"/>
                <w:noProof/>
                <w:lang w:eastAsia="es-ES"/>
              </w:rPr>
              <w:tab/>
            </w:r>
            <w:r w:rsidRPr="008E0E88">
              <w:rPr>
                <w:rStyle w:val="Hipervnculo"/>
                <w:noProof/>
              </w:rPr>
              <w:t>UNIRSE O FORMAR UNA RED THREAD</w:t>
            </w:r>
            <w:r>
              <w:rPr>
                <w:noProof/>
                <w:webHidden/>
              </w:rPr>
              <w:tab/>
            </w:r>
            <w:r>
              <w:rPr>
                <w:noProof/>
                <w:webHidden/>
              </w:rPr>
              <w:fldChar w:fldCharType="begin"/>
            </w:r>
            <w:r>
              <w:rPr>
                <w:noProof/>
                <w:webHidden/>
              </w:rPr>
              <w:instrText xml:space="preserve"> PAGEREF _Toc81761778 \h </w:instrText>
            </w:r>
            <w:r>
              <w:rPr>
                <w:noProof/>
                <w:webHidden/>
              </w:rPr>
            </w:r>
          </w:ins>
          <w:r>
            <w:rPr>
              <w:noProof/>
              <w:webHidden/>
            </w:rPr>
            <w:fldChar w:fldCharType="separate"/>
          </w:r>
          <w:ins w:id="264" w:author="JORGE CONTRERAS ORTIZ" w:date="2021-09-05T19:14:00Z">
            <w:r>
              <w:rPr>
                <w:noProof/>
                <w:webHidden/>
              </w:rPr>
              <w:t>35</w:t>
            </w:r>
            <w:r>
              <w:rPr>
                <w:noProof/>
                <w:webHidden/>
              </w:rPr>
              <w:fldChar w:fldCharType="end"/>
            </w:r>
            <w:r w:rsidRPr="008E0E88">
              <w:rPr>
                <w:rStyle w:val="Hipervnculo"/>
                <w:noProof/>
              </w:rPr>
              <w:fldChar w:fldCharType="end"/>
            </w:r>
          </w:ins>
        </w:p>
        <w:p w14:paraId="18AD4A4A" w14:textId="6CA7E0C5" w:rsidR="00257E99" w:rsidRDefault="00257E99">
          <w:pPr>
            <w:pStyle w:val="TDC6"/>
            <w:tabs>
              <w:tab w:val="left" w:pos="2421"/>
              <w:tab w:val="right" w:leader="dot" w:pos="8494"/>
            </w:tabs>
            <w:rPr>
              <w:ins w:id="265" w:author="JORGE CONTRERAS ORTIZ" w:date="2021-09-05T19:14:00Z"/>
              <w:rFonts w:asciiTheme="minorHAnsi" w:eastAsiaTheme="minorEastAsia" w:hAnsiTheme="minorHAnsi" w:cstheme="minorBidi"/>
              <w:noProof/>
              <w:lang w:eastAsia="es-ES"/>
            </w:rPr>
          </w:pPr>
          <w:ins w:id="26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7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3.2.</w:t>
            </w:r>
            <w:r>
              <w:rPr>
                <w:rFonts w:asciiTheme="minorHAnsi" w:eastAsiaTheme="minorEastAsia" w:hAnsiTheme="minorHAnsi" w:cstheme="minorBidi"/>
                <w:noProof/>
                <w:lang w:eastAsia="es-ES"/>
              </w:rPr>
              <w:tab/>
            </w:r>
            <w:r w:rsidRPr="008E0E88">
              <w:rPr>
                <w:rStyle w:val="Hipervnculo"/>
                <w:noProof/>
              </w:rPr>
              <w:t>BACKBONE ROUTER SERVER (BBR).</w:t>
            </w:r>
            <w:r>
              <w:rPr>
                <w:noProof/>
                <w:webHidden/>
              </w:rPr>
              <w:tab/>
            </w:r>
            <w:r>
              <w:rPr>
                <w:noProof/>
                <w:webHidden/>
              </w:rPr>
              <w:fldChar w:fldCharType="begin"/>
            </w:r>
            <w:r>
              <w:rPr>
                <w:noProof/>
                <w:webHidden/>
              </w:rPr>
              <w:instrText xml:space="preserve"> PAGEREF _Toc81761779 \h </w:instrText>
            </w:r>
            <w:r>
              <w:rPr>
                <w:noProof/>
                <w:webHidden/>
              </w:rPr>
            </w:r>
          </w:ins>
          <w:r>
            <w:rPr>
              <w:noProof/>
              <w:webHidden/>
            </w:rPr>
            <w:fldChar w:fldCharType="separate"/>
          </w:r>
          <w:ins w:id="267" w:author="JORGE CONTRERAS ORTIZ" w:date="2021-09-05T19:14:00Z">
            <w:r>
              <w:rPr>
                <w:noProof/>
                <w:webHidden/>
              </w:rPr>
              <w:t>36</w:t>
            </w:r>
            <w:r>
              <w:rPr>
                <w:noProof/>
                <w:webHidden/>
              </w:rPr>
              <w:fldChar w:fldCharType="end"/>
            </w:r>
            <w:r w:rsidRPr="008E0E88">
              <w:rPr>
                <w:rStyle w:val="Hipervnculo"/>
                <w:noProof/>
              </w:rPr>
              <w:fldChar w:fldCharType="end"/>
            </w:r>
          </w:ins>
        </w:p>
        <w:p w14:paraId="4B07AF95" w14:textId="4FF7CA80" w:rsidR="00257E99" w:rsidRDefault="00257E99">
          <w:pPr>
            <w:pStyle w:val="TDC6"/>
            <w:tabs>
              <w:tab w:val="left" w:pos="2421"/>
              <w:tab w:val="right" w:leader="dot" w:pos="8494"/>
            </w:tabs>
            <w:rPr>
              <w:ins w:id="268" w:author="JORGE CONTRERAS ORTIZ" w:date="2021-09-05T19:14:00Z"/>
              <w:rFonts w:asciiTheme="minorHAnsi" w:eastAsiaTheme="minorEastAsia" w:hAnsiTheme="minorHAnsi" w:cstheme="minorBidi"/>
              <w:noProof/>
              <w:lang w:eastAsia="es-ES"/>
            </w:rPr>
          </w:pPr>
          <w:ins w:id="269" w:author="JORGE CONTRERAS ORTIZ" w:date="2021-09-05T19:14:00Z">
            <w:r w:rsidRPr="008E0E88">
              <w:rPr>
                <w:rStyle w:val="Hipervnculo"/>
                <w:noProof/>
              </w:rPr>
              <w:lastRenderedPageBreak/>
              <w:fldChar w:fldCharType="begin"/>
            </w:r>
            <w:r w:rsidRPr="008E0E88">
              <w:rPr>
                <w:rStyle w:val="Hipervnculo"/>
                <w:noProof/>
              </w:rPr>
              <w:instrText xml:space="preserve"> </w:instrText>
            </w:r>
            <w:r>
              <w:rPr>
                <w:noProof/>
              </w:rPr>
              <w:instrText>HYPERLINK \l "_Toc8176178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3.3.</w:t>
            </w:r>
            <w:r>
              <w:rPr>
                <w:rFonts w:asciiTheme="minorHAnsi" w:eastAsiaTheme="minorEastAsia" w:hAnsiTheme="minorHAnsi" w:cstheme="minorBidi"/>
                <w:noProof/>
                <w:lang w:eastAsia="es-ES"/>
              </w:rPr>
              <w:tab/>
            </w:r>
            <w:r w:rsidRPr="008E0E88">
              <w:rPr>
                <w:rStyle w:val="Hipervnculo"/>
                <w:noProof/>
              </w:rPr>
              <w:t>PREFIJO DE RED (NETWORK PREFIX)</w:t>
            </w:r>
            <w:r>
              <w:rPr>
                <w:noProof/>
                <w:webHidden/>
              </w:rPr>
              <w:tab/>
            </w:r>
            <w:r>
              <w:rPr>
                <w:noProof/>
                <w:webHidden/>
              </w:rPr>
              <w:fldChar w:fldCharType="begin"/>
            </w:r>
            <w:r>
              <w:rPr>
                <w:noProof/>
                <w:webHidden/>
              </w:rPr>
              <w:instrText xml:space="preserve"> PAGEREF _Toc81761780 \h </w:instrText>
            </w:r>
            <w:r>
              <w:rPr>
                <w:noProof/>
                <w:webHidden/>
              </w:rPr>
            </w:r>
          </w:ins>
          <w:r>
            <w:rPr>
              <w:noProof/>
              <w:webHidden/>
            </w:rPr>
            <w:fldChar w:fldCharType="separate"/>
          </w:r>
          <w:ins w:id="270" w:author="JORGE CONTRERAS ORTIZ" w:date="2021-09-05T19:14:00Z">
            <w:r>
              <w:rPr>
                <w:noProof/>
                <w:webHidden/>
              </w:rPr>
              <w:t>37</w:t>
            </w:r>
            <w:r>
              <w:rPr>
                <w:noProof/>
                <w:webHidden/>
              </w:rPr>
              <w:fldChar w:fldCharType="end"/>
            </w:r>
            <w:r w:rsidRPr="008E0E88">
              <w:rPr>
                <w:rStyle w:val="Hipervnculo"/>
                <w:noProof/>
              </w:rPr>
              <w:fldChar w:fldCharType="end"/>
            </w:r>
          </w:ins>
        </w:p>
        <w:p w14:paraId="00E7B189" w14:textId="3AC32574" w:rsidR="00257E99" w:rsidRDefault="00257E99">
          <w:pPr>
            <w:pStyle w:val="TDC5"/>
            <w:tabs>
              <w:tab w:val="left" w:pos="2017"/>
              <w:tab w:val="right" w:leader="dot" w:pos="8494"/>
            </w:tabs>
            <w:rPr>
              <w:ins w:id="271" w:author="JORGE CONTRERAS ORTIZ" w:date="2021-09-05T19:14:00Z"/>
              <w:rFonts w:asciiTheme="minorHAnsi" w:eastAsiaTheme="minorEastAsia" w:hAnsiTheme="minorHAnsi" w:cstheme="minorBidi"/>
              <w:noProof/>
              <w:lang w:eastAsia="es-ES"/>
            </w:rPr>
          </w:pPr>
          <w:ins w:id="27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lang w:val="en-US"/>
              </w:rPr>
              <w:t>3.2.1.3.4.</w:t>
            </w:r>
            <w:r>
              <w:rPr>
                <w:rFonts w:asciiTheme="minorHAnsi" w:eastAsiaTheme="minorEastAsia" w:hAnsiTheme="minorHAnsi" w:cstheme="minorBidi"/>
                <w:noProof/>
                <w:lang w:eastAsia="es-ES"/>
              </w:rPr>
              <w:tab/>
            </w:r>
            <w:r w:rsidRPr="008E0E88">
              <w:rPr>
                <w:rStyle w:val="Hipervnculo"/>
                <w:noProof/>
                <w:lang w:val="en-US"/>
              </w:rPr>
              <w:t>INICIO DEL BORDER ROUTER (START-UP).</w:t>
            </w:r>
            <w:r>
              <w:rPr>
                <w:noProof/>
                <w:webHidden/>
              </w:rPr>
              <w:tab/>
            </w:r>
            <w:r>
              <w:rPr>
                <w:noProof/>
                <w:webHidden/>
              </w:rPr>
              <w:fldChar w:fldCharType="begin"/>
            </w:r>
            <w:r>
              <w:rPr>
                <w:noProof/>
                <w:webHidden/>
              </w:rPr>
              <w:instrText xml:space="preserve"> PAGEREF _Toc81761781 \h </w:instrText>
            </w:r>
            <w:r>
              <w:rPr>
                <w:noProof/>
                <w:webHidden/>
              </w:rPr>
            </w:r>
          </w:ins>
          <w:r>
            <w:rPr>
              <w:noProof/>
              <w:webHidden/>
            </w:rPr>
            <w:fldChar w:fldCharType="separate"/>
          </w:r>
          <w:ins w:id="273" w:author="JORGE CONTRERAS ORTIZ" w:date="2021-09-05T19:14:00Z">
            <w:r>
              <w:rPr>
                <w:noProof/>
                <w:webHidden/>
              </w:rPr>
              <w:t>38</w:t>
            </w:r>
            <w:r>
              <w:rPr>
                <w:noProof/>
                <w:webHidden/>
              </w:rPr>
              <w:fldChar w:fldCharType="end"/>
            </w:r>
            <w:r w:rsidRPr="008E0E88">
              <w:rPr>
                <w:rStyle w:val="Hipervnculo"/>
                <w:noProof/>
              </w:rPr>
              <w:fldChar w:fldCharType="end"/>
            </w:r>
          </w:ins>
        </w:p>
        <w:p w14:paraId="53929668" w14:textId="1D4F1BDF" w:rsidR="00257E99" w:rsidRDefault="00257E99">
          <w:pPr>
            <w:pStyle w:val="TDC5"/>
            <w:tabs>
              <w:tab w:val="left" w:pos="2017"/>
              <w:tab w:val="right" w:leader="dot" w:pos="8494"/>
            </w:tabs>
            <w:rPr>
              <w:ins w:id="274" w:author="JORGE CONTRERAS ORTIZ" w:date="2021-09-05T19:14:00Z"/>
              <w:rFonts w:asciiTheme="minorHAnsi" w:eastAsiaTheme="minorEastAsia" w:hAnsiTheme="minorHAnsi" w:cstheme="minorBidi"/>
              <w:noProof/>
              <w:lang w:eastAsia="es-ES"/>
            </w:rPr>
          </w:pPr>
          <w:ins w:id="27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5.</w:t>
            </w:r>
            <w:r>
              <w:rPr>
                <w:rFonts w:asciiTheme="minorHAnsi" w:eastAsiaTheme="minorEastAsia" w:hAnsiTheme="minorHAnsi" w:cstheme="minorBidi"/>
                <w:noProof/>
                <w:lang w:eastAsia="es-ES"/>
              </w:rPr>
              <w:tab/>
            </w:r>
            <w:r w:rsidRPr="008E0E88">
              <w:rPr>
                <w:rStyle w:val="Hipervnculo"/>
                <w:noProof/>
              </w:rPr>
              <w:t>SERVICIOS</w:t>
            </w:r>
            <w:r>
              <w:rPr>
                <w:noProof/>
                <w:webHidden/>
              </w:rPr>
              <w:tab/>
            </w:r>
            <w:r>
              <w:rPr>
                <w:noProof/>
                <w:webHidden/>
              </w:rPr>
              <w:fldChar w:fldCharType="begin"/>
            </w:r>
            <w:r>
              <w:rPr>
                <w:noProof/>
                <w:webHidden/>
              </w:rPr>
              <w:instrText xml:space="preserve"> PAGEREF _Toc81761782 \h </w:instrText>
            </w:r>
            <w:r>
              <w:rPr>
                <w:noProof/>
                <w:webHidden/>
              </w:rPr>
            </w:r>
          </w:ins>
          <w:r>
            <w:rPr>
              <w:noProof/>
              <w:webHidden/>
            </w:rPr>
            <w:fldChar w:fldCharType="separate"/>
          </w:r>
          <w:ins w:id="276" w:author="JORGE CONTRERAS ORTIZ" w:date="2021-09-05T19:14:00Z">
            <w:r>
              <w:rPr>
                <w:noProof/>
                <w:webHidden/>
              </w:rPr>
              <w:t>42</w:t>
            </w:r>
            <w:r>
              <w:rPr>
                <w:noProof/>
                <w:webHidden/>
              </w:rPr>
              <w:fldChar w:fldCharType="end"/>
            </w:r>
            <w:r w:rsidRPr="008E0E88">
              <w:rPr>
                <w:rStyle w:val="Hipervnculo"/>
                <w:noProof/>
              </w:rPr>
              <w:fldChar w:fldCharType="end"/>
            </w:r>
          </w:ins>
        </w:p>
        <w:p w14:paraId="39A0F21E" w14:textId="171CDAB9" w:rsidR="00257E99" w:rsidRDefault="00257E99">
          <w:pPr>
            <w:pStyle w:val="TDC6"/>
            <w:tabs>
              <w:tab w:val="left" w:pos="2421"/>
              <w:tab w:val="right" w:leader="dot" w:pos="8494"/>
            </w:tabs>
            <w:rPr>
              <w:ins w:id="277" w:author="JORGE CONTRERAS ORTIZ" w:date="2021-09-05T19:14:00Z"/>
              <w:rFonts w:asciiTheme="minorHAnsi" w:eastAsiaTheme="minorEastAsia" w:hAnsiTheme="minorHAnsi" w:cstheme="minorBidi"/>
              <w:noProof/>
              <w:lang w:eastAsia="es-ES"/>
            </w:rPr>
          </w:pPr>
          <w:ins w:id="27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5.1.</w:t>
            </w:r>
            <w:r>
              <w:rPr>
                <w:rFonts w:asciiTheme="minorHAnsi" w:eastAsiaTheme="minorEastAsia" w:hAnsiTheme="minorHAnsi" w:cstheme="minorBidi"/>
                <w:noProof/>
                <w:lang w:eastAsia="es-ES"/>
              </w:rPr>
              <w:tab/>
            </w:r>
            <w:r w:rsidRPr="008E0E88">
              <w:rPr>
                <w:rStyle w:val="Hipervnculo"/>
                <w:noProof/>
              </w:rPr>
              <w:t>SERVIDOR BACKBONE ROUTER</w:t>
            </w:r>
            <w:r>
              <w:rPr>
                <w:noProof/>
                <w:webHidden/>
              </w:rPr>
              <w:tab/>
            </w:r>
            <w:r>
              <w:rPr>
                <w:noProof/>
                <w:webHidden/>
              </w:rPr>
              <w:fldChar w:fldCharType="begin"/>
            </w:r>
            <w:r>
              <w:rPr>
                <w:noProof/>
                <w:webHidden/>
              </w:rPr>
              <w:instrText xml:space="preserve"> PAGEREF _Toc81761783 \h </w:instrText>
            </w:r>
            <w:r>
              <w:rPr>
                <w:noProof/>
                <w:webHidden/>
              </w:rPr>
            </w:r>
          </w:ins>
          <w:r>
            <w:rPr>
              <w:noProof/>
              <w:webHidden/>
            </w:rPr>
            <w:fldChar w:fldCharType="separate"/>
          </w:r>
          <w:ins w:id="279" w:author="JORGE CONTRERAS ORTIZ" w:date="2021-09-05T19:14:00Z">
            <w:r>
              <w:rPr>
                <w:noProof/>
                <w:webHidden/>
              </w:rPr>
              <w:t>42</w:t>
            </w:r>
            <w:r>
              <w:rPr>
                <w:noProof/>
                <w:webHidden/>
              </w:rPr>
              <w:fldChar w:fldCharType="end"/>
            </w:r>
            <w:r w:rsidRPr="008E0E88">
              <w:rPr>
                <w:rStyle w:val="Hipervnculo"/>
                <w:noProof/>
              </w:rPr>
              <w:fldChar w:fldCharType="end"/>
            </w:r>
          </w:ins>
        </w:p>
        <w:p w14:paraId="6E754223" w14:textId="318D5884" w:rsidR="00257E99" w:rsidRDefault="00257E99">
          <w:pPr>
            <w:pStyle w:val="TDC6"/>
            <w:tabs>
              <w:tab w:val="left" w:pos="2421"/>
              <w:tab w:val="right" w:leader="dot" w:pos="8494"/>
            </w:tabs>
            <w:rPr>
              <w:ins w:id="280" w:author="JORGE CONTRERAS ORTIZ" w:date="2021-09-05T19:14:00Z"/>
              <w:rFonts w:asciiTheme="minorHAnsi" w:eastAsiaTheme="minorEastAsia" w:hAnsiTheme="minorHAnsi" w:cstheme="minorBidi"/>
              <w:noProof/>
              <w:lang w:eastAsia="es-ES"/>
            </w:rPr>
          </w:pPr>
          <w:ins w:id="28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5.2.</w:t>
            </w:r>
            <w:r>
              <w:rPr>
                <w:rFonts w:asciiTheme="minorHAnsi" w:eastAsiaTheme="minorEastAsia" w:hAnsiTheme="minorHAnsi" w:cstheme="minorBidi"/>
                <w:noProof/>
                <w:lang w:eastAsia="es-ES"/>
              </w:rPr>
              <w:tab/>
            </w:r>
            <w:r w:rsidRPr="008E0E88">
              <w:rPr>
                <w:rStyle w:val="Hipervnculo"/>
                <w:noProof/>
              </w:rPr>
              <w:t>DHCP</w:t>
            </w:r>
            <w:r>
              <w:rPr>
                <w:noProof/>
                <w:webHidden/>
              </w:rPr>
              <w:tab/>
            </w:r>
            <w:r>
              <w:rPr>
                <w:noProof/>
                <w:webHidden/>
              </w:rPr>
              <w:fldChar w:fldCharType="begin"/>
            </w:r>
            <w:r>
              <w:rPr>
                <w:noProof/>
                <w:webHidden/>
              </w:rPr>
              <w:instrText xml:space="preserve"> PAGEREF _Toc81761784 \h </w:instrText>
            </w:r>
            <w:r>
              <w:rPr>
                <w:noProof/>
                <w:webHidden/>
              </w:rPr>
            </w:r>
          </w:ins>
          <w:r>
            <w:rPr>
              <w:noProof/>
              <w:webHidden/>
            </w:rPr>
            <w:fldChar w:fldCharType="separate"/>
          </w:r>
          <w:ins w:id="282" w:author="JORGE CONTRERAS ORTIZ" w:date="2021-09-05T19:14:00Z">
            <w:r>
              <w:rPr>
                <w:noProof/>
                <w:webHidden/>
              </w:rPr>
              <w:t>43</w:t>
            </w:r>
            <w:r>
              <w:rPr>
                <w:noProof/>
                <w:webHidden/>
              </w:rPr>
              <w:fldChar w:fldCharType="end"/>
            </w:r>
            <w:r w:rsidRPr="008E0E88">
              <w:rPr>
                <w:rStyle w:val="Hipervnculo"/>
                <w:noProof/>
              </w:rPr>
              <w:fldChar w:fldCharType="end"/>
            </w:r>
          </w:ins>
        </w:p>
        <w:p w14:paraId="23771F5E" w14:textId="165AD6F7" w:rsidR="00257E99" w:rsidRDefault="00257E99">
          <w:pPr>
            <w:pStyle w:val="TDC6"/>
            <w:tabs>
              <w:tab w:val="left" w:pos="2421"/>
              <w:tab w:val="right" w:leader="dot" w:pos="8494"/>
            </w:tabs>
            <w:rPr>
              <w:ins w:id="283" w:author="JORGE CONTRERAS ORTIZ" w:date="2021-09-05T19:14:00Z"/>
              <w:rFonts w:asciiTheme="minorHAnsi" w:eastAsiaTheme="minorEastAsia" w:hAnsiTheme="minorHAnsi" w:cstheme="minorBidi"/>
              <w:noProof/>
              <w:lang w:eastAsia="es-ES"/>
            </w:rPr>
          </w:pPr>
          <w:ins w:id="28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5.3.</w:t>
            </w:r>
            <w:r>
              <w:rPr>
                <w:rFonts w:asciiTheme="minorHAnsi" w:eastAsiaTheme="minorEastAsia" w:hAnsiTheme="minorHAnsi" w:cstheme="minorBidi"/>
                <w:noProof/>
                <w:lang w:eastAsia="es-ES"/>
              </w:rPr>
              <w:tab/>
            </w:r>
            <w:r w:rsidRPr="008E0E88">
              <w:rPr>
                <w:rStyle w:val="Hipervnculo"/>
                <w:noProof/>
              </w:rPr>
              <w:t>NAT64</w:t>
            </w:r>
            <w:r>
              <w:rPr>
                <w:noProof/>
                <w:webHidden/>
              </w:rPr>
              <w:tab/>
            </w:r>
            <w:r>
              <w:rPr>
                <w:noProof/>
                <w:webHidden/>
              </w:rPr>
              <w:fldChar w:fldCharType="begin"/>
            </w:r>
            <w:r>
              <w:rPr>
                <w:noProof/>
                <w:webHidden/>
              </w:rPr>
              <w:instrText xml:space="preserve"> PAGEREF _Toc81761785 \h </w:instrText>
            </w:r>
            <w:r>
              <w:rPr>
                <w:noProof/>
                <w:webHidden/>
              </w:rPr>
            </w:r>
          </w:ins>
          <w:r>
            <w:rPr>
              <w:noProof/>
              <w:webHidden/>
            </w:rPr>
            <w:fldChar w:fldCharType="separate"/>
          </w:r>
          <w:ins w:id="285" w:author="JORGE CONTRERAS ORTIZ" w:date="2021-09-05T19:14:00Z">
            <w:r>
              <w:rPr>
                <w:noProof/>
                <w:webHidden/>
              </w:rPr>
              <w:t>44</w:t>
            </w:r>
            <w:r>
              <w:rPr>
                <w:noProof/>
                <w:webHidden/>
              </w:rPr>
              <w:fldChar w:fldCharType="end"/>
            </w:r>
            <w:r w:rsidRPr="008E0E88">
              <w:rPr>
                <w:rStyle w:val="Hipervnculo"/>
                <w:noProof/>
              </w:rPr>
              <w:fldChar w:fldCharType="end"/>
            </w:r>
          </w:ins>
        </w:p>
        <w:p w14:paraId="2BFB2D4B" w14:textId="71EA9306" w:rsidR="00257E99" w:rsidRDefault="00257E99">
          <w:pPr>
            <w:pStyle w:val="TDC6"/>
            <w:tabs>
              <w:tab w:val="left" w:pos="2421"/>
              <w:tab w:val="right" w:leader="dot" w:pos="8494"/>
            </w:tabs>
            <w:rPr>
              <w:ins w:id="286" w:author="JORGE CONTRERAS ORTIZ" w:date="2021-09-05T19:14:00Z"/>
              <w:rFonts w:asciiTheme="minorHAnsi" w:eastAsiaTheme="minorEastAsia" w:hAnsiTheme="minorHAnsi" w:cstheme="minorBidi"/>
              <w:noProof/>
              <w:lang w:eastAsia="es-ES"/>
            </w:rPr>
          </w:pPr>
          <w:ins w:id="28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5.4.</w:t>
            </w:r>
            <w:r>
              <w:rPr>
                <w:rFonts w:asciiTheme="minorHAnsi" w:eastAsiaTheme="minorEastAsia" w:hAnsiTheme="minorHAnsi" w:cstheme="minorBidi"/>
                <w:noProof/>
                <w:lang w:eastAsia="es-ES"/>
              </w:rPr>
              <w:tab/>
            </w:r>
            <w:r w:rsidRPr="008E0E88">
              <w:rPr>
                <w:rStyle w:val="Hipervnculo"/>
                <w:noProof/>
              </w:rPr>
              <w:t>COMMISSIONER</w:t>
            </w:r>
            <w:r>
              <w:rPr>
                <w:noProof/>
                <w:webHidden/>
              </w:rPr>
              <w:tab/>
            </w:r>
            <w:r>
              <w:rPr>
                <w:noProof/>
                <w:webHidden/>
              </w:rPr>
              <w:fldChar w:fldCharType="begin"/>
            </w:r>
            <w:r>
              <w:rPr>
                <w:noProof/>
                <w:webHidden/>
              </w:rPr>
              <w:instrText xml:space="preserve"> PAGEREF _Toc81761786 \h </w:instrText>
            </w:r>
            <w:r>
              <w:rPr>
                <w:noProof/>
                <w:webHidden/>
              </w:rPr>
            </w:r>
          </w:ins>
          <w:r>
            <w:rPr>
              <w:noProof/>
              <w:webHidden/>
            </w:rPr>
            <w:fldChar w:fldCharType="separate"/>
          </w:r>
          <w:ins w:id="288" w:author="JORGE CONTRERAS ORTIZ" w:date="2021-09-05T19:14:00Z">
            <w:r>
              <w:rPr>
                <w:noProof/>
                <w:webHidden/>
              </w:rPr>
              <w:t>45</w:t>
            </w:r>
            <w:r>
              <w:rPr>
                <w:noProof/>
                <w:webHidden/>
              </w:rPr>
              <w:fldChar w:fldCharType="end"/>
            </w:r>
            <w:r w:rsidRPr="008E0E88">
              <w:rPr>
                <w:rStyle w:val="Hipervnculo"/>
                <w:noProof/>
              </w:rPr>
              <w:fldChar w:fldCharType="end"/>
            </w:r>
          </w:ins>
        </w:p>
        <w:p w14:paraId="5E056F69" w14:textId="105520FD" w:rsidR="00257E99" w:rsidRDefault="00257E99">
          <w:pPr>
            <w:pStyle w:val="TDC5"/>
            <w:tabs>
              <w:tab w:val="left" w:pos="2017"/>
              <w:tab w:val="right" w:leader="dot" w:pos="8494"/>
            </w:tabs>
            <w:rPr>
              <w:ins w:id="289" w:author="JORGE CONTRERAS ORTIZ" w:date="2021-09-05T19:14:00Z"/>
              <w:rFonts w:asciiTheme="minorHAnsi" w:eastAsiaTheme="minorEastAsia" w:hAnsiTheme="minorHAnsi" w:cstheme="minorBidi"/>
              <w:noProof/>
              <w:lang w:eastAsia="es-ES"/>
            </w:rPr>
          </w:pPr>
          <w:ins w:id="29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6.</w:t>
            </w:r>
            <w:r>
              <w:rPr>
                <w:rFonts w:asciiTheme="minorHAnsi" w:eastAsiaTheme="minorEastAsia" w:hAnsiTheme="minorHAnsi" w:cstheme="minorBidi"/>
                <w:noProof/>
                <w:lang w:eastAsia="es-ES"/>
              </w:rPr>
              <w:tab/>
            </w:r>
            <w:r w:rsidRPr="008E0E88">
              <w:rPr>
                <w:rStyle w:val="Hipervnculo"/>
                <w:noProof/>
              </w:rPr>
              <w:t>VISUAL NETWORK</w:t>
            </w:r>
            <w:r>
              <w:rPr>
                <w:noProof/>
                <w:webHidden/>
              </w:rPr>
              <w:tab/>
            </w:r>
            <w:r>
              <w:rPr>
                <w:noProof/>
                <w:webHidden/>
              </w:rPr>
              <w:fldChar w:fldCharType="begin"/>
            </w:r>
            <w:r>
              <w:rPr>
                <w:noProof/>
                <w:webHidden/>
              </w:rPr>
              <w:instrText xml:space="preserve"> PAGEREF _Toc81761787 \h </w:instrText>
            </w:r>
            <w:r>
              <w:rPr>
                <w:noProof/>
                <w:webHidden/>
              </w:rPr>
            </w:r>
          </w:ins>
          <w:r>
            <w:rPr>
              <w:noProof/>
              <w:webHidden/>
            </w:rPr>
            <w:fldChar w:fldCharType="separate"/>
          </w:r>
          <w:ins w:id="291" w:author="JORGE CONTRERAS ORTIZ" w:date="2021-09-05T19:14:00Z">
            <w:r>
              <w:rPr>
                <w:noProof/>
                <w:webHidden/>
              </w:rPr>
              <w:t>46</w:t>
            </w:r>
            <w:r>
              <w:rPr>
                <w:noProof/>
                <w:webHidden/>
              </w:rPr>
              <w:fldChar w:fldCharType="end"/>
            </w:r>
            <w:r w:rsidRPr="008E0E88">
              <w:rPr>
                <w:rStyle w:val="Hipervnculo"/>
                <w:noProof/>
              </w:rPr>
              <w:fldChar w:fldCharType="end"/>
            </w:r>
          </w:ins>
        </w:p>
        <w:p w14:paraId="118FEED5" w14:textId="1507F9DF" w:rsidR="00257E99" w:rsidRDefault="00257E99">
          <w:pPr>
            <w:pStyle w:val="TDC5"/>
            <w:tabs>
              <w:tab w:val="left" w:pos="2017"/>
              <w:tab w:val="right" w:leader="dot" w:pos="8494"/>
            </w:tabs>
            <w:rPr>
              <w:ins w:id="292" w:author="JORGE CONTRERAS ORTIZ" w:date="2021-09-05T19:14:00Z"/>
              <w:rFonts w:asciiTheme="minorHAnsi" w:eastAsiaTheme="minorEastAsia" w:hAnsiTheme="minorHAnsi" w:cstheme="minorBidi"/>
              <w:noProof/>
              <w:lang w:eastAsia="es-ES"/>
            </w:rPr>
          </w:pPr>
          <w:ins w:id="29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3.7.</w:t>
            </w:r>
            <w:r>
              <w:rPr>
                <w:rFonts w:asciiTheme="minorHAnsi" w:eastAsiaTheme="minorEastAsia" w:hAnsiTheme="minorHAnsi" w:cstheme="minorBidi"/>
                <w:noProof/>
                <w:lang w:eastAsia="es-ES"/>
              </w:rPr>
              <w:tab/>
            </w:r>
            <w:r w:rsidRPr="008E0E88">
              <w:rPr>
                <w:rStyle w:val="Hipervnculo"/>
                <w:noProof/>
              </w:rPr>
              <w:t>LOGS</w:t>
            </w:r>
            <w:r>
              <w:rPr>
                <w:noProof/>
                <w:webHidden/>
              </w:rPr>
              <w:tab/>
            </w:r>
            <w:r>
              <w:rPr>
                <w:noProof/>
                <w:webHidden/>
              </w:rPr>
              <w:fldChar w:fldCharType="begin"/>
            </w:r>
            <w:r>
              <w:rPr>
                <w:noProof/>
                <w:webHidden/>
              </w:rPr>
              <w:instrText xml:space="preserve"> PAGEREF _Toc81761788 \h </w:instrText>
            </w:r>
            <w:r>
              <w:rPr>
                <w:noProof/>
                <w:webHidden/>
              </w:rPr>
            </w:r>
          </w:ins>
          <w:r>
            <w:rPr>
              <w:noProof/>
              <w:webHidden/>
            </w:rPr>
            <w:fldChar w:fldCharType="separate"/>
          </w:r>
          <w:ins w:id="294" w:author="JORGE CONTRERAS ORTIZ" w:date="2021-09-05T19:14:00Z">
            <w:r>
              <w:rPr>
                <w:noProof/>
                <w:webHidden/>
              </w:rPr>
              <w:t>47</w:t>
            </w:r>
            <w:r>
              <w:rPr>
                <w:noProof/>
                <w:webHidden/>
              </w:rPr>
              <w:fldChar w:fldCharType="end"/>
            </w:r>
            <w:r w:rsidRPr="008E0E88">
              <w:rPr>
                <w:rStyle w:val="Hipervnculo"/>
                <w:noProof/>
              </w:rPr>
              <w:fldChar w:fldCharType="end"/>
            </w:r>
          </w:ins>
        </w:p>
        <w:p w14:paraId="59CA1321" w14:textId="42C94750" w:rsidR="00257E99" w:rsidRDefault="00257E99">
          <w:pPr>
            <w:pStyle w:val="TDC4"/>
            <w:tabs>
              <w:tab w:val="left" w:pos="1760"/>
              <w:tab w:val="right" w:leader="dot" w:pos="8494"/>
            </w:tabs>
            <w:rPr>
              <w:ins w:id="295" w:author="JORGE CONTRERAS ORTIZ" w:date="2021-09-05T19:14:00Z"/>
              <w:rFonts w:asciiTheme="minorHAnsi" w:eastAsiaTheme="minorEastAsia" w:hAnsiTheme="minorHAnsi" w:cstheme="minorBidi"/>
              <w:noProof/>
              <w:lang w:eastAsia="es-ES"/>
            </w:rPr>
          </w:pPr>
          <w:ins w:id="29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8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8E0E88">
              <w:rPr>
                <w:rStyle w:val="Hipervnculo"/>
                <w:noProof/>
              </w:rPr>
              <w:t>BREVE RESUMEN</w:t>
            </w:r>
            <w:r>
              <w:rPr>
                <w:noProof/>
                <w:webHidden/>
              </w:rPr>
              <w:tab/>
            </w:r>
            <w:r>
              <w:rPr>
                <w:noProof/>
                <w:webHidden/>
              </w:rPr>
              <w:fldChar w:fldCharType="begin"/>
            </w:r>
            <w:r>
              <w:rPr>
                <w:noProof/>
                <w:webHidden/>
              </w:rPr>
              <w:instrText xml:space="preserve"> PAGEREF _Toc81761789 \h </w:instrText>
            </w:r>
            <w:r>
              <w:rPr>
                <w:noProof/>
                <w:webHidden/>
              </w:rPr>
            </w:r>
          </w:ins>
          <w:r>
            <w:rPr>
              <w:noProof/>
              <w:webHidden/>
            </w:rPr>
            <w:fldChar w:fldCharType="separate"/>
          </w:r>
          <w:ins w:id="297" w:author="JORGE CONTRERAS ORTIZ" w:date="2021-09-05T19:14:00Z">
            <w:r>
              <w:rPr>
                <w:noProof/>
                <w:webHidden/>
              </w:rPr>
              <w:t>48</w:t>
            </w:r>
            <w:r>
              <w:rPr>
                <w:noProof/>
                <w:webHidden/>
              </w:rPr>
              <w:fldChar w:fldCharType="end"/>
            </w:r>
            <w:r w:rsidRPr="008E0E88">
              <w:rPr>
                <w:rStyle w:val="Hipervnculo"/>
                <w:noProof/>
              </w:rPr>
              <w:fldChar w:fldCharType="end"/>
            </w:r>
          </w:ins>
        </w:p>
        <w:p w14:paraId="384CCA35" w14:textId="51F4283D" w:rsidR="00257E99" w:rsidRDefault="00257E99">
          <w:pPr>
            <w:pStyle w:val="TDC5"/>
            <w:tabs>
              <w:tab w:val="left" w:pos="2017"/>
              <w:tab w:val="right" w:leader="dot" w:pos="8494"/>
            </w:tabs>
            <w:rPr>
              <w:ins w:id="298" w:author="JORGE CONTRERAS ORTIZ" w:date="2021-09-05T19:14:00Z"/>
              <w:rFonts w:asciiTheme="minorHAnsi" w:eastAsiaTheme="minorEastAsia" w:hAnsiTheme="minorHAnsi" w:cstheme="minorBidi"/>
              <w:noProof/>
              <w:lang w:eastAsia="es-ES"/>
            </w:rPr>
          </w:pPr>
          <w:ins w:id="29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4.1.</w:t>
            </w:r>
            <w:r>
              <w:rPr>
                <w:rFonts w:asciiTheme="minorHAnsi" w:eastAsiaTheme="minorEastAsia" w:hAnsiTheme="minorHAnsi" w:cstheme="minorBidi"/>
                <w:noProof/>
                <w:lang w:eastAsia="es-ES"/>
              </w:rPr>
              <w:tab/>
            </w:r>
            <w:r w:rsidRPr="008E0E88">
              <w:rPr>
                <w:rStyle w:val="Hipervnculo"/>
                <w:noProof/>
              </w:rPr>
              <w:t>SISTEMA DE FICHEROS AVANZADO</w:t>
            </w:r>
            <w:r>
              <w:rPr>
                <w:noProof/>
                <w:webHidden/>
              </w:rPr>
              <w:tab/>
            </w:r>
            <w:r>
              <w:rPr>
                <w:noProof/>
                <w:webHidden/>
              </w:rPr>
              <w:fldChar w:fldCharType="begin"/>
            </w:r>
            <w:r>
              <w:rPr>
                <w:noProof/>
                <w:webHidden/>
              </w:rPr>
              <w:instrText xml:space="preserve"> PAGEREF _Toc81761790 \h </w:instrText>
            </w:r>
            <w:r>
              <w:rPr>
                <w:noProof/>
                <w:webHidden/>
              </w:rPr>
            </w:r>
          </w:ins>
          <w:r>
            <w:rPr>
              <w:noProof/>
              <w:webHidden/>
            </w:rPr>
            <w:fldChar w:fldCharType="separate"/>
          </w:r>
          <w:ins w:id="300" w:author="JORGE CONTRERAS ORTIZ" w:date="2021-09-05T19:14:00Z">
            <w:r>
              <w:rPr>
                <w:noProof/>
                <w:webHidden/>
              </w:rPr>
              <w:t>48</w:t>
            </w:r>
            <w:r>
              <w:rPr>
                <w:noProof/>
                <w:webHidden/>
              </w:rPr>
              <w:fldChar w:fldCharType="end"/>
            </w:r>
            <w:r w:rsidRPr="008E0E88">
              <w:rPr>
                <w:rStyle w:val="Hipervnculo"/>
                <w:noProof/>
              </w:rPr>
              <w:fldChar w:fldCharType="end"/>
            </w:r>
          </w:ins>
        </w:p>
        <w:p w14:paraId="74F61856" w14:textId="3AD6EE46" w:rsidR="00257E99" w:rsidRDefault="00257E99">
          <w:pPr>
            <w:pStyle w:val="TDC5"/>
            <w:tabs>
              <w:tab w:val="left" w:pos="2017"/>
              <w:tab w:val="right" w:leader="dot" w:pos="8494"/>
            </w:tabs>
            <w:rPr>
              <w:ins w:id="301" w:author="JORGE CONTRERAS ORTIZ" w:date="2021-09-05T19:14:00Z"/>
              <w:rFonts w:asciiTheme="minorHAnsi" w:eastAsiaTheme="minorEastAsia" w:hAnsiTheme="minorHAnsi" w:cstheme="minorBidi"/>
              <w:noProof/>
              <w:lang w:eastAsia="es-ES"/>
            </w:rPr>
          </w:pPr>
          <w:ins w:id="30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4.2.</w:t>
            </w:r>
            <w:r>
              <w:rPr>
                <w:rFonts w:asciiTheme="minorHAnsi" w:eastAsiaTheme="minorEastAsia" w:hAnsiTheme="minorHAnsi" w:cstheme="minorBidi"/>
                <w:noProof/>
                <w:lang w:eastAsia="es-ES"/>
              </w:rPr>
              <w:tab/>
            </w:r>
            <w:r w:rsidRPr="008E0E88">
              <w:rPr>
                <w:rStyle w:val="Hipervnculo"/>
                <w:noProof/>
              </w:rPr>
              <w:t>SERVICIOS CRÍTICOS</w:t>
            </w:r>
            <w:r>
              <w:rPr>
                <w:noProof/>
                <w:webHidden/>
              </w:rPr>
              <w:tab/>
            </w:r>
            <w:r>
              <w:rPr>
                <w:noProof/>
                <w:webHidden/>
              </w:rPr>
              <w:fldChar w:fldCharType="begin"/>
            </w:r>
            <w:r>
              <w:rPr>
                <w:noProof/>
                <w:webHidden/>
              </w:rPr>
              <w:instrText xml:space="preserve"> PAGEREF _Toc81761791 \h </w:instrText>
            </w:r>
            <w:r>
              <w:rPr>
                <w:noProof/>
                <w:webHidden/>
              </w:rPr>
            </w:r>
          </w:ins>
          <w:r>
            <w:rPr>
              <w:noProof/>
              <w:webHidden/>
            </w:rPr>
            <w:fldChar w:fldCharType="separate"/>
          </w:r>
          <w:ins w:id="303" w:author="JORGE CONTRERAS ORTIZ" w:date="2021-09-05T19:14:00Z">
            <w:r>
              <w:rPr>
                <w:noProof/>
                <w:webHidden/>
              </w:rPr>
              <w:t>48</w:t>
            </w:r>
            <w:r>
              <w:rPr>
                <w:noProof/>
                <w:webHidden/>
              </w:rPr>
              <w:fldChar w:fldCharType="end"/>
            </w:r>
            <w:r w:rsidRPr="008E0E88">
              <w:rPr>
                <w:rStyle w:val="Hipervnculo"/>
                <w:noProof/>
              </w:rPr>
              <w:fldChar w:fldCharType="end"/>
            </w:r>
          </w:ins>
        </w:p>
        <w:p w14:paraId="20108737" w14:textId="030889E0" w:rsidR="00257E99" w:rsidRDefault="00257E99">
          <w:pPr>
            <w:pStyle w:val="TDC5"/>
            <w:tabs>
              <w:tab w:val="left" w:pos="2017"/>
              <w:tab w:val="right" w:leader="dot" w:pos="8494"/>
            </w:tabs>
            <w:rPr>
              <w:ins w:id="304" w:author="JORGE CONTRERAS ORTIZ" w:date="2021-09-05T19:14:00Z"/>
              <w:rFonts w:asciiTheme="minorHAnsi" w:eastAsiaTheme="minorEastAsia" w:hAnsiTheme="minorHAnsi" w:cstheme="minorBidi"/>
              <w:noProof/>
              <w:lang w:eastAsia="es-ES"/>
            </w:rPr>
          </w:pPr>
          <w:ins w:id="30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1.4.3.</w:t>
            </w:r>
            <w:r>
              <w:rPr>
                <w:rFonts w:asciiTheme="minorHAnsi" w:eastAsiaTheme="minorEastAsia" w:hAnsiTheme="minorHAnsi" w:cstheme="minorBidi"/>
                <w:noProof/>
                <w:lang w:eastAsia="es-ES"/>
              </w:rPr>
              <w:tab/>
            </w:r>
            <w:r w:rsidRPr="008E0E88">
              <w:rPr>
                <w:rStyle w:val="Hipervnculo"/>
                <w:noProof/>
              </w:rPr>
              <w:t>COMUNICACIÓN ENTRE PROCESOS</w:t>
            </w:r>
            <w:r>
              <w:rPr>
                <w:noProof/>
                <w:webHidden/>
              </w:rPr>
              <w:tab/>
            </w:r>
            <w:r>
              <w:rPr>
                <w:noProof/>
                <w:webHidden/>
              </w:rPr>
              <w:fldChar w:fldCharType="begin"/>
            </w:r>
            <w:r>
              <w:rPr>
                <w:noProof/>
                <w:webHidden/>
              </w:rPr>
              <w:instrText xml:space="preserve"> PAGEREF _Toc81761792 \h </w:instrText>
            </w:r>
            <w:r>
              <w:rPr>
                <w:noProof/>
                <w:webHidden/>
              </w:rPr>
            </w:r>
          </w:ins>
          <w:r>
            <w:rPr>
              <w:noProof/>
              <w:webHidden/>
            </w:rPr>
            <w:fldChar w:fldCharType="separate"/>
          </w:r>
          <w:ins w:id="306" w:author="JORGE CONTRERAS ORTIZ" w:date="2021-09-05T19:14:00Z">
            <w:r>
              <w:rPr>
                <w:noProof/>
                <w:webHidden/>
              </w:rPr>
              <w:t>49</w:t>
            </w:r>
            <w:r>
              <w:rPr>
                <w:noProof/>
                <w:webHidden/>
              </w:rPr>
              <w:fldChar w:fldCharType="end"/>
            </w:r>
            <w:r w:rsidRPr="008E0E88">
              <w:rPr>
                <w:rStyle w:val="Hipervnculo"/>
                <w:noProof/>
              </w:rPr>
              <w:fldChar w:fldCharType="end"/>
            </w:r>
          </w:ins>
        </w:p>
        <w:p w14:paraId="35201914" w14:textId="0B4B2548" w:rsidR="00257E99" w:rsidRDefault="00257E99">
          <w:pPr>
            <w:pStyle w:val="TDC3"/>
            <w:rPr>
              <w:ins w:id="307" w:author="JORGE CONTRERAS ORTIZ" w:date="2021-09-05T19:14:00Z"/>
              <w:rFonts w:asciiTheme="minorHAnsi" w:hAnsiTheme="minorHAnsi" w:cstheme="minorBidi"/>
              <w:noProof/>
            </w:rPr>
          </w:pPr>
          <w:ins w:id="30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rFonts w:eastAsiaTheme="minorHAnsi"/>
                <w:noProof/>
              </w:rPr>
              <w:t>3.2.2.</w:t>
            </w:r>
            <w:r>
              <w:rPr>
                <w:rFonts w:asciiTheme="minorHAnsi" w:hAnsiTheme="minorHAnsi" w:cstheme="minorBidi"/>
                <w:noProof/>
              </w:rPr>
              <w:tab/>
            </w:r>
            <w:r w:rsidRPr="008E0E88">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761793 \h </w:instrText>
            </w:r>
            <w:r>
              <w:rPr>
                <w:noProof/>
                <w:webHidden/>
              </w:rPr>
            </w:r>
          </w:ins>
          <w:r>
            <w:rPr>
              <w:noProof/>
              <w:webHidden/>
            </w:rPr>
            <w:fldChar w:fldCharType="separate"/>
          </w:r>
          <w:ins w:id="309" w:author="JORGE CONTRERAS ORTIZ" w:date="2021-09-05T19:14:00Z">
            <w:r>
              <w:rPr>
                <w:noProof/>
                <w:webHidden/>
              </w:rPr>
              <w:t>50</w:t>
            </w:r>
            <w:r>
              <w:rPr>
                <w:noProof/>
                <w:webHidden/>
              </w:rPr>
              <w:fldChar w:fldCharType="end"/>
            </w:r>
            <w:r w:rsidRPr="008E0E88">
              <w:rPr>
                <w:rStyle w:val="Hipervnculo"/>
                <w:noProof/>
              </w:rPr>
              <w:fldChar w:fldCharType="end"/>
            </w:r>
          </w:ins>
        </w:p>
        <w:p w14:paraId="2B6EF4C6" w14:textId="6B607F12" w:rsidR="00257E99" w:rsidRDefault="00257E99">
          <w:pPr>
            <w:pStyle w:val="TDC4"/>
            <w:tabs>
              <w:tab w:val="left" w:pos="1760"/>
              <w:tab w:val="right" w:leader="dot" w:pos="8494"/>
            </w:tabs>
            <w:rPr>
              <w:ins w:id="310" w:author="JORGE CONTRERAS ORTIZ" w:date="2021-09-05T19:14:00Z"/>
              <w:rFonts w:asciiTheme="minorHAnsi" w:eastAsiaTheme="minorEastAsia" w:hAnsiTheme="minorHAnsi" w:cstheme="minorBidi"/>
              <w:noProof/>
              <w:lang w:eastAsia="es-ES"/>
            </w:rPr>
          </w:pPr>
          <w:ins w:id="31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8E0E88">
              <w:rPr>
                <w:rStyle w:val="Hipervnculo"/>
                <w:noProof/>
              </w:rPr>
              <w:t>INSTALACIÓN DE DRIVERS USB Y DEL BOOTLOADER</w:t>
            </w:r>
            <w:r>
              <w:rPr>
                <w:noProof/>
                <w:webHidden/>
              </w:rPr>
              <w:tab/>
            </w:r>
            <w:r>
              <w:rPr>
                <w:noProof/>
                <w:webHidden/>
              </w:rPr>
              <w:fldChar w:fldCharType="begin"/>
            </w:r>
            <w:r>
              <w:rPr>
                <w:noProof/>
                <w:webHidden/>
              </w:rPr>
              <w:instrText xml:space="preserve"> PAGEREF _Toc81761794 \h </w:instrText>
            </w:r>
            <w:r>
              <w:rPr>
                <w:noProof/>
                <w:webHidden/>
              </w:rPr>
            </w:r>
          </w:ins>
          <w:r>
            <w:rPr>
              <w:noProof/>
              <w:webHidden/>
            </w:rPr>
            <w:fldChar w:fldCharType="separate"/>
          </w:r>
          <w:ins w:id="312" w:author="JORGE CONTRERAS ORTIZ" w:date="2021-09-05T19:14:00Z">
            <w:r>
              <w:rPr>
                <w:noProof/>
                <w:webHidden/>
              </w:rPr>
              <w:t>50</w:t>
            </w:r>
            <w:r>
              <w:rPr>
                <w:noProof/>
                <w:webHidden/>
              </w:rPr>
              <w:fldChar w:fldCharType="end"/>
            </w:r>
            <w:r w:rsidRPr="008E0E88">
              <w:rPr>
                <w:rStyle w:val="Hipervnculo"/>
                <w:noProof/>
              </w:rPr>
              <w:fldChar w:fldCharType="end"/>
            </w:r>
          </w:ins>
        </w:p>
        <w:p w14:paraId="5AB127F8" w14:textId="4F7DF96D" w:rsidR="00257E99" w:rsidRDefault="00257E99">
          <w:pPr>
            <w:pStyle w:val="TDC5"/>
            <w:tabs>
              <w:tab w:val="left" w:pos="2017"/>
              <w:tab w:val="right" w:leader="dot" w:pos="8494"/>
            </w:tabs>
            <w:rPr>
              <w:ins w:id="313" w:author="JORGE CONTRERAS ORTIZ" w:date="2021-09-05T19:14:00Z"/>
              <w:rFonts w:asciiTheme="minorHAnsi" w:eastAsiaTheme="minorEastAsia" w:hAnsiTheme="minorHAnsi" w:cstheme="minorBidi"/>
              <w:noProof/>
              <w:lang w:eastAsia="es-ES"/>
            </w:rPr>
          </w:pPr>
          <w:ins w:id="31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1.1.</w:t>
            </w:r>
            <w:r>
              <w:rPr>
                <w:rFonts w:asciiTheme="minorHAnsi" w:eastAsiaTheme="minorEastAsia" w:hAnsiTheme="minorHAnsi" w:cstheme="minorBidi"/>
                <w:noProof/>
                <w:lang w:eastAsia="es-ES"/>
              </w:rPr>
              <w:tab/>
            </w:r>
            <w:r w:rsidRPr="008E0E88">
              <w:rPr>
                <w:rStyle w:val="Hipervnculo"/>
                <w:noProof/>
              </w:rPr>
              <w:t>WINDOWS</w:t>
            </w:r>
            <w:r>
              <w:rPr>
                <w:noProof/>
                <w:webHidden/>
              </w:rPr>
              <w:tab/>
            </w:r>
            <w:r>
              <w:rPr>
                <w:noProof/>
                <w:webHidden/>
              </w:rPr>
              <w:fldChar w:fldCharType="begin"/>
            </w:r>
            <w:r>
              <w:rPr>
                <w:noProof/>
                <w:webHidden/>
              </w:rPr>
              <w:instrText xml:space="preserve"> PAGEREF _Toc81761795 \h </w:instrText>
            </w:r>
            <w:r>
              <w:rPr>
                <w:noProof/>
                <w:webHidden/>
              </w:rPr>
            </w:r>
          </w:ins>
          <w:r>
            <w:rPr>
              <w:noProof/>
              <w:webHidden/>
            </w:rPr>
            <w:fldChar w:fldCharType="separate"/>
          </w:r>
          <w:ins w:id="315" w:author="JORGE CONTRERAS ORTIZ" w:date="2021-09-05T19:14:00Z">
            <w:r>
              <w:rPr>
                <w:noProof/>
                <w:webHidden/>
              </w:rPr>
              <w:t>51</w:t>
            </w:r>
            <w:r>
              <w:rPr>
                <w:noProof/>
                <w:webHidden/>
              </w:rPr>
              <w:fldChar w:fldCharType="end"/>
            </w:r>
            <w:r w:rsidRPr="008E0E88">
              <w:rPr>
                <w:rStyle w:val="Hipervnculo"/>
                <w:noProof/>
              </w:rPr>
              <w:fldChar w:fldCharType="end"/>
            </w:r>
          </w:ins>
        </w:p>
        <w:p w14:paraId="59573F57" w14:textId="3D952977" w:rsidR="00257E99" w:rsidRDefault="00257E99">
          <w:pPr>
            <w:pStyle w:val="TDC5"/>
            <w:tabs>
              <w:tab w:val="left" w:pos="2017"/>
              <w:tab w:val="right" w:leader="dot" w:pos="8494"/>
            </w:tabs>
            <w:rPr>
              <w:ins w:id="316" w:author="JORGE CONTRERAS ORTIZ" w:date="2021-09-05T19:14:00Z"/>
              <w:rFonts w:asciiTheme="minorHAnsi" w:eastAsiaTheme="minorEastAsia" w:hAnsiTheme="minorHAnsi" w:cstheme="minorBidi"/>
              <w:noProof/>
              <w:lang w:eastAsia="es-ES"/>
            </w:rPr>
          </w:pPr>
          <w:ins w:id="31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1.2.</w:t>
            </w:r>
            <w:r>
              <w:rPr>
                <w:rFonts w:asciiTheme="minorHAnsi" w:eastAsiaTheme="minorEastAsia" w:hAnsiTheme="minorHAnsi" w:cstheme="minorBidi"/>
                <w:noProof/>
                <w:lang w:eastAsia="es-ES"/>
              </w:rPr>
              <w:tab/>
            </w:r>
            <w:r w:rsidRPr="008E0E88">
              <w:rPr>
                <w:rStyle w:val="Hipervnculo"/>
                <w:noProof/>
              </w:rPr>
              <w:t>LINUX / MAC OS</w:t>
            </w:r>
            <w:r>
              <w:rPr>
                <w:noProof/>
                <w:webHidden/>
              </w:rPr>
              <w:tab/>
            </w:r>
            <w:r>
              <w:rPr>
                <w:noProof/>
                <w:webHidden/>
              </w:rPr>
              <w:fldChar w:fldCharType="begin"/>
            </w:r>
            <w:r>
              <w:rPr>
                <w:noProof/>
                <w:webHidden/>
              </w:rPr>
              <w:instrText xml:space="preserve"> PAGEREF _Toc81761796 \h </w:instrText>
            </w:r>
            <w:r>
              <w:rPr>
                <w:noProof/>
                <w:webHidden/>
              </w:rPr>
            </w:r>
          </w:ins>
          <w:r>
            <w:rPr>
              <w:noProof/>
              <w:webHidden/>
            </w:rPr>
            <w:fldChar w:fldCharType="separate"/>
          </w:r>
          <w:ins w:id="318" w:author="JORGE CONTRERAS ORTIZ" w:date="2021-09-05T19:14:00Z">
            <w:r>
              <w:rPr>
                <w:noProof/>
                <w:webHidden/>
              </w:rPr>
              <w:t>53</w:t>
            </w:r>
            <w:r>
              <w:rPr>
                <w:noProof/>
                <w:webHidden/>
              </w:rPr>
              <w:fldChar w:fldCharType="end"/>
            </w:r>
            <w:r w:rsidRPr="008E0E88">
              <w:rPr>
                <w:rStyle w:val="Hipervnculo"/>
                <w:noProof/>
              </w:rPr>
              <w:fldChar w:fldCharType="end"/>
            </w:r>
          </w:ins>
        </w:p>
        <w:p w14:paraId="0325DC2D" w14:textId="3516F183" w:rsidR="00257E99" w:rsidRDefault="00257E99">
          <w:pPr>
            <w:pStyle w:val="TDC4"/>
            <w:tabs>
              <w:tab w:val="left" w:pos="1760"/>
              <w:tab w:val="right" w:leader="dot" w:pos="8494"/>
            </w:tabs>
            <w:rPr>
              <w:ins w:id="319" w:author="JORGE CONTRERAS ORTIZ" w:date="2021-09-05T19:14:00Z"/>
              <w:rFonts w:asciiTheme="minorHAnsi" w:eastAsiaTheme="minorEastAsia" w:hAnsiTheme="minorHAnsi" w:cstheme="minorBidi"/>
              <w:noProof/>
              <w:lang w:eastAsia="es-ES"/>
            </w:rPr>
          </w:pPr>
          <w:ins w:id="32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8E0E88">
              <w:rPr>
                <w:rStyle w:val="Hipervnculo"/>
                <w:noProof/>
              </w:rPr>
              <w:t>INSTALL “DFU-UTIL”</w:t>
            </w:r>
            <w:r>
              <w:rPr>
                <w:noProof/>
                <w:webHidden/>
              </w:rPr>
              <w:tab/>
            </w:r>
            <w:r>
              <w:rPr>
                <w:noProof/>
                <w:webHidden/>
              </w:rPr>
              <w:fldChar w:fldCharType="begin"/>
            </w:r>
            <w:r>
              <w:rPr>
                <w:noProof/>
                <w:webHidden/>
              </w:rPr>
              <w:instrText xml:space="preserve"> PAGEREF _Toc81761797 \h </w:instrText>
            </w:r>
            <w:r>
              <w:rPr>
                <w:noProof/>
                <w:webHidden/>
              </w:rPr>
            </w:r>
          </w:ins>
          <w:r>
            <w:rPr>
              <w:noProof/>
              <w:webHidden/>
            </w:rPr>
            <w:fldChar w:fldCharType="separate"/>
          </w:r>
          <w:ins w:id="321" w:author="JORGE CONTRERAS ORTIZ" w:date="2021-09-05T19:14:00Z">
            <w:r>
              <w:rPr>
                <w:noProof/>
                <w:webHidden/>
              </w:rPr>
              <w:t>53</w:t>
            </w:r>
            <w:r>
              <w:rPr>
                <w:noProof/>
                <w:webHidden/>
              </w:rPr>
              <w:fldChar w:fldCharType="end"/>
            </w:r>
            <w:r w:rsidRPr="008E0E88">
              <w:rPr>
                <w:rStyle w:val="Hipervnculo"/>
                <w:noProof/>
              </w:rPr>
              <w:fldChar w:fldCharType="end"/>
            </w:r>
          </w:ins>
        </w:p>
        <w:p w14:paraId="5E7C6F94" w14:textId="3E4EE3ED" w:rsidR="00257E99" w:rsidRDefault="00257E99">
          <w:pPr>
            <w:pStyle w:val="TDC4"/>
            <w:tabs>
              <w:tab w:val="left" w:pos="1760"/>
              <w:tab w:val="right" w:leader="dot" w:pos="8494"/>
            </w:tabs>
            <w:rPr>
              <w:ins w:id="322" w:author="JORGE CONTRERAS ORTIZ" w:date="2021-09-05T19:14:00Z"/>
              <w:rFonts w:asciiTheme="minorHAnsi" w:eastAsiaTheme="minorEastAsia" w:hAnsiTheme="minorHAnsi" w:cstheme="minorBidi"/>
              <w:noProof/>
              <w:lang w:eastAsia="es-ES"/>
            </w:rPr>
          </w:pPr>
          <w:ins w:id="32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8E0E88">
              <w:rPr>
                <w:rStyle w:val="Hipervnculo"/>
                <w:noProof/>
              </w:rPr>
              <w:t>ACTUALIZACIÓN DE FIRMWARE</w:t>
            </w:r>
            <w:r>
              <w:rPr>
                <w:noProof/>
                <w:webHidden/>
              </w:rPr>
              <w:tab/>
            </w:r>
            <w:r>
              <w:rPr>
                <w:noProof/>
                <w:webHidden/>
              </w:rPr>
              <w:fldChar w:fldCharType="begin"/>
            </w:r>
            <w:r>
              <w:rPr>
                <w:noProof/>
                <w:webHidden/>
              </w:rPr>
              <w:instrText xml:space="preserve"> PAGEREF _Toc81761798 \h </w:instrText>
            </w:r>
            <w:r>
              <w:rPr>
                <w:noProof/>
                <w:webHidden/>
              </w:rPr>
            </w:r>
          </w:ins>
          <w:r>
            <w:rPr>
              <w:noProof/>
              <w:webHidden/>
            </w:rPr>
            <w:fldChar w:fldCharType="separate"/>
          </w:r>
          <w:ins w:id="324" w:author="JORGE CONTRERAS ORTIZ" w:date="2021-09-05T19:14:00Z">
            <w:r>
              <w:rPr>
                <w:noProof/>
                <w:webHidden/>
              </w:rPr>
              <w:t>54</w:t>
            </w:r>
            <w:r>
              <w:rPr>
                <w:noProof/>
                <w:webHidden/>
              </w:rPr>
              <w:fldChar w:fldCharType="end"/>
            </w:r>
            <w:r w:rsidRPr="008E0E88">
              <w:rPr>
                <w:rStyle w:val="Hipervnculo"/>
                <w:noProof/>
              </w:rPr>
              <w:fldChar w:fldCharType="end"/>
            </w:r>
          </w:ins>
        </w:p>
        <w:p w14:paraId="66D17AAD" w14:textId="5714E6E8" w:rsidR="00257E99" w:rsidRDefault="00257E99">
          <w:pPr>
            <w:pStyle w:val="TDC4"/>
            <w:tabs>
              <w:tab w:val="left" w:pos="1760"/>
              <w:tab w:val="right" w:leader="dot" w:pos="8494"/>
            </w:tabs>
            <w:rPr>
              <w:ins w:id="325" w:author="JORGE CONTRERAS ORTIZ" w:date="2021-09-05T19:14:00Z"/>
              <w:rFonts w:asciiTheme="minorHAnsi" w:eastAsiaTheme="minorEastAsia" w:hAnsiTheme="minorHAnsi" w:cstheme="minorBidi"/>
              <w:noProof/>
              <w:lang w:eastAsia="es-ES"/>
            </w:rPr>
          </w:pPr>
          <w:ins w:id="32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79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8E0E88">
              <w:rPr>
                <w:rStyle w:val="Hipervnculo"/>
                <w:noProof/>
              </w:rPr>
              <w:t>RUNTIME – INSTALACIÓN DE DRIVERS USB</w:t>
            </w:r>
            <w:r>
              <w:rPr>
                <w:noProof/>
                <w:webHidden/>
              </w:rPr>
              <w:tab/>
            </w:r>
            <w:r>
              <w:rPr>
                <w:noProof/>
                <w:webHidden/>
              </w:rPr>
              <w:fldChar w:fldCharType="begin"/>
            </w:r>
            <w:r>
              <w:rPr>
                <w:noProof/>
                <w:webHidden/>
              </w:rPr>
              <w:instrText xml:space="preserve"> PAGEREF _Toc81761799 \h </w:instrText>
            </w:r>
            <w:r>
              <w:rPr>
                <w:noProof/>
                <w:webHidden/>
              </w:rPr>
            </w:r>
          </w:ins>
          <w:r>
            <w:rPr>
              <w:noProof/>
              <w:webHidden/>
            </w:rPr>
            <w:fldChar w:fldCharType="separate"/>
          </w:r>
          <w:ins w:id="327" w:author="JORGE CONTRERAS ORTIZ" w:date="2021-09-05T19:14:00Z">
            <w:r>
              <w:rPr>
                <w:noProof/>
                <w:webHidden/>
              </w:rPr>
              <w:t>55</w:t>
            </w:r>
            <w:r>
              <w:rPr>
                <w:noProof/>
                <w:webHidden/>
              </w:rPr>
              <w:fldChar w:fldCharType="end"/>
            </w:r>
            <w:r w:rsidRPr="008E0E88">
              <w:rPr>
                <w:rStyle w:val="Hipervnculo"/>
                <w:noProof/>
              </w:rPr>
              <w:fldChar w:fldCharType="end"/>
            </w:r>
          </w:ins>
        </w:p>
        <w:p w14:paraId="0D5C1DA3" w14:textId="2ADDD1A0" w:rsidR="00257E99" w:rsidRDefault="00257E99">
          <w:pPr>
            <w:pStyle w:val="TDC5"/>
            <w:tabs>
              <w:tab w:val="left" w:pos="2017"/>
              <w:tab w:val="right" w:leader="dot" w:pos="8494"/>
            </w:tabs>
            <w:rPr>
              <w:ins w:id="328" w:author="JORGE CONTRERAS ORTIZ" w:date="2021-09-05T19:14:00Z"/>
              <w:rFonts w:asciiTheme="minorHAnsi" w:eastAsiaTheme="minorEastAsia" w:hAnsiTheme="minorHAnsi" w:cstheme="minorBidi"/>
              <w:noProof/>
              <w:lang w:eastAsia="es-ES"/>
            </w:rPr>
          </w:pPr>
          <w:ins w:id="32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4.1.</w:t>
            </w:r>
            <w:r>
              <w:rPr>
                <w:rFonts w:asciiTheme="minorHAnsi" w:eastAsiaTheme="minorEastAsia" w:hAnsiTheme="minorHAnsi" w:cstheme="minorBidi"/>
                <w:noProof/>
                <w:lang w:eastAsia="es-ES"/>
              </w:rPr>
              <w:tab/>
            </w:r>
            <w:r w:rsidRPr="008E0E88">
              <w:rPr>
                <w:rStyle w:val="Hipervnculo"/>
                <w:noProof/>
              </w:rPr>
              <w:t>WINDOWS</w:t>
            </w:r>
            <w:r>
              <w:rPr>
                <w:noProof/>
                <w:webHidden/>
              </w:rPr>
              <w:tab/>
            </w:r>
            <w:r>
              <w:rPr>
                <w:noProof/>
                <w:webHidden/>
              </w:rPr>
              <w:fldChar w:fldCharType="begin"/>
            </w:r>
            <w:r>
              <w:rPr>
                <w:noProof/>
                <w:webHidden/>
              </w:rPr>
              <w:instrText xml:space="preserve"> PAGEREF _Toc81761800 \h </w:instrText>
            </w:r>
            <w:r>
              <w:rPr>
                <w:noProof/>
                <w:webHidden/>
              </w:rPr>
            </w:r>
          </w:ins>
          <w:r>
            <w:rPr>
              <w:noProof/>
              <w:webHidden/>
            </w:rPr>
            <w:fldChar w:fldCharType="separate"/>
          </w:r>
          <w:ins w:id="330" w:author="JORGE CONTRERAS ORTIZ" w:date="2021-09-05T19:14:00Z">
            <w:r>
              <w:rPr>
                <w:noProof/>
                <w:webHidden/>
              </w:rPr>
              <w:t>55</w:t>
            </w:r>
            <w:r>
              <w:rPr>
                <w:noProof/>
                <w:webHidden/>
              </w:rPr>
              <w:fldChar w:fldCharType="end"/>
            </w:r>
            <w:r w:rsidRPr="008E0E88">
              <w:rPr>
                <w:rStyle w:val="Hipervnculo"/>
                <w:noProof/>
              </w:rPr>
              <w:fldChar w:fldCharType="end"/>
            </w:r>
          </w:ins>
        </w:p>
        <w:p w14:paraId="21E9A113" w14:textId="6E545545" w:rsidR="00257E99" w:rsidRDefault="00257E99">
          <w:pPr>
            <w:pStyle w:val="TDC5"/>
            <w:tabs>
              <w:tab w:val="left" w:pos="2017"/>
              <w:tab w:val="right" w:leader="dot" w:pos="8494"/>
            </w:tabs>
            <w:rPr>
              <w:ins w:id="331" w:author="JORGE CONTRERAS ORTIZ" w:date="2021-09-05T19:14:00Z"/>
              <w:rFonts w:asciiTheme="minorHAnsi" w:eastAsiaTheme="minorEastAsia" w:hAnsiTheme="minorHAnsi" w:cstheme="minorBidi"/>
              <w:noProof/>
              <w:lang w:eastAsia="es-ES"/>
            </w:rPr>
          </w:pPr>
          <w:ins w:id="33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4.2.</w:t>
            </w:r>
            <w:r>
              <w:rPr>
                <w:rFonts w:asciiTheme="minorHAnsi" w:eastAsiaTheme="minorEastAsia" w:hAnsiTheme="minorHAnsi" w:cstheme="minorBidi"/>
                <w:noProof/>
                <w:lang w:eastAsia="es-ES"/>
              </w:rPr>
              <w:tab/>
            </w:r>
            <w:r w:rsidRPr="008E0E88">
              <w:rPr>
                <w:rStyle w:val="Hipervnculo"/>
                <w:noProof/>
              </w:rPr>
              <w:t>LINUX</w:t>
            </w:r>
            <w:r>
              <w:rPr>
                <w:noProof/>
                <w:webHidden/>
              </w:rPr>
              <w:tab/>
            </w:r>
            <w:r>
              <w:rPr>
                <w:noProof/>
                <w:webHidden/>
              </w:rPr>
              <w:fldChar w:fldCharType="begin"/>
            </w:r>
            <w:r>
              <w:rPr>
                <w:noProof/>
                <w:webHidden/>
              </w:rPr>
              <w:instrText xml:space="preserve"> PAGEREF _Toc81761801 \h </w:instrText>
            </w:r>
            <w:r>
              <w:rPr>
                <w:noProof/>
                <w:webHidden/>
              </w:rPr>
            </w:r>
          </w:ins>
          <w:r>
            <w:rPr>
              <w:noProof/>
              <w:webHidden/>
            </w:rPr>
            <w:fldChar w:fldCharType="separate"/>
          </w:r>
          <w:ins w:id="333" w:author="JORGE CONTRERAS ORTIZ" w:date="2021-09-05T19:14:00Z">
            <w:r>
              <w:rPr>
                <w:noProof/>
                <w:webHidden/>
              </w:rPr>
              <w:t>58</w:t>
            </w:r>
            <w:r>
              <w:rPr>
                <w:noProof/>
                <w:webHidden/>
              </w:rPr>
              <w:fldChar w:fldCharType="end"/>
            </w:r>
            <w:r w:rsidRPr="008E0E88">
              <w:rPr>
                <w:rStyle w:val="Hipervnculo"/>
                <w:noProof/>
              </w:rPr>
              <w:fldChar w:fldCharType="end"/>
            </w:r>
          </w:ins>
        </w:p>
        <w:p w14:paraId="1AD52BD9" w14:textId="7D4A4A40" w:rsidR="00257E99" w:rsidRDefault="00257E99">
          <w:pPr>
            <w:pStyle w:val="TDC5"/>
            <w:tabs>
              <w:tab w:val="left" w:pos="2017"/>
              <w:tab w:val="right" w:leader="dot" w:pos="8494"/>
            </w:tabs>
            <w:rPr>
              <w:ins w:id="334" w:author="JORGE CONTRERAS ORTIZ" w:date="2021-09-05T19:14:00Z"/>
              <w:rFonts w:asciiTheme="minorHAnsi" w:eastAsiaTheme="minorEastAsia" w:hAnsiTheme="minorHAnsi" w:cstheme="minorBidi"/>
              <w:noProof/>
              <w:lang w:eastAsia="es-ES"/>
            </w:rPr>
          </w:pPr>
          <w:ins w:id="33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4.3.</w:t>
            </w:r>
            <w:r>
              <w:rPr>
                <w:rFonts w:asciiTheme="minorHAnsi" w:eastAsiaTheme="minorEastAsia" w:hAnsiTheme="minorHAnsi" w:cstheme="minorBidi"/>
                <w:noProof/>
                <w:lang w:eastAsia="es-ES"/>
              </w:rPr>
              <w:tab/>
            </w:r>
            <w:r w:rsidRPr="008E0E88">
              <w:rPr>
                <w:rStyle w:val="Hipervnculo"/>
                <w:noProof/>
              </w:rPr>
              <w:t>MAC OS</w:t>
            </w:r>
            <w:r>
              <w:rPr>
                <w:noProof/>
                <w:webHidden/>
              </w:rPr>
              <w:tab/>
            </w:r>
            <w:r>
              <w:rPr>
                <w:noProof/>
                <w:webHidden/>
              </w:rPr>
              <w:fldChar w:fldCharType="begin"/>
            </w:r>
            <w:r>
              <w:rPr>
                <w:noProof/>
                <w:webHidden/>
              </w:rPr>
              <w:instrText xml:space="preserve"> PAGEREF _Toc81761802 \h </w:instrText>
            </w:r>
            <w:r>
              <w:rPr>
                <w:noProof/>
                <w:webHidden/>
              </w:rPr>
            </w:r>
          </w:ins>
          <w:r>
            <w:rPr>
              <w:noProof/>
              <w:webHidden/>
            </w:rPr>
            <w:fldChar w:fldCharType="separate"/>
          </w:r>
          <w:ins w:id="336" w:author="JORGE CONTRERAS ORTIZ" w:date="2021-09-05T19:14:00Z">
            <w:r>
              <w:rPr>
                <w:noProof/>
                <w:webHidden/>
              </w:rPr>
              <w:t>59</w:t>
            </w:r>
            <w:r>
              <w:rPr>
                <w:noProof/>
                <w:webHidden/>
              </w:rPr>
              <w:fldChar w:fldCharType="end"/>
            </w:r>
            <w:r w:rsidRPr="008E0E88">
              <w:rPr>
                <w:rStyle w:val="Hipervnculo"/>
                <w:noProof/>
              </w:rPr>
              <w:fldChar w:fldCharType="end"/>
            </w:r>
          </w:ins>
        </w:p>
        <w:p w14:paraId="7EFFE46B" w14:textId="089B5670" w:rsidR="00257E99" w:rsidRDefault="00257E99">
          <w:pPr>
            <w:pStyle w:val="TDC4"/>
            <w:tabs>
              <w:tab w:val="left" w:pos="1760"/>
              <w:tab w:val="right" w:leader="dot" w:pos="8494"/>
            </w:tabs>
            <w:rPr>
              <w:ins w:id="337" w:author="JORGE CONTRERAS ORTIZ" w:date="2021-09-05T19:14:00Z"/>
              <w:rFonts w:asciiTheme="minorHAnsi" w:eastAsiaTheme="minorEastAsia" w:hAnsiTheme="minorHAnsi" w:cstheme="minorBidi"/>
              <w:noProof/>
              <w:lang w:eastAsia="es-ES"/>
            </w:rPr>
          </w:pPr>
          <w:ins w:id="33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8E0E88">
              <w:rPr>
                <w:rStyle w:val="Hipervnculo"/>
                <w:noProof/>
              </w:rPr>
              <w:t>CONFIGURACIÓN DE TERMINAL COM</w:t>
            </w:r>
            <w:r>
              <w:rPr>
                <w:noProof/>
                <w:webHidden/>
              </w:rPr>
              <w:tab/>
            </w:r>
            <w:r>
              <w:rPr>
                <w:noProof/>
                <w:webHidden/>
              </w:rPr>
              <w:fldChar w:fldCharType="begin"/>
            </w:r>
            <w:r>
              <w:rPr>
                <w:noProof/>
                <w:webHidden/>
              </w:rPr>
              <w:instrText xml:space="preserve"> PAGEREF _Toc81761803 \h </w:instrText>
            </w:r>
            <w:r>
              <w:rPr>
                <w:noProof/>
                <w:webHidden/>
              </w:rPr>
            </w:r>
          </w:ins>
          <w:r>
            <w:rPr>
              <w:noProof/>
              <w:webHidden/>
            </w:rPr>
            <w:fldChar w:fldCharType="separate"/>
          </w:r>
          <w:ins w:id="339" w:author="JORGE CONTRERAS ORTIZ" w:date="2021-09-05T19:14:00Z">
            <w:r>
              <w:rPr>
                <w:noProof/>
                <w:webHidden/>
              </w:rPr>
              <w:t>59</w:t>
            </w:r>
            <w:r>
              <w:rPr>
                <w:noProof/>
                <w:webHidden/>
              </w:rPr>
              <w:fldChar w:fldCharType="end"/>
            </w:r>
            <w:r w:rsidRPr="008E0E88">
              <w:rPr>
                <w:rStyle w:val="Hipervnculo"/>
                <w:noProof/>
              </w:rPr>
              <w:fldChar w:fldCharType="end"/>
            </w:r>
          </w:ins>
        </w:p>
        <w:p w14:paraId="39EACCBD" w14:textId="7D3F3143" w:rsidR="00257E99" w:rsidRDefault="00257E99">
          <w:pPr>
            <w:pStyle w:val="TDC5"/>
            <w:tabs>
              <w:tab w:val="left" w:pos="2017"/>
              <w:tab w:val="right" w:leader="dot" w:pos="8494"/>
            </w:tabs>
            <w:rPr>
              <w:ins w:id="340" w:author="JORGE CONTRERAS ORTIZ" w:date="2021-09-05T19:14:00Z"/>
              <w:rFonts w:asciiTheme="minorHAnsi" w:eastAsiaTheme="minorEastAsia" w:hAnsiTheme="minorHAnsi" w:cstheme="minorBidi"/>
              <w:noProof/>
              <w:lang w:eastAsia="es-ES"/>
            </w:rPr>
          </w:pPr>
          <w:ins w:id="34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5.1.</w:t>
            </w:r>
            <w:r>
              <w:rPr>
                <w:rFonts w:asciiTheme="minorHAnsi" w:eastAsiaTheme="minorEastAsia" w:hAnsiTheme="minorHAnsi" w:cstheme="minorBidi"/>
                <w:noProof/>
                <w:lang w:eastAsia="es-ES"/>
              </w:rPr>
              <w:tab/>
            </w:r>
            <w:r w:rsidRPr="008E0E88">
              <w:rPr>
                <w:rStyle w:val="Hipervnculo"/>
                <w:noProof/>
              </w:rPr>
              <w:t>WINDOWS</w:t>
            </w:r>
            <w:r>
              <w:rPr>
                <w:noProof/>
                <w:webHidden/>
              </w:rPr>
              <w:tab/>
            </w:r>
            <w:r>
              <w:rPr>
                <w:noProof/>
                <w:webHidden/>
              </w:rPr>
              <w:fldChar w:fldCharType="begin"/>
            </w:r>
            <w:r>
              <w:rPr>
                <w:noProof/>
                <w:webHidden/>
              </w:rPr>
              <w:instrText xml:space="preserve"> PAGEREF _Toc81761804 \h </w:instrText>
            </w:r>
            <w:r>
              <w:rPr>
                <w:noProof/>
                <w:webHidden/>
              </w:rPr>
            </w:r>
          </w:ins>
          <w:r>
            <w:rPr>
              <w:noProof/>
              <w:webHidden/>
            </w:rPr>
            <w:fldChar w:fldCharType="separate"/>
          </w:r>
          <w:ins w:id="342" w:author="JORGE CONTRERAS ORTIZ" w:date="2021-09-05T19:14:00Z">
            <w:r>
              <w:rPr>
                <w:noProof/>
                <w:webHidden/>
              </w:rPr>
              <w:t>59</w:t>
            </w:r>
            <w:r>
              <w:rPr>
                <w:noProof/>
                <w:webHidden/>
              </w:rPr>
              <w:fldChar w:fldCharType="end"/>
            </w:r>
            <w:r w:rsidRPr="008E0E88">
              <w:rPr>
                <w:rStyle w:val="Hipervnculo"/>
                <w:noProof/>
              </w:rPr>
              <w:fldChar w:fldCharType="end"/>
            </w:r>
          </w:ins>
        </w:p>
        <w:p w14:paraId="7FBD4FD7" w14:textId="0F37E113" w:rsidR="00257E99" w:rsidRDefault="00257E99">
          <w:pPr>
            <w:pStyle w:val="TDC5"/>
            <w:tabs>
              <w:tab w:val="left" w:pos="2017"/>
              <w:tab w:val="right" w:leader="dot" w:pos="8494"/>
            </w:tabs>
            <w:rPr>
              <w:ins w:id="343" w:author="JORGE CONTRERAS ORTIZ" w:date="2021-09-05T19:14:00Z"/>
              <w:rFonts w:asciiTheme="minorHAnsi" w:eastAsiaTheme="minorEastAsia" w:hAnsiTheme="minorHAnsi" w:cstheme="minorBidi"/>
              <w:noProof/>
              <w:lang w:eastAsia="es-ES"/>
            </w:rPr>
          </w:pPr>
          <w:ins w:id="34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2.2.5.2.</w:t>
            </w:r>
            <w:r>
              <w:rPr>
                <w:rFonts w:asciiTheme="minorHAnsi" w:eastAsiaTheme="minorEastAsia" w:hAnsiTheme="minorHAnsi" w:cstheme="minorBidi"/>
                <w:noProof/>
                <w:lang w:eastAsia="es-ES"/>
              </w:rPr>
              <w:tab/>
            </w:r>
            <w:r w:rsidRPr="008E0E88">
              <w:rPr>
                <w:rStyle w:val="Hipervnculo"/>
                <w:noProof/>
              </w:rPr>
              <w:t>LINUX / MAC OS</w:t>
            </w:r>
            <w:r>
              <w:rPr>
                <w:noProof/>
                <w:webHidden/>
              </w:rPr>
              <w:tab/>
            </w:r>
            <w:r>
              <w:rPr>
                <w:noProof/>
                <w:webHidden/>
              </w:rPr>
              <w:fldChar w:fldCharType="begin"/>
            </w:r>
            <w:r>
              <w:rPr>
                <w:noProof/>
                <w:webHidden/>
              </w:rPr>
              <w:instrText xml:space="preserve"> PAGEREF _Toc81761805 \h </w:instrText>
            </w:r>
            <w:r>
              <w:rPr>
                <w:noProof/>
                <w:webHidden/>
              </w:rPr>
            </w:r>
          </w:ins>
          <w:r>
            <w:rPr>
              <w:noProof/>
              <w:webHidden/>
            </w:rPr>
            <w:fldChar w:fldCharType="separate"/>
          </w:r>
          <w:ins w:id="345" w:author="JORGE CONTRERAS ORTIZ" w:date="2021-09-05T19:14:00Z">
            <w:r>
              <w:rPr>
                <w:noProof/>
                <w:webHidden/>
              </w:rPr>
              <w:t>60</w:t>
            </w:r>
            <w:r>
              <w:rPr>
                <w:noProof/>
                <w:webHidden/>
              </w:rPr>
              <w:fldChar w:fldCharType="end"/>
            </w:r>
            <w:r w:rsidRPr="008E0E88">
              <w:rPr>
                <w:rStyle w:val="Hipervnculo"/>
                <w:noProof/>
              </w:rPr>
              <w:fldChar w:fldCharType="end"/>
            </w:r>
          </w:ins>
        </w:p>
        <w:p w14:paraId="1CACDB80" w14:textId="7B5E46C2" w:rsidR="00257E99" w:rsidRDefault="00257E99">
          <w:pPr>
            <w:pStyle w:val="TDC2"/>
            <w:tabs>
              <w:tab w:val="left" w:pos="880"/>
              <w:tab w:val="right" w:leader="dot" w:pos="8494"/>
            </w:tabs>
            <w:rPr>
              <w:ins w:id="346" w:author="JORGE CONTRERAS ORTIZ" w:date="2021-09-05T19:14:00Z"/>
              <w:rFonts w:asciiTheme="minorHAnsi" w:eastAsiaTheme="minorEastAsia" w:hAnsiTheme="minorHAnsi" w:cstheme="minorBidi"/>
              <w:noProof/>
              <w:lang w:eastAsia="es-ES"/>
            </w:rPr>
          </w:pPr>
          <w:ins w:id="34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3.</w:t>
            </w:r>
            <w:r>
              <w:rPr>
                <w:rFonts w:asciiTheme="minorHAnsi" w:eastAsiaTheme="minorEastAsia" w:hAnsiTheme="minorHAnsi" w:cstheme="minorBidi"/>
                <w:noProof/>
                <w:lang w:eastAsia="es-ES"/>
              </w:rPr>
              <w:tab/>
            </w:r>
            <w:r w:rsidRPr="008E0E88">
              <w:rPr>
                <w:rStyle w:val="Hipervnculo"/>
                <w:noProof/>
              </w:rPr>
              <w:t>CONFIGURACIÓN DE RED PARA KTWM102</w:t>
            </w:r>
            <w:r>
              <w:rPr>
                <w:noProof/>
                <w:webHidden/>
              </w:rPr>
              <w:tab/>
            </w:r>
            <w:r>
              <w:rPr>
                <w:noProof/>
                <w:webHidden/>
              </w:rPr>
              <w:fldChar w:fldCharType="begin"/>
            </w:r>
            <w:r>
              <w:rPr>
                <w:noProof/>
                <w:webHidden/>
              </w:rPr>
              <w:instrText xml:space="preserve"> PAGEREF _Toc81761806 \h </w:instrText>
            </w:r>
            <w:r>
              <w:rPr>
                <w:noProof/>
                <w:webHidden/>
              </w:rPr>
            </w:r>
          </w:ins>
          <w:r>
            <w:rPr>
              <w:noProof/>
              <w:webHidden/>
            </w:rPr>
            <w:fldChar w:fldCharType="separate"/>
          </w:r>
          <w:ins w:id="348" w:author="JORGE CONTRERAS ORTIZ" w:date="2021-09-05T19:14:00Z">
            <w:r>
              <w:rPr>
                <w:noProof/>
                <w:webHidden/>
              </w:rPr>
              <w:t>60</w:t>
            </w:r>
            <w:r>
              <w:rPr>
                <w:noProof/>
                <w:webHidden/>
              </w:rPr>
              <w:fldChar w:fldCharType="end"/>
            </w:r>
            <w:r w:rsidRPr="008E0E88">
              <w:rPr>
                <w:rStyle w:val="Hipervnculo"/>
                <w:noProof/>
              </w:rPr>
              <w:fldChar w:fldCharType="end"/>
            </w:r>
          </w:ins>
        </w:p>
        <w:p w14:paraId="2E6D82A9" w14:textId="7540D51A" w:rsidR="00257E99" w:rsidRDefault="00257E99">
          <w:pPr>
            <w:pStyle w:val="TDC3"/>
            <w:rPr>
              <w:ins w:id="349" w:author="JORGE CONTRERAS ORTIZ" w:date="2021-09-05T19:14:00Z"/>
              <w:rFonts w:asciiTheme="minorHAnsi" w:hAnsiTheme="minorHAnsi" w:cstheme="minorBidi"/>
              <w:noProof/>
            </w:rPr>
          </w:pPr>
          <w:ins w:id="35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lang w:val="en-US"/>
              </w:rPr>
              <w:t>3.3.1.</w:t>
            </w:r>
            <w:r>
              <w:rPr>
                <w:rFonts w:asciiTheme="minorHAnsi" w:hAnsiTheme="minorHAnsi" w:cstheme="minorBidi"/>
                <w:noProof/>
              </w:rPr>
              <w:tab/>
            </w:r>
            <w:r w:rsidRPr="008E0E88">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761808 \h </w:instrText>
            </w:r>
            <w:r>
              <w:rPr>
                <w:noProof/>
                <w:webHidden/>
              </w:rPr>
            </w:r>
          </w:ins>
          <w:r>
            <w:rPr>
              <w:noProof/>
              <w:webHidden/>
            </w:rPr>
            <w:fldChar w:fldCharType="separate"/>
          </w:r>
          <w:ins w:id="351" w:author="JORGE CONTRERAS ORTIZ" w:date="2021-09-05T19:14:00Z">
            <w:r>
              <w:rPr>
                <w:noProof/>
                <w:webHidden/>
              </w:rPr>
              <w:t>61</w:t>
            </w:r>
            <w:r>
              <w:rPr>
                <w:noProof/>
                <w:webHidden/>
              </w:rPr>
              <w:fldChar w:fldCharType="end"/>
            </w:r>
            <w:r w:rsidRPr="008E0E88">
              <w:rPr>
                <w:rStyle w:val="Hipervnculo"/>
                <w:noProof/>
              </w:rPr>
              <w:fldChar w:fldCharType="end"/>
            </w:r>
          </w:ins>
        </w:p>
        <w:p w14:paraId="3A3A59F9" w14:textId="1625435E" w:rsidR="00257E99" w:rsidRDefault="00257E99">
          <w:pPr>
            <w:pStyle w:val="TDC4"/>
            <w:tabs>
              <w:tab w:val="left" w:pos="1760"/>
              <w:tab w:val="right" w:leader="dot" w:pos="8494"/>
            </w:tabs>
            <w:rPr>
              <w:ins w:id="352" w:author="JORGE CONTRERAS ORTIZ" w:date="2021-09-05T19:14:00Z"/>
              <w:rFonts w:asciiTheme="minorHAnsi" w:eastAsiaTheme="minorEastAsia" w:hAnsiTheme="minorHAnsi" w:cstheme="minorBidi"/>
              <w:noProof/>
              <w:lang w:eastAsia="es-ES"/>
            </w:rPr>
          </w:pPr>
          <w:ins w:id="35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0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8E0E88">
              <w:rPr>
                <w:rStyle w:val="Hipervnculo"/>
                <w:noProof/>
              </w:rPr>
              <w:t>SINTAXIS DE LOS COMANDOS</w:t>
            </w:r>
            <w:r>
              <w:rPr>
                <w:noProof/>
                <w:webHidden/>
              </w:rPr>
              <w:tab/>
            </w:r>
            <w:r>
              <w:rPr>
                <w:noProof/>
                <w:webHidden/>
              </w:rPr>
              <w:fldChar w:fldCharType="begin"/>
            </w:r>
            <w:r>
              <w:rPr>
                <w:noProof/>
                <w:webHidden/>
              </w:rPr>
              <w:instrText xml:space="preserve"> PAGEREF _Toc81761809 \h </w:instrText>
            </w:r>
            <w:r>
              <w:rPr>
                <w:noProof/>
                <w:webHidden/>
              </w:rPr>
            </w:r>
          </w:ins>
          <w:r>
            <w:rPr>
              <w:noProof/>
              <w:webHidden/>
            </w:rPr>
            <w:fldChar w:fldCharType="separate"/>
          </w:r>
          <w:ins w:id="354" w:author="JORGE CONTRERAS ORTIZ" w:date="2021-09-05T19:14:00Z">
            <w:r>
              <w:rPr>
                <w:noProof/>
                <w:webHidden/>
              </w:rPr>
              <w:t>61</w:t>
            </w:r>
            <w:r>
              <w:rPr>
                <w:noProof/>
                <w:webHidden/>
              </w:rPr>
              <w:fldChar w:fldCharType="end"/>
            </w:r>
            <w:r w:rsidRPr="008E0E88">
              <w:rPr>
                <w:rStyle w:val="Hipervnculo"/>
                <w:noProof/>
              </w:rPr>
              <w:fldChar w:fldCharType="end"/>
            </w:r>
          </w:ins>
        </w:p>
        <w:p w14:paraId="6B9A715B" w14:textId="09F7DB6C" w:rsidR="00257E99" w:rsidRDefault="00257E99">
          <w:pPr>
            <w:pStyle w:val="TDC4"/>
            <w:tabs>
              <w:tab w:val="left" w:pos="1760"/>
              <w:tab w:val="right" w:leader="dot" w:pos="8494"/>
            </w:tabs>
            <w:rPr>
              <w:ins w:id="355" w:author="JORGE CONTRERAS ORTIZ" w:date="2021-09-05T19:14:00Z"/>
              <w:rFonts w:asciiTheme="minorHAnsi" w:eastAsiaTheme="minorEastAsia" w:hAnsiTheme="minorHAnsi" w:cstheme="minorBidi"/>
              <w:noProof/>
              <w:lang w:eastAsia="es-ES"/>
            </w:rPr>
          </w:pPr>
          <w:ins w:id="35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8E0E88">
              <w:rPr>
                <w:rStyle w:val="Hipervnculo"/>
                <w:noProof/>
              </w:rPr>
              <w:t>SINTAXIS DE LOS PARÁMETROS</w:t>
            </w:r>
            <w:r>
              <w:rPr>
                <w:noProof/>
                <w:webHidden/>
              </w:rPr>
              <w:tab/>
            </w:r>
            <w:r>
              <w:rPr>
                <w:noProof/>
                <w:webHidden/>
              </w:rPr>
              <w:fldChar w:fldCharType="begin"/>
            </w:r>
            <w:r>
              <w:rPr>
                <w:noProof/>
                <w:webHidden/>
              </w:rPr>
              <w:instrText xml:space="preserve"> PAGEREF _Toc81761810 \h </w:instrText>
            </w:r>
            <w:r>
              <w:rPr>
                <w:noProof/>
                <w:webHidden/>
              </w:rPr>
            </w:r>
          </w:ins>
          <w:r>
            <w:rPr>
              <w:noProof/>
              <w:webHidden/>
            </w:rPr>
            <w:fldChar w:fldCharType="separate"/>
          </w:r>
          <w:ins w:id="357" w:author="JORGE CONTRERAS ORTIZ" w:date="2021-09-05T19:14:00Z">
            <w:r>
              <w:rPr>
                <w:noProof/>
                <w:webHidden/>
              </w:rPr>
              <w:t>62</w:t>
            </w:r>
            <w:r>
              <w:rPr>
                <w:noProof/>
                <w:webHidden/>
              </w:rPr>
              <w:fldChar w:fldCharType="end"/>
            </w:r>
            <w:r w:rsidRPr="008E0E88">
              <w:rPr>
                <w:rStyle w:val="Hipervnculo"/>
                <w:noProof/>
              </w:rPr>
              <w:fldChar w:fldCharType="end"/>
            </w:r>
          </w:ins>
        </w:p>
        <w:p w14:paraId="1EFBB057" w14:textId="51EE7B32" w:rsidR="00257E99" w:rsidRDefault="00257E99">
          <w:pPr>
            <w:pStyle w:val="TDC4"/>
            <w:tabs>
              <w:tab w:val="left" w:pos="1760"/>
              <w:tab w:val="right" w:leader="dot" w:pos="8494"/>
            </w:tabs>
            <w:rPr>
              <w:ins w:id="358" w:author="JORGE CONTRERAS ORTIZ" w:date="2021-09-05T19:14:00Z"/>
              <w:rFonts w:asciiTheme="minorHAnsi" w:eastAsiaTheme="minorEastAsia" w:hAnsiTheme="minorHAnsi" w:cstheme="minorBidi"/>
              <w:noProof/>
              <w:lang w:eastAsia="es-ES"/>
            </w:rPr>
          </w:pPr>
          <w:ins w:id="35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8E0E88">
              <w:rPr>
                <w:rStyle w:val="Hipervnculo"/>
                <w:noProof/>
              </w:rPr>
              <w:t>MENSAJES DE RESPUESTA</w:t>
            </w:r>
            <w:r>
              <w:rPr>
                <w:noProof/>
                <w:webHidden/>
              </w:rPr>
              <w:tab/>
            </w:r>
            <w:r>
              <w:rPr>
                <w:noProof/>
                <w:webHidden/>
              </w:rPr>
              <w:fldChar w:fldCharType="begin"/>
            </w:r>
            <w:r>
              <w:rPr>
                <w:noProof/>
                <w:webHidden/>
              </w:rPr>
              <w:instrText xml:space="preserve"> PAGEREF _Toc81761812 \h </w:instrText>
            </w:r>
            <w:r>
              <w:rPr>
                <w:noProof/>
                <w:webHidden/>
              </w:rPr>
            </w:r>
          </w:ins>
          <w:r>
            <w:rPr>
              <w:noProof/>
              <w:webHidden/>
            </w:rPr>
            <w:fldChar w:fldCharType="separate"/>
          </w:r>
          <w:ins w:id="360" w:author="JORGE CONTRERAS ORTIZ" w:date="2021-09-05T19:14:00Z">
            <w:r>
              <w:rPr>
                <w:noProof/>
                <w:webHidden/>
              </w:rPr>
              <w:t>63</w:t>
            </w:r>
            <w:r>
              <w:rPr>
                <w:noProof/>
                <w:webHidden/>
              </w:rPr>
              <w:fldChar w:fldCharType="end"/>
            </w:r>
            <w:r w:rsidRPr="008E0E88">
              <w:rPr>
                <w:rStyle w:val="Hipervnculo"/>
                <w:noProof/>
              </w:rPr>
              <w:fldChar w:fldCharType="end"/>
            </w:r>
          </w:ins>
        </w:p>
        <w:p w14:paraId="38A8ABE2" w14:textId="6CDCF744" w:rsidR="00257E99" w:rsidRDefault="00257E99">
          <w:pPr>
            <w:pStyle w:val="TDC3"/>
            <w:rPr>
              <w:ins w:id="361" w:author="JORGE CONTRERAS ORTIZ" w:date="2021-09-05T19:14:00Z"/>
              <w:rFonts w:asciiTheme="minorHAnsi" w:hAnsiTheme="minorHAnsi" w:cstheme="minorBidi"/>
              <w:noProof/>
            </w:rPr>
          </w:pPr>
          <w:ins w:id="36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lang w:val="en-US"/>
              </w:rPr>
              <w:t>3.3.2.</w:t>
            </w:r>
            <w:r>
              <w:rPr>
                <w:rFonts w:asciiTheme="minorHAnsi" w:hAnsiTheme="minorHAnsi" w:cstheme="minorBidi"/>
                <w:noProof/>
              </w:rPr>
              <w:tab/>
            </w:r>
            <w:r w:rsidRPr="008E0E88">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761813 \h </w:instrText>
            </w:r>
            <w:r>
              <w:rPr>
                <w:noProof/>
                <w:webHidden/>
              </w:rPr>
            </w:r>
          </w:ins>
          <w:r>
            <w:rPr>
              <w:noProof/>
              <w:webHidden/>
            </w:rPr>
            <w:fldChar w:fldCharType="separate"/>
          </w:r>
          <w:ins w:id="363" w:author="JORGE CONTRERAS ORTIZ" w:date="2021-09-05T19:14:00Z">
            <w:r>
              <w:rPr>
                <w:noProof/>
                <w:webHidden/>
              </w:rPr>
              <w:t>64</w:t>
            </w:r>
            <w:r>
              <w:rPr>
                <w:noProof/>
                <w:webHidden/>
              </w:rPr>
              <w:fldChar w:fldCharType="end"/>
            </w:r>
            <w:r w:rsidRPr="008E0E88">
              <w:rPr>
                <w:rStyle w:val="Hipervnculo"/>
                <w:noProof/>
              </w:rPr>
              <w:fldChar w:fldCharType="end"/>
            </w:r>
          </w:ins>
        </w:p>
        <w:p w14:paraId="39D6D25F" w14:textId="206A7CC4" w:rsidR="00257E99" w:rsidRDefault="00257E99">
          <w:pPr>
            <w:pStyle w:val="TDC4"/>
            <w:tabs>
              <w:tab w:val="left" w:pos="1760"/>
              <w:tab w:val="right" w:leader="dot" w:pos="8494"/>
            </w:tabs>
            <w:rPr>
              <w:ins w:id="364" w:author="JORGE CONTRERAS ORTIZ" w:date="2021-09-05T19:14:00Z"/>
              <w:rFonts w:asciiTheme="minorHAnsi" w:eastAsiaTheme="minorEastAsia" w:hAnsiTheme="minorHAnsi" w:cstheme="minorBidi"/>
              <w:noProof/>
              <w:lang w:eastAsia="es-ES"/>
            </w:rPr>
          </w:pPr>
          <w:ins w:id="36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8E0E88">
              <w:rPr>
                <w:rStyle w:val="Hipervnculo"/>
                <w:noProof/>
              </w:rPr>
              <w:t>OPERACIÓN DE INTERFAZ</w:t>
            </w:r>
            <w:r>
              <w:rPr>
                <w:noProof/>
                <w:webHidden/>
              </w:rPr>
              <w:tab/>
            </w:r>
            <w:r>
              <w:rPr>
                <w:noProof/>
                <w:webHidden/>
              </w:rPr>
              <w:fldChar w:fldCharType="begin"/>
            </w:r>
            <w:r>
              <w:rPr>
                <w:noProof/>
                <w:webHidden/>
              </w:rPr>
              <w:instrText xml:space="preserve"> PAGEREF _Toc81761814 \h </w:instrText>
            </w:r>
            <w:r>
              <w:rPr>
                <w:noProof/>
                <w:webHidden/>
              </w:rPr>
            </w:r>
          </w:ins>
          <w:r>
            <w:rPr>
              <w:noProof/>
              <w:webHidden/>
            </w:rPr>
            <w:fldChar w:fldCharType="separate"/>
          </w:r>
          <w:ins w:id="366" w:author="JORGE CONTRERAS ORTIZ" w:date="2021-09-05T19:14:00Z">
            <w:r>
              <w:rPr>
                <w:noProof/>
                <w:webHidden/>
              </w:rPr>
              <w:t>64</w:t>
            </w:r>
            <w:r>
              <w:rPr>
                <w:noProof/>
                <w:webHidden/>
              </w:rPr>
              <w:fldChar w:fldCharType="end"/>
            </w:r>
            <w:r w:rsidRPr="008E0E88">
              <w:rPr>
                <w:rStyle w:val="Hipervnculo"/>
                <w:noProof/>
              </w:rPr>
              <w:fldChar w:fldCharType="end"/>
            </w:r>
          </w:ins>
        </w:p>
        <w:p w14:paraId="0151551E" w14:textId="6711D038" w:rsidR="00257E99" w:rsidRDefault="00257E99">
          <w:pPr>
            <w:pStyle w:val="TDC4"/>
            <w:tabs>
              <w:tab w:val="left" w:pos="1760"/>
              <w:tab w:val="right" w:leader="dot" w:pos="8494"/>
            </w:tabs>
            <w:rPr>
              <w:ins w:id="367" w:author="JORGE CONTRERAS ORTIZ" w:date="2021-09-05T19:14:00Z"/>
              <w:rFonts w:asciiTheme="minorHAnsi" w:eastAsiaTheme="minorEastAsia" w:hAnsiTheme="minorHAnsi" w:cstheme="minorBidi"/>
              <w:noProof/>
              <w:lang w:eastAsia="es-ES"/>
            </w:rPr>
          </w:pPr>
          <w:ins w:id="36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8E0E88">
              <w:rPr>
                <w:rStyle w:val="Hipervnculo"/>
                <w:noProof/>
              </w:rPr>
              <w:t>FORMATO DEL PAQUETE</w:t>
            </w:r>
            <w:r>
              <w:rPr>
                <w:noProof/>
                <w:webHidden/>
              </w:rPr>
              <w:tab/>
            </w:r>
            <w:r>
              <w:rPr>
                <w:noProof/>
                <w:webHidden/>
              </w:rPr>
              <w:fldChar w:fldCharType="begin"/>
            </w:r>
            <w:r>
              <w:rPr>
                <w:noProof/>
                <w:webHidden/>
              </w:rPr>
              <w:instrText xml:space="preserve"> PAGEREF _Toc81761815 \h </w:instrText>
            </w:r>
            <w:r>
              <w:rPr>
                <w:noProof/>
                <w:webHidden/>
              </w:rPr>
            </w:r>
          </w:ins>
          <w:r>
            <w:rPr>
              <w:noProof/>
              <w:webHidden/>
            </w:rPr>
            <w:fldChar w:fldCharType="separate"/>
          </w:r>
          <w:ins w:id="369" w:author="JORGE CONTRERAS ORTIZ" w:date="2021-09-05T19:14:00Z">
            <w:r>
              <w:rPr>
                <w:noProof/>
                <w:webHidden/>
              </w:rPr>
              <w:t>64</w:t>
            </w:r>
            <w:r>
              <w:rPr>
                <w:noProof/>
                <w:webHidden/>
              </w:rPr>
              <w:fldChar w:fldCharType="end"/>
            </w:r>
            <w:r w:rsidRPr="008E0E88">
              <w:rPr>
                <w:rStyle w:val="Hipervnculo"/>
                <w:noProof/>
              </w:rPr>
              <w:fldChar w:fldCharType="end"/>
            </w:r>
          </w:ins>
        </w:p>
        <w:p w14:paraId="283B01C5" w14:textId="22BB9A42" w:rsidR="00257E99" w:rsidRDefault="00257E99">
          <w:pPr>
            <w:pStyle w:val="TDC4"/>
            <w:tabs>
              <w:tab w:val="left" w:pos="1760"/>
              <w:tab w:val="right" w:leader="dot" w:pos="8494"/>
            </w:tabs>
            <w:rPr>
              <w:ins w:id="370" w:author="JORGE CONTRERAS ORTIZ" w:date="2021-09-05T19:14:00Z"/>
              <w:rFonts w:asciiTheme="minorHAnsi" w:eastAsiaTheme="minorEastAsia" w:hAnsiTheme="minorHAnsi" w:cstheme="minorBidi"/>
              <w:noProof/>
              <w:lang w:eastAsia="es-ES"/>
            </w:rPr>
          </w:pPr>
          <w:ins w:id="37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8E0E88">
              <w:rPr>
                <w:rStyle w:val="Hipervnculo"/>
                <w:noProof/>
              </w:rPr>
              <w:t>REPRESENTACIÓN DE DATOS</w:t>
            </w:r>
            <w:r>
              <w:rPr>
                <w:noProof/>
                <w:webHidden/>
              </w:rPr>
              <w:tab/>
            </w:r>
            <w:r>
              <w:rPr>
                <w:noProof/>
                <w:webHidden/>
              </w:rPr>
              <w:fldChar w:fldCharType="begin"/>
            </w:r>
            <w:r>
              <w:rPr>
                <w:noProof/>
                <w:webHidden/>
              </w:rPr>
              <w:instrText xml:space="preserve"> PAGEREF _Toc81761818 \h </w:instrText>
            </w:r>
            <w:r>
              <w:rPr>
                <w:noProof/>
                <w:webHidden/>
              </w:rPr>
            </w:r>
          </w:ins>
          <w:r>
            <w:rPr>
              <w:noProof/>
              <w:webHidden/>
            </w:rPr>
            <w:fldChar w:fldCharType="separate"/>
          </w:r>
          <w:ins w:id="372" w:author="JORGE CONTRERAS ORTIZ" w:date="2021-09-05T19:14:00Z">
            <w:r>
              <w:rPr>
                <w:noProof/>
                <w:webHidden/>
              </w:rPr>
              <w:t>66</w:t>
            </w:r>
            <w:r>
              <w:rPr>
                <w:noProof/>
                <w:webHidden/>
              </w:rPr>
              <w:fldChar w:fldCharType="end"/>
            </w:r>
            <w:r w:rsidRPr="008E0E88">
              <w:rPr>
                <w:rStyle w:val="Hipervnculo"/>
                <w:noProof/>
              </w:rPr>
              <w:fldChar w:fldCharType="end"/>
            </w:r>
          </w:ins>
        </w:p>
        <w:p w14:paraId="7ABF99F0" w14:textId="695403E6" w:rsidR="00257E99" w:rsidRDefault="00257E99">
          <w:pPr>
            <w:pStyle w:val="TDC4"/>
            <w:tabs>
              <w:tab w:val="left" w:pos="1760"/>
              <w:tab w:val="right" w:leader="dot" w:pos="8494"/>
            </w:tabs>
            <w:rPr>
              <w:ins w:id="373" w:author="JORGE CONTRERAS ORTIZ" w:date="2021-09-05T19:14:00Z"/>
              <w:rFonts w:asciiTheme="minorHAnsi" w:eastAsiaTheme="minorEastAsia" w:hAnsiTheme="minorHAnsi" w:cstheme="minorBidi"/>
              <w:noProof/>
              <w:lang w:eastAsia="es-ES"/>
            </w:rPr>
          </w:pPr>
          <w:ins w:id="37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1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8E0E88">
              <w:rPr>
                <w:rStyle w:val="Hipervnculo"/>
                <w:noProof/>
              </w:rPr>
              <w:t>COMANDOS Y RESPUESTAS</w:t>
            </w:r>
            <w:r>
              <w:rPr>
                <w:noProof/>
                <w:webHidden/>
              </w:rPr>
              <w:tab/>
            </w:r>
            <w:r>
              <w:rPr>
                <w:noProof/>
                <w:webHidden/>
              </w:rPr>
              <w:fldChar w:fldCharType="begin"/>
            </w:r>
            <w:r>
              <w:rPr>
                <w:noProof/>
                <w:webHidden/>
              </w:rPr>
              <w:instrText xml:space="preserve"> PAGEREF _Toc81761819 \h </w:instrText>
            </w:r>
            <w:r>
              <w:rPr>
                <w:noProof/>
                <w:webHidden/>
              </w:rPr>
            </w:r>
          </w:ins>
          <w:r>
            <w:rPr>
              <w:noProof/>
              <w:webHidden/>
            </w:rPr>
            <w:fldChar w:fldCharType="separate"/>
          </w:r>
          <w:ins w:id="375" w:author="JORGE CONTRERAS ORTIZ" w:date="2021-09-05T19:14:00Z">
            <w:r>
              <w:rPr>
                <w:noProof/>
                <w:webHidden/>
              </w:rPr>
              <w:t>67</w:t>
            </w:r>
            <w:r>
              <w:rPr>
                <w:noProof/>
                <w:webHidden/>
              </w:rPr>
              <w:fldChar w:fldCharType="end"/>
            </w:r>
            <w:r w:rsidRPr="008E0E88">
              <w:rPr>
                <w:rStyle w:val="Hipervnculo"/>
                <w:noProof/>
              </w:rPr>
              <w:fldChar w:fldCharType="end"/>
            </w:r>
          </w:ins>
        </w:p>
        <w:p w14:paraId="23817A72" w14:textId="60219F0E" w:rsidR="00257E99" w:rsidRDefault="00257E99">
          <w:pPr>
            <w:pStyle w:val="TDC4"/>
            <w:tabs>
              <w:tab w:val="left" w:pos="1760"/>
              <w:tab w:val="right" w:leader="dot" w:pos="8494"/>
            </w:tabs>
            <w:rPr>
              <w:ins w:id="376" w:author="JORGE CONTRERAS ORTIZ" w:date="2021-09-05T19:14:00Z"/>
              <w:rFonts w:asciiTheme="minorHAnsi" w:eastAsiaTheme="minorEastAsia" w:hAnsiTheme="minorHAnsi" w:cstheme="minorBidi"/>
              <w:noProof/>
              <w:lang w:eastAsia="es-ES"/>
            </w:rPr>
          </w:pPr>
          <w:ins w:id="37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8E0E88">
              <w:rPr>
                <w:rStyle w:val="Hipervnculo"/>
                <w:noProof/>
              </w:rPr>
              <w:t>NOTIFICACIONES</w:t>
            </w:r>
            <w:r>
              <w:rPr>
                <w:noProof/>
                <w:webHidden/>
              </w:rPr>
              <w:tab/>
            </w:r>
            <w:r>
              <w:rPr>
                <w:noProof/>
                <w:webHidden/>
              </w:rPr>
              <w:fldChar w:fldCharType="begin"/>
            </w:r>
            <w:r>
              <w:rPr>
                <w:noProof/>
                <w:webHidden/>
              </w:rPr>
              <w:instrText xml:space="preserve"> PAGEREF _Toc81761820 \h </w:instrText>
            </w:r>
            <w:r>
              <w:rPr>
                <w:noProof/>
                <w:webHidden/>
              </w:rPr>
            </w:r>
          </w:ins>
          <w:r>
            <w:rPr>
              <w:noProof/>
              <w:webHidden/>
            </w:rPr>
            <w:fldChar w:fldCharType="separate"/>
          </w:r>
          <w:ins w:id="378" w:author="JORGE CONTRERAS ORTIZ" w:date="2021-09-05T19:14:00Z">
            <w:r>
              <w:rPr>
                <w:noProof/>
                <w:webHidden/>
              </w:rPr>
              <w:t>68</w:t>
            </w:r>
            <w:r>
              <w:rPr>
                <w:noProof/>
                <w:webHidden/>
              </w:rPr>
              <w:fldChar w:fldCharType="end"/>
            </w:r>
            <w:r w:rsidRPr="008E0E88">
              <w:rPr>
                <w:rStyle w:val="Hipervnculo"/>
                <w:noProof/>
              </w:rPr>
              <w:fldChar w:fldCharType="end"/>
            </w:r>
          </w:ins>
        </w:p>
        <w:p w14:paraId="39433903" w14:textId="025C8270" w:rsidR="00257E99" w:rsidRDefault="00257E99">
          <w:pPr>
            <w:pStyle w:val="TDC3"/>
            <w:rPr>
              <w:ins w:id="379" w:author="JORGE CONTRERAS ORTIZ" w:date="2021-09-05T19:14:00Z"/>
              <w:rFonts w:asciiTheme="minorHAnsi" w:hAnsiTheme="minorHAnsi" w:cstheme="minorBidi"/>
              <w:noProof/>
            </w:rPr>
          </w:pPr>
          <w:ins w:id="380" w:author="JORGE CONTRERAS ORTIZ" w:date="2021-09-05T19:14:00Z">
            <w:r w:rsidRPr="008E0E88">
              <w:rPr>
                <w:rStyle w:val="Hipervnculo"/>
                <w:noProof/>
              </w:rPr>
              <w:lastRenderedPageBreak/>
              <w:fldChar w:fldCharType="begin"/>
            </w:r>
            <w:r w:rsidRPr="008E0E88">
              <w:rPr>
                <w:rStyle w:val="Hipervnculo"/>
                <w:noProof/>
              </w:rPr>
              <w:instrText xml:space="preserve"> </w:instrText>
            </w:r>
            <w:r>
              <w:rPr>
                <w:noProof/>
              </w:rPr>
              <w:instrText>HYPERLINK \l "_Toc8176182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3.3.3.</w:t>
            </w:r>
            <w:r>
              <w:rPr>
                <w:rFonts w:asciiTheme="minorHAnsi" w:hAnsiTheme="minorHAnsi" w:cstheme="minorBidi"/>
                <w:noProof/>
              </w:rPr>
              <w:tab/>
            </w:r>
            <w:r w:rsidRPr="008E0E88">
              <w:rPr>
                <w:rStyle w:val="Hipervnculo"/>
                <w:noProof/>
              </w:rPr>
              <w:t>CONFIGURACIÓN DE RED</w:t>
            </w:r>
            <w:r>
              <w:rPr>
                <w:noProof/>
                <w:webHidden/>
              </w:rPr>
              <w:tab/>
            </w:r>
            <w:r>
              <w:rPr>
                <w:noProof/>
                <w:webHidden/>
              </w:rPr>
              <w:fldChar w:fldCharType="begin"/>
            </w:r>
            <w:r>
              <w:rPr>
                <w:noProof/>
                <w:webHidden/>
              </w:rPr>
              <w:instrText xml:space="preserve"> PAGEREF _Toc81761821 \h </w:instrText>
            </w:r>
            <w:r>
              <w:rPr>
                <w:noProof/>
                <w:webHidden/>
              </w:rPr>
            </w:r>
          </w:ins>
          <w:r>
            <w:rPr>
              <w:noProof/>
              <w:webHidden/>
            </w:rPr>
            <w:fldChar w:fldCharType="separate"/>
          </w:r>
          <w:ins w:id="381" w:author="JORGE CONTRERAS ORTIZ" w:date="2021-09-05T19:14:00Z">
            <w:r>
              <w:rPr>
                <w:noProof/>
                <w:webHidden/>
              </w:rPr>
              <w:t>68</w:t>
            </w:r>
            <w:r>
              <w:rPr>
                <w:noProof/>
                <w:webHidden/>
              </w:rPr>
              <w:fldChar w:fldCharType="end"/>
            </w:r>
            <w:r w:rsidRPr="008E0E88">
              <w:rPr>
                <w:rStyle w:val="Hipervnculo"/>
                <w:noProof/>
              </w:rPr>
              <w:fldChar w:fldCharType="end"/>
            </w:r>
          </w:ins>
        </w:p>
        <w:p w14:paraId="62EEFA82" w14:textId="350B23DF" w:rsidR="00257E99" w:rsidRDefault="00257E99">
          <w:pPr>
            <w:pStyle w:val="TDC4"/>
            <w:tabs>
              <w:tab w:val="left" w:pos="1760"/>
              <w:tab w:val="right" w:leader="dot" w:pos="8494"/>
            </w:tabs>
            <w:rPr>
              <w:ins w:id="382" w:author="JORGE CONTRERAS ORTIZ" w:date="2021-09-05T19:14:00Z"/>
              <w:rFonts w:asciiTheme="minorHAnsi" w:eastAsiaTheme="minorEastAsia" w:hAnsiTheme="minorHAnsi" w:cstheme="minorBidi"/>
              <w:noProof/>
              <w:lang w:eastAsia="es-ES"/>
            </w:rPr>
          </w:pPr>
          <w:ins w:id="38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8E0E88">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761824 \h </w:instrText>
            </w:r>
            <w:r>
              <w:rPr>
                <w:noProof/>
                <w:webHidden/>
              </w:rPr>
            </w:r>
          </w:ins>
          <w:r>
            <w:rPr>
              <w:noProof/>
              <w:webHidden/>
            </w:rPr>
            <w:fldChar w:fldCharType="separate"/>
          </w:r>
          <w:ins w:id="384" w:author="JORGE CONTRERAS ORTIZ" w:date="2021-09-05T19:14:00Z">
            <w:r>
              <w:rPr>
                <w:noProof/>
                <w:webHidden/>
              </w:rPr>
              <w:t>68</w:t>
            </w:r>
            <w:r>
              <w:rPr>
                <w:noProof/>
                <w:webHidden/>
              </w:rPr>
              <w:fldChar w:fldCharType="end"/>
            </w:r>
            <w:r w:rsidRPr="008E0E88">
              <w:rPr>
                <w:rStyle w:val="Hipervnculo"/>
                <w:noProof/>
              </w:rPr>
              <w:fldChar w:fldCharType="end"/>
            </w:r>
          </w:ins>
        </w:p>
        <w:p w14:paraId="050D45F1" w14:textId="03F0EA39" w:rsidR="00257E99" w:rsidRDefault="00257E99">
          <w:pPr>
            <w:pStyle w:val="TDC4"/>
            <w:tabs>
              <w:tab w:val="left" w:pos="1760"/>
              <w:tab w:val="right" w:leader="dot" w:pos="8494"/>
            </w:tabs>
            <w:rPr>
              <w:ins w:id="385" w:author="JORGE CONTRERAS ORTIZ" w:date="2021-09-05T19:14:00Z"/>
              <w:rFonts w:asciiTheme="minorHAnsi" w:eastAsiaTheme="minorEastAsia" w:hAnsiTheme="minorHAnsi" w:cstheme="minorBidi"/>
              <w:noProof/>
              <w:lang w:eastAsia="es-ES"/>
            </w:rPr>
          </w:pPr>
          <w:ins w:id="38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8E0E88">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761825 \h </w:instrText>
            </w:r>
            <w:r>
              <w:rPr>
                <w:noProof/>
                <w:webHidden/>
              </w:rPr>
            </w:r>
          </w:ins>
          <w:r>
            <w:rPr>
              <w:noProof/>
              <w:webHidden/>
            </w:rPr>
            <w:fldChar w:fldCharType="separate"/>
          </w:r>
          <w:ins w:id="387" w:author="JORGE CONTRERAS ORTIZ" w:date="2021-09-05T19:14:00Z">
            <w:r>
              <w:rPr>
                <w:noProof/>
                <w:webHidden/>
              </w:rPr>
              <w:t>69</w:t>
            </w:r>
            <w:r>
              <w:rPr>
                <w:noProof/>
                <w:webHidden/>
              </w:rPr>
              <w:fldChar w:fldCharType="end"/>
            </w:r>
            <w:r w:rsidRPr="008E0E88">
              <w:rPr>
                <w:rStyle w:val="Hipervnculo"/>
                <w:noProof/>
              </w:rPr>
              <w:fldChar w:fldCharType="end"/>
            </w:r>
          </w:ins>
        </w:p>
        <w:p w14:paraId="6940D390" w14:textId="3CE28962" w:rsidR="00257E99" w:rsidRDefault="00257E99">
          <w:pPr>
            <w:pStyle w:val="TDC1"/>
            <w:tabs>
              <w:tab w:val="left" w:pos="442"/>
              <w:tab w:val="right" w:leader="dot" w:pos="8494"/>
            </w:tabs>
            <w:rPr>
              <w:ins w:id="388" w:author="JORGE CONTRERAS ORTIZ" w:date="2021-09-05T19:14:00Z"/>
              <w:rFonts w:asciiTheme="minorHAnsi" w:eastAsiaTheme="minorEastAsia" w:hAnsiTheme="minorHAnsi" w:cstheme="minorBidi"/>
              <w:noProof/>
              <w:lang w:eastAsia="es-ES"/>
            </w:rPr>
          </w:pPr>
          <w:ins w:id="38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w:t>
            </w:r>
            <w:r>
              <w:rPr>
                <w:rFonts w:asciiTheme="minorHAnsi" w:eastAsiaTheme="minorEastAsia" w:hAnsiTheme="minorHAnsi" w:cstheme="minorBidi"/>
                <w:noProof/>
                <w:lang w:eastAsia="es-ES"/>
              </w:rPr>
              <w:tab/>
            </w:r>
            <w:r w:rsidRPr="008E0E88">
              <w:rPr>
                <w:rStyle w:val="Hipervnculo"/>
                <w:noProof/>
              </w:rPr>
              <w:t>DISEÑO E IMPLEMENTACIÓN HARDWARE</w:t>
            </w:r>
            <w:r>
              <w:rPr>
                <w:noProof/>
                <w:webHidden/>
              </w:rPr>
              <w:tab/>
            </w:r>
            <w:r>
              <w:rPr>
                <w:noProof/>
                <w:webHidden/>
              </w:rPr>
              <w:fldChar w:fldCharType="begin"/>
            </w:r>
            <w:r>
              <w:rPr>
                <w:noProof/>
                <w:webHidden/>
              </w:rPr>
              <w:instrText xml:space="preserve"> PAGEREF _Toc81761826 \h </w:instrText>
            </w:r>
            <w:r>
              <w:rPr>
                <w:noProof/>
                <w:webHidden/>
              </w:rPr>
            </w:r>
          </w:ins>
          <w:r>
            <w:rPr>
              <w:noProof/>
              <w:webHidden/>
            </w:rPr>
            <w:fldChar w:fldCharType="separate"/>
          </w:r>
          <w:ins w:id="390" w:author="JORGE CONTRERAS ORTIZ" w:date="2021-09-05T19:14:00Z">
            <w:r>
              <w:rPr>
                <w:noProof/>
                <w:webHidden/>
              </w:rPr>
              <w:t>70</w:t>
            </w:r>
            <w:r>
              <w:rPr>
                <w:noProof/>
                <w:webHidden/>
              </w:rPr>
              <w:fldChar w:fldCharType="end"/>
            </w:r>
            <w:r w:rsidRPr="008E0E88">
              <w:rPr>
                <w:rStyle w:val="Hipervnculo"/>
                <w:noProof/>
              </w:rPr>
              <w:fldChar w:fldCharType="end"/>
            </w:r>
          </w:ins>
        </w:p>
        <w:p w14:paraId="7701312C" w14:textId="5BE77EEF" w:rsidR="00257E99" w:rsidRDefault="00257E99">
          <w:pPr>
            <w:pStyle w:val="TDC2"/>
            <w:tabs>
              <w:tab w:val="left" w:pos="880"/>
              <w:tab w:val="right" w:leader="dot" w:pos="8494"/>
            </w:tabs>
            <w:rPr>
              <w:ins w:id="391" w:author="JORGE CONTRERAS ORTIZ" w:date="2021-09-05T19:14:00Z"/>
              <w:rFonts w:asciiTheme="minorHAnsi" w:eastAsiaTheme="minorEastAsia" w:hAnsiTheme="minorHAnsi" w:cstheme="minorBidi"/>
              <w:noProof/>
              <w:lang w:eastAsia="es-ES"/>
            </w:rPr>
          </w:pPr>
          <w:ins w:id="39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1.</w:t>
            </w:r>
            <w:r>
              <w:rPr>
                <w:rFonts w:asciiTheme="minorHAnsi" w:eastAsiaTheme="minorEastAsia" w:hAnsiTheme="minorHAnsi" w:cstheme="minorBidi"/>
                <w:noProof/>
                <w:lang w:eastAsia="es-ES"/>
              </w:rPr>
              <w:tab/>
            </w:r>
            <w:r w:rsidRPr="008E0E88">
              <w:rPr>
                <w:rStyle w:val="Hipervnculo"/>
                <w:noProof/>
              </w:rPr>
              <w:t>COMPONENTES COMERCIALES UTILIZADOS</w:t>
            </w:r>
            <w:r>
              <w:rPr>
                <w:noProof/>
                <w:webHidden/>
              </w:rPr>
              <w:tab/>
            </w:r>
            <w:r>
              <w:rPr>
                <w:noProof/>
                <w:webHidden/>
              </w:rPr>
              <w:fldChar w:fldCharType="begin"/>
            </w:r>
            <w:r>
              <w:rPr>
                <w:noProof/>
                <w:webHidden/>
              </w:rPr>
              <w:instrText xml:space="preserve"> PAGEREF _Toc81761827 \h </w:instrText>
            </w:r>
            <w:r>
              <w:rPr>
                <w:noProof/>
                <w:webHidden/>
              </w:rPr>
            </w:r>
          </w:ins>
          <w:r>
            <w:rPr>
              <w:noProof/>
              <w:webHidden/>
            </w:rPr>
            <w:fldChar w:fldCharType="separate"/>
          </w:r>
          <w:ins w:id="393" w:author="JORGE CONTRERAS ORTIZ" w:date="2021-09-05T19:14:00Z">
            <w:r>
              <w:rPr>
                <w:noProof/>
                <w:webHidden/>
              </w:rPr>
              <w:t>70</w:t>
            </w:r>
            <w:r>
              <w:rPr>
                <w:noProof/>
                <w:webHidden/>
              </w:rPr>
              <w:fldChar w:fldCharType="end"/>
            </w:r>
            <w:r w:rsidRPr="008E0E88">
              <w:rPr>
                <w:rStyle w:val="Hipervnculo"/>
                <w:noProof/>
              </w:rPr>
              <w:fldChar w:fldCharType="end"/>
            </w:r>
          </w:ins>
        </w:p>
        <w:p w14:paraId="03C85A7A" w14:textId="5D8AA4C1" w:rsidR="00257E99" w:rsidRDefault="00257E99">
          <w:pPr>
            <w:pStyle w:val="TDC3"/>
            <w:rPr>
              <w:ins w:id="394" w:author="JORGE CONTRERAS ORTIZ" w:date="2021-09-05T19:14:00Z"/>
              <w:rFonts w:asciiTheme="minorHAnsi" w:hAnsiTheme="minorHAnsi" w:cstheme="minorBidi"/>
              <w:noProof/>
            </w:rPr>
          </w:pPr>
          <w:ins w:id="39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1.1.</w:t>
            </w:r>
            <w:r>
              <w:rPr>
                <w:rFonts w:asciiTheme="minorHAnsi" w:hAnsiTheme="minorHAnsi" w:cstheme="minorBidi"/>
                <w:noProof/>
              </w:rPr>
              <w:tab/>
            </w:r>
            <w:r w:rsidRPr="008E0E88">
              <w:rPr>
                <w:rStyle w:val="Hipervnculo"/>
                <w:noProof/>
              </w:rPr>
              <w:t>ELEMENTOS HARDWARE UTILIZADOS</w:t>
            </w:r>
            <w:r>
              <w:rPr>
                <w:noProof/>
                <w:webHidden/>
              </w:rPr>
              <w:tab/>
            </w:r>
            <w:r>
              <w:rPr>
                <w:noProof/>
                <w:webHidden/>
              </w:rPr>
              <w:fldChar w:fldCharType="begin"/>
            </w:r>
            <w:r>
              <w:rPr>
                <w:noProof/>
                <w:webHidden/>
              </w:rPr>
              <w:instrText xml:space="preserve"> PAGEREF _Toc81761828 \h </w:instrText>
            </w:r>
            <w:r>
              <w:rPr>
                <w:noProof/>
                <w:webHidden/>
              </w:rPr>
            </w:r>
          </w:ins>
          <w:r>
            <w:rPr>
              <w:noProof/>
              <w:webHidden/>
            </w:rPr>
            <w:fldChar w:fldCharType="separate"/>
          </w:r>
          <w:ins w:id="396" w:author="JORGE CONTRERAS ORTIZ" w:date="2021-09-05T19:14:00Z">
            <w:r>
              <w:rPr>
                <w:noProof/>
                <w:webHidden/>
              </w:rPr>
              <w:t>70</w:t>
            </w:r>
            <w:r>
              <w:rPr>
                <w:noProof/>
                <w:webHidden/>
              </w:rPr>
              <w:fldChar w:fldCharType="end"/>
            </w:r>
            <w:r w:rsidRPr="008E0E88">
              <w:rPr>
                <w:rStyle w:val="Hipervnculo"/>
                <w:noProof/>
              </w:rPr>
              <w:fldChar w:fldCharType="end"/>
            </w:r>
          </w:ins>
        </w:p>
        <w:p w14:paraId="3843A69B" w14:textId="55D8AED1" w:rsidR="00257E99" w:rsidRDefault="00257E99">
          <w:pPr>
            <w:pStyle w:val="TDC3"/>
            <w:rPr>
              <w:ins w:id="397" w:author="JORGE CONTRERAS ORTIZ" w:date="2021-09-05T19:14:00Z"/>
              <w:rFonts w:asciiTheme="minorHAnsi" w:hAnsiTheme="minorHAnsi" w:cstheme="minorBidi"/>
              <w:noProof/>
            </w:rPr>
          </w:pPr>
          <w:ins w:id="39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2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1.2.</w:t>
            </w:r>
            <w:r>
              <w:rPr>
                <w:rFonts w:asciiTheme="minorHAnsi" w:hAnsiTheme="minorHAnsi" w:cstheme="minorBidi"/>
                <w:noProof/>
              </w:rPr>
              <w:tab/>
            </w:r>
            <w:r w:rsidRPr="008E0E88">
              <w:rPr>
                <w:rStyle w:val="Hipervnculo"/>
                <w:noProof/>
              </w:rPr>
              <w:t>ELEMENTOS SOFTWARE UTILIZADOS</w:t>
            </w:r>
            <w:r>
              <w:rPr>
                <w:noProof/>
                <w:webHidden/>
              </w:rPr>
              <w:tab/>
            </w:r>
            <w:r>
              <w:rPr>
                <w:noProof/>
                <w:webHidden/>
              </w:rPr>
              <w:fldChar w:fldCharType="begin"/>
            </w:r>
            <w:r>
              <w:rPr>
                <w:noProof/>
                <w:webHidden/>
              </w:rPr>
              <w:instrText xml:space="preserve"> PAGEREF _Toc81761829 \h </w:instrText>
            </w:r>
            <w:r>
              <w:rPr>
                <w:noProof/>
                <w:webHidden/>
              </w:rPr>
            </w:r>
          </w:ins>
          <w:r>
            <w:rPr>
              <w:noProof/>
              <w:webHidden/>
            </w:rPr>
            <w:fldChar w:fldCharType="separate"/>
          </w:r>
          <w:ins w:id="399" w:author="JORGE CONTRERAS ORTIZ" w:date="2021-09-05T19:14:00Z">
            <w:r>
              <w:rPr>
                <w:noProof/>
                <w:webHidden/>
              </w:rPr>
              <w:t>73</w:t>
            </w:r>
            <w:r>
              <w:rPr>
                <w:noProof/>
                <w:webHidden/>
              </w:rPr>
              <w:fldChar w:fldCharType="end"/>
            </w:r>
            <w:r w:rsidRPr="008E0E88">
              <w:rPr>
                <w:rStyle w:val="Hipervnculo"/>
                <w:noProof/>
              </w:rPr>
              <w:fldChar w:fldCharType="end"/>
            </w:r>
          </w:ins>
        </w:p>
        <w:p w14:paraId="165B4933" w14:textId="69F3DC65" w:rsidR="00257E99" w:rsidRDefault="00257E99">
          <w:pPr>
            <w:pStyle w:val="TDC2"/>
            <w:tabs>
              <w:tab w:val="left" w:pos="880"/>
              <w:tab w:val="right" w:leader="dot" w:pos="8494"/>
            </w:tabs>
            <w:rPr>
              <w:ins w:id="400" w:author="JORGE CONTRERAS ORTIZ" w:date="2021-09-05T19:14:00Z"/>
              <w:rFonts w:asciiTheme="minorHAnsi" w:eastAsiaTheme="minorEastAsia" w:hAnsiTheme="minorHAnsi" w:cstheme="minorBidi"/>
              <w:noProof/>
              <w:lang w:eastAsia="es-ES"/>
            </w:rPr>
          </w:pPr>
          <w:ins w:id="40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w:t>
            </w:r>
            <w:r>
              <w:rPr>
                <w:rFonts w:asciiTheme="minorHAnsi" w:eastAsiaTheme="minorEastAsia" w:hAnsiTheme="minorHAnsi" w:cstheme="minorBidi"/>
                <w:noProof/>
                <w:lang w:eastAsia="es-ES"/>
              </w:rPr>
              <w:tab/>
            </w:r>
            <w:r w:rsidRPr="008E0E88">
              <w:rPr>
                <w:rStyle w:val="Hipervnculo"/>
                <w:noProof/>
              </w:rPr>
              <w:t>DISEÑO DE ESQUEMÁTICO PCB</w:t>
            </w:r>
            <w:r>
              <w:rPr>
                <w:noProof/>
                <w:webHidden/>
              </w:rPr>
              <w:tab/>
            </w:r>
            <w:r>
              <w:rPr>
                <w:noProof/>
                <w:webHidden/>
              </w:rPr>
              <w:fldChar w:fldCharType="begin"/>
            </w:r>
            <w:r>
              <w:rPr>
                <w:noProof/>
                <w:webHidden/>
              </w:rPr>
              <w:instrText xml:space="preserve"> PAGEREF _Toc81761830 \h </w:instrText>
            </w:r>
            <w:r>
              <w:rPr>
                <w:noProof/>
                <w:webHidden/>
              </w:rPr>
            </w:r>
          </w:ins>
          <w:r>
            <w:rPr>
              <w:noProof/>
              <w:webHidden/>
            </w:rPr>
            <w:fldChar w:fldCharType="separate"/>
          </w:r>
          <w:ins w:id="402" w:author="JORGE CONTRERAS ORTIZ" w:date="2021-09-05T19:14:00Z">
            <w:r>
              <w:rPr>
                <w:noProof/>
                <w:webHidden/>
              </w:rPr>
              <w:t>74</w:t>
            </w:r>
            <w:r>
              <w:rPr>
                <w:noProof/>
                <w:webHidden/>
              </w:rPr>
              <w:fldChar w:fldCharType="end"/>
            </w:r>
            <w:r w:rsidRPr="008E0E88">
              <w:rPr>
                <w:rStyle w:val="Hipervnculo"/>
                <w:noProof/>
              </w:rPr>
              <w:fldChar w:fldCharType="end"/>
            </w:r>
          </w:ins>
        </w:p>
        <w:p w14:paraId="4713E88B" w14:textId="4B006193" w:rsidR="00257E99" w:rsidRDefault="00257E99">
          <w:pPr>
            <w:pStyle w:val="TDC3"/>
            <w:rPr>
              <w:ins w:id="403" w:author="JORGE CONTRERAS ORTIZ" w:date="2021-09-05T19:14:00Z"/>
              <w:rFonts w:asciiTheme="minorHAnsi" w:hAnsiTheme="minorHAnsi" w:cstheme="minorBidi"/>
              <w:noProof/>
            </w:rPr>
          </w:pPr>
          <w:ins w:id="40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1.</w:t>
            </w:r>
            <w:r>
              <w:rPr>
                <w:rFonts w:asciiTheme="minorHAnsi" w:hAnsiTheme="minorHAnsi" w:cstheme="minorBidi"/>
                <w:noProof/>
              </w:rPr>
              <w:tab/>
            </w:r>
            <w:r w:rsidRPr="008E0E88">
              <w:rPr>
                <w:rStyle w:val="Hipervnculo"/>
                <w:noProof/>
              </w:rPr>
              <w:t>JERARQUÍA DEL CIRCUITO</w:t>
            </w:r>
            <w:r>
              <w:rPr>
                <w:noProof/>
                <w:webHidden/>
              </w:rPr>
              <w:tab/>
            </w:r>
            <w:r>
              <w:rPr>
                <w:noProof/>
                <w:webHidden/>
              </w:rPr>
              <w:fldChar w:fldCharType="begin"/>
            </w:r>
            <w:r>
              <w:rPr>
                <w:noProof/>
                <w:webHidden/>
              </w:rPr>
              <w:instrText xml:space="preserve"> PAGEREF _Toc81761831 \h </w:instrText>
            </w:r>
            <w:r>
              <w:rPr>
                <w:noProof/>
                <w:webHidden/>
              </w:rPr>
            </w:r>
          </w:ins>
          <w:r>
            <w:rPr>
              <w:noProof/>
              <w:webHidden/>
            </w:rPr>
            <w:fldChar w:fldCharType="separate"/>
          </w:r>
          <w:ins w:id="405" w:author="JORGE CONTRERAS ORTIZ" w:date="2021-09-05T19:14:00Z">
            <w:r>
              <w:rPr>
                <w:noProof/>
                <w:webHidden/>
              </w:rPr>
              <w:t>74</w:t>
            </w:r>
            <w:r>
              <w:rPr>
                <w:noProof/>
                <w:webHidden/>
              </w:rPr>
              <w:fldChar w:fldCharType="end"/>
            </w:r>
            <w:r w:rsidRPr="008E0E88">
              <w:rPr>
                <w:rStyle w:val="Hipervnculo"/>
                <w:noProof/>
              </w:rPr>
              <w:fldChar w:fldCharType="end"/>
            </w:r>
          </w:ins>
        </w:p>
        <w:p w14:paraId="61CCED1E" w14:textId="79F16F32" w:rsidR="00257E99" w:rsidRDefault="00257E99">
          <w:pPr>
            <w:pStyle w:val="TDC3"/>
            <w:rPr>
              <w:ins w:id="406" w:author="JORGE CONTRERAS ORTIZ" w:date="2021-09-05T19:14:00Z"/>
              <w:rFonts w:asciiTheme="minorHAnsi" w:hAnsiTheme="minorHAnsi" w:cstheme="minorBidi"/>
              <w:noProof/>
            </w:rPr>
          </w:pPr>
          <w:ins w:id="40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2.</w:t>
            </w:r>
            <w:r>
              <w:rPr>
                <w:rFonts w:asciiTheme="minorHAnsi" w:hAnsiTheme="minorHAnsi" w:cstheme="minorBidi"/>
                <w:noProof/>
              </w:rPr>
              <w:tab/>
            </w:r>
            <w:r w:rsidRPr="008E0E88">
              <w:rPr>
                <w:rStyle w:val="Hipervnculo"/>
                <w:noProof/>
              </w:rPr>
              <w:t>CIRCUITO DE ALIMENTACIÓN</w:t>
            </w:r>
            <w:r>
              <w:rPr>
                <w:noProof/>
                <w:webHidden/>
              </w:rPr>
              <w:tab/>
            </w:r>
            <w:r>
              <w:rPr>
                <w:noProof/>
                <w:webHidden/>
              </w:rPr>
              <w:fldChar w:fldCharType="begin"/>
            </w:r>
            <w:r>
              <w:rPr>
                <w:noProof/>
                <w:webHidden/>
              </w:rPr>
              <w:instrText xml:space="preserve"> PAGEREF _Toc81761832 \h </w:instrText>
            </w:r>
            <w:r>
              <w:rPr>
                <w:noProof/>
                <w:webHidden/>
              </w:rPr>
            </w:r>
          </w:ins>
          <w:r>
            <w:rPr>
              <w:noProof/>
              <w:webHidden/>
            </w:rPr>
            <w:fldChar w:fldCharType="separate"/>
          </w:r>
          <w:ins w:id="408" w:author="JORGE CONTRERAS ORTIZ" w:date="2021-09-05T19:14:00Z">
            <w:r>
              <w:rPr>
                <w:noProof/>
                <w:webHidden/>
              </w:rPr>
              <w:t>75</w:t>
            </w:r>
            <w:r>
              <w:rPr>
                <w:noProof/>
                <w:webHidden/>
              </w:rPr>
              <w:fldChar w:fldCharType="end"/>
            </w:r>
            <w:r w:rsidRPr="008E0E88">
              <w:rPr>
                <w:rStyle w:val="Hipervnculo"/>
                <w:noProof/>
              </w:rPr>
              <w:fldChar w:fldCharType="end"/>
            </w:r>
          </w:ins>
        </w:p>
        <w:p w14:paraId="0DB182D3" w14:textId="3064567E" w:rsidR="00257E99" w:rsidRDefault="00257E99">
          <w:pPr>
            <w:pStyle w:val="TDC3"/>
            <w:rPr>
              <w:ins w:id="409" w:author="JORGE CONTRERAS ORTIZ" w:date="2021-09-05T19:14:00Z"/>
              <w:rFonts w:asciiTheme="minorHAnsi" w:hAnsiTheme="minorHAnsi" w:cstheme="minorBidi"/>
              <w:noProof/>
            </w:rPr>
          </w:pPr>
          <w:ins w:id="41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3.</w:t>
            </w:r>
            <w:r>
              <w:rPr>
                <w:rFonts w:asciiTheme="minorHAnsi" w:hAnsiTheme="minorHAnsi" w:cstheme="minorBidi"/>
                <w:noProof/>
              </w:rPr>
              <w:tab/>
            </w:r>
            <w:r w:rsidRPr="008E0E88">
              <w:rPr>
                <w:rStyle w:val="Hipervnculo"/>
                <w:noProof/>
              </w:rPr>
              <w:t>INTEGRACIÓN DEL MÓDULO KTWM102</w:t>
            </w:r>
            <w:r>
              <w:rPr>
                <w:noProof/>
                <w:webHidden/>
              </w:rPr>
              <w:tab/>
            </w:r>
            <w:r>
              <w:rPr>
                <w:noProof/>
                <w:webHidden/>
              </w:rPr>
              <w:fldChar w:fldCharType="begin"/>
            </w:r>
            <w:r>
              <w:rPr>
                <w:noProof/>
                <w:webHidden/>
              </w:rPr>
              <w:instrText xml:space="preserve"> PAGEREF _Toc81761833 \h </w:instrText>
            </w:r>
            <w:r>
              <w:rPr>
                <w:noProof/>
                <w:webHidden/>
              </w:rPr>
            </w:r>
          </w:ins>
          <w:r>
            <w:rPr>
              <w:noProof/>
              <w:webHidden/>
            </w:rPr>
            <w:fldChar w:fldCharType="separate"/>
          </w:r>
          <w:ins w:id="411" w:author="JORGE CONTRERAS ORTIZ" w:date="2021-09-05T19:14:00Z">
            <w:r>
              <w:rPr>
                <w:noProof/>
                <w:webHidden/>
              </w:rPr>
              <w:t>76</w:t>
            </w:r>
            <w:r>
              <w:rPr>
                <w:noProof/>
                <w:webHidden/>
              </w:rPr>
              <w:fldChar w:fldCharType="end"/>
            </w:r>
            <w:r w:rsidRPr="008E0E88">
              <w:rPr>
                <w:rStyle w:val="Hipervnculo"/>
                <w:noProof/>
              </w:rPr>
              <w:fldChar w:fldCharType="end"/>
            </w:r>
          </w:ins>
        </w:p>
        <w:p w14:paraId="6DF493D8" w14:textId="388986EF" w:rsidR="00257E99" w:rsidRDefault="00257E99">
          <w:pPr>
            <w:pStyle w:val="TDC3"/>
            <w:rPr>
              <w:ins w:id="412" w:author="JORGE CONTRERAS ORTIZ" w:date="2021-09-05T19:14:00Z"/>
              <w:rFonts w:asciiTheme="minorHAnsi" w:hAnsiTheme="minorHAnsi" w:cstheme="minorBidi"/>
              <w:noProof/>
            </w:rPr>
          </w:pPr>
          <w:ins w:id="41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4.</w:t>
            </w:r>
            <w:r>
              <w:rPr>
                <w:rFonts w:asciiTheme="minorHAnsi" w:hAnsiTheme="minorHAnsi" w:cstheme="minorBidi"/>
                <w:noProof/>
              </w:rPr>
              <w:tab/>
            </w:r>
            <w:r w:rsidRPr="008E0E88">
              <w:rPr>
                <w:rStyle w:val="Hipervnculo"/>
                <w:noProof/>
              </w:rPr>
              <w:t>COOCKIE CONNECTOR</w:t>
            </w:r>
            <w:r>
              <w:rPr>
                <w:noProof/>
                <w:webHidden/>
              </w:rPr>
              <w:tab/>
            </w:r>
            <w:r>
              <w:rPr>
                <w:noProof/>
                <w:webHidden/>
              </w:rPr>
              <w:fldChar w:fldCharType="begin"/>
            </w:r>
            <w:r>
              <w:rPr>
                <w:noProof/>
                <w:webHidden/>
              </w:rPr>
              <w:instrText xml:space="preserve"> PAGEREF _Toc81761834 \h </w:instrText>
            </w:r>
            <w:r>
              <w:rPr>
                <w:noProof/>
                <w:webHidden/>
              </w:rPr>
            </w:r>
          </w:ins>
          <w:r>
            <w:rPr>
              <w:noProof/>
              <w:webHidden/>
            </w:rPr>
            <w:fldChar w:fldCharType="separate"/>
          </w:r>
          <w:ins w:id="414" w:author="JORGE CONTRERAS ORTIZ" w:date="2021-09-05T19:14:00Z">
            <w:r>
              <w:rPr>
                <w:noProof/>
                <w:webHidden/>
              </w:rPr>
              <w:t>77</w:t>
            </w:r>
            <w:r>
              <w:rPr>
                <w:noProof/>
                <w:webHidden/>
              </w:rPr>
              <w:fldChar w:fldCharType="end"/>
            </w:r>
            <w:r w:rsidRPr="008E0E88">
              <w:rPr>
                <w:rStyle w:val="Hipervnculo"/>
                <w:noProof/>
              </w:rPr>
              <w:fldChar w:fldCharType="end"/>
            </w:r>
          </w:ins>
        </w:p>
        <w:p w14:paraId="5AD8B257" w14:textId="40AF9A1A" w:rsidR="00257E99" w:rsidRDefault="00257E99">
          <w:pPr>
            <w:pStyle w:val="TDC3"/>
            <w:rPr>
              <w:ins w:id="415" w:author="JORGE CONTRERAS ORTIZ" w:date="2021-09-05T19:14:00Z"/>
              <w:rFonts w:asciiTheme="minorHAnsi" w:hAnsiTheme="minorHAnsi" w:cstheme="minorBidi"/>
              <w:noProof/>
            </w:rPr>
          </w:pPr>
          <w:ins w:id="41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2.5.</w:t>
            </w:r>
            <w:r>
              <w:rPr>
                <w:rFonts w:asciiTheme="minorHAnsi" w:hAnsiTheme="minorHAnsi" w:cstheme="minorBidi"/>
                <w:noProof/>
              </w:rPr>
              <w:tab/>
            </w:r>
            <w:r w:rsidRPr="008E0E88">
              <w:rPr>
                <w:rStyle w:val="Hipervnculo"/>
                <w:noProof/>
              </w:rPr>
              <w:t>USB</w:t>
            </w:r>
            <w:r>
              <w:rPr>
                <w:noProof/>
                <w:webHidden/>
              </w:rPr>
              <w:tab/>
            </w:r>
            <w:r>
              <w:rPr>
                <w:noProof/>
                <w:webHidden/>
              </w:rPr>
              <w:fldChar w:fldCharType="begin"/>
            </w:r>
            <w:r>
              <w:rPr>
                <w:noProof/>
                <w:webHidden/>
              </w:rPr>
              <w:instrText xml:space="preserve"> PAGEREF _Toc81761835 \h </w:instrText>
            </w:r>
            <w:r>
              <w:rPr>
                <w:noProof/>
                <w:webHidden/>
              </w:rPr>
            </w:r>
          </w:ins>
          <w:r>
            <w:rPr>
              <w:noProof/>
              <w:webHidden/>
            </w:rPr>
            <w:fldChar w:fldCharType="separate"/>
          </w:r>
          <w:ins w:id="417" w:author="JORGE CONTRERAS ORTIZ" w:date="2021-09-05T19:14:00Z">
            <w:r>
              <w:rPr>
                <w:noProof/>
                <w:webHidden/>
              </w:rPr>
              <w:t>78</w:t>
            </w:r>
            <w:r>
              <w:rPr>
                <w:noProof/>
                <w:webHidden/>
              </w:rPr>
              <w:fldChar w:fldCharType="end"/>
            </w:r>
            <w:r w:rsidRPr="008E0E88">
              <w:rPr>
                <w:rStyle w:val="Hipervnculo"/>
                <w:noProof/>
              </w:rPr>
              <w:fldChar w:fldCharType="end"/>
            </w:r>
          </w:ins>
        </w:p>
        <w:p w14:paraId="463E8A99" w14:textId="01930C7B" w:rsidR="00257E99" w:rsidRDefault="00257E99">
          <w:pPr>
            <w:pStyle w:val="TDC2"/>
            <w:tabs>
              <w:tab w:val="left" w:pos="880"/>
              <w:tab w:val="right" w:leader="dot" w:pos="8494"/>
            </w:tabs>
            <w:rPr>
              <w:ins w:id="418" w:author="JORGE CONTRERAS ORTIZ" w:date="2021-09-05T19:14:00Z"/>
              <w:rFonts w:asciiTheme="minorHAnsi" w:eastAsiaTheme="minorEastAsia" w:hAnsiTheme="minorHAnsi" w:cstheme="minorBidi"/>
              <w:noProof/>
              <w:lang w:eastAsia="es-ES"/>
            </w:rPr>
          </w:pPr>
          <w:ins w:id="41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3.</w:t>
            </w:r>
            <w:r>
              <w:rPr>
                <w:rFonts w:asciiTheme="minorHAnsi" w:eastAsiaTheme="minorEastAsia" w:hAnsiTheme="minorHAnsi" w:cstheme="minorBidi"/>
                <w:noProof/>
                <w:lang w:eastAsia="es-ES"/>
              </w:rPr>
              <w:tab/>
            </w:r>
            <w:r w:rsidRPr="008E0E88">
              <w:rPr>
                <w:rStyle w:val="Hipervnculo"/>
                <w:noProof/>
              </w:rPr>
              <w:t>LAYOUT</w:t>
            </w:r>
            <w:r>
              <w:rPr>
                <w:noProof/>
                <w:webHidden/>
              </w:rPr>
              <w:tab/>
            </w:r>
            <w:r>
              <w:rPr>
                <w:noProof/>
                <w:webHidden/>
              </w:rPr>
              <w:fldChar w:fldCharType="begin"/>
            </w:r>
            <w:r>
              <w:rPr>
                <w:noProof/>
                <w:webHidden/>
              </w:rPr>
              <w:instrText xml:space="preserve"> PAGEREF _Toc81761836 \h </w:instrText>
            </w:r>
            <w:r>
              <w:rPr>
                <w:noProof/>
                <w:webHidden/>
              </w:rPr>
            </w:r>
          </w:ins>
          <w:r>
            <w:rPr>
              <w:noProof/>
              <w:webHidden/>
            </w:rPr>
            <w:fldChar w:fldCharType="separate"/>
          </w:r>
          <w:ins w:id="420" w:author="JORGE CONTRERAS ORTIZ" w:date="2021-09-05T19:14:00Z">
            <w:r>
              <w:rPr>
                <w:noProof/>
                <w:webHidden/>
              </w:rPr>
              <w:t>79</w:t>
            </w:r>
            <w:r>
              <w:rPr>
                <w:noProof/>
                <w:webHidden/>
              </w:rPr>
              <w:fldChar w:fldCharType="end"/>
            </w:r>
            <w:r w:rsidRPr="008E0E88">
              <w:rPr>
                <w:rStyle w:val="Hipervnculo"/>
                <w:noProof/>
              </w:rPr>
              <w:fldChar w:fldCharType="end"/>
            </w:r>
          </w:ins>
        </w:p>
        <w:p w14:paraId="6857E500" w14:textId="64EC632F" w:rsidR="00257E99" w:rsidRDefault="00257E99">
          <w:pPr>
            <w:pStyle w:val="TDC3"/>
            <w:rPr>
              <w:ins w:id="421" w:author="JORGE CONTRERAS ORTIZ" w:date="2021-09-05T19:14:00Z"/>
              <w:rFonts w:asciiTheme="minorHAnsi" w:hAnsiTheme="minorHAnsi" w:cstheme="minorBidi"/>
              <w:noProof/>
            </w:rPr>
          </w:pPr>
          <w:ins w:id="42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3.1.</w:t>
            </w:r>
            <w:r>
              <w:rPr>
                <w:rFonts w:asciiTheme="minorHAnsi" w:hAnsiTheme="minorHAnsi" w:cstheme="minorBidi"/>
                <w:noProof/>
              </w:rPr>
              <w:tab/>
            </w:r>
            <w:r w:rsidRPr="008E0E88">
              <w:rPr>
                <w:rStyle w:val="Hipervnculo"/>
                <w:noProof/>
              </w:rPr>
              <w:t>LAYOUT CAPA TOP</w:t>
            </w:r>
            <w:r>
              <w:rPr>
                <w:noProof/>
                <w:webHidden/>
              </w:rPr>
              <w:tab/>
            </w:r>
            <w:r>
              <w:rPr>
                <w:noProof/>
                <w:webHidden/>
              </w:rPr>
              <w:fldChar w:fldCharType="begin"/>
            </w:r>
            <w:r>
              <w:rPr>
                <w:noProof/>
                <w:webHidden/>
              </w:rPr>
              <w:instrText xml:space="preserve"> PAGEREF _Toc81761837 \h </w:instrText>
            </w:r>
            <w:r>
              <w:rPr>
                <w:noProof/>
                <w:webHidden/>
              </w:rPr>
            </w:r>
          </w:ins>
          <w:r>
            <w:rPr>
              <w:noProof/>
              <w:webHidden/>
            </w:rPr>
            <w:fldChar w:fldCharType="separate"/>
          </w:r>
          <w:ins w:id="423" w:author="JORGE CONTRERAS ORTIZ" w:date="2021-09-05T19:14:00Z">
            <w:r>
              <w:rPr>
                <w:noProof/>
                <w:webHidden/>
              </w:rPr>
              <w:t>80</w:t>
            </w:r>
            <w:r>
              <w:rPr>
                <w:noProof/>
                <w:webHidden/>
              </w:rPr>
              <w:fldChar w:fldCharType="end"/>
            </w:r>
            <w:r w:rsidRPr="008E0E88">
              <w:rPr>
                <w:rStyle w:val="Hipervnculo"/>
                <w:noProof/>
              </w:rPr>
              <w:fldChar w:fldCharType="end"/>
            </w:r>
          </w:ins>
        </w:p>
        <w:p w14:paraId="0EF90D8A" w14:textId="67F550D0" w:rsidR="00257E99" w:rsidRDefault="00257E99">
          <w:pPr>
            <w:pStyle w:val="TDC3"/>
            <w:rPr>
              <w:ins w:id="424" w:author="JORGE CONTRERAS ORTIZ" w:date="2021-09-05T19:14:00Z"/>
              <w:rFonts w:asciiTheme="minorHAnsi" w:hAnsiTheme="minorHAnsi" w:cstheme="minorBidi"/>
              <w:noProof/>
            </w:rPr>
          </w:pPr>
          <w:ins w:id="42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3.2.</w:t>
            </w:r>
            <w:r>
              <w:rPr>
                <w:rFonts w:asciiTheme="minorHAnsi" w:hAnsiTheme="minorHAnsi" w:cstheme="minorBidi"/>
                <w:noProof/>
              </w:rPr>
              <w:tab/>
            </w:r>
            <w:r w:rsidRPr="008E0E88">
              <w:rPr>
                <w:rStyle w:val="Hipervnculo"/>
                <w:noProof/>
              </w:rPr>
              <w:t>LAYOUT CAPA BOTTOM</w:t>
            </w:r>
            <w:r>
              <w:rPr>
                <w:noProof/>
                <w:webHidden/>
              </w:rPr>
              <w:tab/>
            </w:r>
            <w:r>
              <w:rPr>
                <w:noProof/>
                <w:webHidden/>
              </w:rPr>
              <w:fldChar w:fldCharType="begin"/>
            </w:r>
            <w:r>
              <w:rPr>
                <w:noProof/>
                <w:webHidden/>
              </w:rPr>
              <w:instrText xml:space="preserve"> PAGEREF _Toc81761838 \h </w:instrText>
            </w:r>
            <w:r>
              <w:rPr>
                <w:noProof/>
                <w:webHidden/>
              </w:rPr>
            </w:r>
          </w:ins>
          <w:r>
            <w:rPr>
              <w:noProof/>
              <w:webHidden/>
            </w:rPr>
            <w:fldChar w:fldCharType="separate"/>
          </w:r>
          <w:ins w:id="426" w:author="JORGE CONTRERAS ORTIZ" w:date="2021-09-05T19:14:00Z">
            <w:r>
              <w:rPr>
                <w:noProof/>
                <w:webHidden/>
              </w:rPr>
              <w:t>81</w:t>
            </w:r>
            <w:r>
              <w:rPr>
                <w:noProof/>
                <w:webHidden/>
              </w:rPr>
              <w:fldChar w:fldCharType="end"/>
            </w:r>
            <w:r w:rsidRPr="008E0E88">
              <w:rPr>
                <w:rStyle w:val="Hipervnculo"/>
                <w:noProof/>
              </w:rPr>
              <w:fldChar w:fldCharType="end"/>
            </w:r>
          </w:ins>
        </w:p>
        <w:p w14:paraId="03892720" w14:textId="5F3045BE" w:rsidR="00257E99" w:rsidRDefault="00257E99">
          <w:pPr>
            <w:pStyle w:val="TDC3"/>
            <w:rPr>
              <w:ins w:id="427" w:author="JORGE CONTRERAS ORTIZ" w:date="2021-09-05T19:14:00Z"/>
              <w:rFonts w:asciiTheme="minorHAnsi" w:hAnsiTheme="minorHAnsi" w:cstheme="minorBidi"/>
              <w:noProof/>
            </w:rPr>
          </w:pPr>
          <w:ins w:id="42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3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4.3.3.</w:t>
            </w:r>
            <w:r>
              <w:rPr>
                <w:rFonts w:asciiTheme="minorHAnsi" w:hAnsiTheme="minorHAnsi" w:cstheme="minorBidi"/>
                <w:noProof/>
              </w:rPr>
              <w:tab/>
            </w:r>
            <w:r w:rsidRPr="008E0E88">
              <w:rPr>
                <w:rStyle w:val="Hipervnculo"/>
                <w:noProof/>
              </w:rPr>
              <w:t>RESULTADO FINAL DEL DISEÑO</w:t>
            </w:r>
            <w:r>
              <w:rPr>
                <w:noProof/>
                <w:webHidden/>
              </w:rPr>
              <w:tab/>
            </w:r>
            <w:r>
              <w:rPr>
                <w:noProof/>
                <w:webHidden/>
              </w:rPr>
              <w:fldChar w:fldCharType="begin"/>
            </w:r>
            <w:r>
              <w:rPr>
                <w:noProof/>
                <w:webHidden/>
              </w:rPr>
              <w:instrText xml:space="preserve"> PAGEREF _Toc81761839 \h </w:instrText>
            </w:r>
            <w:r>
              <w:rPr>
                <w:noProof/>
                <w:webHidden/>
              </w:rPr>
            </w:r>
          </w:ins>
          <w:r>
            <w:rPr>
              <w:noProof/>
              <w:webHidden/>
            </w:rPr>
            <w:fldChar w:fldCharType="separate"/>
          </w:r>
          <w:ins w:id="429" w:author="JORGE CONTRERAS ORTIZ" w:date="2021-09-05T19:14:00Z">
            <w:r>
              <w:rPr>
                <w:noProof/>
                <w:webHidden/>
              </w:rPr>
              <w:t>82</w:t>
            </w:r>
            <w:r>
              <w:rPr>
                <w:noProof/>
                <w:webHidden/>
              </w:rPr>
              <w:fldChar w:fldCharType="end"/>
            </w:r>
            <w:r w:rsidRPr="008E0E88">
              <w:rPr>
                <w:rStyle w:val="Hipervnculo"/>
                <w:noProof/>
              </w:rPr>
              <w:fldChar w:fldCharType="end"/>
            </w:r>
          </w:ins>
        </w:p>
        <w:p w14:paraId="3FAEAEBF" w14:textId="1C7C908C" w:rsidR="00257E99" w:rsidRDefault="00257E99">
          <w:pPr>
            <w:pStyle w:val="TDC1"/>
            <w:tabs>
              <w:tab w:val="left" w:pos="442"/>
              <w:tab w:val="right" w:leader="dot" w:pos="8494"/>
            </w:tabs>
            <w:rPr>
              <w:ins w:id="430" w:author="JORGE CONTRERAS ORTIZ" w:date="2021-09-05T19:14:00Z"/>
              <w:rFonts w:asciiTheme="minorHAnsi" w:eastAsiaTheme="minorEastAsia" w:hAnsiTheme="minorHAnsi" w:cstheme="minorBidi"/>
              <w:noProof/>
              <w:lang w:eastAsia="es-ES"/>
            </w:rPr>
          </w:pPr>
          <w:ins w:id="43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w:t>
            </w:r>
            <w:r>
              <w:rPr>
                <w:rFonts w:asciiTheme="minorHAnsi" w:eastAsiaTheme="minorEastAsia" w:hAnsiTheme="minorHAnsi" w:cstheme="minorBidi"/>
                <w:noProof/>
                <w:lang w:eastAsia="es-ES"/>
              </w:rPr>
              <w:tab/>
            </w:r>
            <w:r w:rsidRPr="008E0E88">
              <w:rPr>
                <w:rStyle w:val="Hipervnculo"/>
                <w:noProof/>
              </w:rPr>
              <w:t>PRUEBAS EXPERIMENTALES</w:t>
            </w:r>
            <w:r>
              <w:rPr>
                <w:noProof/>
                <w:webHidden/>
              </w:rPr>
              <w:tab/>
            </w:r>
            <w:r>
              <w:rPr>
                <w:noProof/>
                <w:webHidden/>
              </w:rPr>
              <w:fldChar w:fldCharType="begin"/>
            </w:r>
            <w:r>
              <w:rPr>
                <w:noProof/>
                <w:webHidden/>
              </w:rPr>
              <w:instrText xml:space="preserve"> PAGEREF _Toc81761840 \h </w:instrText>
            </w:r>
            <w:r>
              <w:rPr>
                <w:noProof/>
                <w:webHidden/>
              </w:rPr>
            </w:r>
          </w:ins>
          <w:r>
            <w:rPr>
              <w:noProof/>
              <w:webHidden/>
            </w:rPr>
            <w:fldChar w:fldCharType="separate"/>
          </w:r>
          <w:ins w:id="432" w:author="JORGE CONTRERAS ORTIZ" w:date="2021-09-05T19:14:00Z">
            <w:r>
              <w:rPr>
                <w:noProof/>
                <w:webHidden/>
              </w:rPr>
              <w:t>83</w:t>
            </w:r>
            <w:r>
              <w:rPr>
                <w:noProof/>
                <w:webHidden/>
              </w:rPr>
              <w:fldChar w:fldCharType="end"/>
            </w:r>
            <w:r w:rsidRPr="008E0E88">
              <w:rPr>
                <w:rStyle w:val="Hipervnculo"/>
                <w:noProof/>
              </w:rPr>
              <w:fldChar w:fldCharType="end"/>
            </w:r>
          </w:ins>
        </w:p>
        <w:p w14:paraId="2B72B11A" w14:textId="1CFEA2A4" w:rsidR="00257E99" w:rsidRDefault="00257E99">
          <w:pPr>
            <w:pStyle w:val="TDC2"/>
            <w:tabs>
              <w:tab w:val="left" w:pos="880"/>
              <w:tab w:val="right" w:leader="dot" w:pos="8494"/>
            </w:tabs>
            <w:rPr>
              <w:ins w:id="433" w:author="JORGE CONTRERAS ORTIZ" w:date="2021-09-05T19:14:00Z"/>
              <w:rFonts w:asciiTheme="minorHAnsi" w:eastAsiaTheme="minorEastAsia" w:hAnsiTheme="minorHAnsi" w:cstheme="minorBidi"/>
              <w:noProof/>
              <w:lang w:eastAsia="es-ES"/>
            </w:rPr>
          </w:pPr>
          <w:ins w:id="43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1.</w:t>
            </w:r>
            <w:r>
              <w:rPr>
                <w:rFonts w:asciiTheme="minorHAnsi" w:eastAsiaTheme="minorEastAsia" w:hAnsiTheme="minorHAnsi" w:cstheme="minorBidi"/>
                <w:noProof/>
                <w:lang w:eastAsia="es-ES"/>
              </w:rPr>
              <w:tab/>
            </w:r>
            <w:r w:rsidRPr="008E0E88">
              <w:rPr>
                <w:rStyle w:val="Hipervnculo"/>
                <w:noProof/>
              </w:rPr>
              <w:t>PRIMERA INTERACCIÓN CON DONGLE USB</w:t>
            </w:r>
            <w:r>
              <w:rPr>
                <w:noProof/>
                <w:webHidden/>
              </w:rPr>
              <w:tab/>
            </w:r>
            <w:r>
              <w:rPr>
                <w:noProof/>
                <w:webHidden/>
              </w:rPr>
              <w:fldChar w:fldCharType="begin"/>
            </w:r>
            <w:r>
              <w:rPr>
                <w:noProof/>
                <w:webHidden/>
              </w:rPr>
              <w:instrText xml:space="preserve"> PAGEREF _Toc81761841 \h </w:instrText>
            </w:r>
            <w:r>
              <w:rPr>
                <w:noProof/>
                <w:webHidden/>
              </w:rPr>
            </w:r>
          </w:ins>
          <w:r>
            <w:rPr>
              <w:noProof/>
              <w:webHidden/>
            </w:rPr>
            <w:fldChar w:fldCharType="separate"/>
          </w:r>
          <w:ins w:id="435" w:author="JORGE CONTRERAS ORTIZ" w:date="2021-09-05T19:14:00Z">
            <w:r>
              <w:rPr>
                <w:noProof/>
                <w:webHidden/>
              </w:rPr>
              <w:t>83</w:t>
            </w:r>
            <w:r>
              <w:rPr>
                <w:noProof/>
                <w:webHidden/>
              </w:rPr>
              <w:fldChar w:fldCharType="end"/>
            </w:r>
            <w:r w:rsidRPr="008E0E88">
              <w:rPr>
                <w:rStyle w:val="Hipervnculo"/>
                <w:noProof/>
              </w:rPr>
              <w:fldChar w:fldCharType="end"/>
            </w:r>
          </w:ins>
        </w:p>
        <w:p w14:paraId="6A00F282" w14:textId="55F69D4C" w:rsidR="00257E99" w:rsidRDefault="00257E99">
          <w:pPr>
            <w:pStyle w:val="TDC2"/>
            <w:tabs>
              <w:tab w:val="left" w:pos="880"/>
              <w:tab w:val="right" w:leader="dot" w:pos="8494"/>
            </w:tabs>
            <w:rPr>
              <w:ins w:id="436" w:author="JORGE CONTRERAS ORTIZ" w:date="2021-09-05T19:14:00Z"/>
              <w:rFonts w:asciiTheme="minorHAnsi" w:eastAsiaTheme="minorEastAsia" w:hAnsiTheme="minorHAnsi" w:cstheme="minorBidi"/>
              <w:noProof/>
              <w:lang w:eastAsia="es-ES"/>
            </w:rPr>
          </w:pPr>
          <w:ins w:id="43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2.</w:t>
            </w:r>
            <w:r>
              <w:rPr>
                <w:rFonts w:asciiTheme="minorHAnsi" w:eastAsiaTheme="minorEastAsia" w:hAnsiTheme="minorHAnsi" w:cstheme="minorBidi"/>
                <w:noProof/>
                <w:lang w:eastAsia="es-ES"/>
              </w:rPr>
              <w:tab/>
            </w:r>
            <w:r w:rsidRPr="008E0E88">
              <w:rPr>
                <w:rStyle w:val="Hipervnculo"/>
                <w:noProof/>
              </w:rPr>
              <w:t>RED DE DOS NODOS</w:t>
            </w:r>
            <w:r>
              <w:rPr>
                <w:noProof/>
                <w:webHidden/>
              </w:rPr>
              <w:tab/>
            </w:r>
            <w:r>
              <w:rPr>
                <w:noProof/>
                <w:webHidden/>
              </w:rPr>
              <w:fldChar w:fldCharType="begin"/>
            </w:r>
            <w:r>
              <w:rPr>
                <w:noProof/>
                <w:webHidden/>
              </w:rPr>
              <w:instrText xml:space="preserve"> PAGEREF _Toc81761843 \h </w:instrText>
            </w:r>
            <w:r>
              <w:rPr>
                <w:noProof/>
                <w:webHidden/>
              </w:rPr>
            </w:r>
          </w:ins>
          <w:r>
            <w:rPr>
              <w:noProof/>
              <w:webHidden/>
            </w:rPr>
            <w:fldChar w:fldCharType="separate"/>
          </w:r>
          <w:ins w:id="438" w:author="JORGE CONTRERAS ORTIZ" w:date="2021-09-05T19:14:00Z">
            <w:r>
              <w:rPr>
                <w:noProof/>
                <w:webHidden/>
              </w:rPr>
              <w:t>84</w:t>
            </w:r>
            <w:r>
              <w:rPr>
                <w:noProof/>
                <w:webHidden/>
              </w:rPr>
              <w:fldChar w:fldCharType="end"/>
            </w:r>
            <w:r w:rsidRPr="008E0E88">
              <w:rPr>
                <w:rStyle w:val="Hipervnculo"/>
                <w:noProof/>
              </w:rPr>
              <w:fldChar w:fldCharType="end"/>
            </w:r>
          </w:ins>
        </w:p>
        <w:p w14:paraId="41644AAE" w14:textId="09BF1548" w:rsidR="00257E99" w:rsidRDefault="00257E99">
          <w:pPr>
            <w:pStyle w:val="TDC3"/>
            <w:rPr>
              <w:ins w:id="439" w:author="JORGE CONTRERAS ORTIZ" w:date="2021-09-05T19:14:00Z"/>
              <w:rFonts w:asciiTheme="minorHAnsi" w:hAnsiTheme="minorHAnsi" w:cstheme="minorBidi"/>
              <w:noProof/>
            </w:rPr>
          </w:pPr>
          <w:ins w:id="44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2.1.</w:t>
            </w:r>
            <w:r>
              <w:rPr>
                <w:rFonts w:asciiTheme="minorHAnsi" w:hAnsiTheme="minorHAnsi" w:cstheme="minorBidi"/>
                <w:noProof/>
              </w:rPr>
              <w:tab/>
            </w:r>
            <w:r w:rsidRPr="008E0E88">
              <w:rPr>
                <w:rStyle w:val="Hipervnculo"/>
                <w:noProof/>
              </w:rPr>
              <w:t>CREACIÓN DE LA RED</w:t>
            </w:r>
            <w:r>
              <w:rPr>
                <w:noProof/>
                <w:webHidden/>
              </w:rPr>
              <w:tab/>
            </w:r>
            <w:r>
              <w:rPr>
                <w:noProof/>
                <w:webHidden/>
              </w:rPr>
              <w:fldChar w:fldCharType="begin"/>
            </w:r>
            <w:r>
              <w:rPr>
                <w:noProof/>
                <w:webHidden/>
              </w:rPr>
              <w:instrText xml:space="preserve"> PAGEREF _Toc81761844 \h </w:instrText>
            </w:r>
            <w:r>
              <w:rPr>
                <w:noProof/>
                <w:webHidden/>
              </w:rPr>
            </w:r>
          </w:ins>
          <w:r>
            <w:rPr>
              <w:noProof/>
              <w:webHidden/>
            </w:rPr>
            <w:fldChar w:fldCharType="separate"/>
          </w:r>
          <w:ins w:id="441" w:author="JORGE CONTRERAS ORTIZ" w:date="2021-09-05T19:14:00Z">
            <w:r>
              <w:rPr>
                <w:noProof/>
                <w:webHidden/>
              </w:rPr>
              <w:t>84</w:t>
            </w:r>
            <w:r>
              <w:rPr>
                <w:noProof/>
                <w:webHidden/>
              </w:rPr>
              <w:fldChar w:fldCharType="end"/>
            </w:r>
            <w:r w:rsidRPr="008E0E88">
              <w:rPr>
                <w:rStyle w:val="Hipervnculo"/>
                <w:noProof/>
              </w:rPr>
              <w:fldChar w:fldCharType="end"/>
            </w:r>
          </w:ins>
        </w:p>
        <w:p w14:paraId="3F91CCCD" w14:textId="37974408" w:rsidR="00257E99" w:rsidRDefault="00257E99">
          <w:pPr>
            <w:pStyle w:val="TDC3"/>
            <w:rPr>
              <w:ins w:id="442" w:author="JORGE CONTRERAS ORTIZ" w:date="2021-09-05T19:14:00Z"/>
              <w:rFonts w:asciiTheme="minorHAnsi" w:hAnsiTheme="minorHAnsi" w:cstheme="minorBidi"/>
              <w:noProof/>
            </w:rPr>
          </w:pPr>
          <w:ins w:id="44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2.2.</w:t>
            </w:r>
            <w:r>
              <w:rPr>
                <w:rFonts w:asciiTheme="minorHAnsi" w:hAnsiTheme="minorHAnsi" w:cstheme="minorBidi"/>
                <w:noProof/>
              </w:rPr>
              <w:tab/>
            </w:r>
            <w:r w:rsidRPr="008E0E88">
              <w:rPr>
                <w:rStyle w:val="Hipervnculo"/>
                <w:noProof/>
              </w:rPr>
              <w:t>PING ENTRE NODOS</w:t>
            </w:r>
            <w:r>
              <w:rPr>
                <w:noProof/>
                <w:webHidden/>
              </w:rPr>
              <w:tab/>
            </w:r>
            <w:r>
              <w:rPr>
                <w:noProof/>
                <w:webHidden/>
              </w:rPr>
              <w:fldChar w:fldCharType="begin"/>
            </w:r>
            <w:r>
              <w:rPr>
                <w:noProof/>
                <w:webHidden/>
              </w:rPr>
              <w:instrText xml:space="preserve"> PAGEREF _Toc81761846 \h </w:instrText>
            </w:r>
            <w:r>
              <w:rPr>
                <w:noProof/>
                <w:webHidden/>
              </w:rPr>
            </w:r>
          </w:ins>
          <w:r>
            <w:rPr>
              <w:noProof/>
              <w:webHidden/>
            </w:rPr>
            <w:fldChar w:fldCharType="separate"/>
          </w:r>
          <w:ins w:id="444" w:author="JORGE CONTRERAS ORTIZ" w:date="2021-09-05T19:14:00Z">
            <w:r>
              <w:rPr>
                <w:noProof/>
                <w:webHidden/>
              </w:rPr>
              <w:t>85</w:t>
            </w:r>
            <w:r>
              <w:rPr>
                <w:noProof/>
                <w:webHidden/>
              </w:rPr>
              <w:fldChar w:fldCharType="end"/>
            </w:r>
            <w:r w:rsidRPr="008E0E88">
              <w:rPr>
                <w:rStyle w:val="Hipervnculo"/>
                <w:noProof/>
              </w:rPr>
              <w:fldChar w:fldCharType="end"/>
            </w:r>
          </w:ins>
        </w:p>
        <w:p w14:paraId="576ABB46" w14:textId="40E0B0BF" w:rsidR="00257E99" w:rsidRDefault="00257E99">
          <w:pPr>
            <w:pStyle w:val="TDC3"/>
            <w:rPr>
              <w:ins w:id="445" w:author="JORGE CONTRERAS ORTIZ" w:date="2021-09-05T19:14:00Z"/>
              <w:rFonts w:asciiTheme="minorHAnsi" w:hAnsiTheme="minorHAnsi" w:cstheme="minorBidi"/>
              <w:noProof/>
            </w:rPr>
          </w:pPr>
          <w:ins w:id="44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2.3.</w:t>
            </w:r>
            <w:r>
              <w:rPr>
                <w:rFonts w:asciiTheme="minorHAnsi" w:hAnsiTheme="minorHAnsi" w:cstheme="minorBidi"/>
                <w:noProof/>
              </w:rPr>
              <w:tab/>
            </w:r>
            <w:r w:rsidRPr="008E0E88">
              <w:rPr>
                <w:rStyle w:val="Hipervnculo"/>
                <w:noProof/>
              </w:rPr>
              <w:t>ENVÍO DE MENSAJES UDP A TRAV</w:t>
            </w:r>
            <w:r w:rsidRPr="008E0E88">
              <w:rPr>
                <w:rStyle w:val="Hipervnculo"/>
                <w:noProof/>
              </w:rPr>
              <w:t>É</w:t>
            </w:r>
            <w:r w:rsidRPr="008E0E88">
              <w:rPr>
                <w:rStyle w:val="Hipervnculo"/>
                <w:noProof/>
              </w:rPr>
              <w:t>S DE SOCKETS ENTRE AMBOS NODOS</w:t>
            </w:r>
            <w:r>
              <w:rPr>
                <w:noProof/>
                <w:webHidden/>
              </w:rPr>
              <w:tab/>
            </w:r>
            <w:r>
              <w:rPr>
                <w:noProof/>
                <w:webHidden/>
              </w:rPr>
              <w:fldChar w:fldCharType="begin"/>
            </w:r>
            <w:r>
              <w:rPr>
                <w:noProof/>
                <w:webHidden/>
              </w:rPr>
              <w:instrText xml:space="preserve"> PAGEREF _Toc81761847 \h </w:instrText>
            </w:r>
            <w:r>
              <w:rPr>
                <w:noProof/>
                <w:webHidden/>
              </w:rPr>
            </w:r>
          </w:ins>
          <w:r>
            <w:rPr>
              <w:noProof/>
              <w:webHidden/>
            </w:rPr>
            <w:fldChar w:fldCharType="separate"/>
          </w:r>
          <w:ins w:id="447" w:author="JORGE CONTRERAS ORTIZ" w:date="2021-09-05T19:14:00Z">
            <w:r>
              <w:rPr>
                <w:noProof/>
                <w:webHidden/>
              </w:rPr>
              <w:t>85</w:t>
            </w:r>
            <w:r>
              <w:rPr>
                <w:noProof/>
                <w:webHidden/>
              </w:rPr>
              <w:fldChar w:fldCharType="end"/>
            </w:r>
            <w:r w:rsidRPr="008E0E88">
              <w:rPr>
                <w:rStyle w:val="Hipervnculo"/>
                <w:noProof/>
              </w:rPr>
              <w:fldChar w:fldCharType="end"/>
            </w:r>
          </w:ins>
        </w:p>
        <w:p w14:paraId="349F4E5D" w14:textId="799A8454" w:rsidR="00257E99" w:rsidRDefault="00257E99">
          <w:pPr>
            <w:pStyle w:val="TDC2"/>
            <w:tabs>
              <w:tab w:val="left" w:pos="880"/>
              <w:tab w:val="right" w:leader="dot" w:pos="8494"/>
            </w:tabs>
            <w:rPr>
              <w:ins w:id="448" w:author="JORGE CONTRERAS ORTIZ" w:date="2021-09-05T19:14:00Z"/>
              <w:rFonts w:asciiTheme="minorHAnsi" w:eastAsiaTheme="minorEastAsia" w:hAnsiTheme="minorHAnsi" w:cstheme="minorBidi"/>
              <w:noProof/>
              <w:lang w:eastAsia="es-ES"/>
            </w:rPr>
          </w:pPr>
          <w:ins w:id="44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3.</w:t>
            </w:r>
            <w:r>
              <w:rPr>
                <w:rFonts w:asciiTheme="minorHAnsi" w:eastAsiaTheme="minorEastAsia" w:hAnsiTheme="minorHAnsi" w:cstheme="minorBidi"/>
                <w:noProof/>
                <w:lang w:eastAsia="es-ES"/>
              </w:rPr>
              <w:tab/>
            </w:r>
            <w:r w:rsidRPr="008E0E88">
              <w:rPr>
                <w:rStyle w:val="Hipervnculo"/>
                <w:noProof/>
              </w:rPr>
              <w:t>PRUEBAS CON EL BORDER ROUTER</w:t>
            </w:r>
            <w:r>
              <w:rPr>
                <w:noProof/>
                <w:webHidden/>
              </w:rPr>
              <w:tab/>
            </w:r>
            <w:r>
              <w:rPr>
                <w:noProof/>
                <w:webHidden/>
              </w:rPr>
              <w:fldChar w:fldCharType="begin"/>
            </w:r>
            <w:r>
              <w:rPr>
                <w:noProof/>
                <w:webHidden/>
              </w:rPr>
              <w:instrText xml:space="preserve"> PAGEREF _Toc81761848 \h </w:instrText>
            </w:r>
            <w:r>
              <w:rPr>
                <w:noProof/>
                <w:webHidden/>
              </w:rPr>
            </w:r>
          </w:ins>
          <w:r>
            <w:rPr>
              <w:noProof/>
              <w:webHidden/>
            </w:rPr>
            <w:fldChar w:fldCharType="separate"/>
          </w:r>
          <w:ins w:id="450" w:author="JORGE CONTRERAS ORTIZ" w:date="2021-09-05T19:14:00Z">
            <w:r>
              <w:rPr>
                <w:noProof/>
                <w:webHidden/>
              </w:rPr>
              <w:t>86</w:t>
            </w:r>
            <w:r>
              <w:rPr>
                <w:noProof/>
                <w:webHidden/>
              </w:rPr>
              <w:fldChar w:fldCharType="end"/>
            </w:r>
            <w:r w:rsidRPr="008E0E88">
              <w:rPr>
                <w:rStyle w:val="Hipervnculo"/>
                <w:noProof/>
              </w:rPr>
              <w:fldChar w:fldCharType="end"/>
            </w:r>
          </w:ins>
        </w:p>
        <w:p w14:paraId="5E8E08C5" w14:textId="5C35DA69" w:rsidR="00257E99" w:rsidRDefault="00257E99">
          <w:pPr>
            <w:pStyle w:val="TDC3"/>
            <w:rPr>
              <w:ins w:id="451" w:author="JORGE CONTRERAS ORTIZ" w:date="2021-09-05T19:14:00Z"/>
              <w:rFonts w:asciiTheme="minorHAnsi" w:hAnsiTheme="minorHAnsi" w:cstheme="minorBidi"/>
              <w:noProof/>
            </w:rPr>
          </w:pPr>
          <w:ins w:id="45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4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3.1.</w:t>
            </w:r>
            <w:r>
              <w:rPr>
                <w:rFonts w:asciiTheme="minorHAnsi" w:hAnsiTheme="minorHAnsi" w:cstheme="minorBidi"/>
                <w:noProof/>
              </w:rPr>
              <w:tab/>
            </w:r>
            <w:r w:rsidRPr="008E0E88">
              <w:rPr>
                <w:rStyle w:val="Hipervnculo"/>
                <w:noProof/>
              </w:rPr>
              <w:t>INTRODUCCIÓN A LA CONFIGURACIÓN DEL ROUTER.</w:t>
            </w:r>
            <w:r>
              <w:rPr>
                <w:noProof/>
                <w:webHidden/>
              </w:rPr>
              <w:tab/>
            </w:r>
            <w:r>
              <w:rPr>
                <w:noProof/>
                <w:webHidden/>
              </w:rPr>
              <w:fldChar w:fldCharType="begin"/>
            </w:r>
            <w:r>
              <w:rPr>
                <w:noProof/>
                <w:webHidden/>
              </w:rPr>
              <w:instrText xml:space="preserve"> PAGEREF _Toc81761849 \h </w:instrText>
            </w:r>
            <w:r>
              <w:rPr>
                <w:noProof/>
                <w:webHidden/>
              </w:rPr>
            </w:r>
          </w:ins>
          <w:r>
            <w:rPr>
              <w:noProof/>
              <w:webHidden/>
            </w:rPr>
            <w:fldChar w:fldCharType="separate"/>
          </w:r>
          <w:ins w:id="453" w:author="JORGE CONTRERAS ORTIZ" w:date="2021-09-05T19:14:00Z">
            <w:r>
              <w:rPr>
                <w:noProof/>
                <w:webHidden/>
              </w:rPr>
              <w:t>86</w:t>
            </w:r>
            <w:r>
              <w:rPr>
                <w:noProof/>
                <w:webHidden/>
              </w:rPr>
              <w:fldChar w:fldCharType="end"/>
            </w:r>
            <w:r w:rsidRPr="008E0E88">
              <w:rPr>
                <w:rStyle w:val="Hipervnculo"/>
                <w:noProof/>
              </w:rPr>
              <w:fldChar w:fldCharType="end"/>
            </w:r>
          </w:ins>
        </w:p>
        <w:p w14:paraId="09F3563F" w14:textId="1DB5C791" w:rsidR="00257E99" w:rsidRDefault="00257E99">
          <w:pPr>
            <w:pStyle w:val="TDC3"/>
            <w:rPr>
              <w:ins w:id="454" w:author="JORGE CONTRERAS ORTIZ" w:date="2021-09-05T19:14:00Z"/>
              <w:rFonts w:asciiTheme="minorHAnsi" w:hAnsiTheme="minorHAnsi" w:cstheme="minorBidi"/>
              <w:noProof/>
            </w:rPr>
          </w:pPr>
          <w:ins w:id="45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3.2.</w:t>
            </w:r>
            <w:r>
              <w:rPr>
                <w:rFonts w:asciiTheme="minorHAnsi" w:hAnsiTheme="minorHAnsi" w:cstheme="minorBidi"/>
                <w:noProof/>
              </w:rPr>
              <w:tab/>
            </w:r>
            <w:r w:rsidRPr="008E0E88">
              <w:rPr>
                <w:rStyle w:val="Hipervnculo"/>
                <w:noProof/>
              </w:rPr>
              <w:t>PRUEBA DE CONECTIVIDAD IP ENTRE RED THREAD Y LAN</w:t>
            </w:r>
            <w:r>
              <w:rPr>
                <w:noProof/>
                <w:webHidden/>
              </w:rPr>
              <w:tab/>
            </w:r>
            <w:r>
              <w:rPr>
                <w:noProof/>
                <w:webHidden/>
              </w:rPr>
              <w:fldChar w:fldCharType="begin"/>
            </w:r>
            <w:r>
              <w:rPr>
                <w:noProof/>
                <w:webHidden/>
              </w:rPr>
              <w:instrText xml:space="preserve"> PAGEREF _Toc81761850 \h </w:instrText>
            </w:r>
            <w:r>
              <w:rPr>
                <w:noProof/>
                <w:webHidden/>
              </w:rPr>
            </w:r>
          </w:ins>
          <w:r>
            <w:rPr>
              <w:noProof/>
              <w:webHidden/>
            </w:rPr>
            <w:fldChar w:fldCharType="separate"/>
          </w:r>
          <w:ins w:id="456" w:author="JORGE CONTRERAS ORTIZ" w:date="2021-09-05T19:14:00Z">
            <w:r>
              <w:rPr>
                <w:noProof/>
                <w:webHidden/>
              </w:rPr>
              <w:t>87</w:t>
            </w:r>
            <w:r>
              <w:rPr>
                <w:noProof/>
                <w:webHidden/>
              </w:rPr>
              <w:fldChar w:fldCharType="end"/>
            </w:r>
            <w:r w:rsidRPr="008E0E88">
              <w:rPr>
                <w:rStyle w:val="Hipervnculo"/>
                <w:noProof/>
              </w:rPr>
              <w:fldChar w:fldCharType="end"/>
            </w:r>
          </w:ins>
        </w:p>
        <w:p w14:paraId="574058D8" w14:textId="3EBBB71E" w:rsidR="00257E99" w:rsidRDefault="00257E99">
          <w:pPr>
            <w:pStyle w:val="TDC3"/>
            <w:rPr>
              <w:ins w:id="457" w:author="JORGE CONTRERAS ORTIZ" w:date="2021-09-05T19:14:00Z"/>
              <w:rFonts w:asciiTheme="minorHAnsi" w:hAnsiTheme="minorHAnsi" w:cstheme="minorBidi"/>
              <w:noProof/>
            </w:rPr>
          </w:pPr>
          <w:ins w:id="45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3.3.</w:t>
            </w:r>
            <w:r>
              <w:rPr>
                <w:rFonts w:asciiTheme="minorHAnsi" w:hAnsiTheme="minorHAnsi" w:cstheme="minorBidi"/>
                <w:noProof/>
              </w:rPr>
              <w:tab/>
            </w:r>
            <w:r w:rsidRPr="008E0E88">
              <w:rPr>
                <w:rStyle w:val="Hipervnculo"/>
                <w:noProof/>
              </w:rPr>
              <w:t>RED CON EL BR Y DOS NODOS KTDG102</w:t>
            </w:r>
            <w:r>
              <w:rPr>
                <w:noProof/>
                <w:webHidden/>
              </w:rPr>
              <w:tab/>
            </w:r>
            <w:r>
              <w:rPr>
                <w:noProof/>
                <w:webHidden/>
              </w:rPr>
              <w:fldChar w:fldCharType="begin"/>
            </w:r>
            <w:r>
              <w:rPr>
                <w:noProof/>
                <w:webHidden/>
              </w:rPr>
              <w:instrText xml:space="preserve"> PAGEREF _Toc81761851 \h </w:instrText>
            </w:r>
            <w:r>
              <w:rPr>
                <w:noProof/>
                <w:webHidden/>
              </w:rPr>
            </w:r>
          </w:ins>
          <w:r>
            <w:rPr>
              <w:noProof/>
              <w:webHidden/>
            </w:rPr>
            <w:fldChar w:fldCharType="separate"/>
          </w:r>
          <w:ins w:id="459" w:author="JORGE CONTRERAS ORTIZ" w:date="2021-09-05T19:14:00Z">
            <w:r>
              <w:rPr>
                <w:noProof/>
                <w:webHidden/>
              </w:rPr>
              <w:t>88</w:t>
            </w:r>
            <w:r>
              <w:rPr>
                <w:noProof/>
                <w:webHidden/>
              </w:rPr>
              <w:fldChar w:fldCharType="end"/>
            </w:r>
            <w:r w:rsidRPr="008E0E88">
              <w:rPr>
                <w:rStyle w:val="Hipervnculo"/>
                <w:noProof/>
              </w:rPr>
              <w:fldChar w:fldCharType="end"/>
            </w:r>
          </w:ins>
        </w:p>
        <w:p w14:paraId="5A9D4BE1" w14:textId="09D79422" w:rsidR="00257E99" w:rsidRDefault="00257E99">
          <w:pPr>
            <w:pStyle w:val="TDC3"/>
            <w:rPr>
              <w:ins w:id="460" w:author="JORGE CONTRERAS ORTIZ" w:date="2021-09-05T19:14:00Z"/>
              <w:rFonts w:asciiTheme="minorHAnsi" w:hAnsiTheme="minorHAnsi" w:cstheme="minorBidi"/>
              <w:noProof/>
            </w:rPr>
          </w:pPr>
          <w:ins w:id="461"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2"</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3.4.</w:t>
            </w:r>
            <w:r>
              <w:rPr>
                <w:rFonts w:asciiTheme="minorHAnsi" w:hAnsiTheme="minorHAnsi" w:cstheme="minorBidi"/>
                <w:noProof/>
              </w:rPr>
              <w:tab/>
            </w:r>
            <w:r w:rsidRPr="008E0E88">
              <w:rPr>
                <w:rStyle w:val="Hipervnculo"/>
                <w:noProof/>
              </w:rPr>
              <w:t>ENVÍO DE MENSAJES UDP POR SOCKETS</w:t>
            </w:r>
            <w:r>
              <w:rPr>
                <w:noProof/>
                <w:webHidden/>
              </w:rPr>
              <w:tab/>
            </w:r>
            <w:r>
              <w:rPr>
                <w:noProof/>
                <w:webHidden/>
              </w:rPr>
              <w:fldChar w:fldCharType="begin"/>
            </w:r>
            <w:r>
              <w:rPr>
                <w:noProof/>
                <w:webHidden/>
              </w:rPr>
              <w:instrText xml:space="preserve"> PAGEREF _Toc81761852 \h </w:instrText>
            </w:r>
            <w:r>
              <w:rPr>
                <w:noProof/>
                <w:webHidden/>
              </w:rPr>
            </w:r>
          </w:ins>
          <w:r>
            <w:rPr>
              <w:noProof/>
              <w:webHidden/>
            </w:rPr>
            <w:fldChar w:fldCharType="separate"/>
          </w:r>
          <w:ins w:id="462" w:author="JORGE CONTRERAS ORTIZ" w:date="2021-09-05T19:14:00Z">
            <w:r>
              <w:rPr>
                <w:noProof/>
                <w:webHidden/>
              </w:rPr>
              <w:t>90</w:t>
            </w:r>
            <w:r>
              <w:rPr>
                <w:noProof/>
                <w:webHidden/>
              </w:rPr>
              <w:fldChar w:fldCharType="end"/>
            </w:r>
            <w:r w:rsidRPr="008E0E88">
              <w:rPr>
                <w:rStyle w:val="Hipervnculo"/>
                <w:noProof/>
              </w:rPr>
              <w:fldChar w:fldCharType="end"/>
            </w:r>
          </w:ins>
        </w:p>
        <w:p w14:paraId="5F74E8C7" w14:textId="3786DB25" w:rsidR="00257E99" w:rsidRDefault="00257E99">
          <w:pPr>
            <w:pStyle w:val="TDC2"/>
            <w:tabs>
              <w:tab w:val="left" w:pos="880"/>
              <w:tab w:val="right" w:leader="dot" w:pos="8494"/>
            </w:tabs>
            <w:rPr>
              <w:ins w:id="463" w:author="JORGE CONTRERAS ORTIZ" w:date="2021-09-05T19:14:00Z"/>
              <w:rFonts w:asciiTheme="minorHAnsi" w:eastAsiaTheme="minorEastAsia" w:hAnsiTheme="minorHAnsi" w:cstheme="minorBidi"/>
              <w:noProof/>
              <w:lang w:eastAsia="es-ES"/>
            </w:rPr>
          </w:pPr>
          <w:ins w:id="464"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3"</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4.</w:t>
            </w:r>
            <w:r>
              <w:rPr>
                <w:rFonts w:asciiTheme="minorHAnsi" w:eastAsiaTheme="minorEastAsia" w:hAnsiTheme="minorHAnsi" w:cstheme="minorBidi"/>
                <w:noProof/>
                <w:lang w:eastAsia="es-ES"/>
              </w:rPr>
              <w:tab/>
            </w:r>
            <w:r w:rsidRPr="008E0E88">
              <w:rPr>
                <w:rStyle w:val="Hipervnculo"/>
                <w:noProof/>
              </w:rPr>
              <w:t>PRUEBAS CON PCB COOCKIE THREAD COMO CUARTO NODO</w:t>
            </w:r>
            <w:r>
              <w:rPr>
                <w:noProof/>
                <w:webHidden/>
              </w:rPr>
              <w:tab/>
            </w:r>
            <w:r>
              <w:rPr>
                <w:noProof/>
                <w:webHidden/>
              </w:rPr>
              <w:fldChar w:fldCharType="begin"/>
            </w:r>
            <w:r>
              <w:rPr>
                <w:noProof/>
                <w:webHidden/>
              </w:rPr>
              <w:instrText xml:space="preserve"> PAGEREF _Toc81761853 \h </w:instrText>
            </w:r>
            <w:r>
              <w:rPr>
                <w:noProof/>
                <w:webHidden/>
              </w:rPr>
            </w:r>
          </w:ins>
          <w:r>
            <w:rPr>
              <w:noProof/>
              <w:webHidden/>
            </w:rPr>
            <w:fldChar w:fldCharType="separate"/>
          </w:r>
          <w:ins w:id="465" w:author="JORGE CONTRERAS ORTIZ" w:date="2021-09-05T19:14:00Z">
            <w:r>
              <w:rPr>
                <w:noProof/>
                <w:webHidden/>
              </w:rPr>
              <w:t>92</w:t>
            </w:r>
            <w:r>
              <w:rPr>
                <w:noProof/>
                <w:webHidden/>
              </w:rPr>
              <w:fldChar w:fldCharType="end"/>
            </w:r>
            <w:r w:rsidRPr="008E0E88">
              <w:rPr>
                <w:rStyle w:val="Hipervnculo"/>
                <w:noProof/>
              </w:rPr>
              <w:fldChar w:fldCharType="end"/>
            </w:r>
          </w:ins>
        </w:p>
        <w:p w14:paraId="231305AB" w14:textId="770287DE" w:rsidR="00257E99" w:rsidRDefault="00257E99">
          <w:pPr>
            <w:pStyle w:val="TDC3"/>
            <w:rPr>
              <w:ins w:id="466" w:author="JORGE CONTRERAS ORTIZ" w:date="2021-09-05T19:14:00Z"/>
              <w:rFonts w:asciiTheme="minorHAnsi" w:hAnsiTheme="minorHAnsi" w:cstheme="minorBidi"/>
              <w:noProof/>
            </w:rPr>
          </w:pPr>
          <w:ins w:id="467"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4"</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4.1.</w:t>
            </w:r>
            <w:r>
              <w:rPr>
                <w:rFonts w:asciiTheme="minorHAnsi" w:hAnsiTheme="minorHAnsi" w:cstheme="minorBidi"/>
                <w:noProof/>
              </w:rPr>
              <w:tab/>
            </w:r>
            <w:r w:rsidRPr="008E0E88">
              <w:rPr>
                <w:rStyle w:val="Hipervnculo"/>
                <w:noProof/>
              </w:rPr>
              <w:t>PRUEBAS DE CONECTIVIDAD CON EL CUARTO NODO</w:t>
            </w:r>
            <w:r>
              <w:rPr>
                <w:noProof/>
                <w:webHidden/>
              </w:rPr>
              <w:tab/>
            </w:r>
            <w:r>
              <w:rPr>
                <w:noProof/>
                <w:webHidden/>
              </w:rPr>
              <w:fldChar w:fldCharType="begin"/>
            </w:r>
            <w:r>
              <w:rPr>
                <w:noProof/>
                <w:webHidden/>
              </w:rPr>
              <w:instrText xml:space="preserve"> PAGEREF _Toc81761854 \h </w:instrText>
            </w:r>
            <w:r>
              <w:rPr>
                <w:noProof/>
                <w:webHidden/>
              </w:rPr>
            </w:r>
          </w:ins>
          <w:r>
            <w:rPr>
              <w:noProof/>
              <w:webHidden/>
            </w:rPr>
            <w:fldChar w:fldCharType="separate"/>
          </w:r>
          <w:ins w:id="468" w:author="JORGE CONTRERAS ORTIZ" w:date="2021-09-05T19:14:00Z">
            <w:r>
              <w:rPr>
                <w:noProof/>
                <w:webHidden/>
              </w:rPr>
              <w:t>93</w:t>
            </w:r>
            <w:r>
              <w:rPr>
                <w:noProof/>
                <w:webHidden/>
              </w:rPr>
              <w:fldChar w:fldCharType="end"/>
            </w:r>
            <w:r w:rsidRPr="008E0E88">
              <w:rPr>
                <w:rStyle w:val="Hipervnculo"/>
                <w:noProof/>
              </w:rPr>
              <w:fldChar w:fldCharType="end"/>
            </w:r>
          </w:ins>
        </w:p>
        <w:p w14:paraId="2BCD2FC3" w14:textId="01ECADF2" w:rsidR="00257E99" w:rsidRDefault="00257E99">
          <w:pPr>
            <w:pStyle w:val="TDC3"/>
            <w:rPr>
              <w:ins w:id="469" w:author="JORGE CONTRERAS ORTIZ" w:date="2021-09-05T19:14:00Z"/>
              <w:rFonts w:asciiTheme="minorHAnsi" w:hAnsiTheme="minorHAnsi" w:cstheme="minorBidi"/>
              <w:noProof/>
            </w:rPr>
          </w:pPr>
          <w:ins w:id="470"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5"</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4.2.</w:t>
            </w:r>
            <w:r>
              <w:rPr>
                <w:rFonts w:asciiTheme="minorHAnsi" w:hAnsiTheme="minorHAnsi" w:cstheme="minorBidi"/>
                <w:noProof/>
              </w:rPr>
              <w:tab/>
            </w:r>
            <w:r w:rsidRPr="008E0E88">
              <w:rPr>
                <w:rStyle w:val="Hipervnculo"/>
                <w:noProof/>
              </w:rPr>
              <w:t>ENVÍO / RECIBO DE SOCKETS</w:t>
            </w:r>
            <w:r>
              <w:rPr>
                <w:noProof/>
                <w:webHidden/>
              </w:rPr>
              <w:tab/>
            </w:r>
            <w:r>
              <w:rPr>
                <w:noProof/>
                <w:webHidden/>
              </w:rPr>
              <w:fldChar w:fldCharType="begin"/>
            </w:r>
            <w:r>
              <w:rPr>
                <w:noProof/>
                <w:webHidden/>
              </w:rPr>
              <w:instrText xml:space="preserve"> PAGEREF _Toc81761855 \h </w:instrText>
            </w:r>
            <w:r>
              <w:rPr>
                <w:noProof/>
                <w:webHidden/>
              </w:rPr>
            </w:r>
          </w:ins>
          <w:r>
            <w:rPr>
              <w:noProof/>
              <w:webHidden/>
            </w:rPr>
            <w:fldChar w:fldCharType="separate"/>
          </w:r>
          <w:ins w:id="471" w:author="JORGE CONTRERAS ORTIZ" w:date="2021-09-05T19:14:00Z">
            <w:r>
              <w:rPr>
                <w:noProof/>
                <w:webHidden/>
              </w:rPr>
              <w:t>94</w:t>
            </w:r>
            <w:r>
              <w:rPr>
                <w:noProof/>
                <w:webHidden/>
              </w:rPr>
              <w:fldChar w:fldCharType="end"/>
            </w:r>
            <w:r w:rsidRPr="008E0E88">
              <w:rPr>
                <w:rStyle w:val="Hipervnculo"/>
                <w:noProof/>
              </w:rPr>
              <w:fldChar w:fldCharType="end"/>
            </w:r>
          </w:ins>
        </w:p>
        <w:p w14:paraId="79AE1FFB" w14:textId="151F646C" w:rsidR="00257E99" w:rsidRDefault="00257E99">
          <w:pPr>
            <w:pStyle w:val="TDC2"/>
            <w:tabs>
              <w:tab w:val="left" w:pos="880"/>
              <w:tab w:val="right" w:leader="dot" w:pos="8494"/>
            </w:tabs>
            <w:rPr>
              <w:ins w:id="472" w:author="JORGE CONTRERAS ORTIZ" w:date="2021-09-05T19:14:00Z"/>
              <w:rFonts w:asciiTheme="minorHAnsi" w:eastAsiaTheme="minorEastAsia" w:hAnsiTheme="minorHAnsi" w:cstheme="minorBidi"/>
              <w:noProof/>
              <w:lang w:eastAsia="es-ES"/>
            </w:rPr>
          </w:pPr>
          <w:ins w:id="473"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6"</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5.</w:t>
            </w:r>
            <w:r>
              <w:rPr>
                <w:rFonts w:asciiTheme="minorHAnsi" w:eastAsiaTheme="minorEastAsia" w:hAnsiTheme="minorHAnsi" w:cstheme="minorBidi"/>
                <w:noProof/>
                <w:lang w:eastAsia="es-ES"/>
              </w:rPr>
              <w:tab/>
            </w:r>
            <w:r w:rsidRPr="008E0E88">
              <w:rPr>
                <w:rStyle w:val="Hipervnculo"/>
                <w:noProof/>
              </w:rPr>
              <w:t>PRUEBAS DE ESTABILIDAD CON 5 NODOS</w:t>
            </w:r>
            <w:r>
              <w:rPr>
                <w:noProof/>
                <w:webHidden/>
              </w:rPr>
              <w:tab/>
            </w:r>
            <w:r>
              <w:rPr>
                <w:noProof/>
                <w:webHidden/>
              </w:rPr>
              <w:fldChar w:fldCharType="begin"/>
            </w:r>
            <w:r>
              <w:rPr>
                <w:noProof/>
                <w:webHidden/>
              </w:rPr>
              <w:instrText xml:space="preserve"> PAGEREF _Toc81761856 \h </w:instrText>
            </w:r>
            <w:r>
              <w:rPr>
                <w:noProof/>
                <w:webHidden/>
              </w:rPr>
            </w:r>
          </w:ins>
          <w:r>
            <w:rPr>
              <w:noProof/>
              <w:webHidden/>
            </w:rPr>
            <w:fldChar w:fldCharType="separate"/>
          </w:r>
          <w:ins w:id="474" w:author="JORGE CONTRERAS ORTIZ" w:date="2021-09-05T19:14:00Z">
            <w:r>
              <w:rPr>
                <w:noProof/>
                <w:webHidden/>
              </w:rPr>
              <w:t>95</w:t>
            </w:r>
            <w:r>
              <w:rPr>
                <w:noProof/>
                <w:webHidden/>
              </w:rPr>
              <w:fldChar w:fldCharType="end"/>
            </w:r>
            <w:r w:rsidRPr="008E0E88">
              <w:rPr>
                <w:rStyle w:val="Hipervnculo"/>
                <w:noProof/>
              </w:rPr>
              <w:fldChar w:fldCharType="end"/>
            </w:r>
          </w:ins>
        </w:p>
        <w:p w14:paraId="280DDFB7" w14:textId="3E19F6A9" w:rsidR="00257E99" w:rsidRDefault="00257E99">
          <w:pPr>
            <w:pStyle w:val="TDC3"/>
            <w:rPr>
              <w:ins w:id="475" w:author="JORGE CONTRERAS ORTIZ" w:date="2021-09-05T19:14:00Z"/>
              <w:rFonts w:asciiTheme="minorHAnsi" w:hAnsiTheme="minorHAnsi" w:cstheme="minorBidi"/>
              <w:noProof/>
            </w:rPr>
          </w:pPr>
          <w:ins w:id="476"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7"</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5.1.</w:t>
            </w:r>
            <w:r>
              <w:rPr>
                <w:rFonts w:asciiTheme="minorHAnsi" w:hAnsiTheme="minorHAnsi" w:cstheme="minorBidi"/>
                <w:noProof/>
              </w:rPr>
              <w:tab/>
            </w:r>
            <w:r w:rsidRPr="008E0E88">
              <w:rPr>
                <w:rStyle w:val="Hipervnculo"/>
                <w:noProof/>
              </w:rPr>
              <w:t>PRUEBAS DE CONECTIVIDAD</w:t>
            </w:r>
            <w:r>
              <w:rPr>
                <w:noProof/>
                <w:webHidden/>
              </w:rPr>
              <w:tab/>
            </w:r>
            <w:r>
              <w:rPr>
                <w:noProof/>
                <w:webHidden/>
              </w:rPr>
              <w:fldChar w:fldCharType="begin"/>
            </w:r>
            <w:r>
              <w:rPr>
                <w:noProof/>
                <w:webHidden/>
              </w:rPr>
              <w:instrText xml:space="preserve"> PAGEREF _Toc81761857 \h </w:instrText>
            </w:r>
            <w:r>
              <w:rPr>
                <w:noProof/>
                <w:webHidden/>
              </w:rPr>
            </w:r>
          </w:ins>
          <w:r>
            <w:rPr>
              <w:noProof/>
              <w:webHidden/>
            </w:rPr>
            <w:fldChar w:fldCharType="separate"/>
          </w:r>
          <w:ins w:id="477" w:author="JORGE CONTRERAS ORTIZ" w:date="2021-09-05T19:14:00Z">
            <w:r>
              <w:rPr>
                <w:noProof/>
                <w:webHidden/>
              </w:rPr>
              <w:t>96</w:t>
            </w:r>
            <w:r>
              <w:rPr>
                <w:noProof/>
                <w:webHidden/>
              </w:rPr>
              <w:fldChar w:fldCharType="end"/>
            </w:r>
            <w:r w:rsidRPr="008E0E88">
              <w:rPr>
                <w:rStyle w:val="Hipervnculo"/>
                <w:noProof/>
              </w:rPr>
              <w:fldChar w:fldCharType="end"/>
            </w:r>
          </w:ins>
        </w:p>
        <w:p w14:paraId="374C28F4" w14:textId="3E62FEC5" w:rsidR="00257E99" w:rsidRDefault="00257E99">
          <w:pPr>
            <w:pStyle w:val="TDC3"/>
            <w:rPr>
              <w:ins w:id="478" w:author="JORGE CONTRERAS ORTIZ" w:date="2021-09-05T19:14:00Z"/>
              <w:rFonts w:asciiTheme="minorHAnsi" w:hAnsiTheme="minorHAnsi" w:cstheme="minorBidi"/>
              <w:noProof/>
            </w:rPr>
          </w:pPr>
          <w:ins w:id="479"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8"</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5.2.</w:t>
            </w:r>
            <w:r>
              <w:rPr>
                <w:rFonts w:asciiTheme="minorHAnsi" w:hAnsiTheme="minorHAnsi" w:cstheme="minorBidi"/>
                <w:noProof/>
              </w:rPr>
              <w:tab/>
            </w:r>
            <w:r w:rsidRPr="008E0E88">
              <w:rPr>
                <w:rStyle w:val="Hipervnculo"/>
                <w:noProof/>
              </w:rPr>
              <w:t>ENVÍO / RECIBO DE SOCKETS</w:t>
            </w:r>
            <w:r>
              <w:rPr>
                <w:noProof/>
                <w:webHidden/>
              </w:rPr>
              <w:tab/>
            </w:r>
            <w:r>
              <w:rPr>
                <w:noProof/>
                <w:webHidden/>
              </w:rPr>
              <w:fldChar w:fldCharType="begin"/>
            </w:r>
            <w:r>
              <w:rPr>
                <w:noProof/>
                <w:webHidden/>
              </w:rPr>
              <w:instrText xml:space="preserve"> PAGEREF _Toc81761858 \h </w:instrText>
            </w:r>
            <w:r>
              <w:rPr>
                <w:noProof/>
                <w:webHidden/>
              </w:rPr>
            </w:r>
          </w:ins>
          <w:r>
            <w:rPr>
              <w:noProof/>
              <w:webHidden/>
            </w:rPr>
            <w:fldChar w:fldCharType="separate"/>
          </w:r>
          <w:ins w:id="480" w:author="JORGE CONTRERAS ORTIZ" w:date="2021-09-05T19:14:00Z">
            <w:r>
              <w:rPr>
                <w:noProof/>
                <w:webHidden/>
              </w:rPr>
              <w:t>96</w:t>
            </w:r>
            <w:r>
              <w:rPr>
                <w:noProof/>
                <w:webHidden/>
              </w:rPr>
              <w:fldChar w:fldCharType="end"/>
            </w:r>
            <w:r w:rsidRPr="008E0E88">
              <w:rPr>
                <w:rStyle w:val="Hipervnculo"/>
                <w:noProof/>
              </w:rPr>
              <w:fldChar w:fldCharType="end"/>
            </w:r>
          </w:ins>
        </w:p>
        <w:p w14:paraId="7FCBD853" w14:textId="3B21C320" w:rsidR="00257E99" w:rsidRDefault="00257E99">
          <w:pPr>
            <w:pStyle w:val="TDC2"/>
            <w:tabs>
              <w:tab w:val="left" w:pos="880"/>
              <w:tab w:val="right" w:leader="dot" w:pos="8494"/>
            </w:tabs>
            <w:rPr>
              <w:ins w:id="481" w:author="JORGE CONTRERAS ORTIZ" w:date="2021-09-05T19:14:00Z"/>
              <w:rFonts w:asciiTheme="minorHAnsi" w:eastAsiaTheme="minorEastAsia" w:hAnsiTheme="minorHAnsi" w:cstheme="minorBidi"/>
              <w:noProof/>
              <w:lang w:eastAsia="es-ES"/>
            </w:rPr>
          </w:pPr>
          <w:ins w:id="482"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59"</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5.6.</w:t>
            </w:r>
            <w:r>
              <w:rPr>
                <w:rFonts w:asciiTheme="minorHAnsi" w:eastAsiaTheme="minorEastAsia" w:hAnsiTheme="minorHAnsi" w:cstheme="minorBidi"/>
                <w:noProof/>
                <w:lang w:eastAsia="es-ES"/>
              </w:rPr>
              <w:tab/>
            </w:r>
            <w:r w:rsidRPr="008E0E88">
              <w:rPr>
                <w:rStyle w:val="Hipervnculo"/>
                <w:noProof/>
              </w:rPr>
              <w:t>PRUEBAS CON 6 NODOS Y CON ENVÍOS MULTISALTO</w:t>
            </w:r>
            <w:r>
              <w:rPr>
                <w:noProof/>
                <w:webHidden/>
              </w:rPr>
              <w:tab/>
            </w:r>
            <w:r>
              <w:rPr>
                <w:noProof/>
                <w:webHidden/>
              </w:rPr>
              <w:fldChar w:fldCharType="begin"/>
            </w:r>
            <w:r>
              <w:rPr>
                <w:noProof/>
                <w:webHidden/>
              </w:rPr>
              <w:instrText xml:space="preserve"> PAGEREF _Toc81761859 \h </w:instrText>
            </w:r>
            <w:r>
              <w:rPr>
                <w:noProof/>
                <w:webHidden/>
              </w:rPr>
            </w:r>
          </w:ins>
          <w:r>
            <w:rPr>
              <w:noProof/>
              <w:webHidden/>
            </w:rPr>
            <w:fldChar w:fldCharType="separate"/>
          </w:r>
          <w:ins w:id="483" w:author="JORGE CONTRERAS ORTIZ" w:date="2021-09-05T19:14:00Z">
            <w:r>
              <w:rPr>
                <w:noProof/>
                <w:webHidden/>
              </w:rPr>
              <w:t>98</w:t>
            </w:r>
            <w:r>
              <w:rPr>
                <w:noProof/>
                <w:webHidden/>
              </w:rPr>
              <w:fldChar w:fldCharType="end"/>
            </w:r>
            <w:r w:rsidRPr="008E0E88">
              <w:rPr>
                <w:rStyle w:val="Hipervnculo"/>
                <w:noProof/>
              </w:rPr>
              <w:fldChar w:fldCharType="end"/>
            </w:r>
          </w:ins>
        </w:p>
        <w:p w14:paraId="4A36F77D" w14:textId="75759046" w:rsidR="00257E99" w:rsidRDefault="00257E99">
          <w:pPr>
            <w:pStyle w:val="TDC1"/>
            <w:tabs>
              <w:tab w:val="left" w:pos="442"/>
              <w:tab w:val="right" w:leader="dot" w:pos="8494"/>
            </w:tabs>
            <w:rPr>
              <w:ins w:id="484" w:author="JORGE CONTRERAS ORTIZ" w:date="2021-09-05T19:14:00Z"/>
              <w:rFonts w:asciiTheme="minorHAnsi" w:eastAsiaTheme="minorEastAsia" w:hAnsiTheme="minorHAnsi" w:cstheme="minorBidi"/>
              <w:noProof/>
              <w:lang w:eastAsia="es-ES"/>
            </w:rPr>
          </w:pPr>
          <w:ins w:id="485"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60"</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6.</w:t>
            </w:r>
            <w:r>
              <w:rPr>
                <w:rFonts w:asciiTheme="minorHAnsi" w:eastAsiaTheme="minorEastAsia" w:hAnsiTheme="minorHAnsi" w:cstheme="minorBidi"/>
                <w:noProof/>
                <w:lang w:eastAsia="es-ES"/>
              </w:rPr>
              <w:tab/>
            </w:r>
            <w:r w:rsidRPr="008E0E88">
              <w:rPr>
                <w:rStyle w:val="Hipervnculo"/>
                <w:noProof/>
              </w:rPr>
              <w:t>CONCLUSIONES Y LÍNEAS FUTURAS</w:t>
            </w:r>
            <w:r>
              <w:rPr>
                <w:noProof/>
                <w:webHidden/>
              </w:rPr>
              <w:tab/>
            </w:r>
            <w:r>
              <w:rPr>
                <w:noProof/>
                <w:webHidden/>
              </w:rPr>
              <w:fldChar w:fldCharType="begin"/>
            </w:r>
            <w:r>
              <w:rPr>
                <w:noProof/>
                <w:webHidden/>
              </w:rPr>
              <w:instrText xml:space="preserve"> PAGEREF _Toc81761860 \h </w:instrText>
            </w:r>
            <w:r>
              <w:rPr>
                <w:noProof/>
                <w:webHidden/>
              </w:rPr>
            </w:r>
          </w:ins>
          <w:r>
            <w:rPr>
              <w:noProof/>
              <w:webHidden/>
            </w:rPr>
            <w:fldChar w:fldCharType="separate"/>
          </w:r>
          <w:ins w:id="486" w:author="JORGE CONTRERAS ORTIZ" w:date="2021-09-05T19:14:00Z">
            <w:r>
              <w:rPr>
                <w:noProof/>
                <w:webHidden/>
              </w:rPr>
              <w:t>100</w:t>
            </w:r>
            <w:r>
              <w:rPr>
                <w:noProof/>
                <w:webHidden/>
              </w:rPr>
              <w:fldChar w:fldCharType="end"/>
            </w:r>
            <w:r w:rsidRPr="008E0E88">
              <w:rPr>
                <w:rStyle w:val="Hipervnculo"/>
                <w:noProof/>
              </w:rPr>
              <w:fldChar w:fldCharType="end"/>
            </w:r>
          </w:ins>
        </w:p>
        <w:p w14:paraId="39C162AF" w14:textId="7630FFA5" w:rsidR="00257E99" w:rsidRDefault="00257E99">
          <w:pPr>
            <w:pStyle w:val="TDC1"/>
            <w:tabs>
              <w:tab w:val="left" w:pos="442"/>
              <w:tab w:val="right" w:leader="dot" w:pos="8494"/>
            </w:tabs>
            <w:rPr>
              <w:ins w:id="487" w:author="JORGE CONTRERAS ORTIZ" w:date="2021-09-05T19:14:00Z"/>
              <w:rFonts w:asciiTheme="minorHAnsi" w:eastAsiaTheme="minorEastAsia" w:hAnsiTheme="minorHAnsi" w:cstheme="minorBidi"/>
              <w:noProof/>
              <w:lang w:eastAsia="es-ES"/>
            </w:rPr>
          </w:pPr>
          <w:ins w:id="488" w:author="JORGE CONTRERAS ORTIZ" w:date="2021-09-05T19:14:00Z">
            <w:r w:rsidRPr="008E0E88">
              <w:rPr>
                <w:rStyle w:val="Hipervnculo"/>
                <w:noProof/>
              </w:rPr>
              <w:fldChar w:fldCharType="begin"/>
            </w:r>
            <w:r w:rsidRPr="008E0E88">
              <w:rPr>
                <w:rStyle w:val="Hipervnculo"/>
                <w:noProof/>
              </w:rPr>
              <w:instrText xml:space="preserve"> </w:instrText>
            </w:r>
            <w:r>
              <w:rPr>
                <w:noProof/>
              </w:rPr>
              <w:instrText>HYPERLINK \l "_Toc81761861"</w:instrText>
            </w:r>
            <w:r w:rsidRPr="008E0E88">
              <w:rPr>
                <w:rStyle w:val="Hipervnculo"/>
                <w:noProof/>
              </w:rPr>
              <w:instrText xml:space="preserve"> </w:instrText>
            </w:r>
            <w:r w:rsidRPr="008E0E88">
              <w:rPr>
                <w:rStyle w:val="Hipervnculo"/>
                <w:noProof/>
              </w:rPr>
            </w:r>
            <w:r w:rsidRPr="008E0E88">
              <w:rPr>
                <w:rStyle w:val="Hipervnculo"/>
                <w:noProof/>
              </w:rPr>
              <w:fldChar w:fldCharType="separate"/>
            </w:r>
            <w:r w:rsidRPr="008E0E88">
              <w:rPr>
                <w:rStyle w:val="Hipervnculo"/>
                <w:noProof/>
              </w:rPr>
              <w:t>7.</w:t>
            </w:r>
            <w:r>
              <w:rPr>
                <w:rFonts w:asciiTheme="minorHAnsi" w:eastAsiaTheme="minorEastAsia" w:hAnsiTheme="minorHAnsi" w:cstheme="minorBidi"/>
                <w:noProof/>
                <w:lang w:eastAsia="es-ES"/>
              </w:rPr>
              <w:tab/>
            </w:r>
            <w:r w:rsidRPr="008E0E88">
              <w:rPr>
                <w:rStyle w:val="Hipervnculo"/>
                <w:noProof/>
              </w:rPr>
              <w:t>BIBLIOGRAFÍA</w:t>
            </w:r>
            <w:r>
              <w:rPr>
                <w:noProof/>
                <w:webHidden/>
              </w:rPr>
              <w:tab/>
            </w:r>
            <w:r>
              <w:rPr>
                <w:noProof/>
                <w:webHidden/>
              </w:rPr>
              <w:fldChar w:fldCharType="begin"/>
            </w:r>
            <w:r>
              <w:rPr>
                <w:noProof/>
                <w:webHidden/>
              </w:rPr>
              <w:instrText xml:space="preserve"> PAGEREF _Toc81761861 \h </w:instrText>
            </w:r>
            <w:r>
              <w:rPr>
                <w:noProof/>
                <w:webHidden/>
              </w:rPr>
            </w:r>
          </w:ins>
          <w:r>
            <w:rPr>
              <w:noProof/>
              <w:webHidden/>
            </w:rPr>
            <w:fldChar w:fldCharType="separate"/>
          </w:r>
          <w:ins w:id="489" w:author="JORGE CONTRERAS ORTIZ" w:date="2021-09-05T19:14:00Z">
            <w:r>
              <w:rPr>
                <w:noProof/>
                <w:webHidden/>
              </w:rPr>
              <w:t>101</w:t>
            </w:r>
            <w:r>
              <w:rPr>
                <w:noProof/>
                <w:webHidden/>
              </w:rPr>
              <w:fldChar w:fldCharType="end"/>
            </w:r>
            <w:r w:rsidRPr="008E0E88">
              <w:rPr>
                <w:rStyle w:val="Hipervnculo"/>
                <w:noProof/>
              </w:rPr>
              <w:fldChar w:fldCharType="end"/>
            </w:r>
          </w:ins>
        </w:p>
        <w:p w14:paraId="617DD2C7" w14:textId="4AF3991B" w:rsidR="00F21168" w:rsidDel="005B42F0" w:rsidRDefault="00F21168">
          <w:pPr>
            <w:pStyle w:val="TDC1"/>
            <w:tabs>
              <w:tab w:val="right" w:leader="dot" w:pos="8494"/>
            </w:tabs>
            <w:rPr>
              <w:del w:id="490" w:author="JORGE CONTRERAS ORTIZ" w:date="2021-09-04T09:26:00Z"/>
              <w:rFonts w:asciiTheme="minorHAnsi" w:eastAsiaTheme="minorEastAsia" w:hAnsiTheme="minorHAnsi" w:cstheme="minorBidi"/>
              <w:noProof/>
              <w:lang w:eastAsia="es-ES"/>
            </w:rPr>
          </w:pPr>
          <w:del w:id="491" w:author="JORGE CONTRERAS ORTIZ" w:date="2021-09-04T09:26:00Z">
            <w:r w:rsidRPr="005B42F0" w:rsidDel="005B42F0">
              <w:rPr>
                <w:noProof/>
                <w:rPrChange w:id="492" w:author="JORGE CONTRERAS ORTIZ" w:date="2021-09-04T09:26:00Z">
                  <w:rPr>
                    <w:rStyle w:val="Hipervnculo"/>
                    <w:noProof/>
                  </w:rPr>
                </w:rPrChange>
              </w:rPr>
              <w:lastRenderedPageBreak/>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493" w:author="JORGE CONTRERAS ORTIZ" w:date="2021-09-04T09:26:00Z"/>
              <w:rFonts w:asciiTheme="minorHAnsi" w:eastAsiaTheme="minorEastAsia" w:hAnsiTheme="minorHAnsi" w:cstheme="minorBidi"/>
              <w:noProof/>
              <w:lang w:eastAsia="es-ES"/>
            </w:rPr>
          </w:pPr>
          <w:del w:id="494" w:author="JORGE CONTRERAS ORTIZ" w:date="2021-09-04T09:26:00Z">
            <w:r w:rsidRPr="005B42F0" w:rsidDel="005B42F0">
              <w:rPr>
                <w:noProof/>
                <w:rPrChange w:id="495"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496" w:author="JORGE CONTRERAS ORTIZ" w:date="2021-09-04T09:26:00Z"/>
              <w:rFonts w:asciiTheme="minorHAnsi" w:eastAsiaTheme="minorEastAsia" w:hAnsiTheme="minorHAnsi" w:cstheme="minorBidi"/>
              <w:noProof/>
              <w:lang w:eastAsia="es-ES"/>
            </w:rPr>
          </w:pPr>
          <w:del w:id="497" w:author="JORGE CONTRERAS ORTIZ" w:date="2021-09-04T09:26:00Z">
            <w:r w:rsidRPr="005B42F0" w:rsidDel="005B42F0">
              <w:rPr>
                <w:noProof/>
                <w:rPrChange w:id="498"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499" w:author="JORGE CONTRERAS ORTIZ" w:date="2021-09-04T09:26:00Z"/>
              <w:rFonts w:asciiTheme="minorHAnsi" w:eastAsiaTheme="minorEastAsia" w:hAnsiTheme="minorHAnsi" w:cstheme="minorBidi"/>
              <w:noProof/>
              <w:lang w:eastAsia="es-ES"/>
            </w:rPr>
          </w:pPr>
          <w:del w:id="500" w:author="JORGE CONTRERAS ORTIZ" w:date="2021-09-04T09:26:00Z">
            <w:r w:rsidRPr="005B42F0" w:rsidDel="005B42F0">
              <w:rPr>
                <w:noProof/>
                <w:rPrChange w:id="501"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502" w:author="JORGE CONTRERAS ORTIZ" w:date="2021-09-04T09:26:00Z"/>
              <w:rFonts w:asciiTheme="minorHAnsi" w:eastAsiaTheme="minorEastAsia" w:hAnsiTheme="minorHAnsi" w:cstheme="minorBidi"/>
              <w:noProof/>
              <w:lang w:eastAsia="es-ES"/>
            </w:rPr>
          </w:pPr>
          <w:del w:id="503" w:author="JORGE CONTRERAS ORTIZ" w:date="2021-09-04T09:26:00Z">
            <w:r w:rsidRPr="005B42F0" w:rsidDel="005B42F0">
              <w:rPr>
                <w:noProof/>
                <w:rPrChange w:id="504"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505" w:author="JORGE CONTRERAS ORTIZ" w:date="2021-09-04T09:26:00Z"/>
              <w:rFonts w:asciiTheme="minorHAnsi" w:eastAsiaTheme="minorEastAsia" w:hAnsiTheme="minorHAnsi" w:cstheme="minorBidi"/>
              <w:noProof/>
              <w:lang w:eastAsia="es-ES"/>
            </w:rPr>
          </w:pPr>
          <w:del w:id="506" w:author="JORGE CONTRERAS ORTIZ" w:date="2021-09-04T09:26:00Z">
            <w:r w:rsidRPr="005B42F0" w:rsidDel="005B42F0">
              <w:rPr>
                <w:noProof/>
                <w:rPrChange w:id="507"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508" w:author="JORGE CONTRERAS ORTIZ" w:date="2021-09-04T09:26:00Z"/>
              <w:rFonts w:asciiTheme="minorHAnsi" w:eastAsiaTheme="minorEastAsia" w:hAnsiTheme="minorHAnsi" w:cstheme="minorBidi"/>
              <w:noProof/>
              <w:lang w:eastAsia="es-ES"/>
            </w:rPr>
          </w:pPr>
          <w:del w:id="509" w:author="JORGE CONTRERAS ORTIZ" w:date="2021-09-04T09:26:00Z">
            <w:r w:rsidRPr="005B42F0" w:rsidDel="005B42F0">
              <w:rPr>
                <w:noProof/>
                <w:rPrChange w:id="510"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511" w:author="JORGE CONTRERAS ORTIZ" w:date="2021-09-04T09:26:00Z"/>
              <w:rFonts w:asciiTheme="minorHAnsi" w:eastAsiaTheme="minorEastAsia" w:hAnsiTheme="minorHAnsi" w:cstheme="minorBidi"/>
              <w:noProof/>
              <w:lang w:eastAsia="es-ES"/>
            </w:rPr>
          </w:pPr>
          <w:del w:id="512" w:author="JORGE CONTRERAS ORTIZ" w:date="2021-09-04T09:26:00Z">
            <w:r w:rsidRPr="005B42F0" w:rsidDel="005B42F0">
              <w:rPr>
                <w:noProof/>
                <w:rPrChange w:id="513"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514" w:author="JORGE CONTRERAS ORTIZ" w:date="2021-09-04T09:26:00Z"/>
              <w:rFonts w:asciiTheme="minorHAnsi" w:eastAsiaTheme="minorEastAsia" w:hAnsiTheme="minorHAnsi" w:cstheme="minorBidi"/>
              <w:noProof/>
              <w:lang w:eastAsia="es-ES"/>
            </w:rPr>
          </w:pPr>
          <w:del w:id="515" w:author="JORGE CONTRERAS ORTIZ" w:date="2021-09-04T09:26:00Z">
            <w:r w:rsidRPr="005B42F0" w:rsidDel="005B42F0">
              <w:rPr>
                <w:noProof/>
                <w:rPrChange w:id="516"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517"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518" w:author="JORGE CONTRERAS ORTIZ" w:date="2021-09-04T09:26:00Z"/>
              <w:rFonts w:asciiTheme="minorHAnsi" w:eastAsiaTheme="minorEastAsia" w:hAnsiTheme="minorHAnsi" w:cstheme="minorBidi"/>
              <w:noProof/>
              <w:lang w:eastAsia="es-ES"/>
            </w:rPr>
          </w:pPr>
          <w:del w:id="519" w:author="JORGE CONTRERAS ORTIZ" w:date="2021-09-04T09:26:00Z">
            <w:r w:rsidRPr="005B42F0" w:rsidDel="005B42F0">
              <w:rPr>
                <w:noProof/>
                <w:rPrChange w:id="520"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521"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522" w:author="JORGE CONTRERAS ORTIZ" w:date="2021-09-04T09:26:00Z"/>
              <w:rFonts w:asciiTheme="minorHAnsi" w:eastAsiaTheme="minorEastAsia" w:hAnsiTheme="minorHAnsi" w:cstheme="minorBidi"/>
              <w:noProof/>
              <w:lang w:eastAsia="es-ES"/>
            </w:rPr>
          </w:pPr>
          <w:del w:id="523" w:author="JORGE CONTRERAS ORTIZ" w:date="2021-09-04T09:26:00Z">
            <w:r w:rsidRPr="005B42F0" w:rsidDel="005B42F0">
              <w:rPr>
                <w:noProof/>
                <w:rPrChange w:id="524"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525"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526" w:author="JORGE CONTRERAS ORTIZ" w:date="2021-09-04T09:26:00Z"/>
              <w:rFonts w:asciiTheme="minorHAnsi" w:hAnsiTheme="minorHAnsi" w:cstheme="minorBidi"/>
              <w:noProof/>
            </w:rPr>
          </w:pPr>
          <w:del w:id="527" w:author="JORGE CONTRERAS ORTIZ" w:date="2021-09-04T09:26:00Z">
            <w:r w:rsidRPr="005B42F0" w:rsidDel="005B42F0">
              <w:rPr>
                <w:noProof/>
                <w:rPrChange w:id="528"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529"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530" w:author="JORGE CONTRERAS ORTIZ" w:date="2021-09-04T09:26:00Z"/>
              <w:rFonts w:asciiTheme="minorHAnsi" w:hAnsiTheme="minorHAnsi" w:cstheme="minorBidi"/>
              <w:noProof/>
            </w:rPr>
          </w:pPr>
          <w:del w:id="531" w:author="JORGE CONTRERAS ORTIZ" w:date="2021-09-04T09:26:00Z">
            <w:r w:rsidRPr="005B42F0" w:rsidDel="005B42F0">
              <w:rPr>
                <w:noProof/>
                <w:rPrChange w:id="532"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533"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534" w:author="JORGE CONTRERAS ORTIZ" w:date="2021-09-04T09:26:00Z"/>
              <w:rFonts w:asciiTheme="minorHAnsi" w:eastAsiaTheme="minorEastAsia" w:hAnsiTheme="minorHAnsi" w:cstheme="minorBidi"/>
              <w:noProof/>
              <w:lang w:eastAsia="es-ES"/>
            </w:rPr>
          </w:pPr>
          <w:del w:id="535" w:author="JORGE CONTRERAS ORTIZ" w:date="2021-09-04T09:26:00Z">
            <w:r w:rsidRPr="005B42F0" w:rsidDel="005B42F0">
              <w:rPr>
                <w:noProof/>
                <w:rPrChange w:id="536"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537"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538" w:author="JORGE CONTRERAS ORTIZ" w:date="2021-09-04T09:26:00Z"/>
              <w:rFonts w:asciiTheme="minorHAnsi" w:eastAsiaTheme="minorEastAsia" w:hAnsiTheme="minorHAnsi" w:cstheme="minorBidi"/>
              <w:noProof/>
              <w:lang w:eastAsia="es-ES"/>
            </w:rPr>
          </w:pPr>
          <w:del w:id="539" w:author="JORGE CONTRERAS ORTIZ" w:date="2021-09-04T09:26:00Z">
            <w:r w:rsidRPr="005B42F0" w:rsidDel="005B42F0">
              <w:rPr>
                <w:noProof/>
                <w:rPrChange w:id="540"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541"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542" w:author="JORGE CONTRERAS ORTIZ" w:date="2021-09-04T09:26:00Z"/>
              <w:rFonts w:asciiTheme="minorHAnsi" w:eastAsiaTheme="minorEastAsia" w:hAnsiTheme="minorHAnsi" w:cstheme="minorBidi"/>
              <w:noProof/>
              <w:lang w:eastAsia="es-ES"/>
            </w:rPr>
          </w:pPr>
          <w:del w:id="543" w:author="JORGE CONTRERAS ORTIZ" w:date="2021-09-04T09:26:00Z">
            <w:r w:rsidRPr="005B42F0" w:rsidDel="005B42F0">
              <w:rPr>
                <w:noProof/>
                <w:rPrChange w:id="544"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545"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546" w:author="JORGE CONTRERAS ORTIZ" w:date="2021-09-04T09:26:00Z"/>
              <w:rFonts w:asciiTheme="minorHAnsi" w:eastAsiaTheme="minorEastAsia" w:hAnsiTheme="minorHAnsi" w:cstheme="minorBidi"/>
              <w:noProof/>
              <w:lang w:eastAsia="es-ES"/>
            </w:rPr>
          </w:pPr>
          <w:del w:id="547" w:author="JORGE CONTRERAS ORTIZ" w:date="2021-09-04T09:26:00Z">
            <w:r w:rsidRPr="005B42F0" w:rsidDel="005B42F0">
              <w:rPr>
                <w:noProof/>
                <w:rPrChange w:id="548"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549"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550" w:author="JORGE CONTRERAS ORTIZ" w:date="2021-09-04T09:26:00Z"/>
              <w:rFonts w:asciiTheme="minorHAnsi" w:eastAsiaTheme="minorEastAsia" w:hAnsiTheme="minorHAnsi" w:cstheme="minorBidi"/>
              <w:noProof/>
              <w:lang w:eastAsia="es-ES"/>
            </w:rPr>
          </w:pPr>
          <w:del w:id="551" w:author="JORGE CONTRERAS ORTIZ" w:date="2021-09-04T09:26:00Z">
            <w:r w:rsidRPr="005B42F0" w:rsidDel="005B42F0">
              <w:rPr>
                <w:noProof/>
                <w:rPrChange w:id="552"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553"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554" w:author="JORGE CONTRERAS ORTIZ" w:date="2021-09-04T09:26:00Z"/>
              <w:rFonts w:asciiTheme="minorHAnsi" w:hAnsiTheme="minorHAnsi" w:cstheme="minorBidi"/>
              <w:noProof/>
            </w:rPr>
          </w:pPr>
          <w:del w:id="555" w:author="JORGE CONTRERAS ORTIZ" w:date="2021-09-04T09:26:00Z">
            <w:r w:rsidRPr="005B42F0" w:rsidDel="005B42F0">
              <w:rPr>
                <w:noProof/>
                <w:rPrChange w:id="556"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557"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558" w:author="JORGE CONTRERAS ORTIZ" w:date="2021-09-04T09:26:00Z"/>
              <w:rFonts w:asciiTheme="minorHAnsi" w:hAnsiTheme="minorHAnsi" w:cstheme="minorBidi"/>
              <w:noProof/>
            </w:rPr>
          </w:pPr>
          <w:del w:id="559" w:author="JORGE CONTRERAS ORTIZ" w:date="2021-09-04T09:26:00Z">
            <w:r w:rsidRPr="005B42F0" w:rsidDel="005B42F0">
              <w:rPr>
                <w:noProof/>
                <w:rPrChange w:id="560"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561"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562" w:author="JORGE CONTRERAS ORTIZ" w:date="2021-09-04T09:26:00Z"/>
              <w:rFonts w:asciiTheme="minorHAnsi" w:eastAsiaTheme="minorEastAsia" w:hAnsiTheme="minorHAnsi" w:cstheme="minorBidi"/>
              <w:noProof/>
              <w:lang w:eastAsia="es-ES"/>
            </w:rPr>
          </w:pPr>
          <w:del w:id="563" w:author="JORGE CONTRERAS ORTIZ" w:date="2021-09-04T09:26:00Z">
            <w:r w:rsidRPr="005B42F0" w:rsidDel="005B42F0">
              <w:rPr>
                <w:noProof/>
                <w:rPrChange w:id="564"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565"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566" w:author="JORGE CONTRERAS ORTIZ" w:date="2021-09-04T09:26:00Z"/>
              <w:rFonts w:asciiTheme="minorHAnsi" w:eastAsiaTheme="minorEastAsia" w:hAnsiTheme="minorHAnsi" w:cstheme="minorBidi"/>
              <w:noProof/>
              <w:lang w:eastAsia="es-ES"/>
            </w:rPr>
          </w:pPr>
          <w:del w:id="567" w:author="JORGE CONTRERAS ORTIZ" w:date="2021-09-04T09:26:00Z">
            <w:r w:rsidRPr="005B42F0" w:rsidDel="005B42F0">
              <w:rPr>
                <w:noProof/>
                <w:rPrChange w:id="568"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569"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570" w:author="JORGE CONTRERAS ORTIZ" w:date="2021-09-04T09:26:00Z"/>
              <w:rFonts w:asciiTheme="minorHAnsi" w:eastAsiaTheme="minorEastAsia" w:hAnsiTheme="minorHAnsi" w:cstheme="minorBidi"/>
              <w:noProof/>
              <w:lang w:eastAsia="es-ES"/>
            </w:rPr>
          </w:pPr>
          <w:del w:id="571" w:author="JORGE CONTRERAS ORTIZ" w:date="2021-09-04T09:26:00Z">
            <w:r w:rsidRPr="005B42F0" w:rsidDel="005B42F0">
              <w:rPr>
                <w:noProof/>
                <w:rPrChange w:id="572"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573"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574" w:author="JORGE CONTRERAS ORTIZ" w:date="2021-09-04T09:26:00Z"/>
              <w:rFonts w:asciiTheme="minorHAnsi" w:eastAsiaTheme="minorEastAsia" w:hAnsiTheme="minorHAnsi" w:cstheme="minorBidi"/>
              <w:noProof/>
              <w:lang w:eastAsia="es-ES"/>
            </w:rPr>
          </w:pPr>
          <w:del w:id="575" w:author="JORGE CONTRERAS ORTIZ" w:date="2021-09-04T09:26:00Z">
            <w:r w:rsidRPr="005B42F0" w:rsidDel="005B42F0">
              <w:rPr>
                <w:noProof/>
                <w:rPrChange w:id="576"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577"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578" w:author="JORGE CONTRERAS ORTIZ" w:date="2021-09-04T09:26:00Z"/>
              <w:rFonts w:asciiTheme="minorHAnsi" w:eastAsiaTheme="minorEastAsia" w:hAnsiTheme="minorHAnsi" w:cstheme="minorBidi"/>
              <w:noProof/>
              <w:lang w:eastAsia="es-ES"/>
            </w:rPr>
          </w:pPr>
          <w:del w:id="579" w:author="JORGE CONTRERAS ORTIZ" w:date="2021-09-04T09:26:00Z">
            <w:r w:rsidRPr="005B42F0" w:rsidDel="005B42F0">
              <w:rPr>
                <w:noProof/>
                <w:rPrChange w:id="580"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581"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582" w:author="JORGE CONTRERAS ORTIZ" w:date="2021-09-04T09:26:00Z"/>
              <w:rFonts w:asciiTheme="minorHAnsi" w:hAnsiTheme="minorHAnsi" w:cstheme="minorBidi"/>
              <w:noProof/>
            </w:rPr>
          </w:pPr>
          <w:del w:id="583" w:author="JORGE CONTRERAS ORTIZ" w:date="2021-09-04T09:26:00Z">
            <w:r w:rsidRPr="005B42F0" w:rsidDel="005B42F0">
              <w:rPr>
                <w:noProof/>
                <w:rPrChange w:id="584"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585"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586" w:author="JORGE CONTRERAS ORTIZ" w:date="2021-09-04T09:26:00Z"/>
              <w:rFonts w:asciiTheme="minorHAnsi" w:hAnsiTheme="minorHAnsi" w:cstheme="minorBidi"/>
              <w:noProof/>
            </w:rPr>
          </w:pPr>
          <w:del w:id="587" w:author="JORGE CONTRERAS ORTIZ" w:date="2021-09-04T09:26:00Z">
            <w:r w:rsidRPr="005B42F0" w:rsidDel="005B42F0">
              <w:rPr>
                <w:noProof/>
                <w:rPrChange w:id="588"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589"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590" w:author="JORGE CONTRERAS ORTIZ" w:date="2021-09-04T09:26:00Z"/>
              <w:rFonts w:asciiTheme="minorHAnsi" w:hAnsiTheme="minorHAnsi" w:cstheme="minorBidi"/>
              <w:noProof/>
            </w:rPr>
          </w:pPr>
          <w:del w:id="591" w:author="JORGE CONTRERAS ORTIZ" w:date="2021-09-04T09:26:00Z">
            <w:r w:rsidRPr="005B42F0" w:rsidDel="005B42F0">
              <w:rPr>
                <w:noProof/>
                <w:rPrChange w:id="592"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593"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594" w:author="JORGE CONTRERAS ORTIZ" w:date="2021-09-04T09:26:00Z"/>
              <w:rFonts w:asciiTheme="minorHAnsi" w:eastAsiaTheme="minorEastAsia" w:hAnsiTheme="minorHAnsi" w:cstheme="minorBidi"/>
              <w:noProof/>
              <w:lang w:eastAsia="es-ES"/>
            </w:rPr>
          </w:pPr>
          <w:del w:id="595" w:author="JORGE CONTRERAS ORTIZ" w:date="2021-09-04T09:26:00Z">
            <w:r w:rsidRPr="005B42F0" w:rsidDel="005B42F0">
              <w:rPr>
                <w:noProof/>
                <w:rPrChange w:id="596"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597"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598" w:author="JORGE CONTRERAS ORTIZ" w:date="2021-09-04T09:26:00Z"/>
              <w:rFonts w:asciiTheme="minorHAnsi" w:eastAsiaTheme="minorEastAsia" w:hAnsiTheme="minorHAnsi" w:cstheme="minorBidi"/>
              <w:noProof/>
              <w:lang w:eastAsia="es-ES"/>
            </w:rPr>
          </w:pPr>
          <w:del w:id="599" w:author="JORGE CONTRERAS ORTIZ" w:date="2021-09-04T09:26:00Z">
            <w:r w:rsidRPr="005B42F0" w:rsidDel="005B42F0">
              <w:rPr>
                <w:noProof/>
                <w:rPrChange w:id="600"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601"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602" w:author="JORGE CONTRERAS ORTIZ" w:date="2021-09-04T09:26:00Z"/>
              <w:rFonts w:asciiTheme="minorHAnsi" w:eastAsiaTheme="minorEastAsia" w:hAnsiTheme="minorHAnsi" w:cstheme="minorBidi"/>
              <w:noProof/>
              <w:lang w:eastAsia="es-ES"/>
            </w:rPr>
          </w:pPr>
          <w:del w:id="603" w:author="JORGE CONTRERAS ORTIZ" w:date="2021-09-04T09:26:00Z">
            <w:r w:rsidRPr="005B42F0" w:rsidDel="005B42F0">
              <w:rPr>
                <w:noProof/>
                <w:rPrChange w:id="604"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605"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606" w:author="JORGE CONTRERAS ORTIZ" w:date="2021-09-04T09:26:00Z"/>
              <w:rFonts w:asciiTheme="minorHAnsi" w:eastAsiaTheme="minorEastAsia" w:hAnsiTheme="minorHAnsi" w:cstheme="minorBidi"/>
              <w:noProof/>
              <w:lang w:eastAsia="es-ES"/>
            </w:rPr>
          </w:pPr>
          <w:del w:id="607" w:author="JORGE CONTRERAS ORTIZ" w:date="2021-09-04T09:26:00Z">
            <w:r w:rsidRPr="005B42F0" w:rsidDel="005B42F0">
              <w:rPr>
                <w:noProof/>
                <w:rPrChange w:id="608"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609"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610" w:author="JORGE CONTRERAS ORTIZ" w:date="2021-09-04T09:26:00Z"/>
              <w:rFonts w:asciiTheme="minorHAnsi" w:hAnsiTheme="minorHAnsi" w:cstheme="minorBidi"/>
              <w:noProof/>
            </w:rPr>
          </w:pPr>
          <w:del w:id="611" w:author="JORGE CONTRERAS ORTIZ" w:date="2021-09-04T09:26:00Z">
            <w:r w:rsidRPr="005B42F0" w:rsidDel="005B42F0">
              <w:rPr>
                <w:noProof/>
                <w:rPrChange w:id="612"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613"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614" w:author="JORGE CONTRERAS ORTIZ" w:date="2021-09-04T09:26:00Z"/>
              <w:rFonts w:asciiTheme="minorHAnsi" w:hAnsiTheme="minorHAnsi" w:cstheme="minorBidi"/>
              <w:noProof/>
            </w:rPr>
          </w:pPr>
          <w:del w:id="615" w:author="JORGE CONTRERAS ORTIZ" w:date="2021-09-04T09:26:00Z">
            <w:r w:rsidRPr="005B42F0" w:rsidDel="005B42F0">
              <w:rPr>
                <w:noProof/>
                <w:rPrChange w:id="616"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617"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618" w:author="JORGE CONTRERAS ORTIZ" w:date="2021-09-04T09:26:00Z"/>
              <w:rFonts w:asciiTheme="minorHAnsi" w:eastAsiaTheme="minorEastAsia" w:hAnsiTheme="minorHAnsi" w:cstheme="minorBidi"/>
              <w:noProof/>
              <w:lang w:eastAsia="es-ES"/>
            </w:rPr>
          </w:pPr>
          <w:del w:id="619" w:author="JORGE CONTRERAS ORTIZ" w:date="2021-09-04T09:26:00Z">
            <w:r w:rsidRPr="005B42F0" w:rsidDel="005B42F0">
              <w:rPr>
                <w:noProof/>
                <w:rPrChange w:id="620"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621"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622" w:author="JORGE CONTRERAS ORTIZ" w:date="2021-09-04T09:26:00Z"/>
              <w:rFonts w:asciiTheme="minorHAnsi" w:eastAsiaTheme="minorEastAsia" w:hAnsiTheme="minorHAnsi" w:cstheme="minorBidi"/>
              <w:noProof/>
              <w:lang w:eastAsia="es-ES"/>
            </w:rPr>
          </w:pPr>
          <w:del w:id="623" w:author="JORGE CONTRERAS ORTIZ" w:date="2021-09-04T09:26:00Z">
            <w:r w:rsidRPr="005B42F0" w:rsidDel="005B42F0">
              <w:rPr>
                <w:noProof/>
                <w:rPrChange w:id="624"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625"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626" w:author="JORGE CONTRERAS ORTIZ" w:date="2021-09-04T09:26:00Z"/>
              <w:rFonts w:asciiTheme="minorHAnsi" w:eastAsiaTheme="minorEastAsia" w:hAnsiTheme="minorHAnsi" w:cstheme="minorBidi"/>
              <w:noProof/>
              <w:lang w:eastAsia="es-ES"/>
            </w:rPr>
          </w:pPr>
          <w:del w:id="627" w:author="JORGE CONTRERAS ORTIZ" w:date="2021-09-04T09:26:00Z">
            <w:r w:rsidRPr="005B42F0" w:rsidDel="005B42F0">
              <w:rPr>
                <w:noProof/>
                <w:rPrChange w:id="628"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629"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630" w:author="JORGE CONTRERAS ORTIZ" w:date="2021-09-04T09:26:00Z"/>
              <w:rFonts w:asciiTheme="minorHAnsi" w:eastAsiaTheme="minorEastAsia" w:hAnsiTheme="minorHAnsi" w:cstheme="minorBidi"/>
              <w:noProof/>
              <w:lang w:eastAsia="es-ES"/>
            </w:rPr>
          </w:pPr>
          <w:del w:id="631" w:author="JORGE CONTRERAS ORTIZ" w:date="2021-09-04T09:26:00Z">
            <w:r w:rsidRPr="005B42F0" w:rsidDel="005B42F0">
              <w:rPr>
                <w:noProof/>
                <w:rPrChange w:id="632"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633"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634" w:author="JORGE CONTRERAS ORTIZ" w:date="2021-09-04T09:26:00Z"/>
              <w:rFonts w:asciiTheme="minorHAnsi" w:hAnsiTheme="minorHAnsi" w:cstheme="minorBidi"/>
              <w:noProof/>
            </w:rPr>
          </w:pPr>
          <w:del w:id="635" w:author="JORGE CONTRERAS ORTIZ" w:date="2021-09-04T09:26:00Z">
            <w:r w:rsidRPr="005B42F0" w:rsidDel="005B42F0">
              <w:rPr>
                <w:noProof/>
                <w:rPrChange w:id="636"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637"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638" w:author="JORGE CONTRERAS ORTIZ" w:date="2021-09-04T09:26:00Z"/>
              <w:rFonts w:asciiTheme="minorHAnsi" w:hAnsiTheme="minorHAnsi" w:cstheme="minorBidi"/>
              <w:noProof/>
            </w:rPr>
          </w:pPr>
          <w:del w:id="639" w:author="JORGE CONTRERAS ORTIZ" w:date="2021-09-04T09:26:00Z">
            <w:r w:rsidRPr="005B42F0" w:rsidDel="005B42F0">
              <w:rPr>
                <w:noProof/>
                <w:rPrChange w:id="640"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641"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642" w:author="JORGE CONTRERAS ORTIZ" w:date="2021-09-04T09:26:00Z"/>
              <w:rFonts w:asciiTheme="minorHAnsi" w:hAnsiTheme="minorHAnsi" w:cstheme="minorBidi"/>
              <w:noProof/>
            </w:rPr>
          </w:pPr>
          <w:del w:id="643" w:author="JORGE CONTRERAS ORTIZ" w:date="2021-09-04T09:26:00Z">
            <w:r w:rsidRPr="005B42F0" w:rsidDel="005B42F0">
              <w:rPr>
                <w:noProof/>
                <w:rPrChange w:id="644"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645"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646" w:author="JORGE CONTRERAS ORTIZ" w:date="2021-09-04T09:26:00Z"/>
              <w:rFonts w:asciiTheme="minorHAnsi" w:eastAsiaTheme="minorEastAsia" w:hAnsiTheme="minorHAnsi" w:cstheme="minorBidi"/>
              <w:noProof/>
              <w:lang w:eastAsia="es-ES"/>
            </w:rPr>
          </w:pPr>
          <w:del w:id="647" w:author="JORGE CONTRERAS ORTIZ" w:date="2021-09-04T09:26:00Z">
            <w:r w:rsidRPr="005B42F0" w:rsidDel="005B42F0">
              <w:rPr>
                <w:noProof/>
                <w:rPrChange w:id="648"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649"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noProof/>
                <w:rPrChange w:id="652"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653"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654" w:author="JORGE CONTRERAS ORTIZ" w:date="2021-09-04T09:26:00Z"/>
              <w:rFonts w:asciiTheme="minorHAnsi" w:eastAsiaTheme="minorEastAsia" w:hAnsiTheme="minorHAnsi" w:cstheme="minorBidi"/>
              <w:noProof/>
              <w:lang w:eastAsia="es-ES"/>
            </w:rPr>
          </w:pPr>
          <w:del w:id="655" w:author="JORGE CONTRERAS ORTIZ" w:date="2021-09-04T09:26:00Z">
            <w:r w:rsidRPr="005B42F0" w:rsidDel="005B42F0">
              <w:rPr>
                <w:noProof/>
                <w:rPrChange w:id="656"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657"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658" w:author="JORGE CONTRERAS ORTIZ" w:date="2021-09-04T09:26:00Z"/>
              <w:rFonts w:asciiTheme="minorHAnsi" w:eastAsiaTheme="minorEastAsia" w:hAnsiTheme="minorHAnsi" w:cstheme="minorBidi"/>
              <w:noProof/>
              <w:lang w:eastAsia="es-ES"/>
            </w:rPr>
          </w:pPr>
          <w:del w:id="659" w:author="JORGE CONTRERAS ORTIZ" w:date="2021-09-04T09:26:00Z">
            <w:r w:rsidRPr="005B42F0" w:rsidDel="005B42F0">
              <w:rPr>
                <w:noProof/>
                <w:rPrChange w:id="660"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661"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662" w:author="JORGE CONTRERAS ORTIZ" w:date="2021-09-04T09:26:00Z"/>
              <w:rFonts w:asciiTheme="minorHAnsi" w:eastAsiaTheme="minorEastAsia" w:hAnsiTheme="minorHAnsi" w:cstheme="minorBidi"/>
              <w:noProof/>
              <w:lang w:eastAsia="es-ES"/>
            </w:rPr>
          </w:pPr>
          <w:del w:id="663" w:author="JORGE CONTRERAS ORTIZ" w:date="2021-09-04T09:26:00Z">
            <w:r w:rsidRPr="005B42F0" w:rsidDel="005B42F0">
              <w:rPr>
                <w:noProof/>
                <w:rPrChange w:id="664"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665"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666" w:author="JORGE CONTRERAS ORTIZ" w:date="2021-09-04T09:26:00Z"/>
              <w:rFonts w:asciiTheme="minorHAnsi" w:eastAsiaTheme="minorEastAsia" w:hAnsiTheme="minorHAnsi" w:cstheme="minorBidi"/>
              <w:noProof/>
              <w:lang w:eastAsia="es-ES"/>
            </w:rPr>
          </w:pPr>
          <w:del w:id="667" w:author="JORGE CONTRERAS ORTIZ" w:date="2021-09-04T09:26:00Z">
            <w:r w:rsidRPr="005B42F0" w:rsidDel="005B42F0">
              <w:rPr>
                <w:noProof/>
                <w:rPrChange w:id="668"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669"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670" w:author="JORGE CONTRERAS ORTIZ" w:date="2021-09-04T09:26:00Z"/>
              <w:rFonts w:asciiTheme="minorHAnsi" w:eastAsiaTheme="minorEastAsia" w:hAnsiTheme="minorHAnsi" w:cstheme="minorBidi"/>
              <w:noProof/>
              <w:lang w:eastAsia="es-ES"/>
            </w:rPr>
          </w:pPr>
          <w:del w:id="671" w:author="JORGE CONTRERAS ORTIZ" w:date="2021-09-04T09:26:00Z">
            <w:r w:rsidRPr="005B42F0" w:rsidDel="005B42F0">
              <w:rPr>
                <w:noProof/>
                <w:rPrChange w:id="672"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673"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674" w:author="JORGE CONTRERAS ORTIZ" w:date="2021-09-04T09:26:00Z"/>
              <w:rFonts w:asciiTheme="minorHAnsi" w:eastAsiaTheme="minorEastAsia" w:hAnsiTheme="minorHAnsi" w:cstheme="minorBidi"/>
              <w:noProof/>
              <w:lang w:eastAsia="es-ES"/>
            </w:rPr>
          </w:pPr>
          <w:del w:id="675" w:author="JORGE CONTRERAS ORTIZ" w:date="2021-09-04T09:26:00Z">
            <w:r w:rsidRPr="005B42F0" w:rsidDel="005B42F0">
              <w:rPr>
                <w:noProof/>
                <w:rPrChange w:id="676"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677"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678" w:author="JORGE CONTRERAS ORTIZ" w:date="2021-09-04T09:26:00Z"/>
              <w:rFonts w:asciiTheme="minorHAnsi" w:eastAsiaTheme="minorEastAsia" w:hAnsiTheme="minorHAnsi" w:cstheme="minorBidi"/>
              <w:noProof/>
              <w:lang w:eastAsia="es-ES"/>
            </w:rPr>
          </w:pPr>
          <w:del w:id="679" w:author="JORGE CONTRERAS ORTIZ" w:date="2021-09-04T09:26:00Z">
            <w:r w:rsidRPr="005B42F0" w:rsidDel="005B42F0">
              <w:rPr>
                <w:noProof/>
                <w:rPrChange w:id="680"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681"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682" w:author="JORGE CONTRERAS ORTIZ" w:date="2021-09-04T09:26:00Z"/>
              <w:rFonts w:asciiTheme="minorHAnsi" w:eastAsiaTheme="minorEastAsia" w:hAnsiTheme="minorHAnsi" w:cstheme="minorBidi"/>
              <w:noProof/>
              <w:lang w:eastAsia="es-ES"/>
            </w:rPr>
          </w:pPr>
          <w:del w:id="683" w:author="JORGE CONTRERAS ORTIZ" w:date="2021-09-04T09:26:00Z">
            <w:r w:rsidRPr="005B42F0" w:rsidDel="005B42F0">
              <w:rPr>
                <w:noProof/>
                <w:rPrChange w:id="684"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685"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686" w:author="JORGE CONTRERAS ORTIZ" w:date="2021-09-04T09:26:00Z"/>
              <w:rFonts w:asciiTheme="minorHAnsi" w:eastAsiaTheme="minorEastAsia" w:hAnsiTheme="minorHAnsi" w:cstheme="minorBidi"/>
              <w:noProof/>
              <w:lang w:eastAsia="es-ES"/>
            </w:rPr>
          </w:pPr>
          <w:del w:id="687" w:author="JORGE CONTRERAS ORTIZ" w:date="2021-09-04T09:26:00Z">
            <w:r w:rsidRPr="005B42F0" w:rsidDel="005B42F0">
              <w:rPr>
                <w:noProof/>
                <w:rPrChange w:id="688"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689"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690" w:author="JORGE CONTRERAS ORTIZ" w:date="2021-09-04T09:26:00Z"/>
              <w:rFonts w:asciiTheme="minorHAnsi" w:hAnsiTheme="minorHAnsi" w:cstheme="minorBidi"/>
              <w:noProof/>
            </w:rPr>
          </w:pPr>
          <w:del w:id="691" w:author="JORGE CONTRERAS ORTIZ" w:date="2021-09-04T09:26:00Z">
            <w:r w:rsidRPr="005B42F0" w:rsidDel="005B42F0">
              <w:rPr>
                <w:noProof/>
                <w:rPrChange w:id="692"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693"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694" w:author="JORGE CONTRERAS ORTIZ" w:date="2021-09-04T09:26:00Z"/>
              <w:rFonts w:asciiTheme="minorHAnsi" w:hAnsiTheme="minorHAnsi" w:cstheme="minorBidi"/>
              <w:noProof/>
            </w:rPr>
          </w:pPr>
          <w:del w:id="695" w:author="JORGE CONTRERAS ORTIZ" w:date="2021-09-04T09:26:00Z">
            <w:r w:rsidRPr="005B42F0" w:rsidDel="005B42F0">
              <w:rPr>
                <w:noProof/>
                <w:rPrChange w:id="696"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697"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698" w:author="JORGE CONTRERAS ORTIZ" w:date="2021-09-04T09:26:00Z"/>
              <w:rFonts w:asciiTheme="minorHAnsi" w:hAnsiTheme="minorHAnsi" w:cstheme="minorBidi"/>
              <w:noProof/>
            </w:rPr>
          </w:pPr>
          <w:del w:id="699" w:author="JORGE CONTRERAS ORTIZ" w:date="2021-09-04T09:26:00Z">
            <w:r w:rsidRPr="005B42F0" w:rsidDel="005B42F0">
              <w:rPr>
                <w:noProof/>
                <w:rPrChange w:id="700"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701"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702" w:author="JORGE CONTRERAS ORTIZ" w:date="2021-09-04T09:26:00Z"/>
              <w:rFonts w:asciiTheme="minorHAnsi" w:eastAsiaTheme="minorEastAsia" w:hAnsiTheme="minorHAnsi" w:cstheme="minorBidi"/>
              <w:noProof/>
              <w:lang w:eastAsia="es-ES"/>
            </w:rPr>
          </w:pPr>
          <w:del w:id="703" w:author="JORGE CONTRERAS ORTIZ" w:date="2021-09-04T09:26:00Z">
            <w:r w:rsidRPr="005B42F0" w:rsidDel="005B42F0">
              <w:rPr>
                <w:noProof/>
                <w:rPrChange w:id="704"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705"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706" w:author="JORGE CONTRERAS ORTIZ" w:date="2021-09-04T09:26:00Z"/>
              <w:rFonts w:asciiTheme="minorHAnsi" w:hAnsiTheme="minorHAnsi" w:cstheme="minorBidi"/>
              <w:noProof/>
            </w:rPr>
          </w:pPr>
          <w:del w:id="707" w:author="JORGE CONTRERAS ORTIZ" w:date="2021-09-04T09:26:00Z">
            <w:r w:rsidRPr="005B42F0" w:rsidDel="005B42F0">
              <w:rPr>
                <w:noProof/>
                <w:rPrChange w:id="708"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709"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710" w:author="JORGE CONTRERAS ORTIZ" w:date="2021-09-04T09:26:00Z"/>
              <w:rFonts w:asciiTheme="minorHAnsi" w:eastAsiaTheme="minorEastAsia" w:hAnsiTheme="minorHAnsi" w:cstheme="minorBidi"/>
              <w:noProof/>
              <w:lang w:eastAsia="es-ES"/>
            </w:rPr>
          </w:pPr>
          <w:del w:id="711" w:author="JORGE CONTRERAS ORTIZ" w:date="2021-09-04T09:26:00Z">
            <w:r w:rsidRPr="005B42F0" w:rsidDel="005B42F0">
              <w:rPr>
                <w:noProof/>
                <w:rPrChange w:id="712"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713"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714" w:author="JORGE CONTRERAS ORTIZ" w:date="2021-09-04T09:26:00Z"/>
              <w:rFonts w:asciiTheme="minorHAnsi" w:eastAsiaTheme="minorEastAsia" w:hAnsiTheme="minorHAnsi" w:cstheme="minorBidi"/>
              <w:noProof/>
              <w:lang w:eastAsia="es-ES"/>
            </w:rPr>
          </w:pPr>
          <w:del w:id="715" w:author="JORGE CONTRERAS ORTIZ" w:date="2021-09-04T09:26:00Z">
            <w:r w:rsidRPr="005B42F0" w:rsidDel="005B42F0">
              <w:rPr>
                <w:noProof/>
                <w:rPrChange w:id="716"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717"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718" w:author="JORGE CONTRERAS ORTIZ" w:date="2021-09-04T09:26:00Z"/>
              <w:rFonts w:asciiTheme="minorHAnsi" w:eastAsiaTheme="minorEastAsia" w:hAnsiTheme="minorHAnsi" w:cstheme="minorBidi"/>
              <w:noProof/>
              <w:lang w:eastAsia="es-ES"/>
            </w:rPr>
          </w:pPr>
          <w:del w:id="719" w:author="JORGE CONTRERAS ORTIZ" w:date="2021-09-04T09:26:00Z">
            <w:r w:rsidRPr="005B42F0" w:rsidDel="005B42F0">
              <w:rPr>
                <w:noProof/>
                <w:rPrChange w:id="720"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721"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722" w:author="JORGE CONTRERAS ORTIZ" w:date="2021-09-04T09:26:00Z"/>
              <w:rFonts w:asciiTheme="minorHAnsi" w:eastAsiaTheme="minorEastAsia" w:hAnsiTheme="minorHAnsi" w:cstheme="minorBidi"/>
              <w:noProof/>
              <w:lang w:eastAsia="es-ES"/>
            </w:rPr>
          </w:pPr>
          <w:del w:id="723" w:author="JORGE CONTRERAS ORTIZ" w:date="2021-09-04T09:26:00Z">
            <w:r w:rsidRPr="005B42F0" w:rsidDel="005B42F0">
              <w:rPr>
                <w:noProof/>
                <w:rPrChange w:id="724"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725"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726" w:author="JORGE CONTRERAS ORTIZ" w:date="2021-09-04T09:26:00Z"/>
              <w:rFonts w:asciiTheme="minorHAnsi" w:eastAsiaTheme="minorEastAsia" w:hAnsiTheme="minorHAnsi" w:cstheme="minorBidi"/>
              <w:noProof/>
              <w:lang w:eastAsia="es-ES"/>
            </w:rPr>
          </w:pPr>
          <w:del w:id="727" w:author="JORGE CONTRERAS ORTIZ" w:date="2021-09-04T09:26:00Z">
            <w:r w:rsidRPr="005B42F0" w:rsidDel="005B42F0">
              <w:rPr>
                <w:noProof/>
                <w:rPrChange w:id="728"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729"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730" w:author="JORGE CONTRERAS ORTIZ" w:date="2021-09-04T09:26:00Z"/>
              <w:rFonts w:asciiTheme="minorHAnsi" w:eastAsiaTheme="minorEastAsia" w:hAnsiTheme="minorHAnsi" w:cstheme="minorBidi"/>
              <w:noProof/>
              <w:lang w:eastAsia="es-ES"/>
            </w:rPr>
          </w:pPr>
          <w:del w:id="731" w:author="JORGE CONTRERAS ORTIZ" w:date="2021-09-04T09:26:00Z">
            <w:r w:rsidRPr="005B42F0" w:rsidDel="005B42F0">
              <w:rPr>
                <w:noProof/>
                <w:rPrChange w:id="732"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733"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734" w:author="JORGE CONTRERAS ORTIZ" w:date="2021-09-04T09:26:00Z"/>
              <w:rFonts w:asciiTheme="minorHAnsi" w:eastAsiaTheme="minorEastAsia" w:hAnsiTheme="minorHAnsi" w:cstheme="minorBidi"/>
              <w:noProof/>
              <w:lang w:eastAsia="es-ES"/>
            </w:rPr>
          </w:pPr>
          <w:del w:id="735" w:author="JORGE CONTRERAS ORTIZ" w:date="2021-09-04T09:26:00Z">
            <w:r w:rsidRPr="005B42F0" w:rsidDel="005B42F0">
              <w:rPr>
                <w:noProof/>
                <w:rPrChange w:id="736"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737"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738" w:author="JORGE CONTRERAS ORTIZ" w:date="2021-09-04T09:26:00Z"/>
              <w:rFonts w:asciiTheme="minorHAnsi" w:eastAsiaTheme="minorEastAsia" w:hAnsiTheme="minorHAnsi" w:cstheme="minorBidi"/>
              <w:noProof/>
              <w:lang w:eastAsia="es-ES"/>
            </w:rPr>
          </w:pPr>
          <w:del w:id="739" w:author="JORGE CONTRERAS ORTIZ" w:date="2021-09-04T09:26:00Z">
            <w:r w:rsidRPr="005B42F0" w:rsidDel="005B42F0">
              <w:rPr>
                <w:noProof/>
                <w:rPrChange w:id="740"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741"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742" w:author="JORGE CONTRERAS ORTIZ" w:date="2021-09-04T09:26:00Z"/>
              <w:rFonts w:asciiTheme="minorHAnsi" w:eastAsiaTheme="minorEastAsia" w:hAnsiTheme="minorHAnsi" w:cstheme="minorBidi"/>
              <w:noProof/>
              <w:lang w:eastAsia="es-ES"/>
            </w:rPr>
          </w:pPr>
          <w:del w:id="743" w:author="JORGE CONTRERAS ORTIZ" w:date="2021-09-04T09:26:00Z">
            <w:r w:rsidRPr="005B42F0" w:rsidDel="005B42F0">
              <w:rPr>
                <w:noProof/>
                <w:rPrChange w:id="744"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745"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746" w:author="JORGE CONTRERAS ORTIZ" w:date="2021-09-04T09:26:00Z"/>
              <w:rFonts w:asciiTheme="minorHAnsi" w:eastAsiaTheme="minorEastAsia" w:hAnsiTheme="minorHAnsi" w:cstheme="minorBidi"/>
              <w:noProof/>
              <w:lang w:eastAsia="es-ES"/>
            </w:rPr>
          </w:pPr>
          <w:del w:id="747" w:author="JORGE CONTRERAS ORTIZ" w:date="2021-09-04T09:26:00Z">
            <w:r w:rsidRPr="005B42F0" w:rsidDel="005B42F0">
              <w:rPr>
                <w:noProof/>
                <w:rPrChange w:id="748"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749"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750" w:author="JORGE CONTRERAS ORTIZ" w:date="2021-09-04T09:26:00Z"/>
              <w:rFonts w:asciiTheme="minorHAnsi" w:eastAsiaTheme="minorEastAsia" w:hAnsiTheme="minorHAnsi" w:cstheme="minorBidi"/>
              <w:noProof/>
              <w:lang w:eastAsia="es-ES"/>
            </w:rPr>
          </w:pPr>
          <w:del w:id="751" w:author="JORGE CONTRERAS ORTIZ" w:date="2021-09-04T09:26:00Z">
            <w:r w:rsidRPr="005B42F0" w:rsidDel="005B42F0">
              <w:rPr>
                <w:noProof/>
                <w:rPrChange w:id="752"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753"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754" w:author="JORGE CONTRERAS ORTIZ" w:date="2021-09-04T09:26:00Z"/>
              <w:rFonts w:asciiTheme="minorHAnsi" w:eastAsiaTheme="minorEastAsia" w:hAnsiTheme="minorHAnsi" w:cstheme="minorBidi"/>
              <w:noProof/>
              <w:lang w:eastAsia="es-ES"/>
            </w:rPr>
          </w:pPr>
          <w:del w:id="755" w:author="JORGE CONTRERAS ORTIZ" w:date="2021-09-04T09:26:00Z">
            <w:r w:rsidRPr="005B42F0" w:rsidDel="005B42F0">
              <w:rPr>
                <w:noProof/>
                <w:rPrChange w:id="756"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757"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758" w:author="JORGE CONTRERAS ORTIZ" w:date="2021-09-04T09:26:00Z"/>
              <w:rFonts w:asciiTheme="minorHAnsi" w:eastAsiaTheme="minorEastAsia" w:hAnsiTheme="minorHAnsi" w:cstheme="minorBidi"/>
              <w:noProof/>
              <w:lang w:eastAsia="es-ES"/>
            </w:rPr>
          </w:pPr>
          <w:del w:id="759" w:author="JORGE CONTRERAS ORTIZ" w:date="2021-09-04T09:26:00Z">
            <w:r w:rsidRPr="005B42F0" w:rsidDel="005B42F0">
              <w:rPr>
                <w:noProof/>
                <w:rPrChange w:id="760"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761"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762" w:author="JORGE CONTRERAS ORTIZ" w:date="2021-09-04T09:26:00Z"/>
              <w:rFonts w:asciiTheme="minorHAnsi" w:eastAsiaTheme="minorEastAsia" w:hAnsiTheme="minorHAnsi" w:cstheme="minorBidi"/>
              <w:noProof/>
              <w:lang w:eastAsia="es-ES"/>
            </w:rPr>
          </w:pPr>
          <w:del w:id="763" w:author="JORGE CONTRERAS ORTIZ" w:date="2021-09-04T09:26:00Z">
            <w:r w:rsidRPr="005B42F0" w:rsidDel="005B42F0">
              <w:rPr>
                <w:noProof/>
                <w:rPrChange w:id="764"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765"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766" w:author="JORGE CONTRERAS ORTIZ" w:date="2021-09-04T09:26:00Z"/>
              <w:rFonts w:asciiTheme="minorHAnsi" w:eastAsiaTheme="minorEastAsia" w:hAnsiTheme="minorHAnsi" w:cstheme="minorBidi"/>
              <w:noProof/>
              <w:lang w:eastAsia="es-ES"/>
            </w:rPr>
          </w:pPr>
          <w:del w:id="767" w:author="JORGE CONTRERAS ORTIZ" w:date="2021-09-04T09:26:00Z">
            <w:r w:rsidRPr="005B42F0" w:rsidDel="005B42F0">
              <w:rPr>
                <w:noProof/>
                <w:rPrChange w:id="768"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769"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770" w:author="JORGE CONTRERAS ORTIZ" w:date="2021-09-04T09:26:00Z"/>
              <w:rFonts w:asciiTheme="minorHAnsi" w:eastAsiaTheme="minorEastAsia" w:hAnsiTheme="minorHAnsi" w:cstheme="minorBidi"/>
              <w:noProof/>
              <w:lang w:eastAsia="es-ES"/>
            </w:rPr>
          </w:pPr>
          <w:del w:id="771" w:author="JORGE CONTRERAS ORTIZ" w:date="2021-09-04T09:26:00Z">
            <w:r w:rsidRPr="005B42F0" w:rsidDel="005B42F0">
              <w:rPr>
                <w:noProof/>
                <w:rPrChange w:id="772"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773"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774" w:author="JORGE CONTRERAS ORTIZ" w:date="2021-09-04T09:26:00Z"/>
              <w:rFonts w:asciiTheme="minorHAnsi" w:eastAsiaTheme="minorEastAsia" w:hAnsiTheme="minorHAnsi" w:cstheme="minorBidi"/>
              <w:noProof/>
              <w:lang w:eastAsia="es-ES"/>
            </w:rPr>
          </w:pPr>
          <w:del w:id="775" w:author="JORGE CONTRERAS ORTIZ" w:date="2021-09-04T09:26:00Z">
            <w:r w:rsidRPr="005B42F0" w:rsidDel="005B42F0">
              <w:rPr>
                <w:noProof/>
                <w:rPrChange w:id="776"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777"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778" w:author="JORGE CONTRERAS ORTIZ" w:date="2021-09-04T09:26:00Z"/>
              <w:rFonts w:asciiTheme="minorHAnsi" w:eastAsiaTheme="minorEastAsia" w:hAnsiTheme="minorHAnsi" w:cstheme="minorBidi"/>
              <w:noProof/>
              <w:lang w:eastAsia="es-ES"/>
            </w:rPr>
          </w:pPr>
          <w:del w:id="779" w:author="JORGE CONTRERAS ORTIZ" w:date="2021-09-04T09:26:00Z">
            <w:r w:rsidRPr="005B42F0" w:rsidDel="005B42F0">
              <w:rPr>
                <w:noProof/>
                <w:rPrChange w:id="780"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781"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782" w:author="JORGE CONTRERAS ORTIZ" w:date="2021-09-04T09:26:00Z"/>
              <w:rFonts w:asciiTheme="minorHAnsi" w:eastAsiaTheme="minorEastAsia" w:hAnsiTheme="minorHAnsi" w:cstheme="minorBidi"/>
              <w:noProof/>
              <w:lang w:eastAsia="es-ES"/>
            </w:rPr>
          </w:pPr>
          <w:del w:id="783" w:author="JORGE CONTRERAS ORTIZ" w:date="2021-09-04T09:26:00Z">
            <w:r w:rsidRPr="005B42F0" w:rsidDel="005B42F0">
              <w:rPr>
                <w:noProof/>
                <w:rPrChange w:id="784"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785"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786" w:author="JORGE CONTRERAS ORTIZ" w:date="2021-09-04T09:26:00Z"/>
              <w:rFonts w:asciiTheme="minorHAnsi" w:eastAsiaTheme="minorEastAsia" w:hAnsiTheme="minorHAnsi" w:cstheme="minorBidi"/>
              <w:noProof/>
              <w:lang w:eastAsia="es-ES"/>
            </w:rPr>
          </w:pPr>
          <w:del w:id="787" w:author="JORGE CONTRERAS ORTIZ" w:date="2021-09-04T09:26:00Z">
            <w:r w:rsidRPr="005B42F0" w:rsidDel="005B42F0">
              <w:rPr>
                <w:noProof/>
                <w:rPrChange w:id="788"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789"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790" w:author="JORGE CONTRERAS ORTIZ" w:date="2021-09-04T09:26:00Z"/>
              <w:rFonts w:asciiTheme="minorHAnsi" w:eastAsiaTheme="minorEastAsia" w:hAnsiTheme="minorHAnsi" w:cstheme="minorBidi"/>
              <w:noProof/>
              <w:lang w:eastAsia="es-ES"/>
            </w:rPr>
          </w:pPr>
          <w:del w:id="791" w:author="JORGE CONTRERAS ORTIZ" w:date="2021-09-04T09:26:00Z">
            <w:r w:rsidRPr="005B42F0" w:rsidDel="005B42F0">
              <w:rPr>
                <w:noProof/>
                <w:rPrChange w:id="792"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793"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794" w:author="JORGE CONTRERAS ORTIZ" w:date="2021-09-04T09:26:00Z"/>
              <w:rFonts w:asciiTheme="minorHAnsi" w:eastAsiaTheme="minorEastAsia" w:hAnsiTheme="minorHAnsi" w:cstheme="minorBidi"/>
              <w:noProof/>
              <w:lang w:eastAsia="es-ES"/>
            </w:rPr>
          </w:pPr>
          <w:del w:id="795" w:author="JORGE CONTRERAS ORTIZ" w:date="2021-09-04T09:26:00Z">
            <w:r w:rsidRPr="005B42F0" w:rsidDel="005B42F0">
              <w:rPr>
                <w:noProof/>
                <w:rPrChange w:id="796"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797"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798" w:author="JORGE CONTRERAS ORTIZ" w:date="2021-09-04T09:26:00Z"/>
              <w:rFonts w:asciiTheme="minorHAnsi" w:eastAsiaTheme="minorEastAsia" w:hAnsiTheme="minorHAnsi" w:cstheme="minorBidi"/>
              <w:noProof/>
              <w:lang w:eastAsia="es-ES"/>
            </w:rPr>
          </w:pPr>
          <w:del w:id="799" w:author="JORGE CONTRERAS ORTIZ" w:date="2021-09-04T09:26:00Z">
            <w:r w:rsidRPr="005B42F0" w:rsidDel="005B42F0">
              <w:rPr>
                <w:noProof/>
                <w:rPrChange w:id="800"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801"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802" w:author="JORGE CONTRERAS ORTIZ" w:date="2021-09-04T09:26:00Z"/>
              <w:rFonts w:asciiTheme="minorHAnsi" w:eastAsiaTheme="minorEastAsia" w:hAnsiTheme="minorHAnsi" w:cstheme="minorBidi"/>
              <w:noProof/>
              <w:lang w:eastAsia="es-ES"/>
            </w:rPr>
          </w:pPr>
          <w:del w:id="803" w:author="JORGE CONTRERAS ORTIZ" w:date="2021-09-04T09:26:00Z">
            <w:r w:rsidRPr="005B42F0" w:rsidDel="005B42F0">
              <w:rPr>
                <w:noProof/>
                <w:rPrChange w:id="804"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805"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806" w:author="JORGE CONTRERAS ORTIZ" w:date="2021-09-04T09:26:00Z"/>
              <w:rFonts w:asciiTheme="minorHAnsi" w:eastAsiaTheme="minorEastAsia" w:hAnsiTheme="minorHAnsi" w:cstheme="minorBidi"/>
              <w:noProof/>
              <w:lang w:eastAsia="es-ES"/>
            </w:rPr>
          </w:pPr>
          <w:del w:id="807" w:author="JORGE CONTRERAS ORTIZ" w:date="2021-09-04T09:26:00Z">
            <w:r w:rsidRPr="005B42F0" w:rsidDel="005B42F0">
              <w:rPr>
                <w:noProof/>
                <w:rPrChange w:id="808"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809"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810" w:author="JORGE CONTRERAS ORTIZ" w:date="2021-09-04T09:26:00Z"/>
              <w:rFonts w:asciiTheme="minorHAnsi" w:hAnsiTheme="minorHAnsi" w:cstheme="minorBidi"/>
              <w:noProof/>
            </w:rPr>
          </w:pPr>
          <w:del w:id="811" w:author="JORGE CONTRERAS ORTIZ" w:date="2021-09-04T09:26:00Z">
            <w:r w:rsidRPr="005B42F0" w:rsidDel="005B42F0">
              <w:rPr>
                <w:noProof/>
                <w:rPrChange w:id="812"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813"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814" w:author="JORGE CONTRERAS ORTIZ" w:date="2021-09-04T09:26:00Z"/>
              <w:rFonts w:asciiTheme="minorHAnsi" w:eastAsiaTheme="minorEastAsia" w:hAnsiTheme="minorHAnsi" w:cstheme="minorBidi"/>
              <w:noProof/>
              <w:lang w:eastAsia="es-ES"/>
            </w:rPr>
          </w:pPr>
          <w:del w:id="815" w:author="JORGE CONTRERAS ORTIZ" w:date="2021-09-04T09:26:00Z">
            <w:r w:rsidRPr="005B42F0" w:rsidDel="005B42F0">
              <w:rPr>
                <w:noProof/>
                <w:rPrChange w:id="816"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817"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818" w:author="JORGE CONTRERAS ORTIZ" w:date="2021-09-04T09:26:00Z"/>
              <w:rFonts w:asciiTheme="minorHAnsi" w:eastAsiaTheme="minorEastAsia" w:hAnsiTheme="minorHAnsi" w:cstheme="minorBidi"/>
              <w:noProof/>
              <w:lang w:eastAsia="es-ES"/>
            </w:rPr>
          </w:pPr>
          <w:del w:id="819" w:author="JORGE CONTRERAS ORTIZ" w:date="2021-09-04T09:26:00Z">
            <w:r w:rsidRPr="005B42F0" w:rsidDel="005B42F0">
              <w:rPr>
                <w:noProof/>
                <w:rPrChange w:id="820"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821"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822" w:author="JORGE CONTRERAS ORTIZ" w:date="2021-09-04T09:26:00Z"/>
              <w:rFonts w:asciiTheme="minorHAnsi" w:eastAsiaTheme="minorEastAsia" w:hAnsiTheme="minorHAnsi" w:cstheme="minorBidi"/>
              <w:noProof/>
              <w:lang w:eastAsia="es-ES"/>
            </w:rPr>
          </w:pPr>
          <w:del w:id="823" w:author="JORGE CONTRERAS ORTIZ" w:date="2021-09-04T09:26:00Z">
            <w:r w:rsidRPr="005B42F0" w:rsidDel="005B42F0">
              <w:rPr>
                <w:noProof/>
                <w:rPrChange w:id="824"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825"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826" w:author="JORGE CONTRERAS ORTIZ" w:date="2021-09-04T09:26:00Z"/>
              <w:rFonts w:asciiTheme="minorHAnsi" w:eastAsiaTheme="minorEastAsia" w:hAnsiTheme="minorHAnsi" w:cstheme="minorBidi"/>
              <w:noProof/>
              <w:lang w:eastAsia="es-ES"/>
            </w:rPr>
          </w:pPr>
          <w:del w:id="827" w:author="JORGE CONTRERAS ORTIZ" w:date="2021-09-04T09:26:00Z">
            <w:r w:rsidRPr="005B42F0" w:rsidDel="005B42F0">
              <w:rPr>
                <w:noProof/>
                <w:rPrChange w:id="828"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829"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830" w:author="JORGE CONTRERAS ORTIZ" w:date="2021-09-04T09:26:00Z"/>
              <w:rFonts w:asciiTheme="minorHAnsi" w:eastAsiaTheme="minorEastAsia" w:hAnsiTheme="minorHAnsi" w:cstheme="minorBidi"/>
              <w:noProof/>
              <w:lang w:eastAsia="es-ES"/>
            </w:rPr>
          </w:pPr>
          <w:del w:id="831" w:author="JORGE CONTRERAS ORTIZ" w:date="2021-09-04T09:26:00Z">
            <w:r w:rsidRPr="005B42F0" w:rsidDel="005B42F0">
              <w:rPr>
                <w:noProof/>
                <w:rPrChange w:id="832"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833"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834" w:author="JORGE CONTRERAS ORTIZ" w:date="2021-09-04T09:26:00Z"/>
              <w:rFonts w:asciiTheme="minorHAnsi" w:eastAsiaTheme="minorEastAsia" w:hAnsiTheme="minorHAnsi" w:cstheme="minorBidi"/>
              <w:noProof/>
              <w:lang w:eastAsia="es-ES"/>
            </w:rPr>
          </w:pPr>
          <w:del w:id="835" w:author="JORGE CONTRERAS ORTIZ" w:date="2021-09-04T09:26:00Z">
            <w:r w:rsidRPr="005B42F0" w:rsidDel="005B42F0">
              <w:rPr>
                <w:noProof/>
                <w:rPrChange w:id="836"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837"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838" w:author="JORGE CONTRERAS ORTIZ" w:date="2021-09-04T09:26:00Z"/>
              <w:rFonts w:asciiTheme="minorHAnsi" w:eastAsiaTheme="minorEastAsia" w:hAnsiTheme="minorHAnsi" w:cstheme="minorBidi"/>
              <w:noProof/>
              <w:lang w:eastAsia="es-ES"/>
            </w:rPr>
          </w:pPr>
          <w:del w:id="839" w:author="JORGE CONTRERAS ORTIZ" w:date="2021-09-04T09:26:00Z">
            <w:r w:rsidRPr="005B42F0" w:rsidDel="005B42F0">
              <w:rPr>
                <w:noProof/>
                <w:rPrChange w:id="840"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841"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842" w:author="JORGE CONTRERAS ORTIZ" w:date="2021-09-04T09:26:00Z"/>
              <w:rFonts w:asciiTheme="minorHAnsi" w:eastAsiaTheme="minorEastAsia" w:hAnsiTheme="minorHAnsi" w:cstheme="minorBidi"/>
              <w:noProof/>
              <w:lang w:eastAsia="es-ES"/>
            </w:rPr>
          </w:pPr>
          <w:del w:id="843" w:author="JORGE CONTRERAS ORTIZ" w:date="2021-09-04T09:26:00Z">
            <w:r w:rsidRPr="005B42F0" w:rsidDel="005B42F0">
              <w:rPr>
                <w:noProof/>
                <w:rPrChange w:id="844"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845"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846" w:author="JORGE CONTRERAS ORTIZ" w:date="2021-09-04T09:26:00Z"/>
              <w:rFonts w:asciiTheme="minorHAnsi" w:eastAsiaTheme="minorEastAsia" w:hAnsiTheme="minorHAnsi" w:cstheme="minorBidi"/>
              <w:noProof/>
              <w:lang w:eastAsia="es-ES"/>
            </w:rPr>
          </w:pPr>
          <w:del w:id="847" w:author="JORGE CONTRERAS ORTIZ" w:date="2021-09-04T09:26:00Z">
            <w:r w:rsidRPr="005B42F0" w:rsidDel="005B42F0">
              <w:rPr>
                <w:noProof/>
                <w:rPrChange w:id="848"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849"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850" w:author="JORGE CONTRERAS ORTIZ" w:date="2021-09-04T09:26:00Z"/>
              <w:rFonts w:asciiTheme="minorHAnsi" w:eastAsiaTheme="minorEastAsia" w:hAnsiTheme="minorHAnsi" w:cstheme="minorBidi"/>
              <w:noProof/>
              <w:lang w:eastAsia="es-ES"/>
            </w:rPr>
          </w:pPr>
          <w:del w:id="851" w:author="JORGE CONTRERAS ORTIZ" w:date="2021-09-04T09:26:00Z">
            <w:r w:rsidRPr="005B42F0" w:rsidDel="005B42F0">
              <w:rPr>
                <w:noProof/>
                <w:rPrChange w:id="852"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853"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854" w:author="JORGE CONTRERAS ORTIZ" w:date="2021-09-04T09:26:00Z"/>
              <w:rFonts w:asciiTheme="minorHAnsi" w:eastAsiaTheme="minorEastAsia" w:hAnsiTheme="minorHAnsi" w:cstheme="minorBidi"/>
              <w:noProof/>
              <w:lang w:eastAsia="es-ES"/>
            </w:rPr>
          </w:pPr>
          <w:del w:id="855" w:author="JORGE CONTRERAS ORTIZ" w:date="2021-09-04T09:26:00Z">
            <w:r w:rsidRPr="005B42F0" w:rsidDel="005B42F0">
              <w:rPr>
                <w:noProof/>
                <w:rPrChange w:id="856"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857"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858" w:author="JORGE CONTRERAS ORTIZ" w:date="2021-09-04T09:26:00Z"/>
              <w:rFonts w:asciiTheme="minorHAnsi" w:eastAsiaTheme="minorEastAsia" w:hAnsiTheme="minorHAnsi" w:cstheme="minorBidi"/>
              <w:noProof/>
              <w:lang w:eastAsia="es-ES"/>
            </w:rPr>
          </w:pPr>
          <w:del w:id="859" w:author="JORGE CONTRERAS ORTIZ" w:date="2021-09-04T09:26:00Z">
            <w:r w:rsidRPr="005B42F0" w:rsidDel="005B42F0">
              <w:rPr>
                <w:noProof/>
                <w:rPrChange w:id="860"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861"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862" w:author="JORGE CONTRERAS ORTIZ" w:date="2021-09-04T09:26:00Z"/>
              <w:rFonts w:asciiTheme="minorHAnsi" w:eastAsiaTheme="minorEastAsia" w:hAnsiTheme="minorHAnsi" w:cstheme="minorBidi"/>
              <w:noProof/>
              <w:lang w:eastAsia="es-ES"/>
            </w:rPr>
          </w:pPr>
          <w:del w:id="863" w:author="JORGE CONTRERAS ORTIZ" w:date="2021-09-04T09:26:00Z">
            <w:r w:rsidRPr="005B42F0" w:rsidDel="005B42F0">
              <w:rPr>
                <w:noProof/>
                <w:rPrChange w:id="864"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865"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866" w:author="JORGE CONTRERAS ORTIZ" w:date="2021-09-04T09:26:00Z"/>
              <w:rFonts w:asciiTheme="minorHAnsi" w:hAnsiTheme="minorHAnsi" w:cstheme="minorBidi"/>
              <w:noProof/>
            </w:rPr>
          </w:pPr>
          <w:del w:id="867" w:author="JORGE CONTRERAS ORTIZ" w:date="2021-09-04T09:26:00Z">
            <w:r w:rsidRPr="005B42F0" w:rsidDel="005B42F0">
              <w:rPr>
                <w:noProof/>
                <w:rPrChange w:id="868"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869"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870" w:author="JORGE CONTRERAS ORTIZ" w:date="2021-09-04T09:26:00Z"/>
              <w:rFonts w:asciiTheme="minorHAnsi" w:eastAsiaTheme="minorEastAsia" w:hAnsiTheme="minorHAnsi" w:cstheme="minorBidi"/>
              <w:noProof/>
              <w:lang w:eastAsia="es-ES"/>
            </w:rPr>
          </w:pPr>
          <w:del w:id="871" w:author="JORGE CONTRERAS ORTIZ" w:date="2021-09-04T09:26:00Z">
            <w:r w:rsidRPr="005B42F0" w:rsidDel="005B42F0">
              <w:rPr>
                <w:noProof/>
                <w:rPrChange w:id="872"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873"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874" w:author="JORGE CONTRERAS ORTIZ" w:date="2021-09-04T09:26:00Z"/>
              <w:rFonts w:asciiTheme="minorHAnsi" w:eastAsiaTheme="minorEastAsia" w:hAnsiTheme="minorHAnsi" w:cstheme="minorBidi"/>
              <w:noProof/>
              <w:lang w:eastAsia="es-ES"/>
            </w:rPr>
          </w:pPr>
          <w:del w:id="875" w:author="JORGE CONTRERAS ORTIZ" w:date="2021-09-04T09:26:00Z">
            <w:r w:rsidRPr="005B42F0" w:rsidDel="005B42F0">
              <w:rPr>
                <w:noProof/>
                <w:rPrChange w:id="876"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877"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878" w:author="JORGE CONTRERAS ORTIZ" w:date="2021-09-04T09:26:00Z"/>
              <w:rFonts w:asciiTheme="minorHAnsi" w:eastAsiaTheme="minorEastAsia" w:hAnsiTheme="minorHAnsi" w:cstheme="minorBidi"/>
              <w:noProof/>
              <w:lang w:eastAsia="es-ES"/>
            </w:rPr>
          </w:pPr>
          <w:del w:id="879" w:author="JORGE CONTRERAS ORTIZ" w:date="2021-09-04T09:26:00Z">
            <w:r w:rsidRPr="005B42F0" w:rsidDel="005B42F0">
              <w:rPr>
                <w:noProof/>
                <w:rPrChange w:id="880"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881"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882" w:author="JORGE CONTRERAS ORTIZ" w:date="2021-09-04T09:26:00Z"/>
              <w:rFonts w:asciiTheme="minorHAnsi" w:hAnsiTheme="minorHAnsi" w:cstheme="minorBidi"/>
              <w:noProof/>
            </w:rPr>
          </w:pPr>
          <w:del w:id="883" w:author="JORGE CONTRERAS ORTIZ" w:date="2021-09-04T09:26:00Z">
            <w:r w:rsidRPr="005B42F0" w:rsidDel="005B42F0">
              <w:rPr>
                <w:noProof/>
                <w:rPrChange w:id="884"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885"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886" w:author="JORGE CONTRERAS ORTIZ" w:date="2021-09-04T09:26:00Z"/>
              <w:rFonts w:asciiTheme="minorHAnsi" w:eastAsiaTheme="minorEastAsia" w:hAnsiTheme="minorHAnsi" w:cstheme="minorBidi"/>
              <w:noProof/>
              <w:lang w:eastAsia="es-ES"/>
            </w:rPr>
          </w:pPr>
          <w:del w:id="887" w:author="JORGE CONTRERAS ORTIZ" w:date="2021-09-04T09:26:00Z">
            <w:r w:rsidRPr="005B42F0" w:rsidDel="005B42F0">
              <w:rPr>
                <w:noProof/>
                <w:rPrChange w:id="888"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889"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890" w:author="JORGE CONTRERAS ORTIZ" w:date="2021-09-04T09:26:00Z"/>
              <w:rFonts w:asciiTheme="minorHAnsi" w:eastAsiaTheme="minorEastAsia" w:hAnsiTheme="minorHAnsi" w:cstheme="minorBidi"/>
              <w:noProof/>
              <w:lang w:eastAsia="es-ES"/>
            </w:rPr>
          </w:pPr>
          <w:del w:id="891" w:author="JORGE CONTRERAS ORTIZ" w:date="2021-09-04T09:26:00Z">
            <w:r w:rsidRPr="005B42F0" w:rsidDel="005B42F0">
              <w:rPr>
                <w:noProof/>
                <w:rPrChange w:id="892"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893"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894" w:author="JORGE CONTRERAS ORTIZ" w:date="2021-09-04T09:26:00Z"/>
              <w:rFonts w:asciiTheme="minorHAnsi" w:eastAsiaTheme="minorEastAsia" w:hAnsiTheme="minorHAnsi" w:cstheme="minorBidi"/>
              <w:noProof/>
              <w:lang w:eastAsia="es-ES"/>
            </w:rPr>
          </w:pPr>
          <w:del w:id="895" w:author="JORGE CONTRERAS ORTIZ" w:date="2021-09-04T09:26:00Z">
            <w:r w:rsidRPr="005B42F0" w:rsidDel="005B42F0">
              <w:rPr>
                <w:noProof/>
                <w:rPrChange w:id="896"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897"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898" w:author="JORGE CONTRERAS ORTIZ" w:date="2021-09-04T09:26:00Z"/>
              <w:rFonts w:asciiTheme="minorHAnsi" w:eastAsiaTheme="minorEastAsia" w:hAnsiTheme="minorHAnsi" w:cstheme="minorBidi"/>
              <w:noProof/>
              <w:lang w:eastAsia="es-ES"/>
            </w:rPr>
          </w:pPr>
          <w:del w:id="899" w:author="JORGE CONTRERAS ORTIZ" w:date="2021-09-04T09:26:00Z">
            <w:r w:rsidRPr="005B42F0" w:rsidDel="005B42F0">
              <w:rPr>
                <w:noProof/>
                <w:rPrChange w:id="900"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901"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902" w:author="JORGE CONTRERAS ORTIZ" w:date="2021-09-04T09:26:00Z"/>
              <w:rFonts w:asciiTheme="minorHAnsi" w:eastAsiaTheme="minorEastAsia" w:hAnsiTheme="minorHAnsi" w:cstheme="minorBidi"/>
              <w:noProof/>
              <w:lang w:eastAsia="es-ES"/>
            </w:rPr>
          </w:pPr>
          <w:del w:id="903" w:author="JORGE CONTRERAS ORTIZ" w:date="2021-09-04T09:26:00Z">
            <w:r w:rsidRPr="005B42F0" w:rsidDel="005B42F0">
              <w:rPr>
                <w:noProof/>
                <w:rPrChange w:id="904"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905"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906" w:author="JORGE CONTRERAS ORTIZ" w:date="2021-09-04T09:26:00Z"/>
              <w:rFonts w:asciiTheme="minorHAnsi" w:hAnsiTheme="minorHAnsi" w:cstheme="minorBidi"/>
              <w:noProof/>
            </w:rPr>
          </w:pPr>
          <w:del w:id="907" w:author="JORGE CONTRERAS ORTIZ" w:date="2021-09-04T09:26:00Z">
            <w:r w:rsidRPr="005B42F0" w:rsidDel="005B42F0">
              <w:rPr>
                <w:noProof/>
                <w:rPrChange w:id="908"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909"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910" w:author="JORGE CONTRERAS ORTIZ" w:date="2021-09-04T09:26:00Z"/>
              <w:rFonts w:asciiTheme="minorHAnsi" w:eastAsiaTheme="minorEastAsia" w:hAnsiTheme="minorHAnsi" w:cstheme="minorBidi"/>
              <w:noProof/>
              <w:lang w:eastAsia="es-ES"/>
            </w:rPr>
          </w:pPr>
          <w:del w:id="911" w:author="JORGE CONTRERAS ORTIZ" w:date="2021-09-04T09:26:00Z">
            <w:r w:rsidRPr="005B42F0" w:rsidDel="005B42F0">
              <w:rPr>
                <w:noProof/>
                <w:rPrChange w:id="912"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913"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914" w:author="JORGE CONTRERAS ORTIZ" w:date="2021-09-04T09:26:00Z"/>
              <w:rFonts w:asciiTheme="minorHAnsi" w:eastAsiaTheme="minorEastAsia" w:hAnsiTheme="minorHAnsi" w:cstheme="minorBidi"/>
              <w:noProof/>
              <w:lang w:eastAsia="es-ES"/>
            </w:rPr>
          </w:pPr>
          <w:del w:id="915" w:author="JORGE CONTRERAS ORTIZ" w:date="2021-09-04T09:26:00Z">
            <w:r w:rsidRPr="005B42F0" w:rsidDel="005B42F0">
              <w:rPr>
                <w:noProof/>
                <w:rPrChange w:id="916"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917"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918" w:author="JORGE CONTRERAS ORTIZ" w:date="2021-09-04T09:26:00Z"/>
              <w:rFonts w:asciiTheme="minorHAnsi" w:eastAsiaTheme="minorEastAsia" w:hAnsiTheme="minorHAnsi" w:cstheme="minorBidi"/>
              <w:noProof/>
              <w:lang w:eastAsia="es-ES"/>
            </w:rPr>
          </w:pPr>
          <w:del w:id="919" w:author="JORGE CONTRERAS ORTIZ" w:date="2021-09-04T09:26:00Z">
            <w:r w:rsidRPr="005B42F0" w:rsidDel="005B42F0">
              <w:rPr>
                <w:noProof/>
                <w:rPrChange w:id="920"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921"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922" w:author="JORGE CONTRERAS ORTIZ" w:date="2021-09-04T09:26:00Z"/>
              <w:rFonts w:asciiTheme="minorHAnsi" w:eastAsiaTheme="minorEastAsia" w:hAnsiTheme="minorHAnsi" w:cstheme="minorBidi"/>
              <w:noProof/>
              <w:lang w:eastAsia="es-ES"/>
            </w:rPr>
          </w:pPr>
          <w:del w:id="923" w:author="JORGE CONTRERAS ORTIZ" w:date="2021-09-04T09:26:00Z">
            <w:r w:rsidRPr="005B42F0" w:rsidDel="005B42F0">
              <w:rPr>
                <w:noProof/>
                <w:rPrChange w:id="924"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925"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926" w:author="JORGE CONTRERAS ORTIZ" w:date="2021-09-04T09:26:00Z"/>
              <w:rFonts w:asciiTheme="minorHAnsi" w:hAnsiTheme="minorHAnsi" w:cstheme="minorBidi"/>
              <w:noProof/>
            </w:rPr>
          </w:pPr>
          <w:del w:id="927" w:author="JORGE CONTRERAS ORTIZ" w:date="2021-09-04T09:26:00Z">
            <w:r w:rsidRPr="005B42F0" w:rsidDel="005B42F0">
              <w:rPr>
                <w:noProof/>
                <w:rPrChange w:id="928"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929"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930" w:author="JORGE CONTRERAS ORTIZ" w:date="2021-09-04T09:26:00Z"/>
              <w:rFonts w:asciiTheme="minorHAnsi" w:hAnsiTheme="minorHAnsi" w:cstheme="minorBidi"/>
              <w:noProof/>
            </w:rPr>
          </w:pPr>
          <w:del w:id="931" w:author="JORGE CONTRERAS ORTIZ" w:date="2021-09-04T09:26:00Z">
            <w:r w:rsidRPr="005B42F0" w:rsidDel="005B42F0">
              <w:rPr>
                <w:noProof/>
                <w:rPrChange w:id="932"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933"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934" w:author="JORGE CONTRERAS ORTIZ" w:date="2021-09-04T09:26:00Z"/>
              <w:rFonts w:asciiTheme="minorHAnsi" w:hAnsiTheme="minorHAnsi" w:cstheme="minorBidi"/>
              <w:noProof/>
            </w:rPr>
          </w:pPr>
          <w:del w:id="935" w:author="JORGE CONTRERAS ORTIZ" w:date="2021-09-04T09:26:00Z">
            <w:r w:rsidRPr="005B42F0" w:rsidDel="005B42F0">
              <w:rPr>
                <w:noProof/>
                <w:rPrChange w:id="936"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937"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938" w:author="JORGE CONTRERAS ORTIZ" w:date="2021-09-04T09:26:00Z"/>
              <w:rFonts w:asciiTheme="minorHAnsi" w:hAnsiTheme="minorHAnsi" w:cstheme="minorBidi"/>
              <w:noProof/>
            </w:rPr>
          </w:pPr>
          <w:del w:id="939" w:author="JORGE CONTRERAS ORTIZ" w:date="2021-09-04T09:26:00Z">
            <w:r w:rsidRPr="005B42F0" w:rsidDel="005B42F0">
              <w:rPr>
                <w:noProof/>
                <w:rPrChange w:id="940"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941"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942" w:author="JORGE CONTRERAS ORTIZ" w:date="2021-09-04T09:26:00Z"/>
              <w:rFonts w:asciiTheme="minorHAnsi" w:hAnsiTheme="minorHAnsi" w:cstheme="minorBidi"/>
              <w:noProof/>
            </w:rPr>
          </w:pPr>
          <w:del w:id="943" w:author="JORGE CONTRERAS ORTIZ" w:date="2021-09-04T09:26:00Z">
            <w:r w:rsidRPr="005B42F0" w:rsidDel="005B42F0">
              <w:rPr>
                <w:noProof/>
                <w:rPrChange w:id="944"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945"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946" w:author="JORGE CONTRERAS ORTIZ" w:date="2021-09-04T09:26:00Z"/>
              <w:rFonts w:asciiTheme="minorHAnsi" w:eastAsiaTheme="minorEastAsia" w:hAnsiTheme="minorHAnsi" w:cstheme="minorBidi"/>
              <w:noProof/>
              <w:lang w:eastAsia="es-ES"/>
            </w:rPr>
          </w:pPr>
          <w:del w:id="947" w:author="JORGE CONTRERAS ORTIZ" w:date="2021-09-04T09:26:00Z">
            <w:r w:rsidRPr="005B42F0" w:rsidDel="005B42F0">
              <w:rPr>
                <w:noProof/>
                <w:rPrChange w:id="948"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949"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950" w:author="JORGE CONTRERAS ORTIZ" w:date="2021-09-04T09:26:00Z"/>
              <w:rFonts w:asciiTheme="minorHAnsi" w:hAnsiTheme="minorHAnsi" w:cstheme="minorBidi"/>
              <w:noProof/>
            </w:rPr>
          </w:pPr>
          <w:del w:id="951" w:author="JORGE CONTRERAS ORTIZ" w:date="2021-09-04T09:26:00Z">
            <w:r w:rsidRPr="005B42F0" w:rsidDel="005B42F0">
              <w:rPr>
                <w:noProof/>
                <w:rPrChange w:id="952"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953"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954" w:author="JORGE CONTRERAS ORTIZ" w:date="2021-09-04T09:26:00Z"/>
              <w:rFonts w:asciiTheme="minorHAnsi" w:hAnsiTheme="minorHAnsi" w:cstheme="minorBidi"/>
              <w:noProof/>
            </w:rPr>
          </w:pPr>
          <w:del w:id="955" w:author="JORGE CONTRERAS ORTIZ" w:date="2021-09-04T09:26:00Z">
            <w:r w:rsidRPr="005B42F0" w:rsidDel="005B42F0">
              <w:rPr>
                <w:noProof/>
                <w:rPrChange w:id="956"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957"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958" w:author="JORGE CONTRERAS ORTIZ" w:date="2021-09-04T09:26:00Z"/>
              <w:rFonts w:asciiTheme="minorHAnsi" w:eastAsiaTheme="minorEastAsia" w:hAnsiTheme="minorHAnsi" w:cstheme="minorBidi"/>
              <w:noProof/>
              <w:lang w:eastAsia="es-ES"/>
            </w:rPr>
          </w:pPr>
          <w:del w:id="959" w:author="JORGE CONTRERAS ORTIZ" w:date="2021-09-04T09:26:00Z">
            <w:r w:rsidRPr="005B42F0" w:rsidDel="005B42F0">
              <w:rPr>
                <w:noProof/>
                <w:rPrChange w:id="960"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961"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962" w:author="JORGE CONTRERAS ORTIZ" w:date="2021-09-04T09:26:00Z"/>
              <w:rFonts w:asciiTheme="minorHAnsi" w:hAnsiTheme="minorHAnsi" w:cstheme="minorBidi"/>
              <w:noProof/>
            </w:rPr>
          </w:pPr>
          <w:del w:id="963" w:author="JORGE CONTRERAS ORTIZ" w:date="2021-09-04T09:26:00Z">
            <w:r w:rsidRPr="005B42F0" w:rsidDel="005B42F0">
              <w:rPr>
                <w:noProof/>
                <w:rPrChange w:id="964"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965"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966" w:author="JORGE CONTRERAS ORTIZ" w:date="2021-09-04T09:26:00Z"/>
              <w:rFonts w:asciiTheme="minorHAnsi" w:eastAsiaTheme="minorEastAsia" w:hAnsiTheme="minorHAnsi" w:cstheme="minorBidi"/>
              <w:noProof/>
              <w:lang w:eastAsia="es-ES"/>
            </w:rPr>
          </w:pPr>
          <w:del w:id="967" w:author="JORGE CONTRERAS ORTIZ" w:date="2021-09-04T09:26:00Z">
            <w:r w:rsidRPr="005B42F0" w:rsidDel="005B42F0">
              <w:rPr>
                <w:noProof/>
                <w:rPrChange w:id="968"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969"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970" w:author="JORGE CONTRERAS ORTIZ" w:date="2021-09-04T09:26:00Z"/>
              <w:rFonts w:asciiTheme="minorHAnsi" w:eastAsiaTheme="minorEastAsia" w:hAnsiTheme="minorHAnsi" w:cstheme="minorBidi"/>
              <w:noProof/>
              <w:lang w:eastAsia="es-ES"/>
            </w:rPr>
          </w:pPr>
          <w:del w:id="971" w:author="JORGE CONTRERAS ORTIZ" w:date="2021-09-04T09:26:00Z">
            <w:r w:rsidRPr="005B42F0" w:rsidDel="005B42F0">
              <w:rPr>
                <w:noProof/>
                <w:rPrChange w:id="972"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973"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974" w:author="JORGE CONTRERAS ORTIZ" w:date="2021-09-04T09:26:00Z"/>
              <w:rFonts w:asciiTheme="minorHAnsi" w:eastAsiaTheme="minorEastAsia" w:hAnsiTheme="minorHAnsi" w:cstheme="minorBidi"/>
              <w:noProof/>
              <w:lang w:eastAsia="es-ES"/>
            </w:rPr>
          </w:pPr>
          <w:del w:id="975" w:author="JORGE CONTRERAS ORTIZ" w:date="2021-09-04T09:26:00Z">
            <w:r w:rsidRPr="005B42F0" w:rsidDel="005B42F0">
              <w:rPr>
                <w:noProof/>
                <w:rPrChange w:id="976"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977"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978" w:author="JORGE CONTRERAS ORTIZ" w:date="2021-09-04T09:26:00Z"/>
              <w:rFonts w:asciiTheme="minorHAnsi" w:hAnsiTheme="minorHAnsi" w:cstheme="minorBidi"/>
              <w:noProof/>
            </w:rPr>
          </w:pPr>
          <w:del w:id="979" w:author="JORGE CONTRERAS ORTIZ" w:date="2021-09-04T09:26:00Z">
            <w:r w:rsidRPr="005B42F0" w:rsidDel="005B42F0">
              <w:rPr>
                <w:noProof/>
                <w:rPrChange w:id="980"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981"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982" w:author="JORGE CONTRERAS ORTIZ" w:date="2021-09-04T09:26:00Z"/>
              <w:rFonts w:asciiTheme="minorHAnsi" w:hAnsiTheme="minorHAnsi" w:cstheme="minorBidi"/>
              <w:noProof/>
            </w:rPr>
          </w:pPr>
          <w:del w:id="983" w:author="JORGE CONTRERAS ORTIZ" w:date="2021-09-04T09:26:00Z">
            <w:r w:rsidRPr="005B42F0" w:rsidDel="005B42F0">
              <w:rPr>
                <w:noProof/>
                <w:rPrChange w:id="984"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985"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986" w:author="JORGE CONTRERAS ORTIZ" w:date="2021-09-04T09:26:00Z"/>
              <w:rFonts w:asciiTheme="minorHAnsi" w:hAnsiTheme="minorHAnsi" w:cstheme="minorBidi"/>
              <w:noProof/>
            </w:rPr>
          </w:pPr>
          <w:del w:id="987" w:author="JORGE CONTRERAS ORTIZ" w:date="2021-09-04T09:26:00Z">
            <w:r w:rsidRPr="005B42F0" w:rsidDel="005B42F0">
              <w:rPr>
                <w:noProof/>
                <w:rPrChange w:id="988"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989"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990" w:author="JORGE CONTRERAS ORTIZ" w:date="2021-09-04T09:26:00Z"/>
              <w:rFonts w:asciiTheme="minorHAnsi" w:eastAsiaTheme="minorEastAsia" w:hAnsiTheme="minorHAnsi" w:cstheme="minorBidi"/>
              <w:noProof/>
              <w:lang w:eastAsia="es-ES"/>
            </w:rPr>
          </w:pPr>
          <w:del w:id="991" w:author="JORGE CONTRERAS ORTIZ" w:date="2021-09-04T09:26:00Z">
            <w:r w:rsidRPr="005B42F0" w:rsidDel="005B42F0">
              <w:rPr>
                <w:noProof/>
                <w:rPrChange w:id="992"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993"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994" w:author="JORGE CONTRERAS ORTIZ" w:date="2021-09-04T09:26:00Z"/>
              <w:rFonts w:asciiTheme="minorHAnsi" w:hAnsiTheme="minorHAnsi" w:cstheme="minorBidi"/>
              <w:noProof/>
            </w:rPr>
          </w:pPr>
          <w:del w:id="995" w:author="JORGE CONTRERAS ORTIZ" w:date="2021-09-04T09:26:00Z">
            <w:r w:rsidRPr="005B42F0" w:rsidDel="005B42F0">
              <w:rPr>
                <w:noProof/>
                <w:rPrChange w:id="996"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997"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998" w:author="JORGE CONTRERAS ORTIZ" w:date="2021-09-04T09:26:00Z"/>
              <w:rFonts w:asciiTheme="minorHAnsi" w:hAnsiTheme="minorHAnsi" w:cstheme="minorBidi"/>
              <w:noProof/>
            </w:rPr>
          </w:pPr>
          <w:del w:id="999" w:author="JORGE CONTRERAS ORTIZ" w:date="2021-09-04T09:26:00Z">
            <w:r w:rsidRPr="005B42F0" w:rsidDel="005B42F0">
              <w:rPr>
                <w:noProof/>
                <w:rPrChange w:id="1000"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001"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002" w:author="JORGE CONTRERAS ORTIZ" w:date="2021-09-04T09:26:00Z"/>
              <w:rFonts w:asciiTheme="minorHAnsi" w:hAnsiTheme="minorHAnsi" w:cstheme="minorBidi"/>
              <w:noProof/>
            </w:rPr>
          </w:pPr>
          <w:del w:id="1003" w:author="JORGE CONTRERAS ORTIZ" w:date="2021-09-04T09:26:00Z">
            <w:r w:rsidRPr="005B42F0" w:rsidDel="005B42F0">
              <w:rPr>
                <w:noProof/>
                <w:rPrChange w:id="1004"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005"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006" w:author="JORGE CONTRERAS ORTIZ" w:date="2021-09-04T09:26:00Z"/>
              <w:rFonts w:asciiTheme="minorHAnsi" w:hAnsiTheme="minorHAnsi" w:cstheme="minorBidi"/>
              <w:noProof/>
            </w:rPr>
          </w:pPr>
          <w:del w:id="1007" w:author="JORGE CONTRERAS ORTIZ" w:date="2021-09-04T09:26:00Z">
            <w:r w:rsidRPr="005B42F0" w:rsidDel="005B42F0">
              <w:rPr>
                <w:noProof/>
                <w:rPrChange w:id="1008"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009"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010" w:author="JORGE CONTRERAS ORTIZ" w:date="2021-09-04T09:26:00Z"/>
              <w:rFonts w:asciiTheme="minorHAnsi" w:eastAsiaTheme="minorEastAsia" w:hAnsiTheme="minorHAnsi" w:cstheme="minorBidi"/>
              <w:noProof/>
              <w:lang w:eastAsia="es-ES"/>
            </w:rPr>
          </w:pPr>
          <w:del w:id="1011" w:author="JORGE CONTRERAS ORTIZ" w:date="2021-09-04T09:26:00Z">
            <w:r w:rsidRPr="005B42F0" w:rsidDel="005B42F0">
              <w:rPr>
                <w:noProof/>
                <w:rPrChange w:id="1012"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013"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014" w:author="JORGE CONTRERAS ORTIZ" w:date="2021-09-04T09:26:00Z"/>
              <w:rFonts w:asciiTheme="minorHAnsi" w:hAnsiTheme="minorHAnsi" w:cstheme="minorBidi"/>
              <w:noProof/>
            </w:rPr>
          </w:pPr>
          <w:del w:id="1015" w:author="JORGE CONTRERAS ORTIZ" w:date="2021-09-04T09:26:00Z">
            <w:r w:rsidRPr="005B42F0" w:rsidDel="005B42F0">
              <w:rPr>
                <w:noProof/>
                <w:rPrChange w:id="1016"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017"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018" w:author="JORGE CONTRERAS ORTIZ" w:date="2021-09-04T09:26:00Z"/>
              <w:rFonts w:asciiTheme="minorHAnsi" w:hAnsiTheme="minorHAnsi" w:cstheme="minorBidi"/>
              <w:noProof/>
            </w:rPr>
          </w:pPr>
          <w:del w:id="1019" w:author="JORGE CONTRERAS ORTIZ" w:date="2021-09-04T09:26:00Z">
            <w:r w:rsidRPr="005B42F0" w:rsidDel="005B42F0">
              <w:rPr>
                <w:noProof/>
                <w:rPrChange w:id="1020"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021"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022" w:author="JORGE CONTRERAS ORTIZ" w:date="2021-09-04T09:26:00Z"/>
              <w:rFonts w:asciiTheme="minorHAnsi" w:eastAsiaTheme="minorEastAsia" w:hAnsiTheme="minorHAnsi" w:cstheme="minorBidi"/>
              <w:noProof/>
              <w:lang w:eastAsia="es-ES"/>
            </w:rPr>
          </w:pPr>
          <w:del w:id="1023" w:author="JORGE CONTRERAS ORTIZ" w:date="2021-09-04T09:26:00Z">
            <w:r w:rsidRPr="005B42F0" w:rsidDel="005B42F0">
              <w:rPr>
                <w:noProof/>
                <w:rPrChange w:id="1024"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025"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026" w:author="JORGE CONTRERAS ORTIZ" w:date="2021-09-04T09:26:00Z"/>
              <w:rFonts w:asciiTheme="minorHAnsi" w:hAnsiTheme="minorHAnsi" w:cstheme="minorBidi"/>
              <w:noProof/>
            </w:rPr>
          </w:pPr>
          <w:del w:id="1027" w:author="JORGE CONTRERAS ORTIZ" w:date="2021-09-04T09:26:00Z">
            <w:r w:rsidRPr="005B42F0" w:rsidDel="005B42F0">
              <w:rPr>
                <w:noProof/>
                <w:rPrChange w:id="1028"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029"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030" w:author="JORGE CONTRERAS ORTIZ" w:date="2021-09-04T09:26:00Z"/>
              <w:rFonts w:asciiTheme="minorHAnsi" w:hAnsiTheme="minorHAnsi" w:cstheme="minorBidi"/>
              <w:noProof/>
            </w:rPr>
          </w:pPr>
          <w:del w:id="1031" w:author="JORGE CONTRERAS ORTIZ" w:date="2021-09-04T09:26:00Z">
            <w:r w:rsidRPr="005B42F0" w:rsidDel="005B42F0">
              <w:rPr>
                <w:noProof/>
                <w:rPrChange w:id="1032"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033"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034" w:author="JORGE CONTRERAS ORTIZ" w:date="2021-09-04T09:26:00Z"/>
              <w:rFonts w:asciiTheme="minorHAnsi" w:eastAsiaTheme="minorEastAsia" w:hAnsiTheme="minorHAnsi" w:cstheme="minorBidi"/>
              <w:noProof/>
              <w:lang w:eastAsia="es-ES"/>
            </w:rPr>
          </w:pPr>
          <w:del w:id="1035" w:author="JORGE CONTRERAS ORTIZ" w:date="2021-09-04T09:26:00Z">
            <w:r w:rsidRPr="005B42F0" w:rsidDel="005B42F0">
              <w:rPr>
                <w:noProof/>
                <w:rPrChange w:id="1036"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037"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038" w:author="JORGE CONTRERAS ORTIZ" w:date="2021-09-04T09:26:00Z"/>
              <w:rFonts w:asciiTheme="minorHAnsi" w:eastAsiaTheme="minorEastAsia" w:hAnsiTheme="minorHAnsi" w:cstheme="minorBidi"/>
              <w:noProof/>
              <w:lang w:eastAsia="es-ES"/>
            </w:rPr>
          </w:pPr>
          <w:del w:id="1039" w:author="JORGE CONTRERAS ORTIZ" w:date="2021-09-04T09:26:00Z">
            <w:r w:rsidRPr="005B42F0" w:rsidDel="005B42F0">
              <w:rPr>
                <w:noProof/>
                <w:rPrChange w:id="1040"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041"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042" w:author="JORGE CONTRERAS ORTIZ" w:date="2021-09-04T09:26:00Z"/>
              <w:rFonts w:asciiTheme="minorHAnsi" w:eastAsiaTheme="minorEastAsia" w:hAnsiTheme="minorHAnsi" w:cstheme="minorBidi"/>
              <w:noProof/>
              <w:lang w:eastAsia="es-ES"/>
            </w:rPr>
          </w:pPr>
          <w:del w:id="1043" w:author="JORGE CONTRERAS ORTIZ" w:date="2021-09-04T09:26:00Z">
            <w:r w:rsidRPr="005B42F0" w:rsidDel="005B42F0">
              <w:rPr>
                <w:noProof/>
                <w:rPrChange w:id="1044"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045"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11C16CE0" w14:textId="77777777" w:rsidR="00DA3B27" w:rsidRPr="00791D37" w:rsidRDefault="00DA3B27" w:rsidP="00791D37">
      <w:pPr>
        <w:pStyle w:val="Ttulo1"/>
      </w:pPr>
      <w:bookmarkStart w:id="1046" w:name="_Toc81499323"/>
      <w:bookmarkStart w:id="1047" w:name="_Toc81761711"/>
      <w:r w:rsidRPr="00791D37">
        <w:lastRenderedPageBreak/>
        <w:t>ABREVIATURAS Y ACRÓNIMOS</w:t>
      </w:r>
      <w:bookmarkEnd w:id="1046"/>
      <w:bookmarkEnd w:id="1047"/>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217"/>
        <w:gridCol w:w="4277"/>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rsidP="00791D37">
            <w:r w:rsidRPr="00791D37">
              <w:t>IoT</w:t>
            </w:r>
          </w:p>
        </w:tc>
        <w:tc>
          <w:tcPr>
            <w:tcW w:w="4530" w:type="dxa"/>
            <w:vAlign w:val="center"/>
          </w:tcPr>
          <w:p w14:paraId="49B7F29B" w14:textId="77777777" w:rsidR="00DA3B27" w:rsidRPr="00791D37" w:rsidRDefault="00DA3B27" w:rsidP="00791D37">
            <w:pPr>
              <w:rPr>
                <w:b/>
                <w:bCs/>
              </w:rPr>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rsidP="00791D37">
            <w:r w:rsidRPr="00791D37">
              <w:t>WAN</w:t>
            </w:r>
          </w:p>
        </w:tc>
        <w:tc>
          <w:tcPr>
            <w:tcW w:w="4530" w:type="dxa"/>
            <w:vAlign w:val="center"/>
          </w:tcPr>
          <w:p w14:paraId="4600DFC8" w14:textId="77777777" w:rsidR="00DA3B27" w:rsidRPr="00791D37" w:rsidRDefault="00DA3B27" w:rsidP="00791D37">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rsidP="00791D37">
            <w:r w:rsidRPr="00791D37">
              <w:t>LAN</w:t>
            </w:r>
          </w:p>
        </w:tc>
        <w:tc>
          <w:tcPr>
            <w:tcW w:w="4530" w:type="dxa"/>
            <w:vAlign w:val="center"/>
          </w:tcPr>
          <w:p w14:paraId="09B000EE" w14:textId="77777777" w:rsidR="00DA3B27" w:rsidRPr="00791D37" w:rsidRDefault="00DA3B27" w:rsidP="00791D37">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rsidP="00791D37">
            <w:r w:rsidRPr="00791D37">
              <w:t>MAN</w:t>
            </w:r>
          </w:p>
        </w:tc>
        <w:tc>
          <w:tcPr>
            <w:tcW w:w="4530" w:type="dxa"/>
            <w:vAlign w:val="center"/>
          </w:tcPr>
          <w:p w14:paraId="13E142FC" w14:textId="77777777" w:rsidR="00DA3B27" w:rsidRPr="00791D37" w:rsidRDefault="00DA3B27" w:rsidP="00791D37">
            <w:r w:rsidRPr="00791D37">
              <w:t>Metropolitan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rsidP="00791D37">
            <w:r w:rsidRPr="00791D37">
              <w:t>PAN</w:t>
            </w:r>
          </w:p>
        </w:tc>
        <w:tc>
          <w:tcPr>
            <w:tcW w:w="4530" w:type="dxa"/>
            <w:vAlign w:val="center"/>
          </w:tcPr>
          <w:p w14:paraId="09113AE7" w14:textId="77777777" w:rsidR="00DA3B27" w:rsidRPr="00791D37" w:rsidRDefault="00DA3B27" w:rsidP="00791D37">
            <w:r w:rsidRPr="00791D37">
              <w:t>Personal Area Network</w:t>
            </w:r>
          </w:p>
        </w:tc>
      </w:tr>
      <w:tr w:rsidR="00DA3B27" w:rsidRPr="00257A8F" w14:paraId="17A5D9BD" w14:textId="77777777" w:rsidTr="008F166F">
        <w:trPr>
          <w:trHeight w:val="253"/>
          <w:jc w:val="center"/>
        </w:trPr>
        <w:tc>
          <w:tcPr>
            <w:tcW w:w="4530" w:type="dxa"/>
            <w:vAlign w:val="center"/>
          </w:tcPr>
          <w:p w14:paraId="1ED8BDC9" w14:textId="77777777" w:rsidR="00DA3B27" w:rsidRPr="00791D37" w:rsidRDefault="00DA3B27" w:rsidP="00791D37">
            <w:r w:rsidRPr="00791D37">
              <w:t>LPWAN</w:t>
            </w:r>
          </w:p>
        </w:tc>
        <w:tc>
          <w:tcPr>
            <w:tcW w:w="4530" w:type="dxa"/>
            <w:vAlign w:val="center"/>
          </w:tcPr>
          <w:p w14:paraId="7BF596C4" w14:textId="77777777" w:rsidR="00DA3B27" w:rsidRPr="00791D37" w:rsidRDefault="00DA3B27" w:rsidP="00791D37">
            <w:pPr>
              <w:rPr>
                <w:lang w:val="en-GB"/>
              </w:rPr>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rsidP="00791D37">
            <w:r w:rsidRPr="00791D37">
              <w:t>WSN</w:t>
            </w:r>
          </w:p>
        </w:tc>
        <w:tc>
          <w:tcPr>
            <w:tcW w:w="4530" w:type="dxa"/>
            <w:vAlign w:val="center"/>
          </w:tcPr>
          <w:p w14:paraId="78A8A6A0" w14:textId="77777777" w:rsidR="00DA3B27" w:rsidRPr="00791D37" w:rsidRDefault="00DA3B27" w:rsidP="00791D37">
            <w:pPr>
              <w:rPr>
                <w:lang w:val="en-GB"/>
              </w:rPr>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rsidP="00791D37">
            <w:r w:rsidRPr="00791D37">
              <w:t>M2M</w:t>
            </w:r>
          </w:p>
        </w:tc>
        <w:tc>
          <w:tcPr>
            <w:tcW w:w="4530" w:type="dxa"/>
            <w:vAlign w:val="center"/>
          </w:tcPr>
          <w:p w14:paraId="26E40E8E" w14:textId="77777777" w:rsidR="00DA3B27" w:rsidRPr="00791D37" w:rsidRDefault="00DA3B27" w:rsidP="00791D37">
            <w:pPr>
              <w:rPr>
                <w:lang w:val="en-GB"/>
              </w:rPr>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rsidP="00791D37">
            <w:r w:rsidRPr="00791D37">
              <w:t>LTE</w:t>
            </w:r>
          </w:p>
        </w:tc>
        <w:tc>
          <w:tcPr>
            <w:tcW w:w="4530" w:type="dxa"/>
            <w:vAlign w:val="center"/>
          </w:tcPr>
          <w:p w14:paraId="47974828" w14:textId="77777777" w:rsidR="00DA3B27" w:rsidRPr="00791D37" w:rsidRDefault="00DA3B27" w:rsidP="00791D37">
            <w:pPr>
              <w:rPr>
                <w:lang w:val="en-GB"/>
              </w:rPr>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rsidP="00791D37">
            <w:r w:rsidRPr="00791D37">
              <w:t>IPv6</w:t>
            </w:r>
          </w:p>
        </w:tc>
        <w:tc>
          <w:tcPr>
            <w:tcW w:w="4530" w:type="dxa"/>
            <w:vAlign w:val="center"/>
          </w:tcPr>
          <w:p w14:paraId="0C7E59EE" w14:textId="77777777" w:rsidR="00DA3B27" w:rsidRPr="00791D37" w:rsidRDefault="00DA3B27" w:rsidP="00791D37">
            <w:pPr>
              <w:rPr>
                <w:lang w:val="en-GB"/>
              </w:rPr>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rsidP="00791D37">
            <w:r w:rsidRPr="00791D37">
              <w:t>IPv4</w:t>
            </w:r>
          </w:p>
        </w:tc>
        <w:tc>
          <w:tcPr>
            <w:tcW w:w="4530" w:type="dxa"/>
            <w:vAlign w:val="center"/>
          </w:tcPr>
          <w:p w14:paraId="6D718B9B" w14:textId="77777777" w:rsidR="00DA3B27" w:rsidRPr="00791D37" w:rsidRDefault="00DA3B27" w:rsidP="00791D37">
            <w:pPr>
              <w:rPr>
                <w:lang w:val="en-GB"/>
              </w:rPr>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rsidP="00791D37">
            <w:r w:rsidRPr="00791D37">
              <w:t>SOA</w:t>
            </w:r>
          </w:p>
        </w:tc>
        <w:tc>
          <w:tcPr>
            <w:tcW w:w="4530" w:type="dxa"/>
            <w:vAlign w:val="center"/>
          </w:tcPr>
          <w:p w14:paraId="04854008" w14:textId="77777777" w:rsidR="00DA3B27" w:rsidRPr="00791D37" w:rsidRDefault="00DA3B27" w:rsidP="00791D37">
            <w:pPr>
              <w:rPr>
                <w:lang w:val="en-GB"/>
              </w:rPr>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rsidP="00791D37">
            <w:r w:rsidRPr="00791D37">
              <w:t>QoS</w:t>
            </w:r>
          </w:p>
        </w:tc>
        <w:tc>
          <w:tcPr>
            <w:tcW w:w="4530" w:type="dxa"/>
            <w:vAlign w:val="center"/>
          </w:tcPr>
          <w:p w14:paraId="47B3CAFA" w14:textId="77777777" w:rsidR="00DA3B27" w:rsidRPr="00791D37" w:rsidRDefault="00DA3B27" w:rsidP="00791D37">
            <w:pPr>
              <w:rPr>
                <w:lang w:val="en-GB"/>
              </w:rPr>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rsidP="00791D37">
            <w:r w:rsidRPr="00791D37">
              <w:t>IFP</w:t>
            </w:r>
          </w:p>
        </w:tc>
        <w:tc>
          <w:tcPr>
            <w:tcW w:w="4530" w:type="dxa"/>
            <w:vAlign w:val="center"/>
          </w:tcPr>
          <w:p w14:paraId="666C414C" w14:textId="77777777" w:rsidR="00DA3B27" w:rsidRPr="00791D37" w:rsidRDefault="00DA3B27" w:rsidP="00791D37">
            <w:pPr>
              <w:rPr>
                <w:lang w:val="en-GB"/>
              </w:rPr>
            </w:pPr>
            <w:r w:rsidRPr="00791D37">
              <w:rPr>
                <w:lang w:val="en-GB"/>
              </w:rPr>
              <w:t>InterFac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rsidP="00791D37">
            <w:r w:rsidRPr="00791D37">
              <w:t>SPP</w:t>
            </w:r>
          </w:p>
        </w:tc>
        <w:tc>
          <w:tcPr>
            <w:tcW w:w="4530" w:type="dxa"/>
            <w:vAlign w:val="center"/>
          </w:tcPr>
          <w:p w14:paraId="2EBCEECD" w14:textId="77777777" w:rsidR="00DA3B27" w:rsidRPr="00791D37" w:rsidRDefault="00DA3B27" w:rsidP="00791D37">
            <w:pPr>
              <w:rPr>
                <w:lang w:val="en-GB"/>
              </w:rPr>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rsidP="00791D37">
            <w:r w:rsidRPr="00791D37">
              <w:t>WSDL</w:t>
            </w:r>
          </w:p>
        </w:tc>
        <w:tc>
          <w:tcPr>
            <w:tcW w:w="4530" w:type="dxa"/>
            <w:vAlign w:val="center"/>
          </w:tcPr>
          <w:p w14:paraId="0E2647C4" w14:textId="77777777" w:rsidR="00DA3B27" w:rsidRPr="00791D37" w:rsidRDefault="00DA3B27" w:rsidP="00791D37">
            <w:pPr>
              <w:rPr>
                <w:lang w:val="en-GB"/>
              </w:rPr>
            </w:pPr>
            <w:r w:rsidRPr="00791D37">
              <w:rPr>
                <w:lang w:val="en-GB"/>
              </w:rPr>
              <w:t>Web Services Description Language</w:t>
            </w:r>
          </w:p>
        </w:tc>
      </w:tr>
      <w:tr w:rsidR="00DA3B27" w:rsidRPr="00257A8F" w14:paraId="7DEC951F" w14:textId="77777777" w:rsidTr="008F166F">
        <w:trPr>
          <w:trHeight w:val="253"/>
          <w:jc w:val="center"/>
        </w:trPr>
        <w:tc>
          <w:tcPr>
            <w:tcW w:w="4530" w:type="dxa"/>
            <w:vAlign w:val="center"/>
          </w:tcPr>
          <w:p w14:paraId="12854C01" w14:textId="77777777" w:rsidR="00DA3B27" w:rsidRPr="00791D37" w:rsidRDefault="00DA3B27" w:rsidP="00791D37">
            <w:r w:rsidRPr="00791D37">
              <w:t>6LoWPAN</w:t>
            </w:r>
          </w:p>
        </w:tc>
        <w:tc>
          <w:tcPr>
            <w:tcW w:w="4530" w:type="dxa"/>
            <w:vAlign w:val="center"/>
          </w:tcPr>
          <w:p w14:paraId="1EC16FD9" w14:textId="77777777" w:rsidR="00DA3B27" w:rsidRPr="00791D37" w:rsidRDefault="00DA3B27" w:rsidP="00791D37">
            <w:pPr>
              <w:rPr>
                <w:lang w:val="en-GB"/>
              </w:rPr>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rsidP="00791D37">
            <w:r w:rsidRPr="00791D37">
              <w:t>WPAN</w:t>
            </w:r>
          </w:p>
        </w:tc>
        <w:tc>
          <w:tcPr>
            <w:tcW w:w="4530" w:type="dxa"/>
            <w:vAlign w:val="center"/>
          </w:tcPr>
          <w:p w14:paraId="406070A7" w14:textId="77777777" w:rsidR="00DA3B27" w:rsidRPr="00791D37" w:rsidRDefault="00DA3B27" w:rsidP="00791D37">
            <w:pPr>
              <w:rPr>
                <w:lang w:val="en-GB"/>
              </w:rPr>
            </w:pPr>
            <w:r w:rsidRPr="00791D37">
              <w:rPr>
                <w:lang w:val="en-GB"/>
              </w:rPr>
              <w:t>Wide Personal Area Network</w:t>
            </w:r>
          </w:p>
        </w:tc>
      </w:tr>
      <w:tr w:rsidR="00DA3B27" w:rsidRPr="00257A8F" w14:paraId="02B34EC5" w14:textId="77777777" w:rsidTr="008F166F">
        <w:trPr>
          <w:trHeight w:val="253"/>
          <w:jc w:val="center"/>
        </w:trPr>
        <w:tc>
          <w:tcPr>
            <w:tcW w:w="4530" w:type="dxa"/>
            <w:vAlign w:val="center"/>
          </w:tcPr>
          <w:p w14:paraId="6676524B" w14:textId="77777777" w:rsidR="00DA3B27" w:rsidRPr="00791D37" w:rsidRDefault="00DA3B27" w:rsidP="00791D37">
            <w:r w:rsidRPr="00791D37">
              <w:t>RPL</w:t>
            </w:r>
          </w:p>
        </w:tc>
        <w:tc>
          <w:tcPr>
            <w:tcW w:w="4530" w:type="dxa"/>
            <w:vAlign w:val="center"/>
          </w:tcPr>
          <w:p w14:paraId="643FE7FA" w14:textId="77777777" w:rsidR="00DA3B27" w:rsidRPr="00791D37" w:rsidRDefault="00DA3B27" w:rsidP="00791D37">
            <w:pPr>
              <w:rPr>
                <w:lang w:val="en-GB"/>
              </w:rPr>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rsidP="00791D37">
            <w:r w:rsidRPr="00791D37">
              <w:t>DAG</w:t>
            </w:r>
          </w:p>
        </w:tc>
        <w:tc>
          <w:tcPr>
            <w:tcW w:w="4530" w:type="dxa"/>
            <w:vAlign w:val="center"/>
          </w:tcPr>
          <w:p w14:paraId="6FD4A3AF" w14:textId="77777777" w:rsidR="00DA3B27" w:rsidRPr="00791D37" w:rsidRDefault="00DA3B27" w:rsidP="00791D37">
            <w:pPr>
              <w:rPr>
                <w:lang w:val="en-GB"/>
              </w:rPr>
            </w:pPr>
            <w:r w:rsidRPr="00791D37">
              <w:rPr>
                <w:lang w:val="en-GB"/>
              </w:rPr>
              <w:t>Direct Acyclical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rsidP="00791D37">
            <w:r w:rsidRPr="00791D37">
              <w:t>DODAG</w:t>
            </w:r>
          </w:p>
        </w:tc>
        <w:tc>
          <w:tcPr>
            <w:tcW w:w="4530" w:type="dxa"/>
            <w:vAlign w:val="center"/>
          </w:tcPr>
          <w:p w14:paraId="4F4BADC7" w14:textId="77777777" w:rsidR="00DA3B27" w:rsidRPr="00791D37" w:rsidRDefault="00DA3B27" w:rsidP="00791D37">
            <w:pPr>
              <w:rPr>
                <w:lang w:val="en-GB"/>
              </w:rPr>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rsidP="00791D37">
            <w:r w:rsidRPr="00791D37">
              <w:t>AES</w:t>
            </w:r>
          </w:p>
        </w:tc>
        <w:tc>
          <w:tcPr>
            <w:tcW w:w="4530" w:type="dxa"/>
            <w:vAlign w:val="center"/>
          </w:tcPr>
          <w:p w14:paraId="3447B32C" w14:textId="77777777" w:rsidR="00DA3B27" w:rsidRPr="00791D37" w:rsidRDefault="00DA3B27" w:rsidP="00791D37">
            <w:pPr>
              <w:rPr>
                <w:lang w:val="en-GB"/>
              </w:rPr>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rsidP="00791D37">
            <w:r w:rsidRPr="00791D37">
              <w:t>DTLS</w:t>
            </w:r>
          </w:p>
        </w:tc>
        <w:tc>
          <w:tcPr>
            <w:tcW w:w="4530" w:type="dxa"/>
            <w:vAlign w:val="center"/>
          </w:tcPr>
          <w:p w14:paraId="1CD21B76" w14:textId="77777777" w:rsidR="00DA3B27" w:rsidRPr="00791D37" w:rsidRDefault="00DA3B27" w:rsidP="00791D37">
            <w:pPr>
              <w:rPr>
                <w:lang w:val="en-GB"/>
              </w:rPr>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rsidP="00791D37">
            <w:r w:rsidRPr="00791D37">
              <w:t>TLS</w:t>
            </w:r>
          </w:p>
        </w:tc>
        <w:tc>
          <w:tcPr>
            <w:tcW w:w="4530" w:type="dxa"/>
            <w:vAlign w:val="center"/>
          </w:tcPr>
          <w:p w14:paraId="2E43478B" w14:textId="77777777" w:rsidR="00DA3B27" w:rsidRPr="00791D37" w:rsidRDefault="00DA3B27" w:rsidP="00791D37">
            <w:pPr>
              <w:rPr>
                <w:lang w:val="en-GB"/>
              </w:rPr>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rsidP="00791D37">
            <w:r w:rsidRPr="00791D37">
              <w:t>UDP</w:t>
            </w:r>
          </w:p>
        </w:tc>
        <w:tc>
          <w:tcPr>
            <w:tcW w:w="4530" w:type="dxa"/>
            <w:vAlign w:val="center"/>
          </w:tcPr>
          <w:p w14:paraId="2766F129" w14:textId="77777777" w:rsidR="00DA3B27" w:rsidRPr="00791D37" w:rsidRDefault="00DA3B27" w:rsidP="00791D37">
            <w:pPr>
              <w:rPr>
                <w:lang w:val="en-GB"/>
              </w:rPr>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rsidP="00791D37">
            <w:r w:rsidRPr="00791D37">
              <w:t>CoAP</w:t>
            </w:r>
          </w:p>
        </w:tc>
        <w:tc>
          <w:tcPr>
            <w:tcW w:w="4530" w:type="dxa"/>
            <w:vAlign w:val="center"/>
          </w:tcPr>
          <w:p w14:paraId="6577B70B" w14:textId="77777777" w:rsidR="00DA3B27" w:rsidRPr="00791D37" w:rsidRDefault="00DA3B27" w:rsidP="00791D37">
            <w:pPr>
              <w:rPr>
                <w:lang w:val="en-GB"/>
              </w:rPr>
            </w:pPr>
            <w:r w:rsidRPr="00791D37">
              <w:rPr>
                <w:lang w:val="en-GB"/>
              </w:rPr>
              <w:t>Constrained Application Protocol</w:t>
            </w:r>
          </w:p>
        </w:tc>
      </w:tr>
      <w:tr w:rsidR="00DA3B27" w:rsidRPr="00257A8F" w14:paraId="3B8BB77F" w14:textId="77777777" w:rsidTr="008F166F">
        <w:trPr>
          <w:trHeight w:val="253"/>
          <w:jc w:val="center"/>
        </w:trPr>
        <w:tc>
          <w:tcPr>
            <w:tcW w:w="4530" w:type="dxa"/>
            <w:vAlign w:val="center"/>
          </w:tcPr>
          <w:p w14:paraId="30A07020" w14:textId="77777777" w:rsidR="00DA3B27" w:rsidRPr="00791D37" w:rsidRDefault="00DA3B27" w:rsidP="00791D37">
            <w:r w:rsidRPr="00791D37">
              <w:t>MQTT-SN</w:t>
            </w:r>
          </w:p>
        </w:tc>
        <w:tc>
          <w:tcPr>
            <w:tcW w:w="4530" w:type="dxa"/>
            <w:vAlign w:val="center"/>
          </w:tcPr>
          <w:p w14:paraId="15FA39E5" w14:textId="77777777" w:rsidR="00DA3B27" w:rsidRPr="00791D37" w:rsidRDefault="00DA3B27" w:rsidP="00791D37">
            <w:pPr>
              <w:rPr>
                <w:lang w:val="en-GB"/>
              </w:rPr>
            </w:pPr>
            <w:r w:rsidRPr="00791D37">
              <w:rPr>
                <w:lang w:val="en-GB"/>
              </w:rPr>
              <w:t>Message Queue Telemetry Transport for Sensor Networks</w:t>
            </w:r>
          </w:p>
        </w:tc>
      </w:tr>
      <w:tr w:rsidR="00DA3B27" w:rsidRPr="00257A8F" w14:paraId="55415E0F" w14:textId="77777777" w:rsidTr="008F166F">
        <w:trPr>
          <w:trHeight w:val="253"/>
          <w:jc w:val="center"/>
        </w:trPr>
        <w:tc>
          <w:tcPr>
            <w:tcW w:w="4530" w:type="dxa"/>
            <w:vAlign w:val="center"/>
          </w:tcPr>
          <w:p w14:paraId="7A0B4A8A" w14:textId="77777777" w:rsidR="00DA3B27" w:rsidRPr="00791D37" w:rsidRDefault="00DA3B27" w:rsidP="00791D37">
            <w:r w:rsidRPr="00791D37">
              <w:lastRenderedPageBreak/>
              <w:t>BLIP</w:t>
            </w:r>
          </w:p>
        </w:tc>
        <w:tc>
          <w:tcPr>
            <w:tcW w:w="4530" w:type="dxa"/>
            <w:vAlign w:val="center"/>
          </w:tcPr>
          <w:p w14:paraId="1E37944F" w14:textId="77777777" w:rsidR="00DA3B27" w:rsidRPr="00791D37" w:rsidRDefault="00DA3B27" w:rsidP="00791D37">
            <w:pPr>
              <w:rPr>
                <w:lang w:val="en-GB"/>
              </w:rPr>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rsidP="00791D37">
            <w:r w:rsidRPr="00791D37">
              <w:t>REED</w:t>
            </w:r>
          </w:p>
        </w:tc>
        <w:tc>
          <w:tcPr>
            <w:tcW w:w="4530" w:type="dxa"/>
            <w:vAlign w:val="center"/>
          </w:tcPr>
          <w:p w14:paraId="03B4D808" w14:textId="77777777" w:rsidR="00DA3B27" w:rsidRPr="00791D37" w:rsidRDefault="00DA3B27" w:rsidP="00791D37">
            <w:pPr>
              <w:rPr>
                <w:lang w:val="en-GB"/>
              </w:rPr>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rsidP="00791D37">
            <w:r w:rsidRPr="00791D37">
              <w:t>FTD</w:t>
            </w:r>
          </w:p>
        </w:tc>
        <w:tc>
          <w:tcPr>
            <w:tcW w:w="4530" w:type="dxa"/>
            <w:vAlign w:val="center"/>
          </w:tcPr>
          <w:p w14:paraId="447FC8D5" w14:textId="77777777" w:rsidR="00DA3B27" w:rsidRPr="00791D37" w:rsidRDefault="00DA3B27" w:rsidP="00791D37">
            <w:pPr>
              <w:rPr>
                <w:lang w:val="en-GB"/>
              </w:rPr>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rsidP="00791D37">
            <w:r w:rsidRPr="00791D37">
              <w:t>MTD</w:t>
            </w:r>
          </w:p>
        </w:tc>
        <w:tc>
          <w:tcPr>
            <w:tcW w:w="4530" w:type="dxa"/>
            <w:vAlign w:val="center"/>
          </w:tcPr>
          <w:p w14:paraId="73A633DD" w14:textId="77777777" w:rsidR="00DA3B27" w:rsidRPr="00791D37" w:rsidRDefault="00DA3B27" w:rsidP="00791D37">
            <w:pPr>
              <w:rPr>
                <w:lang w:val="en-GB"/>
              </w:rPr>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rsidP="00791D37">
            <w:r w:rsidRPr="00791D37">
              <w:t>ED</w:t>
            </w:r>
          </w:p>
        </w:tc>
        <w:tc>
          <w:tcPr>
            <w:tcW w:w="4530" w:type="dxa"/>
            <w:vAlign w:val="center"/>
          </w:tcPr>
          <w:p w14:paraId="34E547E1" w14:textId="77777777" w:rsidR="00DA3B27" w:rsidRPr="00791D37" w:rsidRDefault="00DA3B27" w:rsidP="00791D37">
            <w:pPr>
              <w:rPr>
                <w:lang w:val="en-GB"/>
              </w:rPr>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rsidP="00791D37">
            <w:r w:rsidRPr="00791D37">
              <w:t>FED</w:t>
            </w:r>
          </w:p>
        </w:tc>
        <w:tc>
          <w:tcPr>
            <w:tcW w:w="4530" w:type="dxa"/>
            <w:vAlign w:val="center"/>
          </w:tcPr>
          <w:p w14:paraId="35E02B09" w14:textId="77777777" w:rsidR="00DA3B27" w:rsidRPr="00791D37" w:rsidRDefault="00DA3B27" w:rsidP="00791D37">
            <w:pPr>
              <w:rPr>
                <w:lang w:val="en-GB"/>
              </w:rPr>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rsidP="00791D37">
            <w:r w:rsidRPr="00791D37">
              <w:t>MED</w:t>
            </w:r>
          </w:p>
        </w:tc>
        <w:tc>
          <w:tcPr>
            <w:tcW w:w="4530" w:type="dxa"/>
            <w:vAlign w:val="center"/>
          </w:tcPr>
          <w:p w14:paraId="1A99BDBC" w14:textId="77777777" w:rsidR="00DA3B27" w:rsidRPr="00791D37" w:rsidRDefault="00DA3B27" w:rsidP="00791D37">
            <w:pPr>
              <w:rPr>
                <w:lang w:val="en-GB"/>
              </w:rPr>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rsidP="00791D37">
            <w:r w:rsidRPr="00791D37">
              <w:t>SED</w:t>
            </w:r>
          </w:p>
        </w:tc>
        <w:tc>
          <w:tcPr>
            <w:tcW w:w="4530" w:type="dxa"/>
            <w:vAlign w:val="center"/>
          </w:tcPr>
          <w:p w14:paraId="7ADDA2FD" w14:textId="77777777" w:rsidR="00DA3B27" w:rsidRPr="00791D37" w:rsidRDefault="00DA3B27" w:rsidP="00791D37">
            <w:pPr>
              <w:rPr>
                <w:lang w:val="en-GB"/>
              </w:rPr>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rsidP="00791D37">
            <w:r w:rsidRPr="00791D37">
              <w:t>MeshCoP</w:t>
            </w:r>
          </w:p>
        </w:tc>
        <w:tc>
          <w:tcPr>
            <w:tcW w:w="4530" w:type="dxa"/>
            <w:vAlign w:val="center"/>
          </w:tcPr>
          <w:p w14:paraId="5493B4A2" w14:textId="77777777" w:rsidR="00DA3B27" w:rsidRPr="00791D37" w:rsidRDefault="00DA3B27" w:rsidP="00791D37">
            <w:pPr>
              <w:rPr>
                <w:lang w:val="en-GB"/>
              </w:rPr>
            </w:pPr>
            <w:r w:rsidRPr="00791D37">
              <w:t>Mesh Commissioning Protocol</w:t>
            </w:r>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rsidP="00791D37">
            <w:r w:rsidRPr="00791D37">
              <w:t>BR</w:t>
            </w:r>
          </w:p>
        </w:tc>
        <w:tc>
          <w:tcPr>
            <w:tcW w:w="4530" w:type="dxa"/>
            <w:vAlign w:val="center"/>
          </w:tcPr>
          <w:p w14:paraId="03146439" w14:textId="77777777" w:rsidR="00DA3B27" w:rsidRPr="00791D37" w:rsidRDefault="00DA3B27" w:rsidP="00791D37">
            <w:pPr>
              <w:rPr>
                <w:lang w:val="en-GB"/>
              </w:rPr>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rsidP="00791D37">
            <w:r w:rsidRPr="00791D37">
              <w:t>JD</w:t>
            </w:r>
          </w:p>
        </w:tc>
        <w:tc>
          <w:tcPr>
            <w:tcW w:w="4530" w:type="dxa"/>
            <w:vAlign w:val="center"/>
          </w:tcPr>
          <w:p w14:paraId="4B2CB19A" w14:textId="77777777" w:rsidR="00DA3B27" w:rsidRPr="00791D37" w:rsidRDefault="00DA3B27" w:rsidP="00791D37">
            <w:pPr>
              <w:rPr>
                <w:lang w:val="en-GB"/>
              </w:rPr>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rsidP="00791D37">
            <w:r w:rsidRPr="00791D37">
              <w:t>JR</w:t>
            </w:r>
          </w:p>
        </w:tc>
        <w:tc>
          <w:tcPr>
            <w:tcW w:w="4530" w:type="dxa"/>
            <w:vAlign w:val="center"/>
          </w:tcPr>
          <w:p w14:paraId="6A486303" w14:textId="77777777" w:rsidR="00DA3B27" w:rsidRPr="00791D37" w:rsidRDefault="00DA3B27" w:rsidP="00791D37">
            <w:pPr>
              <w:rPr>
                <w:lang w:val="en-GB"/>
              </w:rPr>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rsidP="00791D37">
            <w:r w:rsidRPr="00791D37">
              <w:t>JS</w:t>
            </w:r>
          </w:p>
        </w:tc>
        <w:tc>
          <w:tcPr>
            <w:tcW w:w="4530" w:type="dxa"/>
            <w:vAlign w:val="center"/>
          </w:tcPr>
          <w:p w14:paraId="31467A5B" w14:textId="77777777" w:rsidR="00DA3B27" w:rsidRPr="00791D37" w:rsidRDefault="00DA3B27" w:rsidP="00791D37">
            <w:pPr>
              <w:rPr>
                <w:lang w:val="en-GB"/>
              </w:rPr>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rsidP="00791D37">
            <w:r w:rsidRPr="00791D37">
              <w:t>ULA</w:t>
            </w:r>
          </w:p>
        </w:tc>
        <w:tc>
          <w:tcPr>
            <w:tcW w:w="4530" w:type="dxa"/>
            <w:vAlign w:val="center"/>
          </w:tcPr>
          <w:p w14:paraId="0AC03075" w14:textId="77777777" w:rsidR="00DA3B27" w:rsidRPr="00791D37" w:rsidRDefault="00DA3B27" w:rsidP="00791D37">
            <w:pPr>
              <w:rPr>
                <w:lang w:val="en-GB"/>
              </w:rPr>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rsidP="00791D37">
            <w:r w:rsidRPr="00791D37">
              <w:t>GUA</w:t>
            </w:r>
          </w:p>
        </w:tc>
        <w:tc>
          <w:tcPr>
            <w:tcW w:w="4530" w:type="dxa"/>
            <w:vAlign w:val="center"/>
          </w:tcPr>
          <w:p w14:paraId="7142F558" w14:textId="77777777" w:rsidR="00DA3B27" w:rsidRPr="00791D37" w:rsidRDefault="00DA3B27" w:rsidP="00791D37">
            <w:pPr>
              <w:rPr>
                <w:lang w:val="en-GB"/>
              </w:rPr>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rsidP="00791D37">
            <w:r w:rsidRPr="00791D37">
              <w:t>EID</w:t>
            </w:r>
          </w:p>
        </w:tc>
        <w:tc>
          <w:tcPr>
            <w:tcW w:w="4530" w:type="dxa"/>
            <w:vAlign w:val="center"/>
          </w:tcPr>
          <w:p w14:paraId="71A82E31" w14:textId="77777777" w:rsidR="00DA3B27" w:rsidRPr="00791D37" w:rsidRDefault="00DA3B27" w:rsidP="00791D37">
            <w:pPr>
              <w:rPr>
                <w:lang w:val="en-GB"/>
              </w:rPr>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rsidP="00791D37">
            <w:r w:rsidRPr="00791D37">
              <w:t>REST</w:t>
            </w:r>
          </w:p>
        </w:tc>
        <w:tc>
          <w:tcPr>
            <w:tcW w:w="4530" w:type="dxa"/>
            <w:vAlign w:val="center"/>
          </w:tcPr>
          <w:p w14:paraId="1A8E6509" w14:textId="77777777" w:rsidR="00DA3B27" w:rsidRPr="00791D37" w:rsidRDefault="00DA3B27" w:rsidP="00791D37">
            <w:pPr>
              <w:rPr>
                <w:lang w:val="en-GB"/>
              </w:rPr>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rsidP="00791D37">
            <w:r w:rsidRPr="00791D37">
              <w:t>KEK</w:t>
            </w:r>
          </w:p>
        </w:tc>
        <w:tc>
          <w:tcPr>
            <w:tcW w:w="4530" w:type="dxa"/>
            <w:vAlign w:val="center"/>
          </w:tcPr>
          <w:p w14:paraId="29B5DC4F" w14:textId="77777777" w:rsidR="00DA3B27" w:rsidRPr="00791D37" w:rsidRDefault="00DA3B27" w:rsidP="00791D37">
            <w:pPr>
              <w:rPr>
                <w:lang w:val="en-GB"/>
              </w:rPr>
            </w:pPr>
            <w:r w:rsidRPr="00791D37">
              <w:rPr>
                <w:lang w:val="en-GB"/>
              </w:rPr>
              <w:t>Key Encryption Key</w:t>
            </w:r>
          </w:p>
        </w:tc>
      </w:tr>
      <w:tr w:rsidR="00DA3B27" w:rsidRPr="00257A8F" w14:paraId="2294382D" w14:textId="77777777" w:rsidTr="008F166F">
        <w:trPr>
          <w:trHeight w:val="253"/>
          <w:jc w:val="center"/>
        </w:trPr>
        <w:tc>
          <w:tcPr>
            <w:tcW w:w="4530" w:type="dxa"/>
            <w:vAlign w:val="center"/>
          </w:tcPr>
          <w:p w14:paraId="3FE3002F" w14:textId="77777777" w:rsidR="00DA3B27" w:rsidRPr="00791D37" w:rsidRDefault="00DA3B27" w:rsidP="00791D37">
            <w:r w:rsidRPr="00791D37">
              <w:t>IID</w:t>
            </w:r>
          </w:p>
        </w:tc>
        <w:tc>
          <w:tcPr>
            <w:tcW w:w="4530" w:type="dxa"/>
            <w:vAlign w:val="center"/>
          </w:tcPr>
          <w:p w14:paraId="028AD183" w14:textId="77777777" w:rsidR="00DA3B27" w:rsidRPr="00791D37" w:rsidRDefault="00DA3B27" w:rsidP="00791D37">
            <w:pPr>
              <w:rPr>
                <w:lang w:val="en-GB"/>
              </w:rPr>
            </w:pPr>
            <w:r w:rsidRPr="00791D37">
              <w:rPr>
                <w:lang w:val="en-GB"/>
              </w:rPr>
              <w:t>Interface Identifier (from the JD)</w:t>
            </w:r>
          </w:p>
        </w:tc>
      </w:tr>
      <w:tr w:rsidR="00845295" w:rsidRPr="00257A8F" w14:paraId="1E2D7DDF" w14:textId="77777777" w:rsidTr="008F166F">
        <w:trPr>
          <w:trHeight w:val="253"/>
          <w:jc w:val="center"/>
          <w:ins w:id="1048" w:author="JORGE CONTRERAS ORTIZ" w:date="2021-09-05T18:50:00Z"/>
        </w:trPr>
        <w:tc>
          <w:tcPr>
            <w:tcW w:w="4530" w:type="dxa"/>
            <w:vAlign w:val="center"/>
          </w:tcPr>
          <w:p w14:paraId="03474D33" w14:textId="05564D1B" w:rsidR="00845295" w:rsidRPr="00791D37" w:rsidRDefault="00845295" w:rsidP="00791D37">
            <w:pPr>
              <w:rPr>
                <w:ins w:id="1049" w:author="JORGE CONTRERAS ORTIZ" w:date="2021-09-05T18:50:00Z"/>
              </w:rPr>
            </w:pPr>
            <w:ins w:id="1050" w:author="JORGE CONTRERAS ORTIZ" w:date="2021-09-05T18:50:00Z">
              <w:r>
                <w:t>MLE</w:t>
              </w:r>
            </w:ins>
          </w:p>
        </w:tc>
        <w:tc>
          <w:tcPr>
            <w:tcW w:w="4530" w:type="dxa"/>
            <w:vAlign w:val="center"/>
          </w:tcPr>
          <w:p w14:paraId="6169429D" w14:textId="0A430EDE" w:rsidR="00845295" w:rsidRPr="00791D37" w:rsidRDefault="00845295" w:rsidP="00791D37">
            <w:pPr>
              <w:rPr>
                <w:ins w:id="1051" w:author="JORGE CONTRERAS ORTIZ" w:date="2021-09-05T18:50:00Z"/>
                <w:lang w:val="en-GB"/>
              </w:rPr>
            </w:pPr>
            <w:ins w:id="1052" w:author="JORGE CONTRERAS ORTIZ" w:date="2021-09-05T18:50:00Z">
              <w:r>
                <w:rPr>
                  <w:lang w:val="en-GB"/>
                </w:rPr>
                <w:t>Establecimiento del Enlace</w:t>
              </w:r>
            </w:ins>
            <w:ins w:id="1053" w:author="JORGE CONTRERAS ORTIZ" w:date="2021-09-05T18:51:00Z">
              <w:r>
                <w:rPr>
                  <w:lang w:val="en-GB"/>
                </w:rPr>
                <w:t xml:space="preserve"> MAC</w:t>
              </w:r>
            </w:ins>
          </w:p>
        </w:tc>
      </w:tr>
    </w:tbl>
    <w:p w14:paraId="2B3BE8EC" w14:textId="775149ED" w:rsidR="00DA3B27" w:rsidRPr="00791D37" w:rsidRDefault="00DA3B27" w:rsidP="00522D2C">
      <w:pPr>
        <w:pStyle w:val="Descripcin"/>
        <w:jc w:val="center"/>
      </w:pPr>
      <w:bookmarkStart w:id="1054" w:name="_Toc81499561"/>
      <w:bookmarkStart w:id="1055" w:name="_Toc81762093"/>
      <w:r w:rsidRPr="00791D37">
        <w:t xml:space="preserve">Tabla </w:t>
      </w:r>
      <w:r w:rsidR="00691851">
        <w:fldChar w:fldCharType="begin"/>
      </w:r>
      <w:r w:rsidR="00691851">
        <w:instrText xml:space="preserve"> SEQ Tabla \* ARABIC </w:instrText>
      </w:r>
      <w:r w:rsidR="00691851">
        <w:fldChar w:fldCharType="separate"/>
      </w:r>
      <w:r w:rsidR="003E5AE5">
        <w:rPr>
          <w:noProof/>
        </w:rPr>
        <w:t>1</w:t>
      </w:r>
      <w:r w:rsidR="00691851">
        <w:rPr>
          <w:noProof/>
        </w:rPr>
        <w:fldChar w:fldCharType="end"/>
      </w:r>
      <w:r w:rsidRPr="00791D37">
        <w:t xml:space="preserve"> Abreviaturas y Acrónimos</w:t>
      </w:r>
      <w:bookmarkEnd w:id="1054"/>
      <w:bookmarkEnd w:id="1055"/>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77777777" w:rsidR="00DA3B27" w:rsidRPr="00791D37" w:rsidRDefault="00DA3B27" w:rsidP="00791D37">
      <w:pPr>
        <w:pStyle w:val="Ttulo1"/>
      </w:pPr>
      <w:bookmarkStart w:id="1056" w:name="_Toc81761712"/>
      <w:r w:rsidRPr="00791D37">
        <w:lastRenderedPageBreak/>
        <w:t>ILUSTRACIONES</w:t>
      </w:r>
      <w:bookmarkEnd w:id="1056"/>
    </w:p>
    <w:p w14:paraId="0B8806BA" w14:textId="77777777" w:rsidR="00B62082" w:rsidRPr="00791D37" w:rsidRDefault="00B62082" w:rsidP="00791D37"/>
    <w:p w14:paraId="7B4AD139" w14:textId="2158314A" w:rsidR="00257E99" w:rsidRDefault="00B62082">
      <w:pPr>
        <w:pStyle w:val="Tabladeilustraciones"/>
        <w:tabs>
          <w:tab w:val="right" w:leader="dot" w:pos="8494"/>
        </w:tabs>
        <w:rPr>
          <w:ins w:id="1057" w:author="JORGE CONTRERAS ORTIZ" w:date="2021-09-05T19:17: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058" w:author="JORGE CONTRERAS ORTIZ" w:date="2021-09-05T19:17:00Z">
        <w:r w:rsidR="00257E99" w:rsidRPr="00215972">
          <w:rPr>
            <w:rStyle w:val="Hipervnculo"/>
            <w:noProof/>
          </w:rPr>
          <w:fldChar w:fldCharType="begin"/>
        </w:r>
        <w:r w:rsidR="00257E99" w:rsidRPr="00215972">
          <w:rPr>
            <w:rStyle w:val="Hipervnculo"/>
            <w:noProof/>
          </w:rPr>
          <w:instrText xml:space="preserve"> </w:instrText>
        </w:r>
        <w:r w:rsidR="00257E99">
          <w:rPr>
            <w:noProof/>
          </w:rPr>
          <w:instrText>HYPERLINK \l "_Toc81762019"</w:instrText>
        </w:r>
        <w:r w:rsidR="00257E99" w:rsidRPr="00215972">
          <w:rPr>
            <w:rStyle w:val="Hipervnculo"/>
            <w:noProof/>
          </w:rPr>
          <w:instrText xml:space="preserve"> </w:instrText>
        </w:r>
        <w:r w:rsidR="00257E99" w:rsidRPr="00215972">
          <w:rPr>
            <w:rStyle w:val="Hipervnculo"/>
            <w:noProof/>
          </w:rPr>
        </w:r>
        <w:r w:rsidR="00257E99" w:rsidRPr="00215972">
          <w:rPr>
            <w:rStyle w:val="Hipervnculo"/>
            <w:noProof/>
          </w:rPr>
          <w:fldChar w:fldCharType="separate"/>
        </w:r>
        <w:r w:rsidR="00257E99" w:rsidRPr="00215972">
          <w:rPr>
            <w:rStyle w:val="Hipervnculo"/>
            <w:noProof/>
          </w:rPr>
          <w:t>Ilustración 1 Estructura Básica 6LoWPAN [6]</w:t>
        </w:r>
        <w:r w:rsidR="00257E99">
          <w:rPr>
            <w:noProof/>
            <w:webHidden/>
          </w:rPr>
          <w:tab/>
        </w:r>
        <w:r w:rsidR="00257E99">
          <w:rPr>
            <w:noProof/>
            <w:webHidden/>
          </w:rPr>
          <w:fldChar w:fldCharType="begin"/>
        </w:r>
        <w:r w:rsidR="00257E99">
          <w:rPr>
            <w:noProof/>
            <w:webHidden/>
          </w:rPr>
          <w:instrText xml:space="preserve"> PAGEREF _Toc81762019 \h </w:instrText>
        </w:r>
        <w:r w:rsidR="00257E99">
          <w:rPr>
            <w:noProof/>
            <w:webHidden/>
          </w:rPr>
        </w:r>
      </w:ins>
      <w:r w:rsidR="00257E99">
        <w:rPr>
          <w:noProof/>
          <w:webHidden/>
        </w:rPr>
        <w:fldChar w:fldCharType="separate"/>
      </w:r>
      <w:ins w:id="1059" w:author="JORGE CONTRERAS ORTIZ" w:date="2021-09-05T19:17:00Z">
        <w:r w:rsidR="00257E99">
          <w:rPr>
            <w:noProof/>
            <w:webHidden/>
          </w:rPr>
          <w:t>9</w:t>
        </w:r>
        <w:r w:rsidR="00257E99">
          <w:rPr>
            <w:noProof/>
            <w:webHidden/>
          </w:rPr>
          <w:fldChar w:fldCharType="end"/>
        </w:r>
        <w:r w:rsidR="00257E99" w:rsidRPr="00215972">
          <w:rPr>
            <w:rStyle w:val="Hipervnculo"/>
            <w:noProof/>
          </w:rPr>
          <w:fldChar w:fldCharType="end"/>
        </w:r>
      </w:ins>
    </w:p>
    <w:p w14:paraId="004970D5" w14:textId="391E37DF" w:rsidR="00257E99" w:rsidRDefault="00257E99">
      <w:pPr>
        <w:pStyle w:val="Tabladeilustraciones"/>
        <w:tabs>
          <w:tab w:val="right" w:leader="dot" w:pos="8494"/>
        </w:tabs>
        <w:rPr>
          <w:ins w:id="1060" w:author="JORGE CONTRERAS ORTIZ" w:date="2021-09-05T19:17:00Z"/>
          <w:rFonts w:asciiTheme="minorHAnsi" w:eastAsiaTheme="minorEastAsia" w:hAnsiTheme="minorHAnsi" w:cstheme="minorBidi"/>
          <w:noProof/>
          <w:lang w:eastAsia="es-ES"/>
        </w:rPr>
      </w:pPr>
      <w:ins w:id="106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 Arquitectura en Contiki [7]</w:t>
        </w:r>
        <w:r>
          <w:rPr>
            <w:noProof/>
            <w:webHidden/>
          </w:rPr>
          <w:tab/>
        </w:r>
        <w:r>
          <w:rPr>
            <w:noProof/>
            <w:webHidden/>
          </w:rPr>
          <w:fldChar w:fldCharType="begin"/>
        </w:r>
        <w:r>
          <w:rPr>
            <w:noProof/>
            <w:webHidden/>
          </w:rPr>
          <w:instrText xml:space="preserve"> PAGEREF _Toc81762020 \h </w:instrText>
        </w:r>
        <w:r>
          <w:rPr>
            <w:noProof/>
            <w:webHidden/>
          </w:rPr>
        </w:r>
      </w:ins>
      <w:r>
        <w:rPr>
          <w:noProof/>
          <w:webHidden/>
        </w:rPr>
        <w:fldChar w:fldCharType="separate"/>
      </w:r>
      <w:ins w:id="1062" w:author="JORGE CONTRERAS ORTIZ" w:date="2021-09-05T19:17:00Z">
        <w:r>
          <w:rPr>
            <w:noProof/>
            <w:webHidden/>
          </w:rPr>
          <w:t>12</w:t>
        </w:r>
        <w:r>
          <w:rPr>
            <w:noProof/>
            <w:webHidden/>
          </w:rPr>
          <w:fldChar w:fldCharType="end"/>
        </w:r>
        <w:r w:rsidRPr="00215972">
          <w:rPr>
            <w:rStyle w:val="Hipervnculo"/>
            <w:noProof/>
          </w:rPr>
          <w:fldChar w:fldCharType="end"/>
        </w:r>
      </w:ins>
    </w:p>
    <w:p w14:paraId="1C7A53A7" w14:textId="3DD7C449" w:rsidR="00257E99" w:rsidRDefault="00257E99">
      <w:pPr>
        <w:pStyle w:val="Tabladeilustraciones"/>
        <w:tabs>
          <w:tab w:val="right" w:leader="dot" w:pos="8494"/>
        </w:tabs>
        <w:rPr>
          <w:ins w:id="1063" w:author="JORGE CONTRERAS ORTIZ" w:date="2021-09-05T19:17:00Z"/>
          <w:rFonts w:asciiTheme="minorHAnsi" w:eastAsiaTheme="minorEastAsia" w:hAnsiTheme="minorHAnsi" w:cstheme="minorBidi"/>
          <w:noProof/>
          <w:lang w:eastAsia="es-ES"/>
        </w:rPr>
      </w:pPr>
      <w:ins w:id="106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762021 \h </w:instrText>
        </w:r>
        <w:r>
          <w:rPr>
            <w:noProof/>
            <w:webHidden/>
          </w:rPr>
        </w:r>
      </w:ins>
      <w:r>
        <w:rPr>
          <w:noProof/>
          <w:webHidden/>
        </w:rPr>
        <w:fldChar w:fldCharType="separate"/>
      </w:r>
      <w:ins w:id="1065" w:author="JORGE CONTRERAS ORTIZ" w:date="2021-09-05T19:17:00Z">
        <w:r>
          <w:rPr>
            <w:noProof/>
            <w:webHidden/>
          </w:rPr>
          <w:t>16</w:t>
        </w:r>
        <w:r>
          <w:rPr>
            <w:noProof/>
            <w:webHidden/>
          </w:rPr>
          <w:fldChar w:fldCharType="end"/>
        </w:r>
        <w:r w:rsidRPr="00215972">
          <w:rPr>
            <w:rStyle w:val="Hipervnculo"/>
            <w:noProof/>
          </w:rPr>
          <w:fldChar w:fldCharType="end"/>
        </w:r>
      </w:ins>
    </w:p>
    <w:p w14:paraId="1BE7F0F5" w14:textId="35563029" w:rsidR="00257E99" w:rsidRDefault="00257E99">
      <w:pPr>
        <w:pStyle w:val="Tabladeilustraciones"/>
        <w:tabs>
          <w:tab w:val="right" w:leader="dot" w:pos="8494"/>
        </w:tabs>
        <w:rPr>
          <w:ins w:id="1066" w:author="JORGE CONTRERAS ORTIZ" w:date="2021-09-05T19:17:00Z"/>
          <w:rFonts w:asciiTheme="minorHAnsi" w:eastAsiaTheme="minorEastAsia" w:hAnsiTheme="minorHAnsi" w:cstheme="minorBidi"/>
          <w:noProof/>
          <w:lang w:eastAsia="es-ES"/>
        </w:rPr>
      </w:pPr>
      <w:ins w:id="106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762022 \h </w:instrText>
        </w:r>
        <w:r>
          <w:rPr>
            <w:noProof/>
            <w:webHidden/>
          </w:rPr>
        </w:r>
      </w:ins>
      <w:r>
        <w:rPr>
          <w:noProof/>
          <w:webHidden/>
        </w:rPr>
        <w:fldChar w:fldCharType="separate"/>
      </w:r>
      <w:ins w:id="1068" w:author="JORGE CONTRERAS ORTIZ" w:date="2021-09-05T19:17:00Z">
        <w:r>
          <w:rPr>
            <w:noProof/>
            <w:webHidden/>
          </w:rPr>
          <w:t>17</w:t>
        </w:r>
        <w:r>
          <w:rPr>
            <w:noProof/>
            <w:webHidden/>
          </w:rPr>
          <w:fldChar w:fldCharType="end"/>
        </w:r>
        <w:r w:rsidRPr="00215972">
          <w:rPr>
            <w:rStyle w:val="Hipervnculo"/>
            <w:noProof/>
          </w:rPr>
          <w:fldChar w:fldCharType="end"/>
        </w:r>
      </w:ins>
    </w:p>
    <w:p w14:paraId="2C13AD37" w14:textId="157E823A" w:rsidR="00257E99" w:rsidRDefault="00257E99">
      <w:pPr>
        <w:pStyle w:val="Tabladeilustraciones"/>
        <w:tabs>
          <w:tab w:val="right" w:leader="dot" w:pos="8494"/>
        </w:tabs>
        <w:rPr>
          <w:ins w:id="1069" w:author="JORGE CONTRERAS ORTIZ" w:date="2021-09-05T19:17:00Z"/>
          <w:rFonts w:asciiTheme="minorHAnsi" w:eastAsiaTheme="minorEastAsia" w:hAnsiTheme="minorHAnsi" w:cstheme="minorBidi"/>
          <w:noProof/>
          <w:lang w:eastAsia="es-ES"/>
        </w:rPr>
      </w:pPr>
      <w:ins w:id="107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 Ejemplo PAN Thread [12], [13]</w:t>
        </w:r>
        <w:r>
          <w:rPr>
            <w:noProof/>
            <w:webHidden/>
          </w:rPr>
          <w:tab/>
        </w:r>
        <w:r>
          <w:rPr>
            <w:noProof/>
            <w:webHidden/>
          </w:rPr>
          <w:fldChar w:fldCharType="begin"/>
        </w:r>
        <w:r>
          <w:rPr>
            <w:noProof/>
            <w:webHidden/>
          </w:rPr>
          <w:instrText xml:space="preserve"> PAGEREF _Toc81762023 \h </w:instrText>
        </w:r>
        <w:r>
          <w:rPr>
            <w:noProof/>
            <w:webHidden/>
          </w:rPr>
        </w:r>
      </w:ins>
      <w:r>
        <w:rPr>
          <w:noProof/>
          <w:webHidden/>
        </w:rPr>
        <w:fldChar w:fldCharType="separate"/>
      </w:r>
      <w:ins w:id="1071" w:author="JORGE CONTRERAS ORTIZ" w:date="2021-09-05T19:17:00Z">
        <w:r>
          <w:rPr>
            <w:noProof/>
            <w:webHidden/>
          </w:rPr>
          <w:t>17</w:t>
        </w:r>
        <w:r>
          <w:rPr>
            <w:noProof/>
            <w:webHidden/>
          </w:rPr>
          <w:fldChar w:fldCharType="end"/>
        </w:r>
        <w:r w:rsidRPr="00215972">
          <w:rPr>
            <w:rStyle w:val="Hipervnculo"/>
            <w:noProof/>
          </w:rPr>
          <w:fldChar w:fldCharType="end"/>
        </w:r>
      </w:ins>
    </w:p>
    <w:p w14:paraId="09E8D207" w14:textId="2C4CC9F6" w:rsidR="00257E99" w:rsidRDefault="00257E99">
      <w:pPr>
        <w:pStyle w:val="Tabladeilustraciones"/>
        <w:tabs>
          <w:tab w:val="right" w:leader="dot" w:pos="8494"/>
        </w:tabs>
        <w:rPr>
          <w:ins w:id="1072" w:author="JORGE CONTRERAS ORTIZ" w:date="2021-09-05T19:17:00Z"/>
          <w:rFonts w:asciiTheme="minorHAnsi" w:eastAsiaTheme="minorEastAsia" w:hAnsiTheme="minorHAnsi" w:cstheme="minorBidi"/>
          <w:noProof/>
          <w:lang w:eastAsia="es-ES"/>
        </w:rPr>
      </w:pPr>
      <w:ins w:id="107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 Balena Etcher</w:t>
        </w:r>
        <w:r>
          <w:rPr>
            <w:noProof/>
            <w:webHidden/>
          </w:rPr>
          <w:tab/>
        </w:r>
        <w:r>
          <w:rPr>
            <w:noProof/>
            <w:webHidden/>
          </w:rPr>
          <w:fldChar w:fldCharType="begin"/>
        </w:r>
        <w:r>
          <w:rPr>
            <w:noProof/>
            <w:webHidden/>
          </w:rPr>
          <w:instrText xml:space="preserve"> PAGEREF _Toc81762024 \h </w:instrText>
        </w:r>
        <w:r>
          <w:rPr>
            <w:noProof/>
            <w:webHidden/>
          </w:rPr>
        </w:r>
      </w:ins>
      <w:r>
        <w:rPr>
          <w:noProof/>
          <w:webHidden/>
        </w:rPr>
        <w:fldChar w:fldCharType="separate"/>
      </w:r>
      <w:ins w:id="1074" w:author="JORGE CONTRERAS ORTIZ" w:date="2021-09-05T19:17:00Z">
        <w:r>
          <w:rPr>
            <w:noProof/>
            <w:webHidden/>
          </w:rPr>
          <w:t>29</w:t>
        </w:r>
        <w:r>
          <w:rPr>
            <w:noProof/>
            <w:webHidden/>
          </w:rPr>
          <w:fldChar w:fldCharType="end"/>
        </w:r>
        <w:r w:rsidRPr="00215972">
          <w:rPr>
            <w:rStyle w:val="Hipervnculo"/>
            <w:noProof/>
          </w:rPr>
          <w:fldChar w:fldCharType="end"/>
        </w:r>
      </w:ins>
    </w:p>
    <w:p w14:paraId="43CE0F1D" w14:textId="60BF6FDF" w:rsidR="00257E99" w:rsidRDefault="00257E99">
      <w:pPr>
        <w:pStyle w:val="Tabladeilustraciones"/>
        <w:tabs>
          <w:tab w:val="right" w:leader="dot" w:pos="8494"/>
        </w:tabs>
        <w:rPr>
          <w:ins w:id="1075" w:author="JORGE CONTRERAS ORTIZ" w:date="2021-09-05T19:17:00Z"/>
          <w:rFonts w:asciiTheme="minorHAnsi" w:eastAsiaTheme="minorEastAsia" w:hAnsiTheme="minorHAnsi" w:cstheme="minorBidi"/>
          <w:noProof/>
          <w:lang w:eastAsia="es-ES"/>
        </w:rPr>
      </w:pPr>
      <w:ins w:id="107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81762025 \h </w:instrText>
        </w:r>
        <w:r>
          <w:rPr>
            <w:noProof/>
            <w:webHidden/>
          </w:rPr>
        </w:r>
      </w:ins>
      <w:r>
        <w:rPr>
          <w:noProof/>
          <w:webHidden/>
        </w:rPr>
        <w:fldChar w:fldCharType="separate"/>
      </w:r>
      <w:ins w:id="1077" w:author="JORGE CONTRERAS ORTIZ" w:date="2021-09-05T19:17:00Z">
        <w:r>
          <w:rPr>
            <w:noProof/>
            <w:webHidden/>
          </w:rPr>
          <w:t>30</w:t>
        </w:r>
        <w:r>
          <w:rPr>
            <w:noProof/>
            <w:webHidden/>
          </w:rPr>
          <w:fldChar w:fldCharType="end"/>
        </w:r>
        <w:r w:rsidRPr="00215972">
          <w:rPr>
            <w:rStyle w:val="Hipervnculo"/>
            <w:noProof/>
          </w:rPr>
          <w:fldChar w:fldCharType="end"/>
        </w:r>
      </w:ins>
    </w:p>
    <w:p w14:paraId="5326AAB1" w14:textId="0B03683E" w:rsidR="00257E99" w:rsidRDefault="00257E99">
      <w:pPr>
        <w:pStyle w:val="Tabladeilustraciones"/>
        <w:tabs>
          <w:tab w:val="right" w:leader="dot" w:pos="8494"/>
        </w:tabs>
        <w:rPr>
          <w:ins w:id="1078" w:author="JORGE CONTRERAS ORTIZ" w:date="2021-09-05T19:17:00Z"/>
          <w:rFonts w:asciiTheme="minorHAnsi" w:eastAsiaTheme="minorEastAsia" w:hAnsiTheme="minorHAnsi" w:cstheme="minorBidi"/>
          <w:noProof/>
          <w:lang w:eastAsia="es-ES"/>
        </w:rPr>
      </w:pPr>
      <w:ins w:id="107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762026 \h </w:instrText>
        </w:r>
        <w:r>
          <w:rPr>
            <w:noProof/>
            <w:webHidden/>
          </w:rPr>
        </w:r>
      </w:ins>
      <w:r>
        <w:rPr>
          <w:noProof/>
          <w:webHidden/>
        </w:rPr>
        <w:fldChar w:fldCharType="separate"/>
      </w:r>
      <w:ins w:id="1080" w:author="JORGE CONTRERAS ORTIZ" w:date="2021-09-05T19:17:00Z">
        <w:r>
          <w:rPr>
            <w:noProof/>
            <w:webHidden/>
          </w:rPr>
          <w:t>31</w:t>
        </w:r>
        <w:r>
          <w:rPr>
            <w:noProof/>
            <w:webHidden/>
          </w:rPr>
          <w:fldChar w:fldCharType="end"/>
        </w:r>
        <w:r w:rsidRPr="00215972">
          <w:rPr>
            <w:rStyle w:val="Hipervnculo"/>
            <w:noProof/>
          </w:rPr>
          <w:fldChar w:fldCharType="end"/>
        </w:r>
      </w:ins>
    </w:p>
    <w:p w14:paraId="0D6F3C5E" w14:textId="0BEE7353" w:rsidR="00257E99" w:rsidRDefault="00257E99">
      <w:pPr>
        <w:pStyle w:val="Tabladeilustraciones"/>
        <w:tabs>
          <w:tab w:val="right" w:leader="dot" w:pos="8494"/>
        </w:tabs>
        <w:rPr>
          <w:ins w:id="1081" w:author="JORGE CONTRERAS ORTIZ" w:date="2021-09-05T19:17:00Z"/>
          <w:rFonts w:asciiTheme="minorHAnsi" w:eastAsiaTheme="minorEastAsia" w:hAnsiTheme="minorHAnsi" w:cstheme="minorBidi"/>
          <w:noProof/>
          <w:lang w:eastAsia="es-ES"/>
        </w:rPr>
      </w:pPr>
      <w:ins w:id="108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9 MobaXterm</w:t>
        </w:r>
        <w:r>
          <w:rPr>
            <w:noProof/>
            <w:webHidden/>
          </w:rPr>
          <w:tab/>
        </w:r>
        <w:r>
          <w:rPr>
            <w:noProof/>
            <w:webHidden/>
          </w:rPr>
          <w:fldChar w:fldCharType="begin"/>
        </w:r>
        <w:r>
          <w:rPr>
            <w:noProof/>
            <w:webHidden/>
          </w:rPr>
          <w:instrText xml:space="preserve"> PAGEREF _Toc81762027 \h </w:instrText>
        </w:r>
        <w:r>
          <w:rPr>
            <w:noProof/>
            <w:webHidden/>
          </w:rPr>
        </w:r>
      </w:ins>
      <w:r>
        <w:rPr>
          <w:noProof/>
          <w:webHidden/>
        </w:rPr>
        <w:fldChar w:fldCharType="separate"/>
      </w:r>
      <w:ins w:id="1083" w:author="JORGE CONTRERAS ORTIZ" w:date="2021-09-05T19:17:00Z">
        <w:r>
          <w:rPr>
            <w:noProof/>
            <w:webHidden/>
          </w:rPr>
          <w:t>31</w:t>
        </w:r>
        <w:r>
          <w:rPr>
            <w:noProof/>
            <w:webHidden/>
          </w:rPr>
          <w:fldChar w:fldCharType="end"/>
        </w:r>
        <w:r w:rsidRPr="00215972">
          <w:rPr>
            <w:rStyle w:val="Hipervnculo"/>
            <w:noProof/>
          </w:rPr>
          <w:fldChar w:fldCharType="end"/>
        </w:r>
      </w:ins>
    </w:p>
    <w:p w14:paraId="7F6BA37B" w14:textId="452B6612" w:rsidR="00257E99" w:rsidRDefault="00257E99">
      <w:pPr>
        <w:pStyle w:val="Tabladeilustraciones"/>
        <w:tabs>
          <w:tab w:val="right" w:leader="dot" w:pos="8494"/>
        </w:tabs>
        <w:rPr>
          <w:ins w:id="1084" w:author="JORGE CONTRERAS ORTIZ" w:date="2021-09-05T19:17:00Z"/>
          <w:rFonts w:asciiTheme="minorHAnsi" w:eastAsiaTheme="minorEastAsia" w:hAnsiTheme="minorHAnsi" w:cstheme="minorBidi"/>
          <w:noProof/>
          <w:lang w:eastAsia="es-ES"/>
        </w:rPr>
      </w:pPr>
      <w:ins w:id="108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0 Login Panel Administración Web</w:t>
        </w:r>
        <w:r>
          <w:rPr>
            <w:noProof/>
            <w:webHidden/>
          </w:rPr>
          <w:tab/>
        </w:r>
        <w:r>
          <w:rPr>
            <w:noProof/>
            <w:webHidden/>
          </w:rPr>
          <w:fldChar w:fldCharType="begin"/>
        </w:r>
        <w:r>
          <w:rPr>
            <w:noProof/>
            <w:webHidden/>
          </w:rPr>
          <w:instrText xml:space="preserve"> PAGEREF _Toc81762028 \h </w:instrText>
        </w:r>
        <w:r>
          <w:rPr>
            <w:noProof/>
            <w:webHidden/>
          </w:rPr>
        </w:r>
      </w:ins>
      <w:r>
        <w:rPr>
          <w:noProof/>
          <w:webHidden/>
        </w:rPr>
        <w:fldChar w:fldCharType="separate"/>
      </w:r>
      <w:ins w:id="1086" w:author="JORGE CONTRERAS ORTIZ" w:date="2021-09-05T19:17:00Z">
        <w:r>
          <w:rPr>
            <w:noProof/>
            <w:webHidden/>
          </w:rPr>
          <w:t>32</w:t>
        </w:r>
        <w:r>
          <w:rPr>
            <w:noProof/>
            <w:webHidden/>
          </w:rPr>
          <w:fldChar w:fldCharType="end"/>
        </w:r>
        <w:r w:rsidRPr="00215972">
          <w:rPr>
            <w:rStyle w:val="Hipervnculo"/>
            <w:noProof/>
          </w:rPr>
          <w:fldChar w:fldCharType="end"/>
        </w:r>
      </w:ins>
    </w:p>
    <w:p w14:paraId="5F6BB4DF" w14:textId="406B8707" w:rsidR="00257E99" w:rsidRDefault="00257E99">
      <w:pPr>
        <w:pStyle w:val="Tabladeilustraciones"/>
        <w:tabs>
          <w:tab w:val="right" w:leader="dot" w:pos="8494"/>
        </w:tabs>
        <w:rPr>
          <w:ins w:id="1087" w:author="JORGE CONTRERAS ORTIZ" w:date="2021-09-05T19:17:00Z"/>
          <w:rFonts w:asciiTheme="minorHAnsi" w:eastAsiaTheme="minorEastAsia" w:hAnsiTheme="minorHAnsi" w:cstheme="minorBidi"/>
          <w:noProof/>
          <w:lang w:eastAsia="es-ES"/>
        </w:rPr>
      </w:pPr>
      <w:ins w:id="108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2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1 Pestaña Network</w:t>
        </w:r>
        <w:r>
          <w:rPr>
            <w:noProof/>
            <w:webHidden/>
          </w:rPr>
          <w:tab/>
        </w:r>
        <w:r>
          <w:rPr>
            <w:noProof/>
            <w:webHidden/>
          </w:rPr>
          <w:fldChar w:fldCharType="begin"/>
        </w:r>
        <w:r>
          <w:rPr>
            <w:noProof/>
            <w:webHidden/>
          </w:rPr>
          <w:instrText xml:space="preserve"> PAGEREF _Toc81762029 \h </w:instrText>
        </w:r>
        <w:r>
          <w:rPr>
            <w:noProof/>
            <w:webHidden/>
          </w:rPr>
        </w:r>
      </w:ins>
      <w:r>
        <w:rPr>
          <w:noProof/>
          <w:webHidden/>
        </w:rPr>
        <w:fldChar w:fldCharType="separate"/>
      </w:r>
      <w:ins w:id="1089" w:author="JORGE CONTRERAS ORTIZ" w:date="2021-09-05T19:17:00Z">
        <w:r>
          <w:rPr>
            <w:noProof/>
            <w:webHidden/>
          </w:rPr>
          <w:t>33</w:t>
        </w:r>
        <w:r>
          <w:rPr>
            <w:noProof/>
            <w:webHidden/>
          </w:rPr>
          <w:fldChar w:fldCharType="end"/>
        </w:r>
        <w:r w:rsidRPr="00215972">
          <w:rPr>
            <w:rStyle w:val="Hipervnculo"/>
            <w:noProof/>
          </w:rPr>
          <w:fldChar w:fldCharType="end"/>
        </w:r>
      </w:ins>
    </w:p>
    <w:p w14:paraId="4206AD59" w14:textId="3D1BB198" w:rsidR="00257E99" w:rsidRDefault="00257E99">
      <w:pPr>
        <w:pStyle w:val="Tabladeilustraciones"/>
        <w:tabs>
          <w:tab w:val="right" w:leader="dot" w:pos="8494"/>
        </w:tabs>
        <w:rPr>
          <w:ins w:id="1090" w:author="JORGE CONTRERAS ORTIZ" w:date="2021-09-05T19:17:00Z"/>
          <w:rFonts w:asciiTheme="minorHAnsi" w:eastAsiaTheme="minorEastAsia" w:hAnsiTheme="minorHAnsi" w:cstheme="minorBidi"/>
          <w:noProof/>
          <w:lang w:eastAsia="es-ES"/>
        </w:rPr>
      </w:pPr>
      <w:ins w:id="109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2 Actualización KiBRA</w:t>
        </w:r>
        <w:r>
          <w:rPr>
            <w:noProof/>
            <w:webHidden/>
          </w:rPr>
          <w:tab/>
        </w:r>
        <w:r>
          <w:rPr>
            <w:noProof/>
            <w:webHidden/>
          </w:rPr>
          <w:fldChar w:fldCharType="begin"/>
        </w:r>
        <w:r>
          <w:rPr>
            <w:noProof/>
            <w:webHidden/>
          </w:rPr>
          <w:instrText xml:space="preserve"> PAGEREF _Toc81762030 \h </w:instrText>
        </w:r>
        <w:r>
          <w:rPr>
            <w:noProof/>
            <w:webHidden/>
          </w:rPr>
        </w:r>
      </w:ins>
      <w:r>
        <w:rPr>
          <w:noProof/>
          <w:webHidden/>
        </w:rPr>
        <w:fldChar w:fldCharType="separate"/>
      </w:r>
      <w:ins w:id="1092" w:author="JORGE CONTRERAS ORTIZ" w:date="2021-09-05T19:17:00Z">
        <w:r>
          <w:rPr>
            <w:noProof/>
            <w:webHidden/>
          </w:rPr>
          <w:t>34</w:t>
        </w:r>
        <w:r>
          <w:rPr>
            <w:noProof/>
            <w:webHidden/>
          </w:rPr>
          <w:fldChar w:fldCharType="end"/>
        </w:r>
        <w:r w:rsidRPr="00215972">
          <w:rPr>
            <w:rStyle w:val="Hipervnculo"/>
            <w:noProof/>
          </w:rPr>
          <w:fldChar w:fldCharType="end"/>
        </w:r>
      </w:ins>
    </w:p>
    <w:p w14:paraId="1534FD1C" w14:textId="53F3646C" w:rsidR="00257E99" w:rsidRDefault="00257E99">
      <w:pPr>
        <w:pStyle w:val="Tabladeilustraciones"/>
        <w:tabs>
          <w:tab w:val="right" w:leader="dot" w:pos="8494"/>
        </w:tabs>
        <w:rPr>
          <w:ins w:id="1093" w:author="JORGE CONTRERAS ORTIZ" w:date="2021-09-05T19:17:00Z"/>
          <w:rFonts w:asciiTheme="minorHAnsi" w:eastAsiaTheme="minorEastAsia" w:hAnsiTheme="minorHAnsi" w:cstheme="minorBidi"/>
          <w:noProof/>
          <w:lang w:eastAsia="es-ES"/>
        </w:rPr>
      </w:pPr>
      <w:ins w:id="109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3 Pestaña Settings</w:t>
        </w:r>
        <w:r>
          <w:rPr>
            <w:noProof/>
            <w:webHidden/>
          </w:rPr>
          <w:tab/>
        </w:r>
        <w:r>
          <w:rPr>
            <w:noProof/>
            <w:webHidden/>
          </w:rPr>
          <w:fldChar w:fldCharType="begin"/>
        </w:r>
        <w:r>
          <w:rPr>
            <w:noProof/>
            <w:webHidden/>
          </w:rPr>
          <w:instrText xml:space="preserve"> PAGEREF _Toc81762031 \h </w:instrText>
        </w:r>
        <w:r>
          <w:rPr>
            <w:noProof/>
            <w:webHidden/>
          </w:rPr>
        </w:r>
      </w:ins>
      <w:r>
        <w:rPr>
          <w:noProof/>
          <w:webHidden/>
        </w:rPr>
        <w:fldChar w:fldCharType="separate"/>
      </w:r>
      <w:ins w:id="1095" w:author="JORGE CONTRERAS ORTIZ" w:date="2021-09-05T19:17:00Z">
        <w:r>
          <w:rPr>
            <w:noProof/>
            <w:webHidden/>
          </w:rPr>
          <w:t>35</w:t>
        </w:r>
        <w:r>
          <w:rPr>
            <w:noProof/>
            <w:webHidden/>
          </w:rPr>
          <w:fldChar w:fldCharType="end"/>
        </w:r>
        <w:r w:rsidRPr="00215972">
          <w:rPr>
            <w:rStyle w:val="Hipervnculo"/>
            <w:noProof/>
          </w:rPr>
          <w:fldChar w:fldCharType="end"/>
        </w:r>
      </w:ins>
    </w:p>
    <w:p w14:paraId="2CDEE37B" w14:textId="60B893F7" w:rsidR="00257E99" w:rsidRDefault="00257E99">
      <w:pPr>
        <w:pStyle w:val="Tabladeilustraciones"/>
        <w:tabs>
          <w:tab w:val="right" w:leader="dot" w:pos="8494"/>
        </w:tabs>
        <w:rPr>
          <w:ins w:id="1096" w:author="JORGE CONTRERAS ORTIZ" w:date="2021-09-05T19:17:00Z"/>
          <w:rFonts w:asciiTheme="minorHAnsi" w:eastAsiaTheme="minorEastAsia" w:hAnsiTheme="minorHAnsi" w:cstheme="minorBidi"/>
          <w:noProof/>
          <w:lang w:eastAsia="es-ES"/>
        </w:rPr>
      </w:pPr>
      <w:ins w:id="109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F:\\Jorge\\UPM\\master\\TFM\\Documentos\\TFM_V2.docx" \l "_Toc8176203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762032 \h </w:instrText>
        </w:r>
        <w:r>
          <w:rPr>
            <w:noProof/>
            <w:webHidden/>
          </w:rPr>
        </w:r>
      </w:ins>
      <w:r>
        <w:rPr>
          <w:noProof/>
          <w:webHidden/>
        </w:rPr>
        <w:fldChar w:fldCharType="separate"/>
      </w:r>
      <w:ins w:id="1098" w:author="JORGE CONTRERAS ORTIZ" w:date="2021-09-05T19:17:00Z">
        <w:r>
          <w:rPr>
            <w:noProof/>
            <w:webHidden/>
          </w:rPr>
          <w:t>36</w:t>
        </w:r>
        <w:r>
          <w:rPr>
            <w:noProof/>
            <w:webHidden/>
          </w:rPr>
          <w:fldChar w:fldCharType="end"/>
        </w:r>
        <w:r w:rsidRPr="00215972">
          <w:rPr>
            <w:rStyle w:val="Hipervnculo"/>
            <w:noProof/>
          </w:rPr>
          <w:fldChar w:fldCharType="end"/>
        </w:r>
      </w:ins>
    </w:p>
    <w:p w14:paraId="7DC9A405" w14:textId="7C8576CD" w:rsidR="00257E99" w:rsidRDefault="00257E99">
      <w:pPr>
        <w:pStyle w:val="Tabladeilustraciones"/>
        <w:tabs>
          <w:tab w:val="right" w:leader="dot" w:pos="8494"/>
        </w:tabs>
        <w:rPr>
          <w:ins w:id="1099" w:author="JORGE CONTRERAS ORTIZ" w:date="2021-09-05T19:17:00Z"/>
          <w:rFonts w:asciiTheme="minorHAnsi" w:eastAsiaTheme="minorEastAsia" w:hAnsiTheme="minorHAnsi" w:cstheme="minorBidi"/>
          <w:noProof/>
          <w:lang w:eastAsia="es-ES"/>
        </w:rPr>
      </w:pPr>
      <w:ins w:id="110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F:\\Jorge\\UPM\\master\\TFM\\Documentos\\TFM_V2.docx" \l "_Toc8176203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762033 \h </w:instrText>
        </w:r>
        <w:r>
          <w:rPr>
            <w:noProof/>
            <w:webHidden/>
          </w:rPr>
        </w:r>
      </w:ins>
      <w:r>
        <w:rPr>
          <w:noProof/>
          <w:webHidden/>
        </w:rPr>
        <w:fldChar w:fldCharType="separate"/>
      </w:r>
      <w:ins w:id="1101" w:author="JORGE CONTRERAS ORTIZ" w:date="2021-09-05T19:17:00Z">
        <w:r>
          <w:rPr>
            <w:noProof/>
            <w:webHidden/>
          </w:rPr>
          <w:t>36</w:t>
        </w:r>
        <w:r>
          <w:rPr>
            <w:noProof/>
            <w:webHidden/>
          </w:rPr>
          <w:fldChar w:fldCharType="end"/>
        </w:r>
        <w:r w:rsidRPr="00215972">
          <w:rPr>
            <w:rStyle w:val="Hipervnculo"/>
            <w:noProof/>
          </w:rPr>
          <w:fldChar w:fldCharType="end"/>
        </w:r>
      </w:ins>
    </w:p>
    <w:p w14:paraId="3BA658D1" w14:textId="49C3E971" w:rsidR="00257E99" w:rsidRDefault="00257E99">
      <w:pPr>
        <w:pStyle w:val="Tabladeilustraciones"/>
        <w:tabs>
          <w:tab w:val="right" w:leader="dot" w:pos="8494"/>
        </w:tabs>
        <w:rPr>
          <w:ins w:id="1102" w:author="JORGE CONTRERAS ORTIZ" w:date="2021-09-05T19:17:00Z"/>
          <w:rFonts w:asciiTheme="minorHAnsi" w:eastAsiaTheme="minorEastAsia" w:hAnsiTheme="minorHAnsi" w:cstheme="minorBidi"/>
          <w:noProof/>
          <w:lang w:eastAsia="es-ES"/>
        </w:rPr>
      </w:pPr>
      <w:ins w:id="110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6 Configuración Prefijo de Red</w:t>
        </w:r>
        <w:r>
          <w:rPr>
            <w:noProof/>
            <w:webHidden/>
          </w:rPr>
          <w:tab/>
        </w:r>
        <w:r>
          <w:rPr>
            <w:noProof/>
            <w:webHidden/>
          </w:rPr>
          <w:fldChar w:fldCharType="begin"/>
        </w:r>
        <w:r>
          <w:rPr>
            <w:noProof/>
            <w:webHidden/>
          </w:rPr>
          <w:instrText xml:space="preserve"> PAGEREF _Toc81762034 \h </w:instrText>
        </w:r>
        <w:r>
          <w:rPr>
            <w:noProof/>
            <w:webHidden/>
          </w:rPr>
        </w:r>
      </w:ins>
      <w:r>
        <w:rPr>
          <w:noProof/>
          <w:webHidden/>
        </w:rPr>
        <w:fldChar w:fldCharType="separate"/>
      </w:r>
      <w:ins w:id="1104" w:author="JORGE CONTRERAS ORTIZ" w:date="2021-09-05T19:17:00Z">
        <w:r>
          <w:rPr>
            <w:noProof/>
            <w:webHidden/>
          </w:rPr>
          <w:t>37</w:t>
        </w:r>
        <w:r>
          <w:rPr>
            <w:noProof/>
            <w:webHidden/>
          </w:rPr>
          <w:fldChar w:fldCharType="end"/>
        </w:r>
        <w:r w:rsidRPr="00215972">
          <w:rPr>
            <w:rStyle w:val="Hipervnculo"/>
            <w:noProof/>
          </w:rPr>
          <w:fldChar w:fldCharType="end"/>
        </w:r>
      </w:ins>
    </w:p>
    <w:p w14:paraId="77AA0D49" w14:textId="5C1843DD" w:rsidR="00257E99" w:rsidRDefault="00257E99">
      <w:pPr>
        <w:pStyle w:val="Tabladeilustraciones"/>
        <w:tabs>
          <w:tab w:val="right" w:leader="dot" w:pos="8494"/>
        </w:tabs>
        <w:rPr>
          <w:ins w:id="1105" w:author="JORGE CONTRERAS ORTIZ" w:date="2021-09-05T19:17:00Z"/>
          <w:rFonts w:asciiTheme="minorHAnsi" w:eastAsiaTheme="minorEastAsia" w:hAnsiTheme="minorHAnsi" w:cstheme="minorBidi"/>
          <w:noProof/>
          <w:lang w:eastAsia="es-ES"/>
        </w:rPr>
      </w:pPr>
      <w:ins w:id="110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762035 \h </w:instrText>
        </w:r>
        <w:r>
          <w:rPr>
            <w:noProof/>
            <w:webHidden/>
          </w:rPr>
        </w:r>
      </w:ins>
      <w:r>
        <w:rPr>
          <w:noProof/>
          <w:webHidden/>
        </w:rPr>
        <w:fldChar w:fldCharType="separate"/>
      </w:r>
      <w:ins w:id="1107" w:author="JORGE CONTRERAS ORTIZ" w:date="2021-09-05T19:17:00Z">
        <w:r>
          <w:rPr>
            <w:noProof/>
            <w:webHidden/>
          </w:rPr>
          <w:t>38</w:t>
        </w:r>
        <w:r>
          <w:rPr>
            <w:noProof/>
            <w:webHidden/>
          </w:rPr>
          <w:fldChar w:fldCharType="end"/>
        </w:r>
        <w:r w:rsidRPr="00215972">
          <w:rPr>
            <w:rStyle w:val="Hipervnculo"/>
            <w:noProof/>
          </w:rPr>
          <w:fldChar w:fldCharType="end"/>
        </w:r>
      </w:ins>
    </w:p>
    <w:p w14:paraId="51CC8EAC" w14:textId="798B8344" w:rsidR="00257E99" w:rsidRDefault="00257E99">
      <w:pPr>
        <w:pStyle w:val="Tabladeilustraciones"/>
        <w:tabs>
          <w:tab w:val="right" w:leader="dot" w:pos="8494"/>
        </w:tabs>
        <w:rPr>
          <w:ins w:id="1108" w:author="JORGE CONTRERAS ORTIZ" w:date="2021-09-05T19:17:00Z"/>
          <w:rFonts w:asciiTheme="minorHAnsi" w:eastAsiaTheme="minorEastAsia" w:hAnsiTheme="minorHAnsi" w:cstheme="minorBidi"/>
          <w:noProof/>
          <w:lang w:eastAsia="es-ES"/>
        </w:rPr>
      </w:pPr>
      <w:ins w:id="110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762036 \h </w:instrText>
        </w:r>
        <w:r>
          <w:rPr>
            <w:noProof/>
            <w:webHidden/>
          </w:rPr>
        </w:r>
      </w:ins>
      <w:r>
        <w:rPr>
          <w:noProof/>
          <w:webHidden/>
        </w:rPr>
        <w:fldChar w:fldCharType="separate"/>
      </w:r>
      <w:ins w:id="1110" w:author="JORGE CONTRERAS ORTIZ" w:date="2021-09-05T19:17:00Z">
        <w:r>
          <w:rPr>
            <w:noProof/>
            <w:webHidden/>
          </w:rPr>
          <w:t>39</w:t>
        </w:r>
        <w:r>
          <w:rPr>
            <w:noProof/>
            <w:webHidden/>
          </w:rPr>
          <w:fldChar w:fldCharType="end"/>
        </w:r>
        <w:r w:rsidRPr="00215972">
          <w:rPr>
            <w:rStyle w:val="Hipervnculo"/>
            <w:noProof/>
          </w:rPr>
          <w:fldChar w:fldCharType="end"/>
        </w:r>
      </w:ins>
    </w:p>
    <w:p w14:paraId="2F8A3EB7" w14:textId="6923690B" w:rsidR="00257E99" w:rsidRDefault="00257E99">
      <w:pPr>
        <w:pStyle w:val="Tabladeilustraciones"/>
        <w:tabs>
          <w:tab w:val="right" w:leader="dot" w:pos="8494"/>
        </w:tabs>
        <w:rPr>
          <w:ins w:id="1111" w:author="JORGE CONTRERAS ORTIZ" w:date="2021-09-05T19:17:00Z"/>
          <w:rFonts w:asciiTheme="minorHAnsi" w:eastAsiaTheme="minorEastAsia" w:hAnsiTheme="minorHAnsi" w:cstheme="minorBidi"/>
          <w:noProof/>
          <w:lang w:eastAsia="es-ES"/>
        </w:rPr>
      </w:pPr>
      <w:ins w:id="111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762037 \h </w:instrText>
        </w:r>
        <w:r>
          <w:rPr>
            <w:noProof/>
            <w:webHidden/>
          </w:rPr>
        </w:r>
      </w:ins>
      <w:r>
        <w:rPr>
          <w:noProof/>
          <w:webHidden/>
        </w:rPr>
        <w:fldChar w:fldCharType="separate"/>
      </w:r>
      <w:ins w:id="1113" w:author="JORGE CONTRERAS ORTIZ" w:date="2021-09-05T19:17:00Z">
        <w:r>
          <w:rPr>
            <w:noProof/>
            <w:webHidden/>
          </w:rPr>
          <w:t>40</w:t>
        </w:r>
        <w:r>
          <w:rPr>
            <w:noProof/>
            <w:webHidden/>
          </w:rPr>
          <w:fldChar w:fldCharType="end"/>
        </w:r>
        <w:r w:rsidRPr="00215972">
          <w:rPr>
            <w:rStyle w:val="Hipervnculo"/>
            <w:noProof/>
          </w:rPr>
          <w:fldChar w:fldCharType="end"/>
        </w:r>
      </w:ins>
    </w:p>
    <w:p w14:paraId="6594D156" w14:textId="150F4E67" w:rsidR="00257E99" w:rsidRDefault="00257E99">
      <w:pPr>
        <w:pStyle w:val="Tabladeilustraciones"/>
        <w:tabs>
          <w:tab w:val="right" w:leader="dot" w:pos="8494"/>
        </w:tabs>
        <w:rPr>
          <w:ins w:id="1114" w:author="JORGE CONTRERAS ORTIZ" w:date="2021-09-05T19:17:00Z"/>
          <w:rFonts w:asciiTheme="minorHAnsi" w:eastAsiaTheme="minorEastAsia" w:hAnsiTheme="minorHAnsi" w:cstheme="minorBidi"/>
          <w:noProof/>
          <w:lang w:eastAsia="es-ES"/>
        </w:rPr>
      </w:pPr>
      <w:ins w:id="111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762038 \h </w:instrText>
        </w:r>
        <w:r>
          <w:rPr>
            <w:noProof/>
            <w:webHidden/>
          </w:rPr>
        </w:r>
      </w:ins>
      <w:r>
        <w:rPr>
          <w:noProof/>
          <w:webHidden/>
        </w:rPr>
        <w:fldChar w:fldCharType="separate"/>
      </w:r>
      <w:ins w:id="1116" w:author="JORGE CONTRERAS ORTIZ" w:date="2021-09-05T19:17:00Z">
        <w:r>
          <w:rPr>
            <w:noProof/>
            <w:webHidden/>
          </w:rPr>
          <w:t>41</w:t>
        </w:r>
        <w:r>
          <w:rPr>
            <w:noProof/>
            <w:webHidden/>
          </w:rPr>
          <w:fldChar w:fldCharType="end"/>
        </w:r>
        <w:r w:rsidRPr="00215972">
          <w:rPr>
            <w:rStyle w:val="Hipervnculo"/>
            <w:noProof/>
          </w:rPr>
          <w:fldChar w:fldCharType="end"/>
        </w:r>
      </w:ins>
    </w:p>
    <w:p w14:paraId="192FCECC" w14:textId="242A349D" w:rsidR="00257E99" w:rsidRDefault="00257E99">
      <w:pPr>
        <w:pStyle w:val="Tabladeilustraciones"/>
        <w:tabs>
          <w:tab w:val="right" w:leader="dot" w:pos="8494"/>
        </w:tabs>
        <w:rPr>
          <w:ins w:id="1117" w:author="JORGE CONTRERAS ORTIZ" w:date="2021-09-05T19:17:00Z"/>
          <w:rFonts w:asciiTheme="minorHAnsi" w:eastAsiaTheme="minorEastAsia" w:hAnsiTheme="minorHAnsi" w:cstheme="minorBidi"/>
          <w:noProof/>
          <w:lang w:eastAsia="es-ES"/>
        </w:rPr>
      </w:pPr>
      <w:ins w:id="111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3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1 Servidor Backbone Router</w:t>
        </w:r>
        <w:r>
          <w:rPr>
            <w:noProof/>
            <w:webHidden/>
          </w:rPr>
          <w:tab/>
        </w:r>
        <w:r>
          <w:rPr>
            <w:noProof/>
            <w:webHidden/>
          </w:rPr>
          <w:fldChar w:fldCharType="begin"/>
        </w:r>
        <w:r>
          <w:rPr>
            <w:noProof/>
            <w:webHidden/>
          </w:rPr>
          <w:instrText xml:space="preserve"> PAGEREF _Toc81762039 \h </w:instrText>
        </w:r>
        <w:r>
          <w:rPr>
            <w:noProof/>
            <w:webHidden/>
          </w:rPr>
        </w:r>
      </w:ins>
      <w:r>
        <w:rPr>
          <w:noProof/>
          <w:webHidden/>
        </w:rPr>
        <w:fldChar w:fldCharType="separate"/>
      </w:r>
      <w:ins w:id="1119" w:author="JORGE CONTRERAS ORTIZ" w:date="2021-09-05T19:17:00Z">
        <w:r>
          <w:rPr>
            <w:noProof/>
            <w:webHidden/>
          </w:rPr>
          <w:t>42</w:t>
        </w:r>
        <w:r>
          <w:rPr>
            <w:noProof/>
            <w:webHidden/>
          </w:rPr>
          <w:fldChar w:fldCharType="end"/>
        </w:r>
        <w:r w:rsidRPr="00215972">
          <w:rPr>
            <w:rStyle w:val="Hipervnculo"/>
            <w:noProof/>
          </w:rPr>
          <w:fldChar w:fldCharType="end"/>
        </w:r>
      </w:ins>
    </w:p>
    <w:p w14:paraId="5A1D39EE" w14:textId="274DF007" w:rsidR="00257E99" w:rsidRDefault="00257E99">
      <w:pPr>
        <w:pStyle w:val="Tabladeilustraciones"/>
        <w:tabs>
          <w:tab w:val="right" w:leader="dot" w:pos="8494"/>
        </w:tabs>
        <w:rPr>
          <w:ins w:id="1120" w:author="JORGE CONTRERAS ORTIZ" w:date="2021-09-05T19:17:00Z"/>
          <w:rFonts w:asciiTheme="minorHAnsi" w:eastAsiaTheme="minorEastAsia" w:hAnsiTheme="minorHAnsi" w:cstheme="minorBidi"/>
          <w:noProof/>
          <w:lang w:eastAsia="es-ES"/>
        </w:rPr>
      </w:pPr>
      <w:ins w:id="112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2 Servicio DHCP</w:t>
        </w:r>
        <w:r>
          <w:rPr>
            <w:noProof/>
            <w:webHidden/>
          </w:rPr>
          <w:tab/>
        </w:r>
        <w:r>
          <w:rPr>
            <w:noProof/>
            <w:webHidden/>
          </w:rPr>
          <w:fldChar w:fldCharType="begin"/>
        </w:r>
        <w:r>
          <w:rPr>
            <w:noProof/>
            <w:webHidden/>
          </w:rPr>
          <w:instrText xml:space="preserve"> PAGEREF _Toc81762040 \h </w:instrText>
        </w:r>
        <w:r>
          <w:rPr>
            <w:noProof/>
            <w:webHidden/>
          </w:rPr>
        </w:r>
      </w:ins>
      <w:r>
        <w:rPr>
          <w:noProof/>
          <w:webHidden/>
        </w:rPr>
        <w:fldChar w:fldCharType="separate"/>
      </w:r>
      <w:ins w:id="1122" w:author="JORGE CONTRERAS ORTIZ" w:date="2021-09-05T19:17:00Z">
        <w:r>
          <w:rPr>
            <w:noProof/>
            <w:webHidden/>
          </w:rPr>
          <w:t>43</w:t>
        </w:r>
        <w:r>
          <w:rPr>
            <w:noProof/>
            <w:webHidden/>
          </w:rPr>
          <w:fldChar w:fldCharType="end"/>
        </w:r>
        <w:r w:rsidRPr="00215972">
          <w:rPr>
            <w:rStyle w:val="Hipervnculo"/>
            <w:noProof/>
          </w:rPr>
          <w:fldChar w:fldCharType="end"/>
        </w:r>
      </w:ins>
    </w:p>
    <w:p w14:paraId="2E4446CA" w14:textId="6F9ED220" w:rsidR="00257E99" w:rsidRDefault="00257E99">
      <w:pPr>
        <w:pStyle w:val="Tabladeilustraciones"/>
        <w:tabs>
          <w:tab w:val="right" w:leader="dot" w:pos="8494"/>
        </w:tabs>
        <w:rPr>
          <w:ins w:id="1123" w:author="JORGE CONTRERAS ORTIZ" w:date="2021-09-05T19:17:00Z"/>
          <w:rFonts w:asciiTheme="minorHAnsi" w:eastAsiaTheme="minorEastAsia" w:hAnsiTheme="minorHAnsi" w:cstheme="minorBidi"/>
          <w:noProof/>
          <w:lang w:eastAsia="es-ES"/>
        </w:rPr>
      </w:pPr>
      <w:ins w:id="112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3 Servicio NAT64</w:t>
        </w:r>
        <w:r>
          <w:rPr>
            <w:noProof/>
            <w:webHidden/>
          </w:rPr>
          <w:tab/>
        </w:r>
        <w:r>
          <w:rPr>
            <w:noProof/>
            <w:webHidden/>
          </w:rPr>
          <w:fldChar w:fldCharType="begin"/>
        </w:r>
        <w:r>
          <w:rPr>
            <w:noProof/>
            <w:webHidden/>
          </w:rPr>
          <w:instrText xml:space="preserve"> PAGEREF _Toc81762041 \h </w:instrText>
        </w:r>
        <w:r>
          <w:rPr>
            <w:noProof/>
            <w:webHidden/>
          </w:rPr>
        </w:r>
      </w:ins>
      <w:r>
        <w:rPr>
          <w:noProof/>
          <w:webHidden/>
        </w:rPr>
        <w:fldChar w:fldCharType="separate"/>
      </w:r>
      <w:ins w:id="1125" w:author="JORGE CONTRERAS ORTIZ" w:date="2021-09-05T19:17:00Z">
        <w:r>
          <w:rPr>
            <w:noProof/>
            <w:webHidden/>
          </w:rPr>
          <w:t>44</w:t>
        </w:r>
        <w:r>
          <w:rPr>
            <w:noProof/>
            <w:webHidden/>
          </w:rPr>
          <w:fldChar w:fldCharType="end"/>
        </w:r>
        <w:r w:rsidRPr="00215972">
          <w:rPr>
            <w:rStyle w:val="Hipervnculo"/>
            <w:noProof/>
          </w:rPr>
          <w:fldChar w:fldCharType="end"/>
        </w:r>
      </w:ins>
    </w:p>
    <w:p w14:paraId="0C5C795F" w14:textId="398AD257" w:rsidR="00257E99" w:rsidRDefault="00257E99">
      <w:pPr>
        <w:pStyle w:val="Tabladeilustraciones"/>
        <w:tabs>
          <w:tab w:val="right" w:leader="dot" w:pos="8494"/>
        </w:tabs>
        <w:rPr>
          <w:ins w:id="1126" w:author="JORGE CONTRERAS ORTIZ" w:date="2021-09-05T19:17:00Z"/>
          <w:rFonts w:asciiTheme="minorHAnsi" w:eastAsiaTheme="minorEastAsia" w:hAnsiTheme="minorHAnsi" w:cstheme="minorBidi"/>
          <w:noProof/>
          <w:lang w:eastAsia="es-ES"/>
        </w:rPr>
      </w:pPr>
      <w:ins w:id="112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4 Servicio Commissioner</w:t>
        </w:r>
        <w:r>
          <w:rPr>
            <w:noProof/>
            <w:webHidden/>
          </w:rPr>
          <w:tab/>
        </w:r>
        <w:r>
          <w:rPr>
            <w:noProof/>
            <w:webHidden/>
          </w:rPr>
          <w:fldChar w:fldCharType="begin"/>
        </w:r>
        <w:r>
          <w:rPr>
            <w:noProof/>
            <w:webHidden/>
          </w:rPr>
          <w:instrText xml:space="preserve"> PAGEREF _Toc81762042 \h </w:instrText>
        </w:r>
        <w:r>
          <w:rPr>
            <w:noProof/>
            <w:webHidden/>
          </w:rPr>
        </w:r>
      </w:ins>
      <w:r>
        <w:rPr>
          <w:noProof/>
          <w:webHidden/>
        </w:rPr>
        <w:fldChar w:fldCharType="separate"/>
      </w:r>
      <w:ins w:id="1128" w:author="JORGE CONTRERAS ORTIZ" w:date="2021-09-05T19:17:00Z">
        <w:r>
          <w:rPr>
            <w:noProof/>
            <w:webHidden/>
          </w:rPr>
          <w:t>45</w:t>
        </w:r>
        <w:r>
          <w:rPr>
            <w:noProof/>
            <w:webHidden/>
          </w:rPr>
          <w:fldChar w:fldCharType="end"/>
        </w:r>
        <w:r w:rsidRPr="00215972">
          <w:rPr>
            <w:rStyle w:val="Hipervnculo"/>
            <w:noProof/>
          </w:rPr>
          <w:fldChar w:fldCharType="end"/>
        </w:r>
      </w:ins>
    </w:p>
    <w:p w14:paraId="52A8D7A6" w14:textId="4A113293" w:rsidR="00257E99" w:rsidRDefault="00257E99">
      <w:pPr>
        <w:pStyle w:val="Tabladeilustraciones"/>
        <w:tabs>
          <w:tab w:val="right" w:leader="dot" w:pos="8494"/>
        </w:tabs>
        <w:rPr>
          <w:ins w:id="1129" w:author="JORGE CONTRERAS ORTIZ" w:date="2021-09-05T19:17:00Z"/>
          <w:rFonts w:asciiTheme="minorHAnsi" w:eastAsiaTheme="minorEastAsia" w:hAnsiTheme="minorHAnsi" w:cstheme="minorBidi"/>
          <w:noProof/>
          <w:lang w:eastAsia="es-ES"/>
        </w:rPr>
      </w:pPr>
      <w:ins w:id="113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5 Pestaña Visual Network</w:t>
        </w:r>
        <w:r>
          <w:rPr>
            <w:noProof/>
            <w:webHidden/>
          </w:rPr>
          <w:tab/>
        </w:r>
        <w:r>
          <w:rPr>
            <w:noProof/>
            <w:webHidden/>
          </w:rPr>
          <w:fldChar w:fldCharType="begin"/>
        </w:r>
        <w:r>
          <w:rPr>
            <w:noProof/>
            <w:webHidden/>
          </w:rPr>
          <w:instrText xml:space="preserve"> PAGEREF _Toc81762043 \h </w:instrText>
        </w:r>
        <w:r>
          <w:rPr>
            <w:noProof/>
            <w:webHidden/>
          </w:rPr>
        </w:r>
      </w:ins>
      <w:r>
        <w:rPr>
          <w:noProof/>
          <w:webHidden/>
        </w:rPr>
        <w:fldChar w:fldCharType="separate"/>
      </w:r>
      <w:ins w:id="1131" w:author="JORGE CONTRERAS ORTIZ" w:date="2021-09-05T19:17:00Z">
        <w:r>
          <w:rPr>
            <w:noProof/>
            <w:webHidden/>
          </w:rPr>
          <w:t>46</w:t>
        </w:r>
        <w:r>
          <w:rPr>
            <w:noProof/>
            <w:webHidden/>
          </w:rPr>
          <w:fldChar w:fldCharType="end"/>
        </w:r>
        <w:r w:rsidRPr="00215972">
          <w:rPr>
            <w:rStyle w:val="Hipervnculo"/>
            <w:noProof/>
          </w:rPr>
          <w:fldChar w:fldCharType="end"/>
        </w:r>
      </w:ins>
    </w:p>
    <w:p w14:paraId="3265E69A" w14:textId="10F3C48E" w:rsidR="00257E99" w:rsidRDefault="00257E99">
      <w:pPr>
        <w:pStyle w:val="Tabladeilustraciones"/>
        <w:tabs>
          <w:tab w:val="right" w:leader="dot" w:pos="8494"/>
        </w:tabs>
        <w:rPr>
          <w:ins w:id="1132" w:author="JORGE CONTRERAS ORTIZ" w:date="2021-09-05T19:17:00Z"/>
          <w:rFonts w:asciiTheme="minorHAnsi" w:eastAsiaTheme="minorEastAsia" w:hAnsiTheme="minorHAnsi" w:cstheme="minorBidi"/>
          <w:noProof/>
          <w:lang w:eastAsia="es-ES"/>
        </w:rPr>
      </w:pPr>
      <w:ins w:id="113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6 Pestaña Logs</w:t>
        </w:r>
        <w:r>
          <w:rPr>
            <w:noProof/>
            <w:webHidden/>
          </w:rPr>
          <w:tab/>
        </w:r>
        <w:r>
          <w:rPr>
            <w:noProof/>
            <w:webHidden/>
          </w:rPr>
          <w:fldChar w:fldCharType="begin"/>
        </w:r>
        <w:r>
          <w:rPr>
            <w:noProof/>
            <w:webHidden/>
          </w:rPr>
          <w:instrText xml:space="preserve"> PAGEREF _Toc81762044 \h </w:instrText>
        </w:r>
        <w:r>
          <w:rPr>
            <w:noProof/>
            <w:webHidden/>
          </w:rPr>
        </w:r>
      </w:ins>
      <w:r>
        <w:rPr>
          <w:noProof/>
          <w:webHidden/>
        </w:rPr>
        <w:fldChar w:fldCharType="separate"/>
      </w:r>
      <w:ins w:id="1134" w:author="JORGE CONTRERAS ORTIZ" w:date="2021-09-05T19:17:00Z">
        <w:r>
          <w:rPr>
            <w:noProof/>
            <w:webHidden/>
          </w:rPr>
          <w:t>47</w:t>
        </w:r>
        <w:r>
          <w:rPr>
            <w:noProof/>
            <w:webHidden/>
          </w:rPr>
          <w:fldChar w:fldCharType="end"/>
        </w:r>
        <w:r w:rsidRPr="00215972">
          <w:rPr>
            <w:rStyle w:val="Hipervnculo"/>
            <w:noProof/>
          </w:rPr>
          <w:fldChar w:fldCharType="end"/>
        </w:r>
      </w:ins>
    </w:p>
    <w:p w14:paraId="0A4C7FFC" w14:textId="4CE623C5" w:rsidR="00257E99" w:rsidRDefault="00257E99">
      <w:pPr>
        <w:pStyle w:val="Tabladeilustraciones"/>
        <w:tabs>
          <w:tab w:val="right" w:leader="dot" w:pos="8494"/>
        </w:tabs>
        <w:rPr>
          <w:ins w:id="1135" w:author="JORGE CONTRERAS ORTIZ" w:date="2021-09-05T19:17:00Z"/>
          <w:rFonts w:asciiTheme="minorHAnsi" w:eastAsiaTheme="minorEastAsia" w:hAnsiTheme="minorHAnsi" w:cstheme="minorBidi"/>
          <w:noProof/>
          <w:lang w:eastAsia="es-ES"/>
        </w:rPr>
      </w:pPr>
      <w:ins w:id="113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81762045 \h </w:instrText>
        </w:r>
        <w:r>
          <w:rPr>
            <w:noProof/>
            <w:webHidden/>
          </w:rPr>
        </w:r>
      </w:ins>
      <w:r>
        <w:rPr>
          <w:noProof/>
          <w:webHidden/>
        </w:rPr>
        <w:fldChar w:fldCharType="separate"/>
      </w:r>
      <w:ins w:id="1137" w:author="JORGE CONTRERAS ORTIZ" w:date="2021-09-05T19:17:00Z">
        <w:r>
          <w:rPr>
            <w:noProof/>
            <w:webHidden/>
          </w:rPr>
          <w:t>50</w:t>
        </w:r>
        <w:r>
          <w:rPr>
            <w:noProof/>
            <w:webHidden/>
          </w:rPr>
          <w:fldChar w:fldCharType="end"/>
        </w:r>
        <w:r w:rsidRPr="00215972">
          <w:rPr>
            <w:rStyle w:val="Hipervnculo"/>
            <w:noProof/>
          </w:rPr>
          <w:fldChar w:fldCharType="end"/>
        </w:r>
      </w:ins>
    </w:p>
    <w:p w14:paraId="33D69873" w14:textId="167C715C" w:rsidR="00257E99" w:rsidRDefault="00257E99">
      <w:pPr>
        <w:pStyle w:val="Tabladeilustraciones"/>
        <w:tabs>
          <w:tab w:val="right" w:leader="dot" w:pos="8494"/>
        </w:tabs>
        <w:rPr>
          <w:ins w:id="1138" w:author="JORGE CONTRERAS ORTIZ" w:date="2021-09-05T19:17:00Z"/>
          <w:rFonts w:asciiTheme="minorHAnsi" w:eastAsiaTheme="minorEastAsia" w:hAnsiTheme="minorHAnsi" w:cstheme="minorBidi"/>
          <w:noProof/>
          <w:lang w:eastAsia="es-ES"/>
        </w:rPr>
      </w:pPr>
      <w:ins w:id="113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762046 \h </w:instrText>
        </w:r>
        <w:r>
          <w:rPr>
            <w:noProof/>
            <w:webHidden/>
          </w:rPr>
        </w:r>
      </w:ins>
      <w:r>
        <w:rPr>
          <w:noProof/>
          <w:webHidden/>
        </w:rPr>
        <w:fldChar w:fldCharType="separate"/>
      </w:r>
      <w:ins w:id="1140" w:author="JORGE CONTRERAS ORTIZ" w:date="2021-09-05T19:17:00Z">
        <w:r>
          <w:rPr>
            <w:noProof/>
            <w:webHidden/>
          </w:rPr>
          <w:t>51</w:t>
        </w:r>
        <w:r>
          <w:rPr>
            <w:noProof/>
            <w:webHidden/>
          </w:rPr>
          <w:fldChar w:fldCharType="end"/>
        </w:r>
        <w:r w:rsidRPr="00215972">
          <w:rPr>
            <w:rStyle w:val="Hipervnculo"/>
            <w:noProof/>
          </w:rPr>
          <w:fldChar w:fldCharType="end"/>
        </w:r>
      </w:ins>
    </w:p>
    <w:p w14:paraId="4AA34C91" w14:textId="5C72B381" w:rsidR="00257E99" w:rsidRDefault="00257E99">
      <w:pPr>
        <w:pStyle w:val="Tabladeilustraciones"/>
        <w:tabs>
          <w:tab w:val="right" w:leader="dot" w:pos="8494"/>
        </w:tabs>
        <w:rPr>
          <w:ins w:id="1141" w:author="JORGE CONTRERAS ORTIZ" w:date="2021-09-05T19:17:00Z"/>
          <w:rFonts w:asciiTheme="minorHAnsi" w:eastAsiaTheme="minorEastAsia" w:hAnsiTheme="minorHAnsi" w:cstheme="minorBidi"/>
          <w:noProof/>
          <w:lang w:eastAsia="es-ES"/>
        </w:rPr>
      </w:pPr>
      <w:ins w:id="114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762047 \h </w:instrText>
        </w:r>
        <w:r>
          <w:rPr>
            <w:noProof/>
            <w:webHidden/>
          </w:rPr>
        </w:r>
      </w:ins>
      <w:r>
        <w:rPr>
          <w:noProof/>
          <w:webHidden/>
        </w:rPr>
        <w:fldChar w:fldCharType="separate"/>
      </w:r>
      <w:ins w:id="1143" w:author="JORGE CONTRERAS ORTIZ" w:date="2021-09-05T19:17:00Z">
        <w:r>
          <w:rPr>
            <w:noProof/>
            <w:webHidden/>
          </w:rPr>
          <w:t>52</w:t>
        </w:r>
        <w:r>
          <w:rPr>
            <w:noProof/>
            <w:webHidden/>
          </w:rPr>
          <w:fldChar w:fldCharType="end"/>
        </w:r>
        <w:r w:rsidRPr="00215972">
          <w:rPr>
            <w:rStyle w:val="Hipervnculo"/>
            <w:noProof/>
          </w:rPr>
          <w:fldChar w:fldCharType="end"/>
        </w:r>
      </w:ins>
    </w:p>
    <w:p w14:paraId="75BD39E1" w14:textId="0904F55A" w:rsidR="00257E99" w:rsidRDefault="00257E99">
      <w:pPr>
        <w:pStyle w:val="Tabladeilustraciones"/>
        <w:tabs>
          <w:tab w:val="right" w:leader="dot" w:pos="8494"/>
        </w:tabs>
        <w:rPr>
          <w:ins w:id="1144" w:author="JORGE CONTRERAS ORTIZ" w:date="2021-09-05T19:17:00Z"/>
          <w:rFonts w:asciiTheme="minorHAnsi" w:eastAsiaTheme="minorEastAsia" w:hAnsiTheme="minorHAnsi" w:cstheme="minorBidi"/>
          <w:noProof/>
          <w:lang w:eastAsia="es-ES"/>
        </w:rPr>
      </w:pPr>
      <w:ins w:id="114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762048 \h </w:instrText>
        </w:r>
        <w:r>
          <w:rPr>
            <w:noProof/>
            <w:webHidden/>
          </w:rPr>
        </w:r>
      </w:ins>
      <w:r>
        <w:rPr>
          <w:noProof/>
          <w:webHidden/>
        </w:rPr>
        <w:fldChar w:fldCharType="separate"/>
      </w:r>
      <w:ins w:id="1146" w:author="JORGE CONTRERAS ORTIZ" w:date="2021-09-05T19:17:00Z">
        <w:r>
          <w:rPr>
            <w:noProof/>
            <w:webHidden/>
          </w:rPr>
          <w:t>52</w:t>
        </w:r>
        <w:r>
          <w:rPr>
            <w:noProof/>
            <w:webHidden/>
          </w:rPr>
          <w:fldChar w:fldCharType="end"/>
        </w:r>
        <w:r w:rsidRPr="00215972">
          <w:rPr>
            <w:rStyle w:val="Hipervnculo"/>
            <w:noProof/>
          </w:rPr>
          <w:fldChar w:fldCharType="end"/>
        </w:r>
      </w:ins>
    </w:p>
    <w:p w14:paraId="77625975" w14:textId="3DD40C31" w:rsidR="00257E99" w:rsidRDefault="00257E99">
      <w:pPr>
        <w:pStyle w:val="Tabladeilustraciones"/>
        <w:tabs>
          <w:tab w:val="right" w:leader="dot" w:pos="8494"/>
        </w:tabs>
        <w:rPr>
          <w:ins w:id="1147" w:author="JORGE CONTRERAS ORTIZ" w:date="2021-09-05T19:17:00Z"/>
          <w:rFonts w:asciiTheme="minorHAnsi" w:eastAsiaTheme="minorEastAsia" w:hAnsiTheme="minorHAnsi" w:cstheme="minorBidi"/>
          <w:noProof/>
          <w:lang w:eastAsia="es-ES"/>
        </w:rPr>
      </w:pPr>
      <w:ins w:id="114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4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762049 \h </w:instrText>
        </w:r>
        <w:r>
          <w:rPr>
            <w:noProof/>
            <w:webHidden/>
          </w:rPr>
        </w:r>
      </w:ins>
      <w:r>
        <w:rPr>
          <w:noProof/>
          <w:webHidden/>
        </w:rPr>
        <w:fldChar w:fldCharType="separate"/>
      </w:r>
      <w:ins w:id="1149" w:author="JORGE CONTRERAS ORTIZ" w:date="2021-09-05T19:17:00Z">
        <w:r>
          <w:rPr>
            <w:noProof/>
            <w:webHidden/>
          </w:rPr>
          <w:t>53</w:t>
        </w:r>
        <w:r>
          <w:rPr>
            <w:noProof/>
            <w:webHidden/>
          </w:rPr>
          <w:fldChar w:fldCharType="end"/>
        </w:r>
        <w:r w:rsidRPr="00215972">
          <w:rPr>
            <w:rStyle w:val="Hipervnculo"/>
            <w:noProof/>
          </w:rPr>
          <w:fldChar w:fldCharType="end"/>
        </w:r>
      </w:ins>
    </w:p>
    <w:p w14:paraId="130ECCED" w14:textId="1C60362A" w:rsidR="00257E99" w:rsidRDefault="00257E99">
      <w:pPr>
        <w:pStyle w:val="Tabladeilustraciones"/>
        <w:tabs>
          <w:tab w:val="right" w:leader="dot" w:pos="8494"/>
        </w:tabs>
        <w:rPr>
          <w:ins w:id="1150" w:author="JORGE CONTRERAS ORTIZ" w:date="2021-09-05T19:17:00Z"/>
          <w:rFonts w:asciiTheme="minorHAnsi" w:eastAsiaTheme="minorEastAsia" w:hAnsiTheme="minorHAnsi" w:cstheme="minorBidi"/>
          <w:noProof/>
          <w:lang w:eastAsia="es-ES"/>
        </w:rPr>
      </w:pPr>
      <w:ins w:id="115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2 Instalar libusbk con Zadig</w:t>
        </w:r>
        <w:r>
          <w:rPr>
            <w:noProof/>
            <w:webHidden/>
          </w:rPr>
          <w:tab/>
        </w:r>
        <w:r>
          <w:rPr>
            <w:noProof/>
            <w:webHidden/>
          </w:rPr>
          <w:fldChar w:fldCharType="begin"/>
        </w:r>
        <w:r>
          <w:rPr>
            <w:noProof/>
            <w:webHidden/>
          </w:rPr>
          <w:instrText xml:space="preserve"> PAGEREF _Toc81762050 \h </w:instrText>
        </w:r>
        <w:r>
          <w:rPr>
            <w:noProof/>
            <w:webHidden/>
          </w:rPr>
        </w:r>
      </w:ins>
      <w:r>
        <w:rPr>
          <w:noProof/>
          <w:webHidden/>
        </w:rPr>
        <w:fldChar w:fldCharType="separate"/>
      </w:r>
      <w:ins w:id="1152" w:author="JORGE CONTRERAS ORTIZ" w:date="2021-09-05T19:17:00Z">
        <w:r>
          <w:rPr>
            <w:noProof/>
            <w:webHidden/>
          </w:rPr>
          <w:t>56</w:t>
        </w:r>
        <w:r>
          <w:rPr>
            <w:noProof/>
            <w:webHidden/>
          </w:rPr>
          <w:fldChar w:fldCharType="end"/>
        </w:r>
        <w:r w:rsidRPr="00215972">
          <w:rPr>
            <w:rStyle w:val="Hipervnculo"/>
            <w:noProof/>
          </w:rPr>
          <w:fldChar w:fldCharType="end"/>
        </w:r>
      </w:ins>
    </w:p>
    <w:p w14:paraId="39D85778" w14:textId="2B6C0199" w:rsidR="00257E99" w:rsidRDefault="00257E99">
      <w:pPr>
        <w:pStyle w:val="Tabladeilustraciones"/>
        <w:tabs>
          <w:tab w:val="right" w:leader="dot" w:pos="8494"/>
        </w:tabs>
        <w:rPr>
          <w:ins w:id="1153" w:author="JORGE CONTRERAS ORTIZ" w:date="2021-09-05T19:17:00Z"/>
          <w:rFonts w:asciiTheme="minorHAnsi" w:eastAsiaTheme="minorEastAsia" w:hAnsiTheme="minorHAnsi" w:cstheme="minorBidi"/>
          <w:noProof/>
          <w:lang w:eastAsia="es-ES"/>
        </w:rPr>
      </w:pPr>
      <w:ins w:id="115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81762051 \h </w:instrText>
        </w:r>
        <w:r>
          <w:rPr>
            <w:noProof/>
            <w:webHidden/>
          </w:rPr>
        </w:r>
      </w:ins>
      <w:r>
        <w:rPr>
          <w:noProof/>
          <w:webHidden/>
        </w:rPr>
        <w:fldChar w:fldCharType="separate"/>
      </w:r>
      <w:ins w:id="1155" w:author="JORGE CONTRERAS ORTIZ" w:date="2021-09-05T19:17:00Z">
        <w:r>
          <w:rPr>
            <w:noProof/>
            <w:webHidden/>
          </w:rPr>
          <w:t>56</w:t>
        </w:r>
        <w:r>
          <w:rPr>
            <w:noProof/>
            <w:webHidden/>
          </w:rPr>
          <w:fldChar w:fldCharType="end"/>
        </w:r>
        <w:r w:rsidRPr="00215972">
          <w:rPr>
            <w:rStyle w:val="Hipervnculo"/>
            <w:noProof/>
          </w:rPr>
          <w:fldChar w:fldCharType="end"/>
        </w:r>
      </w:ins>
    </w:p>
    <w:p w14:paraId="3BA0795A" w14:textId="7B80A60C" w:rsidR="00257E99" w:rsidRDefault="00257E99">
      <w:pPr>
        <w:pStyle w:val="Tabladeilustraciones"/>
        <w:tabs>
          <w:tab w:val="right" w:leader="dot" w:pos="8494"/>
        </w:tabs>
        <w:rPr>
          <w:ins w:id="1156" w:author="JORGE CONTRERAS ORTIZ" w:date="2021-09-05T19:17:00Z"/>
          <w:rFonts w:asciiTheme="minorHAnsi" w:eastAsiaTheme="minorEastAsia" w:hAnsiTheme="minorHAnsi" w:cstheme="minorBidi"/>
          <w:noProof/>
          <w:lang w:eastAsia="es-ES"/>
        </w:rPr>
      </w:pPr>
      <w:ins w:id="115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762052 \h </w:instrText>
        </w:r>
        <w:r>
          <w:rPr>
            <w:noProof/>
            <w:webHidden/>
          </w:rPr>
        </w:r>
      </w:ins>
      <w:r>
        <w:rPr>
          <w:noProof/>
          <w:webHidden/>
        </w:rPr>
        <w:fldChar w:fldCharType="separate"/>
      </w:r>
      <w:ins w:id="1158" w:author="JORGE CONTRERAS ORTIZ" w:date="2021-09-05T19:17:00Z">
        <w:r>
          <w:rPr>
            <w:noProof/>
            <w:webHidden/>
          </w:rPr>
          <w:t>57</w:t>
        </w:r>
        <w:r>
          <w:rPr>
            <w:noProof/>
            <w:webHidden/>
          </w:rPr>
          <w:fldChar w:fldCharType="end"/>
        </w:r>
        <w:r w:rsidRPr="00215972">
          <w:rPr>
            <w:rStyle w:val="Hipervnculo"/>
            <w:noProof/>
          </w:rPr>
          <w:fldChar w:fldCharType="end"/>
        </w:r>
      </w:ins>
    </w:p>
    <w:p w14:paraId="165C349C" w14:textId="73DE7B88" w:rsidR="00257E99" w:rsidRDefault="00257E99">
      <w:pPr>
        <w:pStyle w:val="Tabladeilustraciones"/>
        <w:tabs>
          <w:tab w:val="right" w:leader="dot" w:pos="8494"/>
        </w:tabs>
        <w:rPr>
          <w:ins w:id="1159" w:author="JORGE CONTRERAS ORTIZ" w:date="2021-09-05T19:17:00Z"/>
          <w:rFonts w:asciiTheme="minorHAnsi" w:eastAsiaTheme="minorEastAsia" w:hAnsiTheme="minorHAnsi" w:cstheme="minorBidi"/>
          <w:noProof/>
          <w:lang w:eastAsia="es-ES"/>
        </w:rPr>
      </w:pPr>
      <w:ins w:id="116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762053 \h </w:instrText>
        </w:r>
        <w:r>
          <w:rPr>
            <w:noProof/>
            <w:webHidden/>
          </w:rPr>
        </w:r>
      </w:ins>
      <w:r>
        <w:rPr>
          <w:noProof/>
          <w:webHidden/>
        </w:rPr>
        <w:fldChar w:fldCharType="separate"/>
      </w:r>
      <w:ins w:id="1161" w:author="JORGE CONTRERAS ORTIZ" w:date="2021-09-05T19:17:00Z">
        <w:r>
          <w:rPr>
            <w:noProof/>
            <w:webHidden/>
          </w:rPr>
          <w:t>57</w:t>
        </w:r>
        <w:r>
          <w:rPr>
            <w:noProof/>
            <w:webHidden/>
          </w:rPr>
          <w:fldChar w:fldCharType="end"/>
        </w:r>
        <w:r w:rsidRPr="00215972">
          <w:rPr>
            <w:rStyle w:val="Hipervnculo"/>
            <w:noProof/>
          </w:rPr>
          <w:fldChar w:fldCharType="end"/>
        </w:r>
      </w:ins>
    </w:p>
    <w:p w14:paraId="6A5B0003" w14:textId="2600A7FE" w:rsidR="00257E99" w:rsidRDefault="00257E99">
      <w:pPr>
        <w:pStyle w:val="Tabladeilustraciones"/>
        <w:tabs>
          <w:tab w:val="right" w:leader="dot" w:pos="8494"/>
        </w:tabs>
        <w:rPr>
          <w:ins w:id="1162" w:author="JORGE CONTRERAS ORTIZ" w:date="2021-09-05T19:17:00Z"/>
          <w:rFonts w:asciiTheme="minorHAnsi" w:eastAsiaTheme="minorEastAsia" w:hAnsiTheme="minorHAnsi" w:cstheme="minorBidi"/>
          <w:noProof/>
          <w:lang w:eastAsia="es-ES"/>
        </w:rPr>
      </w:pPr>
      <w:ins w:id="116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762054 \h </w:instrText>
        </w:r>
        <w:r>
          <w:rPr>
            <w:noProof/>
            <w:webHidden/>
          </w:rPr>
        </w:r>
      </w:ins>
      <w:r>
        <w:rPr>
          <w:noProof/>
          <w:webHidden/>
        </w:rPr>
        <w:fldChar w:fldCharType="separate"/>
      </w:r>
      <w:ins w:id="1164" w:author="JORGE CONTRERAS ORTIZ" w:date="2021-09-05T19:17:00Z">
        <w:r>
          <w:rPr>
            <w:noProof/>
            <w:webHidden/>
          </w:rPr>
          <w:t>58</w:t>
        </w:r>
        <w:r>
          <w:rPr>
            <w:noProof/>
            <w:webHidden/>
          </w:rPr>
          <w:fldChar w:fldCharType="end"/>
        </w:r>
        <w:r w:rsidRPr="00215972">
          <w:rPr>
            <w:rStyle w:val="Hipervnculo"/>
            <w:noProof/>
          </w:rPr>
          <w:fldChar w:fldCharType="end"/>
        </w:r>
      </w:ins>
    </w:p>
    <w:p w14:paraId="401C6DE6" w14:textId="639E6606" w:rsidR="00257E99" w:rsidRDefault="00257E99">
      <w:pPr>
        <w:pStyle w:val="Tabladeilustraciones"/>
        <w:tabs>
          <w:tab w:val="right" w:leader="dot" w:pos="8494"/>
        </w:tabs>
        <w:rPr>
          <w:ins w:id="1165" w:author="JORGE CONTRERAS ORTIZ" w:date="2021-09-05T19:17:00Z"/>
          <w:rFonts w:asciiTheme="minorHAnsi" w:eastAsiaTheme="minorEastAsia" w:hAnsiTheme="minorHAnsi" w:cstheme="minorBidi"/>
          <w:noProof/>
          <w:lang w:eastAsia="es-ES"/>
        </w:rPr>
      </w:pPr>
      <w:ins w:id="116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7 Terminal Termite</w:t>
        </w:r>
        <w:r>
          <w:rPr>
            <w:noProof/>
            <w:webHidden/>
          </w:rPr>
          <w:tab/>
        </w:r>
        <w:r>
          <w:rPr>
            <w:noProof/>
            <w:webHidden/>
          </w:rPr>
          <w:fldChar w:fldCharType="begin"/>
        </w:r>
        <w:r>
          <w:rPr>
            <w:noProof/>
            <w:webHidden/>
          </w:rPr>
          <w:instrText xml:space="preserve"> PAGEREF _Toc81762055 \h </w:instrText>
        </w:r>
        <w:r>
          <w:rPr>
            <w:noProof/>
            <w:webHidden/>
          </w:rPr>
        </w:r>
      </w:ins>
      <w:r>
        <w:rPr>
          <w:noProof/>
          <w:webHidden/>
        </w:rPr>
        <w:fldChar w:fldCharType="separate"/>
      </w:r>
      <w:ins w:id="1167" w:author="JORGE CONTRERAS ORTIZ" w:date="2021-09-05T19:17:00Z">
        <w:r>
          <w:rPr>
            <w:noProof/>
            <w:webHidden/>
          </w:rPr>
          <w:t>60</w:t>
        </w:r>
        <w:r>
          <w:rPr>
            <w:noProof/>
            <w:webHidden/>
          </w:rPr>
          <w:fldChar w:fldCharType="end"/>
        </w:r>
        <w:r w:rsidRPr="00215972">
          <w:rPr>
            <w:rStyle w:val="Hipervnculo"/>
            <w:noProof/>
          </w:rPr>
          <w:fldChar w:fldCharType="end"/>
        </w:r>
      </w:ins>
    </w:p>
    <w:p w14:paraId="1DB0DF3B" w14:textId="5915B0E4" w:rsidR="00257E99" w:rsidRDefault="00257E99">
      <w:pPr>
        <w:pStyle w:val="Tabladeilustraciones"/>
        <w:tabs>
          <w:tab w:val="right" w:leader="dot" w:pos="8494"/>
        </w:tabs>
        <w:rPr>
          <w:ins w:id="1168" w:author="JORGE CONTRERAS ORTIZ" w:date="2021-09-05T19:17:00Z"/>
          <w:rFonts w:asciiTheme="minorHAnsi" w:eastAsiaTheme="minorEastAsia" w:hAnsiTheme="minorHAnsi" w:cstheme="minorBidi"/>
          <w:noProof/>
          <w:lang w:eastAsia="es-ES"/>
        </w:rPr>
      </w:pPr>
      <w:ins w:id="116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8 Herramienta KiTools</w:t>
        </w:r>
        <w:r>
          <w:rPr>
            <w:noProof/>
            <w:webHidden/>
          </w:rPr>
          <w:tab/>
        </w:r>
        <w:r>
          <w:rPr>
            <w:noProof/>
            <w:webHidden/>
          </w:rPr>
          <w:fldChar w:fldCharType="begin"/>
        </w:r>
        <w:r>
          <w:rPr>
            <w:noProof/>
            <w:webHidden/>
          </w:rPr>
          <w:instrText xml:space="preserve"> PAGEREF _Toc81762056 \h </w:instrText>
        </w:r>
        <w:r>
          <w:rPr>
            <w:noProof/>
            <w:webHidden/>
          </w:rPr>
        </w:r>
      </w:ins>
      <w:r>
        <w:rPr>
          <w:noProof/>
          <w:webHidden/>
        </w:rPr>
        <w:fldChar w:fldCharType="separate"/>
      </w:r>
      <w:ins w:id="1170" w:author="JORGE CONTRERAS ORTIZ" w:date="2021-09-05T19:17:00Z">
        <w:r>
          <w:rPr>
            <w:noProof/>
            <w:webHidden/>
          </w:rPr>
          <w:t>62</w:t>
        </w:r>
        <w:r>
          <w:rPr>
            <w:noProof/>
            <w:webHidden/>
          </w:rPr>
          <w:fldChar w:fldCharType="end"/>
        </w:r>
        <w:r w:rsidRPr="00215972">
          <w:rPr>
            <w:rStyle w:val="Hipervnculo"/>
            <w:noProof/>
          </w:rPr>
          <w:fldChar w:fldCharType="end"/>
        </w:r>
      </w:ins>
    </w:p>
    <w:p w14:paraId="2570A9A2" w14:textId="0E9B8F97" w:rsidR="00257E99" w:rsidRDefault="00257E99">
      <w:pPr>
        <w:pStyle w:val="Tabladeilustraciones"/>
        <w:tabs>
          <w:tab w:val="right" w:leader="dot" w:pos="8494"/>
        </w:tabs>
        <w:rPr>
          <w:ins w:id="1171" w:author="JORGE CONTRERAS ORTIZ" w:date="2021-09-05T19:17:00Z"/>
          <w:rFonts w:asciiTheme="minorHAnsi" w:eastAsiaTheme="minorEastAsia" w:hAnsiTheme="minorHAnsi" w:cstheme="minorBidi"/>
          <w:noProof/>
          <w:lang w:eastAsia="es-ES"/>
        </w:rPr>
      </w:pPr>
      <w:ins w:id="117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39 IP como parámetros</w:t>
        </w:r>
        <w:r>
          <w:rPr>
            <w:noProof/>
            <w:webHidden/>
          </w:rPr>
          <w:tab/>
        </w:r>
        <w:r>
          <w:rPr>
            <w:noProof/>
            <w:webHidden/>
          </w:rPr>
          <w:fldChar w:fldCharType="begin"/>
        </w:r>
        <w:r>
          <w:rPr>
            <w:noProof/>
            <w:webHidden/>
          </w:rPr>
          <w:instrText xml:space="preserve"> PAGEREF _Toc81762057 \h </w:instrText>
        </w:r>
        <w:r>
          <w:rPr>
            <w:noProof/>
            <w:webHidden/>
          </w:rPr>
        </w:r>
      </w:ins>
      <w:r>
        <w:rPr>
          <w:noProof/>
          <w:webHidden/>
        </w:rPr>
        <w:fldChar w:fldCharType="separate"/>
      </w:r>
      <w:ins w:id="1173" w:author="JORGE CONTRERAS ORTIZ" w:date="2021-09-05T19:17:00Z">
        <w:r>
          <w:rPr>
            <w:noProof/>
            <w:webHidden/>
          </w:rPr>
          <w:t>63</w:t>
        </w:r>
        <w:r>
          <w:rPr>
            <w:noProof/>
            <w:webHidden/>
          </w:rPr>
          <w:fldChar w:fldCharType="end"/>
        </w:r>
        <w:r w:rsidRPr="00215972">
          <w:rPr>
            <w:rStyle w:val="Hipervnculo"/>
            <w:noProof/>
          </w:rPr>
          <w:fldChar w:fldCharType="end"/>
        </w:r>
      </w:ins>
    </w:p>
    <w:p w14:paraId="6E288577" w14:textId="2078BAEB" w:rsidR="00257E99" w:rsidRDefault="00257E99">
      <w:pPr>
        <w:pStyle w:val="Tabladeilustraciones"/>
        <w:tabs>
          <w:tab w:val="right" w:leader="dot" w:pos="8494"/>
        </w:tabs>
        <w:rPr>
          <w:ins w:id="1174" w:author="JORGE CONTRERAS ORTIZ" w:date="2021-09-05T19:17:00Z"/>
          <w:rFonts w:asciiTheme="minorHAnsi" w:eastAsiaTheme="minorEastAsia" w:hAnsiTheme="minorHAnsi" w:cstheme="minorBidi"/>
          <w:noProof/>
          <w:lang w:eastAsia="es-ES"/>
        </w:rPr>
      </w:pPr>
      <w:ins w:id="117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762058 \h </w:instrText>
        </w:r>
        <w:r>
          <w:rPr>
            <w:noProof/>
            <w:webHidden/>
          </w:rPr>
        </w:r>
      </w:ins>
      <w:r>
        <w:rPr>
          <w:noProof/>
          <w:webHidden/>
        </w:rPr>
        <w:fldChar w:fldCharType="separate"/>
      </w:r>
      <w:ins w:id="1176" w:author="JORGE CONTRERAS ORTIZ" w:date="2021-09-05T19:17:00Z">
        <w:r>
          <w:rPr>
            <w:noProof/>
            <w:webHidden/>
          </w:rPr>
          <w:t>64</w:t>
        </w:r>
        <w:r>
          <w:rPr>
            <w:noProof/>
            <w:webHidden/>
          </w:rPr>
          <w:fldChar w:fldCharType="end"/>
        </w:r>
        <w:r w:rsidRPr="00215972">
          <w:rPr>
            <w:rStyle w:val="Hipervnculo"/>
            <w:noProof/>
          </w:rPr>
          <w:fldChar w:fldCharType="end"/>
        </w:r>
      </w:ins>
    </w:p>
    <w:p w14:paraId="2395095D" w14:textId="5C531216" w:rsidR="00257E99" w:rsidRDefault="00257E99">
      <w:pPr>
        <w:pStyle w:val="Tabladeilustraciones"/>
        <w:tabs>
          <w:tab w:val="right" w:leader="dot" w:pos="8494"/>
        </w:tabs>
        <w:rPr>
          <w:ins w:id="1177" w:author="JORGE CONTRERAS ORTIZ" w:date="2021-09-05T19:17:00Z"/>
          <w:rFonts w:asciiTheme="minorHAnsi" w:eastAsiaTheme="minorEastAsia" w:hAnsiTheme="minorHAnsi" w:cstheme="minorBidi"/>
          <w:noProof/>
          <w:lang w:eastAsia="es-ES"/>
        </w:rPr>
      </w:pPr>
      <w:ins w:id="117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5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762059 \h </w:instrText>
        </w:r>
        <w:r>
          <w:rPr>
            <w:noProof/>
            <w:webHidden/>
          </w:rPr>
        </w:r>
      </w:ins>
      <w:r>
        <w:rPr>
          <w:noProof/>
          <w:webHidden/>
        </w:rPr>
        <w:fldChar w:fldCharType="separate"/>
      </w:r>
      <w:ins w:id="1179" w:author="JORGE CONTRERAS ORTIZ" w:date="2021-09-05T19:17:00Z">
        <w:r>
          <w:rPr>
            <w:noProof/>
            <w:webHidden/>
          </w:rPr>
          <w:t>67</w:t>
        </w:r>
        <w:r>
          <w:rPr>
            <w:noProof/>
            <w:webHidden/>
          </w:rPr>
          <w:fldChar w:fldCharType="end"/>
        </w:r>
        <w:r w:rsidRPr="00215972">
          <w:rPr>
            <w:rStyle w:val="Hipervnculo"/>
            <w:noProof/>
          </w:rPr>
          <w:fldChar w:fldCharType="end"/>
        </w:r>
      </w:ins>
    </w:p>
    <w:p w14:paraId="2794F440" w14:textId="430CD058" w:rsidR="00257E99" w:rsidRDefault="00257E99">
      <w:pPr>
        <w:pStyle w:val="Tabladeilustraciones"/>
        <w:tabs>
          <w:tab w:val="right" w:leader="dot" w:pos="8494"/>
        </w:tabs>
        <w:rPr>
          <w:ins w:id="1180" w:author="JORGE CONTRERAS ORTIZ" w:date="2021-09-05T19:17:00Z"/>
          <w:rFonts w:asciiTheme="minorHAnsi" w:eastAsiaTheme="minorEastAsia" w:hAnsiTheme="minorHAnsi" w:cstheme="minorBidi"/>
          <w:noProof/>
          <w:lang w:eastAsia="es-ES"/>
        </w:rPr>
      </w:pPr>
      <w:ins w:id="118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762060 \h </w:instrText>
        </w:r>
        <w:r>
          <w:rPr>
            <w:noProof/>
            <w:webHidden/>
          </w:rPr>
        </w:r>
      </w:ins>
      <w:r>
        <w:rPr>
          <w:noProof/>
          <w:webHidden/>
        </w:rPr>
        <w:fldChar w:fldCharType="separate"/>
      </w:r>
      <w:ins w:id="1182" w:author="JORGE CONTRERAS ORTIZ" w:date="2021-09-05T19:17:00Z">
        <w:r>
          <w:rPr>
            <w:noProof/>
            <w:webHidden/>
          </w:rPr>
          <w:t>70</w:t>
        </w:r>
        <w:r>
          <w:rPr>
            <w:noProof/>
            <w:webHidden/>
          </w:rPr>
          <w:fldChar w:fldCharType="end"/>
        </w:r>
        <w:r w:rsidRPr="00215972">
          <w:rPr>
            <w:rStyle w:val="Hipervnculo"/>
            <w:noProof/>
          </w:rPr>
          <w:fldChar w:fldCharType="end"/>
        </w:r>
      </w:ins>
    </w:p>
    <w:p w14:paraId="186B0F53" w14:textId="65A0C4FA" w:rsidR="00257E99" w:rsidRDefault="00257E99">
      <w:pPr>
        <w:pStyle w:val="Tabladeilustraciones"/>
        <w:tabs>
          <w:tab w:val="right" w:leader="dot" w:pos="8494"/>
        </w:tabs>
        <w:rPr>
          <w:ins w:id="1183" w:author="JORGE CONTRERAS ORTIZ" w:date="2021-09-05T19:17:00Z"/>
          <w:rFonts w:asciiTheme="minorHAnsi" w:eastAsiaTheme="minorEastAsia" w:hAnsiTheme="minorHAnsi" w:cstheme="minorBidi"/>
          <w:noProof/>
          <w:lang w:eastAsia="es-ES"/>
        </w:rPr>
      </w:pPr>
      <w:ins w:id="118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3 KTDG102 Evaluation Dongle</w:t>
        </w:r>
        <w:r>
          <w:rPr>
            <w:noProof/>
            <w:webHidden/>
          </w:rPr>
          <w:tab/>
        </w:r>
        <w:r>
          <w:rPr>
            <w:noProof/>
            <w:webHidden/>
          </w:rPr>
          <w:fldChar w:fldCharType="begin"/>
        </w:r>
        <w:r>
          <w:rPr>
            <w:noProof/>
            <w:webHidden/>
          </w:rPr>
          <w:instrText xml:space="preserve"> PAGEREF _Toc81762061 \h </w:instrText>
        </w:r>
        <w:r>
          <w:rPr>
            <w:noProof/>
            <w:webHidden/>
          </w:rPr>
        </w:r>
      </w:ins>
      <w:r>
        <w:rPr>
          <w:noProof/>
          <w:webHidden/>
        </w:rPr>
        <w:fldChar w:fldCharType="separate"/>
      </w:r>
      <w:ins w:id="1185" w:author="JORGE CONTRERAS ORTIZ" w:date="2021-09-05T19:17:00Z">
        <w:r>
          <w:rPr>
            <w:noProof/>
            <w:webHidden/>
          </w:rPr>
          <w:t>71</w:t>
        </w:r>
        <w:r>
          <w:rPr>
            <w:noProof/>
            <w:webHidden/>
          </w:rPr>
          <w:fldChar w:fldCharType="end"/>
        </w:r>
        <w:r w:rsidRPr="00215972">
          <w:rPr>
            <w:rStyle w:val="Hipervnculo"/>
            <w:noProof/>
          </w:rPr>
          <w:fldChar w:fldCharType="end"/>
        </w:r>
      </w:ins>
    </w:p>
    <w:p w14:paraId="5E378EFC" w14:textId="23F574C5" w:rsidR="00257E99" w:rsidRDefault="00257E99">
      <w:pPr>
        <w:pStyle w:val="Tabladeilustraciones"/>
        <w:tabs>
          <w:tab w:val="right" w:leader="dot" w:pos="8494"/>
        </w:tabs>
        <w:rPr>
          <w:ins w:id="1186" w:author="JORGE CONTRERAS ORTIZ" w:date="2021-09-05T19:17:00Z"/>
          <w:rFonts w:asciiTheme="minorHAnsi" w:eastAsiaTheme="minorEastAsia" w:hAnsiTheme="minorHAnsi" w:cstheme="minorBidi"/>
          <w:noProof/>
          <w:lang w:eastAsia="es-ES"/>
        </w:rPr>
      </w:pPr>
      <w:ins w:id="118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4 Módulo KTWM102</w:t>
        </w:r>
        <w:r>
          <w:rPr>
            <w:noProof/>
            <w:webHidden/>
          </w:rPr>
          <w:tab/>
        </w:r>
        <w:r>
          <w:rPr>
            <w:noProof/>
            <w:webHidden/>
          </w:rPr>
          <w:fldChar w:fldCharType="begin"/>
        </w:r>
        <w:r>
          <w:rPr>
            <w:noProof/>
            <w:webHidden/>
          </w:rPr>
          <w:instrText xml:space="preserve"> PAGEREF _Toc81762062 \h </w:instrText>
        </w:r>
        <w:r>
          <w:rPr>
            <w:noProof/>
            <w:webHidden/>
          </w:rPr>
        </w:r>
      </w:ins>
      <w:r>
        <w:rPr>
          <w:noProof/>
          <w:webHidden/>
        </w:rPr>
        <w:fldChar w:fldCharType="separate"/>
      </w:r>
      <w:ins w:id="1188" w:author="JORGE CONTRERAS ORTIZ" w:date="2021-09-05T19:17:00Z">
        <w:r>
          <w:rPr>
            <w:noProof/>
            <w:webHidden/>
          </w:rPr>
          <w:t>72</w:t>
        </w:r>
        <w:r>
          <w:rPr>
            <w:noProof/>
            <w:webHidden/>
          </w:rPr>
          <w:fldChar w:fldCharType="end"/>
        </w:r>
        <w:r w:rsidRPr="00215972">
          <w:rPr>
            <w:rStyle w:val="Hipervnculo"/>
            <w:noProof/>
          </w:rPr>
          <w:fldChar w:fldCharType="end"/>
        </w:r>
      </w:ins>
    </w:p>
    <w:p w14:paraId="14753D5B" w14:textId="05B354B3" w:rsidR="00257E99" w:rsidRDefault="00257E99">
      <w:pPr>
        <w:pStyle w:val="Tabladeilustraciones"/>
        <w:tabs>
          <w:tab w:val="right" w:leader="dot" w:pos="8494"/>
        </w:tabs>
        <w:rPr>
          <w:ins w:id="1189" w:author="JORGE CONTRERAS ORTIZ" w:date="2021-09-05T19:17:00Z"/>
          <w:rFonts w:asciiTheme="minorHAnsi" w:eastAsiaTheme="minorEastAsia" w:hAnsiTheme="minorHAnsi" w:cstheme="minorBidi"/>
          <w:noProof/>
          <w:lang w:eastAsia="es-ES"/>
        </w:rPr>
      </w:pPr>
      <w:ins w:id="119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5 Border Router</w:t>
        </w:r>
        <w:r>
          <w:rPr>
            <w:noProof/>
            <w:webHidden/>
          </w:rPr>
          <w:tab/>
        </w:r>
        <w:r>
          <w:rPr>
            <w:noProof/>
            <w:webHidden/>
          </w:rPr>
          <w:fldChar w:fldCharType="begin"/>
        </w:r>
        <w:r>
          <w:rPr>
            <w:noProof/>
            <w:webHidden/>
          </w:rPr>
          <w:instrText xml:space="preserve"> PAGEREF _Toc81762063 \h </w:instrText>
        </w:r>
        <w:r>
          <w:rPr>
            <w:noProof/>
            <w:webHidden/>
          </w:rPr>
        </w:r>
      </w:ins>
      <w:r>
        <w:rPr>
          <w:noProof/>
          <w:webHidden/>
        </w:rPr>
        <w:fldChar w:fldCharType="separate"/>
      </w:r>
      <w:ins w:id="1191" w:author="JORGE CONTRERAS ORTIZ" w:date="2021-09-05T19:17:00Z">
        <w:r>
          <w:rPr>
            <w:noProof/>
            <w:webHidden/>
          </w:rPr>
          <w:t>72</w:t>
        </w:r>
        <w:r>
          <w:rPr>
            <w:noProof/>
            <w:webHidden/>
          </w:rPr>
          <w:fldChar w:fldCharType="end"/>
        </w:r>
        <w:r w:rsidRPr="00215972">
          <w:rPr>
            <w:rStyle w:val="Hipervnculo"/>
            <w:noProof/>
          </w:rPr>
          <w:fldChar w:fldCharType="end"/>
        </w:r>
      </w:ins>
    </w:p>
    <w:p w14:paraId="70BF7D6F" w14:textId="65DBBD0C" w:rsidR="00257E99" w:rsidRDefault="00257E99">
      <w:pPr>
        <w:pStyle w:val="Tabladeilustraciones"/>
        <w:tabs>
          <w:tab w:val="right" w:leader="dot" w:pos="8494"/>
        </w:tabs>
        <w:rPr>
          <w:ins w:id="1192" w:author="JORGE CONTRERAS ORTIZ" w:date="2021-09-05T19:17:00Z"/>
          <w:rFonts w:asciiTheme="minorHAnsi" w:eastAsiaTheme="minorEastAsia" w:hAnsiTheme="minorHAnsi" w:cstheme="minorBidi"/>
          <w:noProof/>
          <w:lang w:eastAsia="es-ES"/>
        </w:rPr>
      </w:pPr>
      <w:ins w:id="1193" w:author="JORGE CONTRERAS ORTIZ" w:date="2021-09-05T19:17:00Z">
        <w:r w:rsidRPr="00215972">
          <w:rPr>
            <w:rStyle w:val="Hipervnculo"/>
            <w:noProof/>
          </w:rPr>
          <w:lastRenderedPageBreak/>
          <w:fldChar w:fldCharType="begin"/>
        </w:r>
        <w:r w:rsidRPr="00215972">
          <w:rPr>
            <w:rStyle w:val="Hipervnculo"/>
            <w:noProof/>
          </w:rPr>
          <w:instrText xml:space="preserve"> </w:instrText>
        </w:r>
        <w:r>
          <w:rPr>
            <w:noProof/>
          </w:rPr>
          <w:instrText>HYPERLINK \l "_Toc8176206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6 Módulos de Procesamiento y de Alimentación de la Coockie</w:t>
        </w:r>
        <w:r>
          <w:rPr>
            <w:noProof/>
            <w:webHidden/>
          </w:rPr>
          <w:tab/>
        </w:r>
        <w:r>
          <w:rPr>
            <w:noProof/>
            <w:webHidden/>
          </w:rPr>
          <w:fldChar w:fldCharType="begin"/>
        </w:r>
        <w:r>
          <w:rPr>
            <w:noProof/>
            <w:webHidden/>
          </w:rPr>
          <w:instrText xml:space="preserve"> PAGEREF _Toc81762064 \h </w:instrText>
        </w:r>
        <w:r>
          <w:rPr>
            <w:noProof/>
            <w:webHidden/>
          </w:rPr>
        </w:r>
      </w:ins>
      <w:r>
        <w:rPr>
          <w:noProof/>
          <w:webHidden/>
        </w:rPr>
        <w:fldChar w:fldCharType="separate"/>
      </w:r>
      <w:ins w:id="1194" w:author="JORGE CONTRERAS ORTIZ" w:date="2021-09-05T19:17:00Z">
        <w:r>
          <w:rPr>
            <w:noProof/>
            <w:webHidden/>
          </w:rPr>
          <w:t>73</w:t>
        </w:r>
        <w:r>
          <w:rPr>
            <w:noProof/>
            <w:webHidden/>
          </w:rPr>
          <w:fldChar w:fldCharType="end"/>
        </w:r>
        <w:r w:rsidRPr="00215972">
          <w:rPr>
            <w:rStyle w:val="Hipervnculo"/>
            <w:noProof/>
          </w:rPr>
          <w:fldChar w:fldCharType="end"/>
        </w:r>
      </w:ins>
    </w:p>
    <w:p w14:paraId="7D3C000F" w14:textId="34CC94C3" w:rsidR="00257E99" w:rsidRDefault="00257E99">
      <w:pPr>
        <w:pStyle w:val="Tabladeilustraciones"/>
        <w:tabs>
          <w:tab w:val="right" w:leader="dot" w:pos="8494"/>
        </w:tabs>
        <w:rPr>
          <w:ins w:id="1195" w:author="JORGE CONTRERAS ORTIZ" w:date="2021-09-05T19:17:00Z"/>
          <w:rFonts w:asciiTheme="minorHAnsi" w:eastAsiaTheme="minorEastAsia" w:hAnsiTheme="minorHAnsi" w:cstheme="minorBidi"/>
          <w:noProof/>
          <w:lang w:eastAsia="es-ES"/>
        </w:rPr>
      </w:pPr>
      <w:ins w:id="119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F:\\Jorge\\UPM\\master\\TFM\\Documentos\\TFM_V2.docx" \l "_Toc8176206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7 Jerarquía Circuito</w:t>
        </w:r>
        <w:r>
          <w:rPr>
            <w:noProof/>
            <w:webHidden/>
          </w:rPr>
          <w:tab/>
        </w:r>
        <w:r>
          <w:rPr>
            <w:noProof/>
            <w:webHidden/>
          </w:rPr>
          <w:fldChar w:fldCharType="begin"/>
        </w:r>
        <w:r>
          <w:rPr>
            <w:noProof/>
            <w:webHidden/>
          </w:rPr>
          <w:instrText xml:space="preserve"> PAGEREF _Toc81762065 \h </w:instrText>
        </w:r>
        <w:r>
          <w:rPr>
            <w:noProof/>
            <w:webHidden/>
          </w:rPr>
        </w:r>
      </w:ins>
      <w:r>
        <w:rPr>
          <w:noProof/>
          <w:webHidden/>
        </w:rPr>
        <w:fldChar w:fldCharType="separate"/>
      </w:r>
      <w:ins w:id="1197" w:author="JORGE CONTRERAS ORTIZ" w:date="2021-09-05T19:17:00Z">
        <w:r>
          <w:rPr>
            <w:noProof/>
            <w:webHidden/>
          </w:rPr>
          <w:t>74</w:t>
        </w:r>
        <w:r>
          <w:rPr>
            <w:noProof/>
            <w:webHidden/>
          </w:rPr>
          <w:fldChar w:fldCharType="end"/>
        </w:r>
        <w:r w:rsidRPr="00215972">
          <w:rPr>
            <w:rStyle w:val="Hipervnculo"/>
            <w:noProof/>
          </w:rPr>
          <w:fldChar w:fldCharType="end"/>
        </w:r>
      </w:ins>
    </w:p>
    <w:p w14:paraId="01DB3FA8" w14:textId="7E39DE48" w:rsidR="00257E99" w:rsidRDefault="00257E99">
      <w:pPr>
        <w:pStyle w:val="Tabladeilustraciones"/>
        <w:tabs>
          <w:tab w:val="right" w:leader="dot" w:pos="8494"/>
        </w:tabs>
        <w:rPr>
          <w:ins w:id="1198" w:author="JORGE CONTRERAS ORTIZ" w:date="2021-09-05T19:17:00Z"/>
          <w:rFonts w:asciiTheme="minorHAnsi" w:eastAsiaTheme="minorEastAsia" w:hAnsiTheme="minorHAnsi" w:cstheme="minorBidi"/>
          <w:noProof/>
          <w:lang w:eastAsia="es-ES"/>
        </w:rPr>
      </w:pPr>
      <w:ins w:id="119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8 Circuito de Alimentación</w:t>
        </w:r>
        <w:r>
          <w:rPr>
            <w:noProof/>
            <w:webHidden/>
          </w:rPr>
          <w:tab/>
        </w:r>
        <w:r>
          <w:rPr>
            <w:noProof/>
            <w:webHidden/>
          </w:rPr>
          <w:fldChar w:fldCharType="begin"/>
        </w:r>
        <w:r>
          <w:rPr>
            <w:noProof/>
            <w:webHidden/>
          </w:rPr>
          <w:instrText xml:space="preserve"> PAGEREF _Toc81762066 \h </w:instrText>
        </w:r>
        <w:r>
          <w:rPr>
            <w:noProof/>
            <w:webHidden/>
          </w:rPr>
        </w:r>
      </w:ins>
      <w:r>
        <w:rPr>
          <w:noProof/>
          <w:webHidden/>
        </w:rPr>
        <w:fldChar w:fldCharType="separate"/>
      </w:r>
      <w:ins w:id="1200" w:author="JORGE CONTRERAS ORTIZ" w:date="2021-09-05T19:17:00Z">
        <w:r>
          <w:rPr>
            <w:noProof/>
            <w:webHidden/>
          </w:rPr>
          <w:t>75</w:t>
        </w:r>
        <w:r>
          <w:rPr>
            <w:noProof/>
            <w:webHidden/>
          </w:rPr>
          <w:fldChar w:fldCharType="end"/>
        </w:r>
        <w:r w:rsidRPr="00215972">
          <w:rPr>
            <w:rStyle w:val="Hipervnculo"/>
            <w:noProof/>
          </w:rPr>
          <w:fldChar w:fldCharType="end"/>
        </w:r>
      </w:ins>
    </w:p>
    <w:p w14:paraId="5325BB6A" w14:textId="21B34976" w:rsidR="00257E99" w:rsidRDefault="00257E99">
      <w:pPr>
        <w:pStyle w:val="Tabladeilustraciones"/>
        <w:tabs>
          <w:tab w:val="right" w:leader="dot" w:pos="8494"/>
        </w:tabs>
        <w:rPr>
          <w:ins w:id="1201" w:author="JORGE CONTRERAS ORTIZ" w:date="2021-09-05T19:17:00Z"/>
          <w:rFonts w:asciiTheme="minorHAnsi" w:eastAsiaTheme="minorEastAsia" w:hAnsiTheme="minorHAnsi" w:cstheme="minorBidi"/>
          <w:noProof/>
          <w:lang w:eastAsia="es-ES"/>
        </w:rPr>
      </w:pPr>
      <w:ins w:id="120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762067 \h </w:instrText>
        </w:r>
        <w:r>
          <w:rPr>
            <w:noProof/>
            <w:webHidden/>
          </w:rPr>
        </w:r>
      </w:ins>
      <w:r>
        <w:rPr>
          <w:noProof/>
          <w:webHidden/>
        </w:rPr>
        <w:fldChar w:fldCharType="separate"/>
      </w:r>
      <w:ins w:id="1203" w:author="JORGE CONTRERAS ORTIZ" w:date="2021-09-05T19:17:00Z">
        <w:r>
          <w:rPr>
            <w:noProof/>
            <w:webHidden/>
          </w:rPr>
          <w:t>76</w:t>
        </w:r>
        <w:r>
          <w:rPr>
            <w:noProof/>
            <w:webHidden/>
          </w:rPr>
          <w:fldChar w:fldCharType="end"/>
        </w:r>
        <w:r w:rsidRPr="00215972">
          <w:rPr>
            <w:rStyle w:val="Hipervnculo"/>
            <w:noProof/>
          </w:rPr>
          <w:fldChar w:fldCharType="end"/>
        </w:r>
      </w:ins>
    </w:p>
    <w:p w14:paraId="6993B1DE" w14:textId="2AF6A332" w:rsidR="00257E99" w:rsidRDefault="00257E99">
      <w:pPr>
        <w:pStyle w:val="Tabladeilustraciones"/>
        <w:tabs>
          <w:tab w:val="right" w:leader="dot" w:pos="8494"/>
        </w:tabs>
        <w:rPr>
          <w:ins w:id="1204" w:author="JORGE CONTRERAS ORTIZ" w:date="2021-09-05T19:17:00Z"/>
          <w:rFonts w:asciiTheme="minorHAnsi" w:eastAsiaTheme="minorEastAsia" w:hAnsiTheme="minorHAnsi" w:cstheme="minorBidi"/>
          <w:noProof/>
          <w:lang w:eastAsia="es-ES"/>
        </w:rPr>
      </w:pPr>
      <w:ins w:id="120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0 Conectores Verticales</w:t>
        </w:r>
        <w:r>
          <w:rPr>
            <w:noProof/>
            <w:webHidden/>
          </w:rPr>
          <w:tab/>
        </w:r>
        <w:r>
          <w:rPr>
            <w:noProof/>
            <w:webHidden/>
          </w:rPr>
          <w:fldChar w:fldCharType="begin"/>
        </w:r>
        <w:r>
          <w:rPr>
            <w:noProof/>
            <w:webHidden/>
          </w:rPr>
          <w:instrText xml:space="preserve"> PAGEREF _Toc81762068 \h </w:instrText>
        </w:r>
        <w:r>
          <w:rPr>
            <w:noProof/>
            <w:webHidden/>
          </w:rPr>
        </w:r>
      </w:ins>
      <w:r>
        <w:rPr>
          <w:noProof/>
          <w:webHidden/>
        </w:rPr>
        <w:fldChar w:fldCharType="separate"/>
      </w:r>
      <w:ins w:id="1206" w:author="JORGE CONTRERAS ORTIZ" w:date="2021-09-05T19:17:00Z">
        <w:r>
          <w:rPr>
            <w:noProof/>
            <w:webHidden/>
          </w:rPr>
          <w:t>77</w:t>
        </w:r>
        <w:r>
          <w:rPr>
            <w:noProof/>
            <w:webHidden/>
          </w:rPr>
          <w:fldChar w:fldCharType="end"/>
        </w:r>
        <w:r w:rsidRPr="00215972">
          <w:rPr>
            <w:rStyle w:val="Hipervnculo"/>
            <w:noProof/>
          </w:rPr>
          <w:fldChar w:fldCharType="end"/>
        </w:r>
      </w:ins>
    </w:p>
    <w:p w14:paraId="621B72C1" w14:textId="30EBE5B4" w:rsidR="00257E99" w:rsidRDefault="00257E99">
      <w:pPr>
        <w:pStyle w:val="Tabladeilustraciones"/>
        <w:tabs>
          <w:tab w:val="right" w:leader="dot" w:pos="8494"/>
        </w:tabs>
        <w:rPr>
          <w:ins w:id="1207" w:author="JORGE CONTRERAS ORTIZ" w:date="2021-09-05T19:17:00Z"/>
          <w:rFonts w:asciiTheme="minorHAnsi" w:eastAsiaTheme="minorEastAsia" w:hAnsiTheme="minorHAnsi" w:cstheme="minorBidi"/>
          <w:noProof/>
          <w:lang w:eastAsia="es-ES"/>
        </w:rPr>
      </w:pPr>
      <w:ins w:id="120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6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1 Conector USB</w:t>
        </w:r>
        <w:r>
          <w:rPr>
            <w:noProof/>
            <w:webHidden/>
          </w:rPr>
          <w:tab/>
        </w:r>
        <w:r>
          <w:rPr>
            <w:noProof/>
            <w:webHidden/>
          </w:rPr>
          <w:fldChar w:fldCharType="begin"/>
        </w:r>
        <w:r>
          <w:rPr>
            <w:noProof/>
            <w:webHidden/>
          </w:rPr>
          <w:instrText xml:space="preserve"> PAGEREF _Toc81762069 \h </w:instrText>
        </w:r>
        <w:r>
          <w:rPr>
            <w:noProof/>
            <w:webHidden/>
          </w:rPr>
        </w:r>
      </w:ins>
      <w:r>
        <w:rPr>
          <w:noProof/>
          <w:webHidden/>
        </w:rPr>
        <w:fldChar w:fldCharType="separate"/>
      </w:r>
      <w:ins w:id="1209" w:author="JORGE CONTRERAS ORTIZ" w:date="2021-09-05T19:17:00Z">
        <w:r>
          <w:rPr>
            <w:noProof/>
            <w:webHidden/>
          </w:rPr>
          <w:t>78</w:t>
        </w:r>
        <w:r>
          <w:rPr>
            <w:noProof/>
            <w:webHidden/>
          </w:rPr>
          <w:fldChar w:fldCharType="end"/>
        </w:r>
        <w:r w:rsidRPr="00215972">
          <w:rPr>
            <w:rStyle w:val="Hipervnculo"/>
            <w:noProof/>
          </w:rPr>
          <w:fldChar w:fldCharType="end"/>
        </w:r>
      </w:ins>
    </w:p>
    <w:p w14:paraId="520E3F89" w14:textId="22647726" w:rsidR="00257E99" w:rsidRDefault="00257E99">
      <w:pPr>
        <w:pStyle w:val="Tabladeilustraciones"/>
        <w:tabs>
          <w:tab w:val="right" w:leader="dot" w:pos="8494"/>
        </w:tabs>
        <w:rPr>
          <w:ins w:id="1210" w:author="JORGE CONTRERAS ORTIZ" w:date="2021-09-05T19:17:00Z"/>
          <w:rFonts w:asciiTheme="minorHAnsi" w:eastAsiaTheme="minorEastAsia" w:hAnsiTheme="minorHAnsi" w:cstheme="minorBidi"/>
          <w:noProof/>
          <w:lang w:eastAsia="es-ES"/>
        </w:rPr>
      </w:pPr>
      <w:ins w:id="121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2 Layout Completo</w:t>
        </w:r>
        <w:r>
          <w:rPr>
            <w:noProof/>
            <w:webHidden/>
          </w:rPr>
          <w:tab/>
        </w:r>
        <w:r>
          <w:rPr>
            <w:noProof/>
            <w:webHidden/>
          </w:rPr>
          <w:fldChar w:fldCharType="begin"/>
        </w:r>
        <w:r>
          <w:rPr>
            <w:noProof/>
            <w:webHidden/>
          </w:rPr>
          <w:instrText xml:space="preserve"> PAGEREF _Toc81762070 \h </w:instrText>
        </w:r>
        <w:r>
          <w:rPr>
            <w:noProof/>
            <w:webHidden/>
          </w:rPr>
        </w:r>
      </w:ins>
      <w:r>
        <w:rPr>
          <w:noProof/>
          <w:webHidden/>
        </w:rPr>
        <w:fldChar w:fldCharType="separate"/>
      </w:r>
      <w:ins w:id="1212" w:author="JORGE CONTRERAS ORTIZ" w:date="2021-09-05T19:17:00Z">
        <w:r>
          <w:rPr>
            <w:noProof/>
            <w:webHidden/>
          </w:rPr>
          <w:t>79</w:t>
        </w:r>
        <w:r>
          <w:rPr>
            <w:noProof/>
            <w:webHidden/>
          </w:rPr>
          <w:fldChar w:fldCharType="end"/>
        </w:r>
        <w:r w:rsidRPr="00215972">
          <w:rPr>
            <w:rStyle w:val="Hipervnculo"/>
            <w:noProof/>
          </w:rPr>
          <w:fldChar w:fldCharType="end"/>
        </w:r>
      </w:ins>
    </w:p>
    <w:p w14:paraId="07A85A6B" w14:textId="08B14A00" w:rsidR="00257E99" w:rsidRDefault="00257E99">
      <w:pPr>
        <w:pStyle w:val="Tabladeilustraciones"/>
        <w:tabs>
          <w:tab w:val="right" w:leader="dot" w:pos="8494"/>
        </w:tabs>
        <w:rPr>
          <w:ins w:id="1213" w:author="JORGE CONTRERAS ORTIZ" w:date="2021-09-05T19:17:00Z"/>
          <w:rFonts w:asciiTheme="minorHAnsi" w:eastAsiaTheme="minorEastAsia" w:hAnsiTheme="minorHAnsi" w:cstheme="minorBidi"/>
          <w:noProof/>
          <w:lang w:eastAsia="es-ES"/>
        </w:rPr>
      </w:pPr>
      <w:ins w:id="121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3 Layout Capa TOP</w:t>
        </w:r>
        <w:r>
          <w:rPr>
            <w:noProof/>
            <w:webHidden/>
          </w:rPr>
          <w:tab/>
        </w:r>
        <w:r>
          <w:rPr>
            <w:noProof/>
            <w:webHidden/>
          </w:rPr>
          <w:fldChar w:fldCharType="begin"/>
        </w:r>
        <w:r>
          <w:rPr>
            <w:noProof/>
            <w:webHidden/>
          </w:rPr>
          <w:instrText xml:space="preserve"> PAGEREF _Toc81762071 \h </w:instrText>
        </w:r>
        <w:r>
          <w:rPr>
            <w:noProof/>
            <w:webHidden/>
          </w:rPr>
        </w:r>
      </w:ins>
      <w:r>
        <w:rPr>
          <w:noProof/>
          <w:webHidden/>
        </w:rPr>
        <w:fldChar w:fldCharType="separate"/>
      </w:r>
      <w:ins w:id="1215" w:author="JORGE CONTRERAS ORTIZ" w:date="2021-09-05T19:17:00Z">
        <w:r>
          <w:rPr>
            <w:noProof/>
            <w:webHidden/>
          </w:rPr>
          <w:t>80</w:t>
        </w:r>
        <w:r>
          <w:rPr>
            <w:noProof/>
            <w:webHidden/>
          </w:rPr>
          <w:fldChar w:fldCharType="end"/>
        </w:r>
        <w:r w:rsidRPr="00215972">
          <w:rPr>
            <w:rStyle w:val="Hipervnculo"/>
            <w:noProof/>
          </w:rPr>
          <w:fldChar w:fldCharType="end"/>
        </w:r>
      </w:ins>
    </w:p>
    <w:p w14:paraId="60A160B5" w14:textId="1EA44BE9" w:rsidR="00257E99" w:rsidRDefault="00257E99">
      <w:pPr>
        <w:pStyle w:val="Tabladeilustraciones"/>
        <w:tabs>
          <w:tab w:val="right" w:leader="dot" w:pos="8494"/>
        </w:tabs>
        <w:rPr>
          <w:ins w:id="1216" w:author="JORGE CONTRERAS ORTIZ" w:date="2021-09-05T19:17:00Z"/>
          <w:rFonts w:asciiTheme="minorHAnsi" w:eastAsiaTheme="minorEastAsia" w:hAnsiTheme="minorHAnsi" w:cstheme="minorBidi"/>
          <w:noProof/>
          <w:lang w:eastAsia="es-ES"/>
        </w:rPr>
      </w:pPr>
      <w:ins w:id="121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4 Layout Capa BOTTOM</w:t>
        </w:r>
        <w:r>
          <w:rPr>
            <w:noProof/>
            <w:webHidden/>
          </w:rPr>
          <w:tab/>
        </w:r>
        <w:r>
          <w:rPr>
            <w:noProof/>
            <w:webHidden/>
          </w:rPr>
          <w:fldChar w:fldCharType="begin"/>
        </w:r>
        <w:r>
          <w:rPr>
            <w:noProof/>
            <w:webHidden/>
          </w:rPr>
          <w:instrText xml:space="preserve"> PAGEREF _Toc81762072 \h </w:instrText>
        </w:r>
        <w:r>
          <w:rPr>
            <w:noProof/>
            <w:webHidden/>
          </w:rPr>
        </w:r>
      </w:ins>
      <w:r>
        <w:rPr>
          <w:noProof/>
          <w:webHidden/>
        </w:rPr>
        <w:fldChar w:fldCharType="separate"/>
      </w:r>
      <w:ins w:id="1218" w:author="JORGE CONTRERAS ORTIZ" w:date="2021-09-05T19:17:00Z">
        <w:r>
          <w:rPr>
            <w:noProof/>
            <w:webHidden/>
          </w:rPr>
          <w:t>81</w:t>
        </w:r>
        <w:r>
          <w:rPr>
            <w:noProof/>
            <w:webHidden/>
          </w:rPr>
          <w:fldChar w:fldCharType="end"/>
        </w:r>
        <w:r w:rsidRPr="00215972">
          <w:rPr>
            <w:rStyle w:val="Hipervnculo"/>
            <w:noProof/>
          </w:rPr>
          <w:fldChar w:fldCharType="end"/>
        </w:r>
      </w:ins>
    </w:p>
    <w:p w14:paraId="2A07F58B" w14:textId="0B8B3DCF" w:rsidR="00257E99" w:rsidRDefault="00257E99">
      <w:pPr>
        <w:pStyle w:val="Tabladeilustraciones"/>
        <w:tabs>
          <w:tab w:val="right" w:leader="dot" w:pos="8494"/>
        </w:tabs>
        <w:rPr>
          <w:ins w:id="1219" w:author="JORGE CONTRERAS ORTIZ" w:date="2021-09-05T19:17:00Z"/>
          <w:rFonts w:asciiTheme="minorHAnsi" w:eastAsiaTheme="minorEastAsia" w:hAnsiTheme="minorHAnsi" w:cstheme="minorBidi"/>
          <w:noProof/>
          <w:lang w:eastAsia="es-ES"/>
        </w:rPr>
      </w:pPr>
      <w:ins w:id="122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lang w:val="en-US"/>
          </w:rPr>
          <w:t>Ilustración 55 PCB Coockie Thread TOP</w:t>
        </w:r>
        <w:r>
          <w:rPr>
            <w:noProof/>
            <w:webHidden/>
          </w:rPr>
          <w:tab/>
        </w:r>
        <w:r>
          <w:rPr>
            <w:noProof/>
            <w:webHidden/>
          </w:rPr>
          <w:fldChar w:fldCharType="begin"/>
        </w:r>
        <w:r>
          <w:rPr>
            <w:noProof/>
            <w:webHidden/>
          </w:rPr>
          <w:instrText xml:space="preserve"> PAGEREF _Toc81762073 \h </w:instrText>
        </w:r>
        <w:r>
          <w:rPr>
            <w:noProof/>
            <w:webHidden/>
          </w:rPr>
        </w:r>
      </w:ins>
      <w:r>
        <w:rPr>
          <w:noProof/>
          <w:webHidden/>
        </w:rPr>
        <w:fldChar w:fldCharType="separate"/>
      </w:r>
      <w:ins w:id="1221" w:author="JORGE CONTRERAS ORTIZ" w:date="2021-09-05T19:17:00Z">
        <w:r>
          <w:rPr>
            <w:noProof/>
            <w:webHidden/>
          </w:rPr>
          <w:t>82</w:t>
        </w:r>
        <w:r>
          <w:rPr>
            <w:noProof/>
            <w:webHidden/>
          </w:rPr>
          <w:fldChar w:fldCharType="end"/>
        </w:r>
        <w:r w:rsidRPr="00215972">
          <w:rPr>
            <w:rStyle w:val="Hipervnculo"/>
            <w:noProof/>
          </w:rPr>
          <w:fldChar w:fldCharType="end"/>
        </w:r>
      </w:ins>
    </w:p>
    <w:p w14:paraId="0E639DA8" w14:textId="4B99BD66" w:rsidR="00257E99" w:rsidRDefault="00257E99">
      <w:pPr>
        <w:pStyle w:val="Tabladeilustraciones"/>
        <w:tabs>
          <w:tab w:val="right" w:leader="dot" w:pos="8494"/>
        </w:tabs>
        <w:rPr>
          <w:ins w:id="1222" w:author="JORGE CONTRERAS ORTIZ" w:date="2021-09-05T19:17:00Z"/>
          <w:rFonts w:asciiTheme="minorHAnsi" w:eastAsiaTheme="minorEastAsia" w:hAnsiTheme="minorHAnsi" w:cstheme="minorBidi"/>
          <w:noProof/>
          <w:lang w:eastAsia="es-ES"/>
        </w:rPr>
      </w:pPr>
      <w:ins w:id="122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lang w:val="en-US"/>
          </w:rPr>
          <w:t>Ilustración 56 PCB Coockie Thread Capa BOTTOM</w:t>
        </w:r>
        <w:r>
          <w:rPr>
            <w:noProof/>
            <w:webHidden/>
          </w:rPr>
          <w:tab/>
        </w:r>
        <w:r>
          <w:rPr>
            <w:noProof/>
            <w:webHidden/>
          </w:rPr>
          <w:fldChar w:fldCharType="begin"/>
        </w:r>
        <w:r>
          <w:rPr>
            <w:noProof/>
            <w:webHidden/>
          </w:rPr>
          <w:instrText xml:space="preserve"> PAGEREF _Toc81762074 \h </w:instrText>
        </w:r>
        <w:r>
          <w:rPr>
            <w:noProof/>
            <w:webHidden/>
          </w:rPr>
        </w:r>
      </w:ins>
      <w:r>
        <w:rPr>
          <w:noProof/>
          <w:webHidden/>
        </w:rPr>
        <w:fldChar w:fldCharType="separate"/>
      </w:r>
      <w:ins w:id="1224" w:author="JORGE CONTRERAS ORTIZ" w:date="2021-09-05T19:17:00Z">
        <w:r>
          <w:rPr>
            <w:noProof/>
            <w:webHidden/>
          </w:rPr>
          <w:t>82</w:t>
        </w:r>
        <w:r>
          <w:rPr>
            <w:noProof/>
            <w:webHidden/>
          </w:rPr>
          <w:fldChar w:fldCharType="end"/>
        </w:r>
        <w:r w:rsidRPr="00215972">
          <w:rPr>
            <w:rStyle w:val="Hipervnculo"/>
            <w:noProof/>
          </w:rPr>
          <w:fldChar w:fldCharType="end"/>
        </w:r>
      </w:ins>
    </w:p>
    <w:p w14:paraId="1EA3E670" w14:textId="49797943" w:rsidR="00257E99" w:rsidRDefault="00257E99">
      <w:pPr>
        <w:pStyle w:val="Tabladeilustraciones"/>
        <w:tabs>
          <w:tab w:val="right" w:leader="dot" w:pos="8494"/>
        </w:tabs>
        <w:rPr>
          <w:ins w:id="1225" w:author="JORGE CONTRERAS ORTIZ" w:date="2021-09-05T19:17:00Z"/>
          <w:rFonts w:asciiTheme="minorHAnsi" w:eastAsiaTheme="minorEastAsia" w:hAnsiTheme="minorHAnsi" w:cstheme="minorBidi"/>
          <w:noProof/>
          <w:lang w:eastAsia="es-ES"/>
        </w:rPr>
      </w:pPr>
      <w:ins w:id="122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F:\\Jorge\\UPM\\master\\TFM\\Documentos\\TFM_V2.docx" \l "_Toc8176207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762075 \h </w:instrText>
        </w:r>
        <w:r>
          <w:rPr>
            <w:noProof/>
            <w:webHidden/>
          </w:rPr>
        </w:r>
      </w:ins>
      <w:r>
        <w:rPr>
          <w:noProof/>
          <w:webHidden/>
        </w:rPr>
        <w:fldChar w:fldCharType="separate"/>
      </w:r>
      <w:ins w:id="1227" w:author="JORGE CONTRERAS ORTIZ" w:date="2021-09-05T19:17:00Z">
        <w:r>
          <w:rPr>
            <w:noProof/>
            <w:webHidden/>
          </w:rPr>
          <w:t>83</w:t>
        </w:r>
        <w:r>
          <w:rPr>
            <w:noProof/>
            <w:webHidden/>
          </w:rPr>
          <w:fldChar w:fldCharType="end"/>
        </w:r>
        <w:r w:rsidRPr="00215972">
          <w:rPr>
            <w:rStyle w:val="Hipervnculo"/>
            <w:noProof/>
          </w:rPr>
          <w:fldChar w:fldCharType="end"/>
        </w:r>
      </w:ins>
    </w:p>
    <w:p w14:paraId="10CC1734" w14:textId="072A958C" w:rsidR="00257E99" w:rsidRDefault="00257E99">
      <w:pPr>
        <w:pStyle w:val="Tabladeilustraciones"/>
        <w:tabs>
          <w:tab w:val="right" w:leader="dot" w:pos="8494"/>
        </w:tabs>
        <w:rPr>
          <w:ins w:id="1228" w:author="JORGE CONTRERAS ORTIZ" w:date="2021-09-05T19:17:00Z"/>
          <w:rFonts w:asciiTheme="minorHAnsi" w:eastAsiaTheme="minorEastAsia" w:hAnsiTheme="minorHAnsi" w:cstheme="minorBidi"/>
          <w:noProof/>
          <w:lang w:eastAsia="es-ES"/>
        </w:rPr>
      </w:pPr>
      <w:ins w:id="122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F:\\Jorge\\UPM\\master\\TFM\\Documentos\\TFM_V2.docx" \l "_Toc8176207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8 Esquema montaje Red de Dos Nodos</w:t>
        </w:r>
        <w:r>
          <w:rPr>
            <w:noProof/>
            <w:webHidden/>
          </w:rPr>
          <w:tab/>
        </w:r>
        <w:r>
          <w:rPr>
            <w:noProof/>
            <w:webHidden/>
          </w:rPr>
          <w:fldChar w:fldCharType="begin"/>
        </w:r>
        <w:r>
          <w:rPr>
            <w:noProof/>
            <w:webHidden/>
          </w:rPr>
          <w:instrText xml:space="preserve"> PAGEREF _Toc81762076 \h </w:instrText>
        </w:r>
        <w:r>
          <w:rPr>
            <w:noProof/>
            <w:webHidden/>
          </w:rPr>
        </w:r>
      </w:ins>
      <w:r>
        <w:rPr>
          <w:noProof/>
          <w:webHidden/>
        </w:rPr>
        <w:fldChar w:fldCharType="separate"/>
      </w:r>
      <w:ins w:id="1230" w:author="JORGE CONTRERAS ORTIZ" w:date="2021-09-05T19:17:00Z">
        <w:r>
          <w:rPr>
            <w:noProof/>
            <w:webHidden/>
          </w:rPr>
          <w:t>84</w:t>
        </w:r>
        <w:r>
          <w:rPr>
            <w:noProof/>
            <w:webHidden/>
          </w:rPr>
          <w:fldChar w:fldCharType="end"/>
        </w:r>
        <w:r w:rsidRPr="00215972">
          <w:rPr>
            <w:rStyle w:val="Hipervnculo"/>
            <w:noProof/>
          </w:rPr>
          <w:fldChar w:fldCharType="end"/>
        </w:r>
      </w:ins>
    </w:p>
    <w:p w14:paraId="00A2E86E" w14:textId="682F26AB" w:rsidR="00257E99" w:rsidRDefault="00257E99">
      <w:pPr>
        <w:pStyle w:val="Tabladeilustraciones"/>
        <w:tabs>
          <w:tab w:val="right" w:leader="dot" w:pos="8494"/>
        </w:tabs>
        <w:rPr>
          <w:ins w:id="1231" w:author="JORGE CONTRERAS ORTIZ" w:date="2021-09-05T19:17:00Z"/>
          <w:rFonts w:asciiTheme="minorHAnsi" w:eastAsiaTheme="minorEastAsia" w:hAnsiTheme="minorHAnsi" w:cstheme="minorBidi"/>
          <w:noProof/>
          <w:lang w:eastAsia="es-ES"/>
        </w:rPr>
      </w:pPr>
      <w:ins w:id="123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59 Logs KiTools al REALIZAR un Ping</w:t>
        </w:r>
        <w:r>
          <w:rPr>
            <w:noProof/>
            <w:webHidden/>
          </w:rPr>
          <w:tab/>
        </w:r>
        <w:r>
          <w:rPr>
            <w:noProof/>
            <w:webHidden/>
          </w:rPr>
          <w:fldChar w:fldCharType="begin"/>
        </w:r>
        <w:r>
          <w:rPr>
            <w:noProof/>
            <w:webHidden/>
          </w:rPr>
          <w:instrText xml:space="preserve"> PAGEREF _Toc81762077 \h </w:instrText>
        </w:r>
        <w:r>
          <w:rPr>
            <w:noProof/>
            <w:webHidden/>
          </w:rPr>
        </w:r>
      </w:ins>
      <w:r>
        <w:rPr>
          <w:noProof/>
          <w:webHidden/>
        </w:rPr>
        <w:fldChar w:fldCharType="separate"/>
      </w:r>
      <w:ins w:id="1233" w:author="JORGE CONTRERAS ORTIZ" w:date="2021-09-05T19:17:00Z">
        <w:r>
          <w:rPr>
            <w:noProof/>
            <w:webHidden/>
          </w:rPr>
          <w:t>85</w:t>
        </w:r>
        <w:r>
          <w:rPr>
            <w:noProof/>
            <w:webHidden/>
          </w:rPr>
          <w:fldChar w:fldCharType="end"/>
        </w:r>
        <w:r w:rsidRPr="00215972">
          <w:rPr>
            <w:rStyle w:val="Hipervnculo"/>
            <w:noProof/>
          </w:rPr>
          <w:fldChar w:fldCharType="end"/>
        </w:r>
      </w:ins>
    </w:p>
    <w:p w14:paraId="04BB82D4" w14:textId="5AE0741B" w:rsidR="00257E99" w:rsidRDefault="00257E99">
      <w:pPr>
        <w:pStyle w:val="Tabladeilustraciones"/>
        <w:tabs>
          <w:tab w:val="right" w:leader="dot" w:pos="8494"/>
        </w:tabs>
        <w:rPr>
          <w:ins w:id="1234" w:author="JORGE CONTRERAS ORTIZ" w:date="2021-09-05T19:17:00Z"/>
          <w:rFonts w:asciiTheme="minorHAnsi" w:eastAsiaTheme="minorEastAsia" w:hAnsiTheme="minorHAnsi" w:cstheme="minorBidi"/>
          <w:noProof/>
          <w:lang w:eastAsia="es-ES"/>
        </w:rPr>
      </w:pPr>
      <w:ins w:id="123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0 Logs KiTools al RECIBIR un Ping</w:t>
        </w:r>
        <w:r>
          <w:rPr>
            <w:noProof/>
            <w:webHidden/>
          </w:rPr>
          <w:tab/>
        </w:r>
        <w:r>
          <w:rPr>
            <w:noProof/>
            <w:webHidden/>
          </w:rPr>
          <w:fldChar w:fldCharType="begin"/>
        </w:r>
        <w:r>
          <w:rPr>
            <w:noProof/>
            <w:webHidden/>
          </w:rPr>
          <w:instrText xml:space="preserve"> PAGEREF _Toc81762078 \h </w:instrText>
        </w:r>
        <w:r>
          <w:rPr>
            <w:noProof/>
            <w:webHidden/>
          </w:rPr>
        </w:r>
      </w:ins>
      <w:r>
        <w:rPr>
          <w:noProof/>
          <w:webHidden/>
        </w:rPr>
        <w:fldChar w:fldCharType="separate"/>
      </w:r>
      <w:ins w:id="1236" w:author="JORGE CONTRERAS ORTIZ" w:date="2021-09-05T19:17:00Z">
        <w:r>
          <w:rPr>
            <w:noProof/>
            <w:webHidden/>
          </w:rPr>
          <w:t>85</w:t>
        </w:r>
        <w:r>
          <w:rPr>
            <w:noProof/>
            <w:webHidden/>
          </w:rPr>
          <w:fldChar w:fldCharType="end"/>
        </w:r>
        <w:r w:rsidRPr="00215972">
          <w:rPr>
            <w:rStyle w:val="Hipervnculo"/>
            <w:noProof/>
          </w:rPr>
          <w:fldChar w:fldCharType="end"/>
        </w:r>
      </w:ins>
    </w:p>
    <w:p w14:paraId="2896C1B4" w14:textId="7982A7F5" w:rsidR="00257E99" w:rsidRDefault="00257E99">
      <w:pPr>
        <w:pStyle w:val="Tabladeilustraciones"/>
        <w:tabs>
          <w:tab w:val="right" w:leader="dot" w:pos="8494"/>
        </w:tabs>
        <w:rPr>
          <w:ins w:id="1237" w:author="JORGE CONTRERAS ORTIZ" w:date="2021-09-05T19:17:00Z"/>
          <w:rFonts w:asciiTheme="minorHAnsi" w:eastAsiaTheme="minorEastAsia" w:hAnsiTheme="minorHAnsi" w:cstheme="minorBidi"/>
          <w:noProof/>
          <w:lang w:eastAsia="es-ES"/>
        </w:rPr>
      </w:pPr>
      <w:ins w:id="123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7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1 Montaje Border Router</w:t>
        </w:r>
        <w:r>
          <w:rPr>
            <w:noProof/>
            <w:webHidden/>
          </w:rPr>
          <w:tab/>
        </w:r>
        <w:r>
          <w:rPr>
            <w:noProof/>
            <w:webHidden/>
          </w:rPr>
          <w:fldChar w:fldCharType="begin"/>
        </w:r>
        <w:r>
          <w:rPr>
            <w:noProof/>
            <w:webHidden/>
          </w:rPr>
          <w:instrText xml:space="preserve"> PAGEREF _Toc81762079 \h </w:instrText>
        </w:r>
        <w:r>
          <w:rPr>
            <w:noProof/>
            <w:webHidden/>
          </w:rPr>
        </w:r>
      </w:ins>
      <w:r>
        <w:rPr>
          <w:noProof/>
          <w:webHidden/>
        </w:rPr>
        <w:fldChar w:fldCharType="separate"/>
      </w:r>
      <w:ins w:id="1239" w:author="JORGE CONTRERAS ORTIZ" w:date="2021-09-05T19:17:00Z">
        <w:r>
          <w:rPr>
            <w:noProof/>
            <w:webHidden/>
          </w:rPr>
          <w:t>86</w:t>
        </w:r>
        <w:r>
          <w:rPr>
            <w:noProof/>
            <w:webHidden/>
          </w:rPr>
          <w:fldChar w:fldCharType="end"/>
        </w:r>
        <w:r w:rsidRPr="00215972">
          <w:rPr>
            <w:rStyle w:val="Hipervnculo"/>
            <w:noProof/>
          </w:rPr>
          <w:fldChar w:fldCharType="end"/>
        </w:r>
      </w:ins>
    </w:p>
    <w:p w14:paraId="3A91EEB1" w14:textId="7A3E33AE" w:rsidR="00257E99" w:rsidRDefault="00257E99">
      <w:pPr>
        <w:pStyle w:val="Tabladeilustraciones"/>
        <w:tabs>
          <w:tab w:val="right" w:leader="dot" w:pos="8494"/>
        </w:tabs>
        <w:rPr>
          <w:ins w:id="1240" w:author="JORGE CONTRERAS ORTIZ" w:date="2021-09-05T19:17:00Z"/>
          <w:rFonts w:asciiTheme="minorHAnsi" w:eastAsiaTheme="minorEastAsia" w:hAnsiTheme="minorHAnsi" w:cstheme="minorBidi"/>
          <w:noProof/>
          <w:lang w:eastAsia="es-ES"/>
        </w:rPr>
      </w:pPr>
      <w:ins w:id="124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2 Topología de Red 1 nodo con BR</w:t>
        </w:r>
        <w:r>
          <w:rPr>
            <w:noProof/>
            <w:webHidden/>
          </w:rPr>
          <w:tab/>
        </w:r>
        <w:r>
          <w:rPr>
            <w:noProof/>
            <w:webHidden/>
          </w:rPr>
          <w:fldChar w:fldCharType="begin"/>
        </w:r>
        <w:r>
          <w:rPr>
            <w:noProof/>
            <w:webHidden/>
          </w:rPr>
          <w:instrText xml:space="preserve"> PAGEREF _Toc81762080 \h </w:instrText>
        </w:r>
        <w:r>
          <w:rPr>
            <w:noProof/>
            <w:webHidden/>
          </w:rPr>
        </w:r>
      </w:ins>
      <w:r>
        <w:rPr>
          <w:noProof/>
          <w:webHidden/>
        </w:rPr>
        <w:fldChar w:fldCharType="separate"/>
      </w:r>
      <w:ins w:id="1242" w:author="JORGE CONTRERAS ORTIZ" w:date="2021-09-05T19:17:00Z">
        <w:r>
          <w:rPr>
            <w:noProof/>
            <w:webHidden/>
          </w:rPr>
          <w:t>87</w:t>
        </w:r>
        <w:r>
          <w:rPr>
            <w:noProof/>
            <w:webHidden/>
          </w:rPr>
          <w:fldChar w:fldCharType="end"/>
        </w:r>
        <w:r w:rsidRPr="00215972">
          <w:rPr>
            <w:rStyle w:val="Hipervnculo"/>
            <w:noProof/>
          </w:rPr>
          <w:fldChar w:fldCharType="end"/>
        </w:r>
      </w:ins>
    </w:p>
    <w:p w14:paraId="0B7EBDC1" w14:textId="5823F2BD" w:rsidR="00257E99" w:rsidRDefault="00257E99">
      <w:pPr>
        <w:pStyle w:val="Tabladeilustraciones"/>
        <w:tabs>
          <w:tab w:val="right" w:leader="dot" w:pos="8494"/>
        </w:tabs>
        <w:rPr>
          <w:ins w:id="1243" w:author="JORGE CONTRERAS ORTIZ" w:date="2021-09-05T19:17:00Z"/>
          <w:rFonts w:asciiTheme="minorHAnsi" w:eastAsiaTheme="minorEastAsia" w:hAnsiTheme="minorHAnsi" w:cstheme="minorBidi"/>
          <w:noProof/>
          <w:lang w:eastAsia="es-ES"/>
        </w:rPr>
      </w:pPr>
      <w:ins w:id="124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762081 \h </w:instrText>
        </w:r>
        <w:r>
          <w:rPr>
            <w:noProof/>
            <w:webHidden/>
          </w:rPr>
        </w:r>
      </w:ins>
      <w:r>
        <w:rPr>
          <w:noProof/>
          <w:webHidden/>
        </w:rPr>
        <w:fldChar w:fldCharType="separate"/>
      </w:r>
      <w:ins w:id="1245" w:author="JORGE CONTRERAS ORTIZ" w:date="2021-09-05T19:17:00Z">
        <w:r>
          <w:rPr>
            <w:noProof/>
            <w:webHidden/>
          </w:rPr>
          <w:t>88</w:t>
        </w:r>
        <w:r>
          <w:rPr>
            <w:noProof/>
            <w:webHidden/>
          </w:rPr>
          <w:fldChar w:fldCharType="end"/>
        </w:r>
        <w:r w:rsidRPr="00215972">
          <w:rPr>
            <w:rStyle w:val="Hipervnculo"/>
            <w:noProof/>
          </w:rPr>
          <w:fldChar w:fldCharType="end"/>
        </w:r>
      </w:ins>
    </w:p>
    <w:p w14:paraId="18424ED0" w14:textId="0809C58B" w:rsidR="00257E99" w:rsidRDefault="00257E99">
      <w:pPr>
        <w:pStyle w:val="Tabladeilustraciones"/>
        <w:tabs>
          <w:tab w:val="right" w:leader="dot" w:pos="8494"/>
        </w:tabs>
        <w:rPr>
          <w:ins w:id="1246" w:author="JORGE CONTRERAS ORTIZ" w:date="2021-09-05T19:17:00Z"/>
          <w:rFonts w:asciiTheme="minorHAnsi" w:eastAsiaTheme="minorEastAsia" w:hAnsiTheme="minorHAnsi" w:cstheme="minorBidi"/>
          <w:noProof/>
          <w:lang w:eastAsia="es-ES"/>
        </w:rPr>
      </w:pPr>
      <w:ins w:id="124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762082 \h </w:instrText>
        </w:r>
        <w:r>
          <w:rPr>
            <w:noProof/>
            <w:webHidden/>
          </w:rPr>
        </w:r>
      </w:ins>
      <w:r>
        <w:rPr>
          <w:noProof/>
          <w:webHidden/>
        </w:rPr>
        <w:fldChar w:fldCharType="separate"/>
      </w:r>
      <w:ins w:id="1248" w:author="JORGE CONTRERAS ORTIZ" w:date="2021-09-05T19:17:00Z">
        <w:r>
          <w:rPr>
            <w:noProof/>
            <w:webHidden/>
          </w:rPr>
          <w:t>89</w:t>
        </w:r>
        <w:r>
          <w:rPr>
            <w:noProof/>
            <w:webHidden/>
          </w:rPr>
          <w:fldChar w:fldCharType="end"/>
        </w:r>
        <w:r w:rsidRPr="00215972">
          <w:rPr>
            <w:rStyle w:val="Hipervnculo"/>
            <w:noProof/>
          </w:rPr>
          <w:fldChar w:fldCharType="end"/>
        </w:r>
      </w:ins>
    </w:p>
    <w:p w14:paraId="42D62FCB" w14:textId="76987009" w:rsidR="00257E99" w:rsidRDefault="00257E99">
      <w:pPr>
        <w:pStyle w:val="Tabladeilustraciones"/>
        <w:tabs>
          <w:tab w:val="right" w:leader="dot" w:pos="8494"/>
        </w:tabs>
        <w:rPr>
          <w:ins w:id="1249" w:author="JORGE CONTRERAS ORTIZ" w:date="2021-09-05T19:17:00Z"/>
          <w:rFonts w:asciiTheme="minorHAnsi" w:eastAsiaTheme="minorEastAsia" w:hAnsiTheme="minorHAnsi" w:cstheme="minorBidi"/>
          <w:noProof/>
          <w:lang w:eastAsia="es-ES"/>
        </w:rPr>
      </w:pPr>
      <w:ins w:id="1250"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3"</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5 Ping desde PC a BR</w:t>
        </w:r>
        <w:r>
          <w:rPr>
            <w:noProof/>
            <w:webHidden/>
          </w:rPr>
          <w:tab/>
        </w:r>
        <w:r>
          <w:rPr>
            <w:noProof/>
            <w:webHidden/>
          </w:rPr>
          <w:fldChar w:fldCharType="begin"/>
        </w:r>
        <w:r>
          <w:rPr>
            <w:noProof/>
            <w:webHidden/>
          </w:rPr>
          <w:instrText xml:space="preserve"> PAGEREF _Toc81762083 \h </w:instrText>
        </w:r>
        <w:r>
          <w:rPr>
            <w:noProof/>
            <w:webHidden/>
          </w:rPr>
        </w:r>
      </w:ins>
      <w:r>
        <w:rPr>
          <w:noProof/>
          <w:webHidden/>
        </w:rPr>
        <w:fldChar w:fldCharType="separate"/>
      </w:r>
      <w:ins w:id="1251" w:author="JORGE CONTRERAS ORTIZ" w:date="2021-09-05T19:17:00Z">
        <w:r>
          <w:rPr>
            <w:noProof/>
            <w:webHidden/>
          </w:rPr>
          <w:t>89</w:t>
        </w:r>
        <w:r>
          <w:rPr>
            <w:noProof/>
            <w:webHidden/>
          </w:rPr>
          <w:fldChar w:fldCharType="end"/>
        </w:r>
        <w:r w:rsidRPr="00215972">
          <w:rPr>
            <w:rStyle w:val="Hipervnculo"/>
            <w:noProof/>
          </w:rPr>
          <w:fldChar w:fldCharType="end"/>
        </w:r>
      </w:ins>
    </w:p>
    <w:p w14:paraId="2DF45B5C" w14:textId="215709B1" w:rsidR="00257E99" w:rsidRDefault="00257E99">
      <w:pPr>
        <w:pStyle w:val="Tabladeilustraciones"/>
        <w:tabs>
          <w:tab w:val="right" w:leader="dot" w:pos="8494"/>
        </w:tabs>
        <w:rPr>
          <w:ins w:id="1252" w:author="JORGE CONTRERAS ORTIZ" w:date="2021-09-05T19:17:00Z"/>
          <w:rFonts w:asciiTheme="minorHAnsi" w:eastAsiaTheme="minorEastAsia" w:hAnsiTheme="minorHAnsi" w:cstheme="minorBidi"/>
          <w:noProof/>
          <w:lang w:eastAsia="es-ES"/>
        </w:rPr>
      </w:pPr>
      <w:ins w:id="1253"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4"</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6 Ping desde PC a nodo LEADER</w:t>
        </w:r>
        <w:r>
          <w:rPr>
            <w:noProof/>
            <w:webHidden/>
          </w:rPr>
          <w:tab/>
        </w:r>
        <w:r>
          <w:rPr>
            <w:noProof/>
            <w:webHidden/>
          </w:rPr>
          <w:fldChar w:fldCharType="begin"/>
        </w:r>
        <w:r>
          <w:rPr>
            <w:noProof/>
            <w:webHidden/>
          </w:rPr>
          <w:instrText xml:space="preserve"> PAGEREF _Toc81762084 \h </w:instrText>
        </w:r>
        <w:r>
          <w:rPr>
            <w:noProof/>
            <w:webHidden/>
          </w:rPr>
        </w:r>
      </w:ins>
      <w:r>
        <w:rPr>
          <w:noProof/>
          <w:webHidden/>
        </w:rPr>
        <w:fldChar w:fldCharType="separate"/>
      </w:r>
      <w:ins w:id="1254" w:author="JORGE CONTRERAS ORTIZ" w:date="2021-09-05T19:17:00Z">
        <w:r>
          <w:rPr>
            <w:noProof/>
            <w:webHidden/>
          </w:rPr>
          <w:t>89</w:t>
        </w:r>
        <w:r>
          <w:rPr>
            <w:noProof/>
            <w:webHidden/>
          </w:rPr>
          <w:fldChar w:fldCharType="end"/>
        </w:r>
        <w:r w:rsidRPr="00215972">
          <w:rPr>
            <w:rStyle w:val="Hipervnculo"/>
            <w:noProof/>
          </w:rPr>
          <w:fldChar w:fldCharType="end"/>
        </w:r>
      </w:ins>
    </w:p>
    <w:p w14:paraId="12619F62" w14:textId="2F47F8EA" w:rsidR="00257E99" w:rsidRDefault="00257E99">
      <w:pPr>
        <w:pStyle w:val="Tabladeilustraciones"/>
        <w:tabs>
          <w:tab w:val="right" w:leader="dot" w:pos="8494"/>
        </w:tabs>
        <w:rPr>
          <w:ins w:id="1255" w:author="JORGE CONTRERAS ORTIZ" w:date="2021-09-05T19:17:00Z"/>
          <w:rFonts w:asciiTheme="minorHAnsi" w:eastAsiaTheme="minorEastAsia" w:hAnsiTheme="minorHAnsi" w:cstheme="minorBidi"/>
          <w:noProof/>
          <w:lang w:eastAsia="es-ES"/>
        </w:rPr>
      </w:pPr>
      <w:ins w:id="1256"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5"</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7 Ping desde PC a nodo MED</w:t>
        </w:r>
        <w:r>
          <w:rPr>
            <w:noProof/>
            <w:webHidden/>
          </w:rPr>
          <w:tab/>
        </w:r>
        <w:r>
          <w:rPr>
            <w:noProof/>
            <w:webHidden/>
          </w:rPr>
          <w:fldChar w:fldCharType="begin"/>
        </w:r>
        <w:r>
          <w:rPr>
            <w:noProof/>
            <w:webHidden/>
          </w:rPr>
          <w:instrText xml:space="preserve"> PAGEREF _Toc81762085 \h </w:instrText>
        </w:r>
        <w:r>
          <w:rPr>
            <w:noProof/>
            <w:webHidden/>
          </w:rPr>
        </w:r>
      </w:ins>
      <w:r>
        <w:rPr>
          <w:noProof/>
          <w:webHidden/>
        </w:rPr>
        <w:fldChar w:fldCharType="separate"/>
      </w:r>
      <w:ins w:id="1257" w:author="JORGE CONTRERAS ORTIZ" w:date="2021-09-05T19:17:00Z">
        <w:r>
          <w:rPr>
            <w:noProof/>
            <w:webHidden/>
          </w:rPr>
          <w:t>90</w:t>
        </w:r>
        <w:r>
          <w:rPr>
            <w:noProof/>
            <w:webHidden/>
          </w:rPr>
          <w:fldChar w:fldCharType="end"/>
        </w:r>
        <w:r w:rsidRPr="00215972">
          <w:rPr>
            <w:rStyle w:val="Hipervnculo"/>
            <w:noProof/>
          </w:rPr>
          <w:fldChar w:fldCharType="end"/>
        </w:r>
      </w:ins>
    </w:p>
    <w:p w14:paraId="462C269A" w14:textId="34AFF84C" w:rsidR="00257E99" w:rsidRDefault="00257E99">
      <w:pPr>
        <w:pStyle w:val="Tabladeilustraciones"/>
        <w:tabs>
          <w:tab w:val="right" w:leader="dot" w:pos="8494"/>
        </w:tabs>
        <w:rPr>
          <w:ins w:id="1258" w:author="JORGE CONTRERAS ORTIZ" w:date="2021-09-05T19:17:00Z"/>
          <w:rFonts w:asciiTheme="minorHAnsi" w:eastAsiaTheme="minorEastAsia" w:hAnsiTheme="minorHAnsi" w:cstheme="minorBidi"/>
          <w:noProof/>
          <w:lang w:eastAsia="es-ES"/>
        </w:rPr>
      </w:pPr>
      <w:ins w:id="1259"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6"</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762086 \h </w:instrText>
        </w:r>
        <w:r>
          <w:rPr>
            <w:noProof/>
            <w:webHidden/>
          </w:rPr>
        </w:r>
      </w:ins>
      <w:r>
        <w:rPr>
          <w:noProof/>
          <w:webHidden/>
        </w:rPr>
        <w:fldChar w:fldCharType="separate"/>
      </w:r>
      <w:ins w:id="1260" w:author="JORGE CONTRERAS ORTIZ" w:date="2021-09-05T19:17:00Z">
        <w:r>
          <w:rPr>
            <w:noProof/>
            <w:webHidden/>
          </w:rPr>
          <w:t>90</w:t>
        </w:r>
        <w:r>
          <w:rPr>
            <w:noProof/>
            <w:webHidden/>
          </w:rPr>
          <w:fldChar w:fldCharType="end"/>
        </w:r>
        <w:r w:rsidRPr="00215972">
          <w:rPr>
            <w:rStyle w:val="Hipervnculo"/>
            <w:noProof/>
          </w:rPr>
          <w:fldChar w:fldCharType="end"/>
        </w:r>
      </w:ins>
    </w:p>
    <w:p w14:paraId="26D1BE09" w14:textId="0087F0E3" w:rsidR="00257E99" w:rsidRDefault="00257E99">
      <w:pPr>
        <w:pStyle w:val="Tabladeilustraciones"/>
        <w:tabs>
          <w:tab w:val="right" w:leader="dot" w:pos="8494"/>
        </w:tabs>
        <w:rPr>
          <w:ins w:id="1261" w:author="JORGE CONTRERAS ORTIZ" w:date="2021-09-05T19:17:00Z"/>
          <w:rFonts w:asciiTheme="minorHAnsi" w:eastAsiaTheme="minorEastAsia" w:hAnsiTheme="minorHAnsi" w:cstheme="minorBidi"/>
          <w:noProof/>
          <w:lang w:eastAsia="es-ES"/>
        </w:rPr>
      </w:pPr>
      <w:ins w:id="1262"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7"</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762087 \h </w:instrText>
        </w:r>
        <w:r>
          <w:rPr>
            <w:noProof/>
            <w:webHidden/>
          </w:rPr>
        </w:r>
      </w:ins>
      <w:r>
        <w:rPr>
          <w:noProof/>
          <w:webHidden/>
        </w:rPr>
        <w:fldChar w:fldCharType="separate"/>
      </w:r>
      <w:ins w:id="1263" w:author="JORGE CONTRERAS ORTIZ" w:date="2021-09-05T19:17:00Z">
        <w:r>
          <w:rPr>
            <w:noProof/>
            <w:webHidden/>
          </w:rPr>
          <w:t>92</w:t>
        </w:r>
        <w:r>
          <w:rPr>
            <w:noProof/>
            <w:webHidden/>
          </w:rPr>
          <w:fldChar w:fldCharType="end"/>
        </w:r>
        <w:r w:rsidRPr="00215972">
          <w:rPr>
            <w:rStyle w:val="Hipervnculo"/>
            <w:noProof/>
          </w:rPr>
          <w:fldChar w:fldCharType="end"/>
        </w:r>
      </w:ins>
    </w:p>
    <w:p w14:paraId="57741BCF" w14:textId="4DABDF34" w:rsidR="00257E99" w:rsidRDefault="00257E99">
      <w:pPr>
        <w:pStyle w:val="Tabladeilustraciones"/>
        <w:tabs>
          <w:tab w:val="right" w:leader="dot" w:pos="8494"/>
        </w:tabs>
        <w:rPr>
          <w:ins w:id="1264" w:author="JORGE CONTRERAS ORTIZ" w:date="2021-09-05T19:17:00Z"/>
          <w:rFonts w:asciiTheme="minorHAnsi" w:eastAsiaTheme="minorEastAsia" w:hAnsiTheme="minorHAnsi" w:cstheme="minorBidi"/>
          <w:noProof/>
          <w:lang w:eastAsia="es-ES"/>
        </w:rPr>
      </w:pPr>
      <w:ins w:id="1265"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8"</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762088 \h </w:instrText>
        </w:r>
        <w:r>
          <w:rPr>
            <w:noProof/>
            <w:webHidden/>
          </w:rPr>
        </w:r>
      </w:ins>
      <w:r>
        <w:rPr>
          <w:noProof/>
          <w:webHidden/>
        </w:rPr>
        <w:fldChar w:fldCharType="separate"/>
      </w:r>
      <w:ins w:id="1266" w:author="JORGE CONTRERAS ORTIZ" w:date="2021-09-05T19:17:00Z">
        <w:r>
          <w:rPr>
            <w:noProof/>
            <w:webHidden/>
          </w:rPr>
          <w:t>93</w:t>
        </w:r>
        <w:r>
          <w:rPr>
            <w:noProof/>
            <w:webHidden/>
          </w:rPr>
          <w:fldChar w:fldCharType="end"/>
        </w:r>
        <w:r w:rsidRPr="00215972">
          <w:rPr>
            <w:rStyle w:val="Hipervnculo"/>
            <w:noProof/>
          </w:rPr>
          <w:fldChar w:fldCharType="end"/>
        </w:r>
      </w:ins>
    </w:p>
    <w:p w14:paraId="1C5BCB6A" w14:textId="06B18FCF" w:rsidR="00257E99" w:rsidRDefault="00257E99">
      <w:pPr>
        <w:pStyle w:val="Tabladeilustraciones"/>
        <w:tabs>
          <w:tab w:val="right" w:leader="dot" w:pos="8494"/>
        </w:tabs>
        <w:rPr>
          <w:ins w:id="1267" w:author="JORGE CONTRERAS ORTIZ" w:date="2021-09-05T19:17:00Z"/>
          <w:rFonts w:asciiTheme="minorHAnsi" w:eastAsiaTheme="minorEastAsia" w:hAnsiTheme="minorHAnsi" w:cstheme="minorBidi"/>
          <w:noProof/>
          <w:lang w:eastAsia="es-ES"/>
        </w:rPr>
      </w:pPr>
      <w:ins w:id="1268"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89"</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1 Ping desde PC a nuevo nodo MED.</w:t>
        </w:r>
        <w:r>
          <w:rPr>
            <w:noProof/>
            <w:webHidden/>
          </w:rPr>
          <w:tab/>
        </w:r>
        <w:r>
          <w:rPr>
            <w:noProof/>
            <w:webHidden/>
          </w:rPr>
          <w:fldChar w:fldCharType="begin"/>
        </w:r>
        <w:r>
          <w:rPr>
            <w:noProof/>
            <w:webHidden/>
          </w:rPr>
          <w:instrText xml:space="preserve"> PAGEREF _Toc81762089 \h </w:instrText>
        </w:r>
        <w:r>
          <w:rPr>
            <w:noProof/>
            <w:webHidden/>
          </w:rPr>
        </w:r>
      </w:ins>
      <w:r>
        <w:rPr>
          <w:noProof/>
          <w:webHidden/>
        </w:rPr>
        <w:fldChar w:fldCharType="separate"/>
      </w:r>
      <w:ins w:id="1269" w:author="JORGE CONTRERAS ORTIZ" w:date="2021-09-05T19:17:00Z">
        <w:r>
          <w:rPr>
            <w:noProof/>
            <w:webHidden/>
          </w:rPr>
          <w:t>93</w:t>
        </w:r>
        <w:r>
          <w:rPr>
            <w:noProof/>
            <w:webHidden/>
          </w:rPr>
          <w:fldChar w:fldCharType="end"/>
        </w:r>
        <w:r w:rsidRPr="00215972">
          <w:rPr>
            <w:rStyle w:val="Hipervnculo"/>
            <w:noProof/>
          </w:rPr>
          <w:fldChar w:fldCharType="end"/>
        </w:r>
      </w:ins>
    </w:p>
    <w:p w14:paraId="0897549D" w14:textId="2C14141C" w:rsidR="00257E99" w:rsidRDefault="00257E99">
      <w:pPr>
        <w:pStyle w:val="Tabladeilustraciones"/>
        <w:tabs>
          <w:tab w:val="right" w:leader="dot" w:pos="8494"/>
        </w:tabs>
        <w:rPr>
          <w:ins w:id="1270" w:author="JORGE CONTRERAS ORTIZ" w:date="2021-09-05T19:17:00Z"/>
          <w:rFonts w:asciiTheme="minorHAnsi" w:eastAsiaTheme="minorEastAsia" w:hAnsiTheme="minorHAnsi" w:cstheme="minorBidi"/>
          <w:noProof/>
          <w:lang w:eastAsia="es-ES"/>
        </w:rPr>
      </w:pPr>
      <w:ins w:id="1271"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90"</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2 Topología A de 5 nodos</w:t>
        </w:r>
        <w:r>
          <w:rPr>
            <w:noProof/>
            <w:webHidden/>
          </w:rPr>
          <w:tab/>
        </w:r>
        <w:r>
          <w:rPr>
            <w:noProof/>
            <w:webHidden/>
          </w:rPr>
          <w:fldChar w:fldCharType="begin"/>
        </w:r>
        <w:r>
          <w:rPr>
            <w:noProof/>
            <w:webHidden/>
          </w:rPr>
          <w:instrText xml:space="preserve"> PAGEREF _Toc81762090 \h </w:instrText>
        </w:r>
        <w:r>
          <w:rPr>
            <w:noProof/>
            <w:webHidden/>
          </w:rPr>
        </w:r>
      </w:ins>
      <w:r>
        <w:rPr>
          <w:noProof/>
          <w:webHidden/>
        </w:rPr>
        <w:fldChar w:fldCharType="separate"/>
      </w:r>
      <w:ins w:id="1272" w:author="JORGE CONTRERAS ORTIZ" w:date="2021-09-05T19:17:00Z">
        <w:r>
          <w:rPr>
            <w:noProof/>
            <w:webHidden/>
          </w:rPr>
          <w:t>95</w:t>
        </w:r>
        <w:r>
          <w:rPr>
            <w:noProof/>
            <w:webHidden/>
          </w:rPr>
          <w:fldChar w:fldCharType="end"/>
        </w:r>
        <w:r w:rsidRPr="00215972">
          <w:rPr>
            <w:rStyle w:val="Hipervnculo"/>
            <w:noProof/>
          </w:rPr>
          <w:fldChar w:fldCharType="end"/>
        </w:r>
      </w:ins>
    </w:p>
    <w:p w14:paraId="3095B9DE" w14:textId="05694356" w:rsidR="00257E99" w:rsidRDefault="00257E99">
      <w:pPr>
        <w:pStyle w:val="Tabladeilustraciones"/>
        <w:tabs>
          <w:tab w:val="right" w:leader="dot" w:pos="8494"/>
        </w:tabs>
        <w:rPr>
          <w:ins w:id="1273" w:author="JORGE CONTRERAS ORTIZ" w:date="2021-09-05T19:17:00Z"/>
          <w:rFonts w:asciiTheme="minorHAnsi" w:eastAsiaTheme="minorEastAsia" w:hAnsiTheme="minorHAnsi" w:cstheme="minorBidi"/>
          <w:noProof/>
          <w:lang w:eastAsia="es-ES"/>
        </w:rPr>
      </w:pPr>
      <w:ins w:id="1274"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91"</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3 Topología B con 5 nodos</w:t>
        </w:r>
        <w:r>
          <w:rPr>
            <w:noProof/>
            <w:webHidden/>
          </w:rPr>
          <w:tab/>
        </w:r>
        <w:r>
          <w:rPr>
            <w:noProof/>
            <w:webHidden/>
          </w:rPr>
          <w:fldChar w:fldCharType="begin"/>
        </w:r>
        <w:r>
          <w:rPr>
            <w:noProof/>
            <w:webHidden/>
          </w:rPr>
          <w:instrText xml:space="preserve"> PAGEREF _Toc81762091 \h </w:instrText>
        </w:r>
        <w:r>
          <w:rPr>
            <w:noProof/>
            <w:webHidden/>
          </w:rPr>
        </w:r>
      </w:ins>
      <w:r>
        <w:rPr>
          <w:noProof/>
          <w:webHidden/>
        </w:rPr>
        <w:fldChar w:fldCharType="separate"/>
      </w:r>
      <w:ins w:id="1275" w:author="JORGE CONTRERAS ORTIZ" w:date="2021-09-05T19:17:00Z">
        <w:r>
          <w:rPr>
            <w:noProof/>
            <w:webHidden/>
          </w:rPr>
          <w:t>96</w:t>
        </w:r>
        <w:r>
          <w:rPr>
            <w:noProof/>
            <w:webHidden/>
          </w:rPr>
          <w:fldChar w:fldCharType="end"/>
        </w:r>
        <w:r w:rsidRPr="00215972">
          <w:rPr>
            <w:rStyle w:val="Hipervnculo"/>
            <w:noProof/>
          </w:rPr>
          <w:fldChar w:fldCharType="end"/>
        </w:r>
      </w:ins>
    </w:p>
    <w:p w14:paraId="7B084147" w14:textId="504359F6" w:rsidR="00257E99" w:rsidRDefault="00257E99">
      <w:pPr>
        <w:pStyle w:val="Tabladeilustraciones"/>
        <w:tabs>
          <w:tab w:val="right" w:leader="dot" w:pos="8494"/>
        </w:tabs>
        <w:rPr>
          <w:ins w:id="1276" w:author="JORGE CONTRERAS ORTIZ" w:date="2021-09-05T19:17:00Z"/>
          <w:rFonts w:asciiTheme="minorHAnsi" w:eastAsiaTheme="minorEastAsia" w:hAnsiTheme="minorHAnsi" w:cstheme="minorBidi"/>
          <w:noProof/>
          <w:lang w:eastAsia="es-ES"/>
        </w:rPr>
      </w:pPr>
      <w:ins w:id="1277" w:author="JORGE CONTRERAS ORTIZ" w:date="2021-09-05T19:17:00Z">
        <w:r w:rsidRPr="00215972">
          <w:rPr>
            <w:rStyle w:val="Hipervnculo"/>
            <w:noProof/>
          </w:rPr>
          <w:fldChar w:fldCharType="begin"/>
        </w:r>
        <w:r w:rsidRPr="00215972">
          <w:rPr>
            <w:rStyle w:val="Hipervnculo"/>
            <w:noProof/>
          </w:rPr>
          <w:instrText xml:space="preserve"> </w:instrText>
        </w:r>
        <w:r>
          <w:rPr>
            <w:noProof/>
          </w:rPr>
          <w:instrText>HYPERLINK \l "_Toc81762092"</w:instrText>
        </w:r>
        <w:r w:rsidRPr="00215972">
          <w:rPr>
            <w:rStyle w:val="Hipervnculo"/>
            <w:noProof/>
          </w:rPr>
          <w:instrText xml:space="preserve"> </w:instrText>
        </w:r>
        <w:r w:rsidRPr="00215972">
          <w:rPr>
            <w:rStyle w:val="Hipervnculo"/>
            <w:noProof/>
          </w:rPr>
        </w:r>
        <w:r w:rsidRPr="00215972">
          <w:rPr>
            <w:rStyle w:val="Hipervnculo"/>
            <w:noProof/>
          </w:rPr>
          <w:fldChar w:fldCharType="separate"/>
        </w:r>
        <w:r w:rsidRPr="00215972">
          <w:rPr>
            <w:rStyle w:val="Hipervnculo"/>
            <w:noProof/>
          </w:rPr>
          <w:t>Ilustración 74 Topología con 6 nodos</w:t>
        </w:r>
        <w:r>
          <w:rPr>
            <w:noProof/>
            <w:webHidden/>
          </w:rPr>
          <w:tab/>
        </w:r>
        <w:r>
          <w:rPr>
            <w:noProof/>
            <w:webHidden/>
          </w:rPr>
          <w:fldChar w:fldCharType="begin"/>
        </w:r>
        <w:r>
          <w:rPr>
            <w:noProof/>
            <w:webHidden/>
          </w:rPr>
          <w:instrText xml:space="preserve"> PAGEREF _Toc81762092 \h </w:instrText>
        </w:r>
        <w:r>
          <w:rPr>
            <w:noProof/>
            <w:webHidden/>
          </w:rPr>
        </w:r>
      </w:ins>
      <w:r>
        <w:rPr>
          <w:noProof/>
          <w:webHidden/>
        </w:rPr>
        <w:fldChar w:fldCharType="separate"/>
      </w:r>
      <w:ins w:id="1278" w:author="JORGE CONTRERAS ORTIZ" w:date="2021-09-05T19:17:00Z">
        <w:r>
          <w:rPr>
            <w:noProof/>
            <w:webHidden/>
          </w:rPr>
          <w:t>98</w:t>
        </w:r>
        <w:r>
          <w:rPr>
            <w:noProof/>
            <w:webHidden/>
          </w:rPr>
          <w:fldChar w:fldCharType="end"/>
        </w:r>
        <w:r w:rsidRPr="00215972">
          <w:rPr>
            <w:rStyle w:val="Hipervnculo"/>
            <w:noProof/>
          </w:rPr>
          <w:fldChar w:fldCharType="end"/>
        </w:r>
      </w:ins>
    </w:p>
    <w:p w14:paraId="190A7AD7" w14:textId="06BD3383" w:rsidR="005B42F0" w:rsidDel="00675D4D" w:rsidRDefault="005B42F0">
      <w:pPr>
        <w:pStyle w:val="Tabladeilustraciones"/>
        <w:tabs>
          <w:tab w:val="right" w:leader="dot" w:pos="8494"/>
        </w:tabs>
        <w:rPr>
          <w:del w:id="1279" w:author="JORGE CONTRERAS ORTIZ" w:date="2021-09-04T11:50:00Z"/>
          <w:rFonts w:asciiTheme="minorHAnsi" w:eastAsiaTheme="minorEastAsia" w:hAnsiTheme="minorHAnsi" w:cstheme="minorBidi"/>
          <w:noProof/>
          <w:lang w:eastAsia="es-ES"/>
        </w:rPr>
      </w:pPr>
      <w:del w:id="1280"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281" w:author="JORGE CONTRERAS ORTIZ" w:date="2021-09-04T11:50:00Z"/>
          <w:rFonts w:asciiTheme="minorHAnsi" w:eastAsiaTheme="minorEastAsia" w:hAnsiTheme="minorHAnsi" w:cstheme="minorBidi"/>
          <w:noProof/>
          <w:lang w:eastAsia="es-ES"/>
        </w:rPr>
      </w:pPr>
      <w:del w:id="1282"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283" w:author="JORGE CONTRERAS ORTIZ" w:date="2021-09-04T11:50:00Z"/>
          <w:rFonts w:asciiTheme="minorHAnsi" w:eastAsiaTheme="minorEastAsia" w:hAnsiTheme="minorHAnsi" w:cstheme="minorBidi"/>
          <w:noProof/>
          <w:lang w:eastAsia="es-ES"/>
        </w:rPr>
      </w:pPr>
      <w:del w:id="1284"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285" w:author="JORGE CONTRERAS ORTIZ" w:date="2021-09-04T11:50:00Z"/>
          <w:rFonts w:asciiTheme="minorHAnsi" w:eastAsiaTheme="minorEastAsia" w:hAnsiTheme="minorHAnsi" w:cstheme="minorBidi"/>
          <w:noProof/>
          <w:lang w:eastAsia="es-ES"/>
        </w:rPr>
      </w:pPr>
      <w:del w:id="1286"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287" w:author="JORGE CONTRERAS ORTIZ" w:date="2021-09-04T11:50:00Z"/>
          <w:rFonts w:asciiTheme="minorHAnsi" w:eastAsiaTheme="minorEastAsia" w:hAnsiTheme="minorHAnsi" w:cstheme="minorBidi"/>
          <w:noProof/>
          <w:lang w:eastAsia="es-ES"/>
        </w:rPr>
      </w:pPr>
      <w:del w:id="1288"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289" w:author="JORGE CONTRERAS ORTIZ" w:date="2021-09-04T11:50:00Z"/>
          <w:rFonts w:asciiTheme="minorHAnsi" w:eastAsiaTheme="minorEastAsia" w:hAnsiTheme="minorHAnsi" w:cstheme="minorBidi"/>
          <w:noProof/>
          <w:lang w:eastAsia="es-ES"/>
        </w:rPr>
      </w:pPr>
      <w:del w:id="1290"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291" w:author="JORGE CONTRERAS ORTIZ" w:date="2021-09-04T11:50:00Z"/>
          <w:rFonts w:asciiTheme="minorHAnsi" w:eastAsiaTheme="minorEastAsia" w:hAnsiTheme="minorHAnsi" w:cstheme="minorBidi"/>
          <w:noProof/>
          <w:lang w:eastAsia="es-ES"/>
        </w:rPr>
      </w:pPr>
      <w:del w:id="1292"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293" w:author="JORGE CONTRERAS ORTIZ" w:date="2021-09-04T11:50:00Z"/>
          <w:rFonts w:asciiTheme="minorHAnsi" w:eastAsiaTheme="minorEastAsia" w:hAnsiTheme="minorHAnsi" w:cstheme="minorBidi"/>
          <w:noProof/>
          <w:lang w:eastAsia="es-ES"/>
        </w:rPr>
      </w:pPr>
      <w:del w:id="1294"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295" w:author="JORGE CONTRERAS ORTIZ" w:date="2021-09-04T11:50:00Z"/>
          <w:rFonts w:asciiTheme="minorHAnsi" w:eastAsiaTheme="minorEastAsia" w:hAnsiTheme="minorHAnsi" w:cstheme="minorBidi"/>
          <w:noProof/>
          <w:lang w:eastAsia="es-ES"/>
        </w:rPr>
      </w:pPr>
      <w:del w:id="1296"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297" w:author="JORGE CONTRERAS ORTIZ" w:date="2021-09-04T11:50:00Z"/>
          <w:rFonts w:asciiTheme="minorHAnsi" w:eastAsiaTheme="minorEastAsia" w:hAnsiTheme="minorHAnsi" w:cstheme="minorBidi"/>
          <w:noProof/>
          <w:lang w:eastAsia="es-ES"/>
        </w:rPr>
      </w:pPr>
      <w:del w:id="1298"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299" w:author="JORGE CONTRERAS ORTIZ" w:date="2021-09-04T11:50:00Z"/>
          <w:rFonts w:asciiTheme="minorHAnsi" w:eastAsiaTheme="minorEastAsia" w:hAnsiTheme="minorHAnsi" w:cstheme="minorBidi"/>
          <w:noProof/>
          <w:lang w:eastAsia="es-ES"/>
        </w:rPr>
      </w:pPr>
      <w:del w:id="1300"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301" w:author="JORGE CONTRERAS ORTIZ" w:date="2021-09-04T11:50:00Z"/>
          <w:rFonts w:asciiTheme="minorHAnsi" w:eastAsiaTheme="minorEastAsia" w:hAnsiTheme="minorHAnsi" w:cstheme="minorBidi"/>
          <w:noProof/>
          <w:lang w:eastAsia="es-ES"/>
        </w:rPr>
      </w:pPr>
      <w:del w:id="1302"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303" w:author="JORGE CONTRERAS ORTIZ" w:date="2021-09-04T11:50:00Z"/>
          <w:rFonts w:asciiTheme="minorHAnsi" w:eastAsiaTheme="minorEastAsia" w:hAnsiTheme="minorHAnsi" w:cstheme="minorBidi"/>
          <w:noProof/>
          <w:lang w:eastAsia="es-ES"/>
        </w:rPr>
      </w:pPr>
      <w:del w:id="1304"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305" w:author="JORGE CONTRERAS ORTIZ" w:date="2021-09-04T11:50:00Z"/>
          <w:rFonts w:asciiTheme="minorHAnsi" w:eastAsiaTheme="minorEastAsia" w:hAnsiTheme="minorHAnsi" w:cstheme="minorBidi"/>
          <w:noProof/>
          <w:lang w:eastAsia="es-ES"/>
        </w:rPr>
      </w:pPr>
      <w:del w:id="1306"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307" w:author="JORGE CONTRERAS ORTIZ" w:date="2021-09-04T11:50:00Z"/>
          <w:rFonts w:asciiTheme="minorHAnsi" w:eastAsiaTheme="minorEastAsia" w:hAnsiTheme="minorHAnsi" w:cstheme="minorBidi"/>
          <w:noProof/>
          <w:lang w:eastAsia="es-ES"/>
        </w:rPr>
      </w:pPr>
      <w:del w:id="1308"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309" w:author="JORGE CONTRERAS ORTIZ" w:date="2021-09-04T11:50:00Z"/>
          <w:rFonts w:asciiTheme="minorHAnsi" w:eastAsiaTheme="minorEastAsia" w:hAnsiTheme="minorHAnsi" w:cstheme="minorBidi"/>
          <w:noProof/>
          <w:lang w:eastAsia="es-ES"/>
        </w:rPr>
      </w:pPr>
      <w:del w:id="1310"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311" w:author="JORGE CONTRERAS ORTIZ" w:date="2021-09-04T11:50:00Z"/>
          <w:rFonts w:asciiTheme="minorHAnsi" w:eastAsiaTheme="minorEastAsia" w:hAnsiTheme="minorHAnsi" w:cstheme="minorBidi"/>
          <w:noProof/>
          <w:lang w:eastAsia="es-ES"/>
        </w:rPr>
      </w:pPr>
      <w:del w:id="1312"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313" w:author="JORGE CONTRERAS ORTIZ" w:date="2021-09-04T11:50:00Z"/>
          <w:rFonts w:asciiTheme="minorHAnsi" w:eastAsiaTheme="minorEastAsia" w:hAnsiTheme="minorHAnsi" w:cstheme="minorBidi"/>
          <w:noProof/>
          <w:lang w:eastAsia="es-ES"/>
        </w:rPr>
      </w:pPr>
      <w:del w:id="1314"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315" w:author="JORGE CONTRERAS ORTIZ" w:date="2021-09-04T11:50:00Z"/>
          <w:rFonts w:asciiTheme="minorHAnsi" w:eastAsiaTheme="minorEastAsia" w:hAnsiTheme="minorHAnsi" w:cstheme="minorBidi"/>
          <w:noProof/>
          <w:lang w:eastAsia="es-ES"/>
        </w:rPr>
      </w:pPr>
      <w:del w:id="1316"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317" w:author="JORGE CONTRERAS ORTIZ" w:date="2021-09-04T11:50:00Z"/>
          <w:rFonts w:asciiTheme="minorHAnsi" w:eastAsiaTheme="minorEastAsia" w:hAnsiTheme="minorHAnsi" w:cstheme="minorBidi"/>
          <w:noProof/>
          <w:lang w:eastAsia="es-ES"/>
        </w:rPr>
      </w:pPr>
      <w:del w:id="1318"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319" w:author="JORGE CONTRERAS ORTIZ" w:date="2021-09-04T11:50:00Z"/>
          <w:rFonts w:asciiTheme="minorHAnsi" w:eastAsiaTheme="minorEastAsia" w:hAnsiTheme="minorHAnsi" w:cstheme="minorBidi"/>
          <w:noProof/>
          <w:lang w:eastAsia="es-ES"/>
        </w:rPr>
      </w:pPr>
      <w:del w:id="1320"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321" w:author="JORGE CONTRERAS ORTIZ" w:date="2021-09-04T11:50:00Z"/>
          <w:rFonts w:asciiTheme="minorHAnsi" w:eastAsiaTheme="minorEastAsia" w:hAnsiTheme="minorHAnsi" w:cstheme="minorBidi"/>
          <w:noProof/>
          <w:lang w:eastAsia="es-ES"/>
        </w:rPr>
      </w:pPr>
      <w:del w:id="1322"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323" w:author="JORGE CONTRERAS ORTIZ" w:date="2021-09-04T11:50:00Z"/>
          <w:rFonts w:asciiTheme="minorHAnsi" w:eastAsiaTheme="minorEastAsia" w:hAnsiTheme="minorHAnsi" w:cstheme="minorBidi"/>
          <w:noProof/>
          <w:lang w:eastAsia="es-ES"/>
        </w:rPr>
      </w:pPr>
      <w:del w:id="1324"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325" w:author="JORGE CONTRERAS ORTIZ" w:date="2021-09-04T11:50:00Z"/>
          <w:rFonts w:asciiTheme="minorHAnsi" w:eastAsiaTheme="minorEastAsia" w:hAnsiTheme="minorHAnsi" w:cstheme="minorBidi"/>
          <w:noProof/>
          <w:lang w:eastAsia="es-ES"/>
        </w:rPr>
      </w:pPr>
      <w:del w:id="1326"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327" w:author="JORGE CONTRERAS ORTIZ" w:date="2021-09-04T11:50:00Z"/>
          <w:rFonts w:asciiTheme="minorHAnsi" w:eastAsiaTheme="minorEastAsia" w:hAnsiTheme="minorHAnsi" w:cstheme="minorBidi"/>
          <w:noProof/>
          <w:lang w:eastAsia="es-ES"/>
        </w:rPr>
      </w:pPr>
      <w:del w:id="1328"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329" w:author="JORGE CONTRERAS ORTIZ" w:date="2021-09-04T11:50:00Z"/>
          <w:rFonts w:asciiTheme="minorHAnsi" w:eastAsiaTheme="minorEastAsia" w:hAnsiTheme="minorHAnsi" w:cstheme="minorBidi"/>
          <w:noProof/>
          <w:lang w:eastAsia="es-ES"/>
        </w:rPr>
      </w:pPr>
      <w:del w:id="1330"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331" w:author="JORGE CONTRERAS ORTIZ" w:date="2021-09-04T11:50:00Z"/>
          <w:rFonts w:asciiTheme="minorHAnsi" w:eastAsiaTheme="minorEastAsia" w:hAnsiTheme="minorHAnsi" w:cstheme="minorBidi"/>
          <w:noProof/>
          <w:lang w:eastAsia="es-ES"/>
        </w:rPr>
      </w:pPr>
      <w:del w:id="1332"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333" w:author="JORGE CONTRERAS ORTIZ" w:date="2021-09-04T11:50:00Z"/>
          <w:rFonts w:asciiTheme="minorHAnsi" w:eastAsiaTheme="minorEastAsia" w:hAnsiTheme="minorHAnsi" w:cstheme="minorBidi"/>
          <w:noProof/>
          <w:lang w:eastAsia="es-ES"/>
        </w:rPr>
      </w:pPr>
      <w:del w:id="1334"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335" w:author="JORGE CONTRERAS ORTIZ" w:date="2021-09-04T11:50:00Z"/>
          <w:rFonts w:asciiTheme="minorHAnsi" w:eastAsiaTheme="minorEastAsia" w:hAnsiTheme="minorHAnsi" w:cstheme="minorBidi"/>
          <w:noProof/>
          <w:lang w:eastAsia="es-ES"/>
        </w:rPr>
      </w:pPr>
      <w:del w:id="1336"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337" w:author="JORGE CONTRERAS ORTIZ" w:date="2021-09-04T11:50:00Z"/>
          <w:rFonts w:asciiTheme="minorHAnsi" w:eastAsiaTheme="minorEastAsia" w:hAnsiTheme="minorHAnsi" w:cstheme="minorBidi"/>
          <w:noProof/>
          <w:lang w:eastAsia="es-ES"/>
        </w:rPr>
      </w:pPr>
      <w:del w:id="1338"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339" w:author="JORGE CONTRERAS ORTIZ" w:date="2021-09-04T11:50:00Z"/>
          <w:rFonts w:asciiTheme="minorHAnsi" w:eastAsiaTheme="minorEastAsia" w:hAnsiTheme="minorHAnsi" w:cstheme="minorBidi"/>
          <w:noProof/>
          <w:lang w:eastAsia="es-ES"/>
        </w:rPr>
      </w:pPr>
      <w:del w:id="1340"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341" w:author="JORGE CONTRERAS ORTIZ" w:date="2021-09-04T11:50:00Z"/>
          <w:rFonts w:asciiTheme="minorHAnsi" w:eastAsiaTheme="minorEastAsia" w:hAnsiTheme="minorHAnsi" w:cstheme="minorBidi"/>
          <w:noProof/>
          <w:lang w:eastAsia="es-ES"/>
        </w:rPr>
      </w:pPr>
      <w:del w:id="1342"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343" w:author="JORGE CONTRERAS ORTIZ" w:date="2021-09-04T11:50:00Z"/>
          <w:rFonts w:asciiTheme="minorHAnsi" w:eastAsiaTheme="minorEastAsia" w:hAnsiTheme="minorHAnsi" w:cstheme="minorBidi"/>
          <w:noProof/>
          <w:lang w:eastAsia="es-ES"/>
        </w:rPr>
      </w:pPr>
      <w:del w:id="1344"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345" w:author="JORGE CONTRERAS ORTIZ" w:date="2021-09-04T11:50:00Z"/>
          <w:rFonts w:asciiTheme="minorHAnsi" w:eastAsiaTheme="minorEastAsia" w:hAnsiTheme="minorHAnsi" w:cstheme="minorBidi"/>
          <w:noProof/>
          <w:lang w:eastAsia="es-ES"/>
        </w:rPr>
      </w:pPr>
      <w:del w:id="1346"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347" w:author="JORGE CONTRERAS ORTIZ" w:date="2021-09-04T11:50:00Z"/>
          <w:rFonts w:asciiTheme="minorHAnsi" w:eastAsiaTheme="minorEastAsia" w:hAnsiTheme="minorHAnsi" w:cstheme="minorBidi"/>
          <w:noProof/>
          <w:lang w:eastAsia="es-ES"/>
        </w:rPr>
      </w:pPr>
      <w:del w:id="1348"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349" w:author="JORGE CONTRERAS ORTIZ" w:date="2021-09-04T11:50:00Z"/>
          <w:rFonts w:asciiTheme="minorHAnsi" w:eastAsiaTheme="minorEastAsia" w:hAnsiTheme="minorHAnsi" w:cstheme="minorBidi"/>
          <w:noProof/>
          <w:lang w:eastAsia="es-ES"/>
        </w:rPr>
      </w:pPr>
      <w:del w:id="1350"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351" w:author="JORGE CONTRERAS ORTIZ" w:date="2021-09-04T11:50:00Z"/>
          <w:rFonts w:asciiTheme="minorHAnsi" w:eastAsiaTheme="minorEastAsia" w:hAnsiTheme="minorHAnsi" w:cstheme="minorBidi"/>
          <w:noProof/>
          <w:lang w:eastAsia="es-ES"/>
        </w:rPr>
      </w:pPr>
      <w:del w:id="1352"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353" w:author="JORGE CONTRERAS ORTIZ" w:date="2021-09-04T11:50:00Z"/>
          <w:rFonts w:asciiTheme="minorHAnsi" w:eastAsiaTheme="minorEastAsia" w:hAnsiTheme="minorHAnsi" w:cstheme="minorBidi"/>
          <w:noProof/>
          <w:lang w:eastAsia="es-ES"/>
        </w:rPr>
      </w:pPr>
      <w:del w:id="1354"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355" w:author="JORGE CONTRERAS ORTIZ" w:date="2021-09-04T11:50:00Z"/>
          <w:rFonts w:asciiTheme="minorHAnsi" w:eastAsiaTheme="minorEastAsia" w:hAnsiTheme="minorHAnsi" w:cstheme="minorBidi"/>
          <w:noProof/>
          <w:lang w:eastAsia="es-ES"/>
        </w:rPr>
      </w:pPr>
      <w:del w:id="1356"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357" w:author="JORGE CONTRERAS ORTIZ" w:date="2021-09-04T11:50:00Z"/>
          <w:rFonts w:asciiTheme="minorHAnsi" w:eastAsiaTheme="minorEastAsia" w:hAnsiTheme="minorHAnsi" w:cstheme="minorBidi"/>
          <w:noProof/>
          <w:lang w:eastAsia="es-ES"/>
        </w:rPr>
      </w:pPr>
      <w:del w:id="1358"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359" w:author="JORGE CONTRERAS ORTIZ" w:date="2021-09-04T11:50:00Z"/>
          <w:rFonts w:asciiTheme="minorHAnsi" w:eastAsiaTheme="minorEastAsia" w:hAnsiTheme="minorHAnsi" w:cstheme="minorBidi"/>
          <w:noProof/>
          <w:lang w:eastAsia="es-ES"/>
        </w:rPr>
      </w:pPr>
      <w:del w:id="1360"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361" w:author="JORGE CONTRERAS ORTIZ" w:date="2021-09-04T11:50:00Z"/>
          <w:rFonts w:asciiTheme="minorHAnsi" w:eastAsiaTheme="minorEastAsia" w:hAnsiTheme="minorHAnsi" w:cstheme="minorBidi"/>
          <w:noProof/>
          <w:lang w:eastAsia="es-ES"/>
        </w:rPr>
      </w:pPr>
      <w:del w:id="1362"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363" w:author="JORGE CONTRERAS ORTIZ" w:date="2021-09-04T11:50:00Z"/>
          <w:rFonts w:asciiTheme="minorHAnsi" w:eastAsiaTheme="minorEastAsia" w:hAnsiTheme="minorHAnsi" w:cstheme="minorBidi"/>
          <w:noProof/>
          <w:lang w:eastAsia="es-ES"/>
        </w:rPr>
      </w:pPr>
      <w:del w:id="1364"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365" w:author="JORGE CONTRERAS ORTIZ" w:date="2021-09-04T11:50:00Z"/>
          <w:rFonts w:asciiTheme="minorHAnsi" w:eastAsiaTheme="minorEastAsia" w:hAnsiTheme="minorHAnsi" w:cstheme="minorBidi"/>
          <w:noProof/>
          <w:lang w:eastAsia="es-ES"/>
        </w:rPr>
      </w:pPr>
      <w:del w:id="1366"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367" w:author="JORGE CONTRERAS ORTIZ" w:date="2021-09-04T11:50:00Z"/>
          <w:rFonts w:asciiTheme="minorHAnsi" w:eastAsiaTheme="minorEastAsia" w:hAnsiTheme="minorHAnsi" w:cstheme="minorBidi"/>
          <w:noProof/>
          <w:lang w:eastAsia="es-ES"/>
        </w:rPr>
      </w:pPr>
      <w:del w:id="1368"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369" w:author="JORGE CONTRERAS ORTIZ" w:date="2021-09-04T11:50:00Z"/>
          <w:rFonts w:asciiTheme="minorHAnsi" w:eastAsiaTheme="minorEastAsia" w:hAnsiTheme="minorHAnsi" w:cstheme="minorBidi"/>
          <w:noProof/>
          <w:lang w:eastAsia="es-ES"/>
        </w:rPr>
      </w:pPr>
      <w:del w:id="1370"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371" w:author="JORGE CONTRERAS ORTIZ" w:date="2021-09-04T11:50:00Z"/>
          <w:rFonts w:asciiTheme="minorHAnsi" w:eastAsiaTheme="minorEastAsia" w:hAnsiTheme="minorHAnsi" w:cstheme="minorBidi"/>
          <w:noProof/>
          <w:lang w:eastAsia="es-ES"/>
        </w:rPr>
      </w:pPr>
      <w:del w:id="1372"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373" w:author="JORGE CONTRERAS ORTIZ" w:date="2021-09-04T11:50:00Z"/>
          <w:rFonts w:asciiTheme="minorHAnsi" w:eastAsiaTheme="minorEastAsia" w:hAnsiTheme="minorHAnsi" w:cstheme="minorBidi"/>
          <w:noProof/>
          <w:lang w:eastAsia="es-ES"/>
        </w:rPr>
      </w:pPr>
      <w:del w:id="1374"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375" w:author="JORGE CONTRERAS ORTIZ" w:date="2021-09-04T11:50:00Z"/>
          <w:rFonts w:asciiTheme="minorHAnsi" w:eastAsiaTheme="minorEastAsia" w:hAnsiTheme="minorHAnsi" w:cstheme="minorBidi"/>
          <w:noProof/>
          <w:lang w:eastAsia="es-ES"/>
        </w:rPr>
      </w:pPr>
      <w:del w:id="1376"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377" w:author="JORGE CONTRERAS ORTIZ" w:date="2021-09-04T11:50:00Z"/>
          <w:rFonts w:asciiTheme="minorHAnsi" w:eastAsiaTheme="minorEastAsia" w:hAnsiTheme="minorHAnsi" w:cstheme="minorBidi"/>
          <w:noProof/>
          <w:lang w:eastAsia="es-ES"/>
        </w:rPr>
      </w:pPr>
      <w:del w:id="1378"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379" w:author="JORGE CONTRERAS ORTIZ" w:date="2021-09-04T11:50:00Z"/>
          <w:rFonts w:asciiTheme="minorHAnsi" w:eastAsiaTheme="minorEastAsia" w:hAnsiTheme="minorHAnsi" w:cstheme="minorBidi"/>
          <w:noProof/>
          <w:lang w:eastAsia="es-ES"/>
        </w:rPr>
      </w:pPr>
      <w:del w:id="1380"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381" w:author="JORGE CONTRERAS ORTIZ" w:date="2021-09-04T11:50:00Z"/>
          <w:rFonts w:asciiTheme="minorHAnsi" w:eastAsiaTheme="minorEastAsia" w:hAnsiTheme="minorHAnsi" w:cstheme="minorBidi"/>
          <w:noProof/>
          <w:lang w:eastAsia="es-ES"/>
        </w:rPr>
      </w:pPr>
      <w:del w:id="1382"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383" w:author="JORGE CONTRERAS ORTIZ" w:date="2021-09-04T11:50:00Z"/>
          <w:rFonts w:asciiTheme="minorHAnsi" w:eastAsiaTheme="minorEastAsia" w:hAnsiTheme="minorHAnsi" w:cstheme="minorBidi"/>
          <w:noProof/>
          <w:lang w:eastAsia="es-ES"/>
        </w:rPr>
      </w:pPr>
      <w:del w:id="1384"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385" w:author="JORGE CONTRERAS ORTIZ" w:date="2021-09-04T11:50:00Z"/>
          <w:rFonts w:asciiTheme="minorHAnsi" w:eastAsiaTheme="minorEastAsia" w:hAnsiTheme="minorHAnsi" w:cstheme="minorBidi"/>
          <w:noProof/>
          <w:lang w:eastAsia="es-ES"/>
        </w:rPr>
      </w:pPr>
      <w:del w:id="1386"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387" w:author="JORGE CONTRERAS ORTIZ" w:date="2021-09-04T11:50:00Z"/>
          <w:rFonts w:asciiTheme="minorHAnsi" w:eastAsiaTheme="minorEastAsia" w:hAnsiTheme="minorHAnsi" w:cstheme="minorBidi"/>
          <w:noProof/>
          <w:lang w:eastAsia="es-ES"/>
        </w:rPr>
      </w:pPr>
      <w:del w:id="1388"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389" w:author="JORGE CONTRERAS ORTIZ" w:date="2021-09-04T11:50:00Z"/>
          <w:rFonts w:asciiTheme="minorHAnsi" w:eastAsiaTheme="minorEastAsia" w:hAnsiTheme="minorHAnsi" w:cstheme="minorBidi"/>
          <w:noProof/>
          <w:lang w:eastAsia="es-ES"/>
        </w:rPr>
      </w:pPr>
      <w:del w:id="1390"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391" w:author="JORGE CONTRERAS ORTIZ" w:date="2021-09-04T11:50:00Z"/>
          <w:rFonts w:asciiTheme="minorHAnsi" w:eastAsiaTheme="minorEastAsia" w:hAnsiTheme="minorHAnsi" w:cstheme="minorBidi"/>
          <w:noProof/>
          <w:lang w:eastAsia="es-ES"/>
        </w:rPr>
      </w:pPr>
      <w:del w:id="1392"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393" w:author="JORGE CONTRERAS ORTIZ" w:date="2021-09-04T11:50:00Z"/>
          <w:rFonts w:asciiTheme="minorHAnsi" w:eastAsiaTheme="minorEastAsia" w:hAnsiTheme="minorHAnsi" w:cstheme="minorBidi"/>
          <w:noProof/>
          <w:lang w:eastAsia="es-ES"/>
        </w:rPr>
      </w:pPr>
      <w:del w:id="1394"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395" w:author="JORGE CONTRERAS ORTIZ" w:date="2021-09-04T11:50:00Z"/>
          <w:rFonts w:asciiTheme="minorHAnsi" w:eastAsiaTheme="minorEastAsia" w:hAnsiTheme="minorHAnsi" w:cstheme="minorBidi"/>
          <w:noProof/>
          <w:lang w:eastAsia="es-ES"/>
        </w:rPr>
      </w:pPr>
      <w:del w:id="1396"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397" w:author="JORGE CONTRERAS ORTIZ" w:date="2021-09-04T11:50:00Z"/>
          <w:rFonts w:asciiTheme="minorHAnsi" w:eastAsiaTheme="minorEastAsia" w:hAnsiTheme="minorHAnsi" w:cstheme="minorBidi"/>
          <w:noProof/>
          <w:lang w:eastAsia="es-ES"/>
        </w:rPr>
      </w:pPr>
      <w:del w:id="1398"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399" w:author="JORGE CONTRERAS ORTIZ" w:date="2021-09-04T11:50:00Z"/>
          <w:rFonts w:asciiTheme="minorHAnsi" w:eastAsiaTheme="minorEastAsia" w:hAnsiTheme="minorHAnsi" w:cstheme="minorBidi"/>
          <w:noProof/>
          <w:lang w:eastAsia="es-ES"/>
        </w:rPr>
      </w:pPr>
      <w:del w:id="1400"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401" w:author="JORGE CONTRERAS ORTIZ" w:date="2021-09-04T11:50:00Z"/>
          <w:rFonts w:asciiTheme="minorHAnsi" w:eastAsiaTheme="minorEastAsia" w:hAnsiTheme="minorHAnsi" w:cstheme="minorBidi"/>
          <w:noProof/>
          <w:lang w:eastAsia="es-ES"/>
        </w:rPr>
      </w:pPr>
      <w:del w:id="1402"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403" w:author="JORGE CONTRERAS ORTIZ" w:date="2021-09-04T11:50:00Z"/>
          <w:rFonts w:asciiTheme="minorHAnsi" w:eastAsiaTheme="minorEastAsia" w:hAnsiTheme="minorHAnsi" w:cstheme="minorBidi"/>
          <w:noProof/>
          <w:lang w:eastAsia="es-ES"/>
        </w:rPr>
      </w:pPr>
      <w:del w:id="1404"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405" w:author="JORGE CONTRERAS ORTIZ" w:date="2021-09-04T11:50:00Z"/>
          <w:rFonts w:asciiTheme="minorHAnsi" w:eastAsiaTheme="minorEastAsia" w:hAnsiTheme="minorHAnsi" w:cstheme="minorBidi"/>
          <w:noProof/>
          <w:lang w:eastAsia="es-ES"/>
        </w:rPr>
      </w:pPr>
      <w:del w:id="1406"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407" w:author="JORGE CONTRERAS ORTIZ" w:date="2021-09-04T11:50:00Z"/>
          <w:rFonts w:asciiTheme="minorHAnsi" w:eastAsiaTheme="minorEastAsia" w:hAnsiTheme="minorHAnsi" w:cstheme="minorBidi"/>
          <w:noProof/>
          <w:lang w:eastAsia="es-ES"/>
        </w:rPr>
      </w:pPr>
      <w:del w:id="1408"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409" w:author="JORGE CONTRERAS ORTIZ" w:date="2021-09-04T11:50:00Z"/>
          <w:rFonts w:asciiTheme="minorHAnsi" w:eastAsiaTheme="minorEastAsia" w:hAnsiTheme="minorHAnsi" w:cstheme="minorBidi"/>
          <w:noProof/>
          <w:lang w:eastAsia="es-ES"/>
        </w:rPr>
      </w:pPr>
      <w:del w:id="1410"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411" w:author="JORGE CONTRERAS ORTIZ" w:date="2021-09-04T11:50:00Z"/>
          <w:rFonts w:asciiTheme="minorHAnsi" w:eastAsiaTheme="minorEastAsia" w:hAnsiTheme="minorHAnsi" w:cstheme="minorBidi"/>
          <w:noProof/>
          <w:lang w:eastAsia="es-ES"/>
        </w:rPr>
      </w:pPr>
      <w:del w:id="1412"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413" w:author="JORGE CONTRERAS ORTIZ" w:date="2021-09-04T11:50:00Z"/>
          <w:rFonts w:asciiTheme="minorHAnsi" w:eastAsiaTheme="minorEastAsia" w:hAnsiTheme="minorHAnsi" w:cstheme="minorBidi"/>
          <w:noProof/>
          <w:lang w:eastAsia="es-ES"/>
        </w:rPr>
      </w:pPr>
      <w:del w:id="1414"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415" w:author="JORGE CONTRERAS ORTIZ" w:date="2021-09-04T11:50:00Z"/>
          <w:rFonts w:asciiTheme="minorHAnsi" w:eastAsiaTheme="minorEastAsia" w:hAnsiTheme="minorHAnsi" w:cstheme="minorBidi"/>
          <w:noProof/>
          <w:lang w:eastAsia="es-ES"/>
        </w:rPr>
      </w:pPr>
      <w:del w:id="1416"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417" w:author="JORGE CONTRERAS ORTIZ" w:date="2021-09-04T11:50:00Z"/>
          <w:rFonts w:asciiTheme="minorHAnsi" w:eastAsiaTheme="minorEastAsia" w:hAnsiTheme="minorHAnsi" w:cstheme="minorBidi"/>
          <w:noProof/>
          <w:lang w:eastAsia="es-ES"/>
        </w:rPr>
      </w:pPr>
      <w:del w:id="1418"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419" w:author="JORGE CONTRERAS ORTIZ" w:date="2021-09-04T11:50:00Z"/>
          <w:rFonts w:asciiTheme="minorHAnsi" w:eastAsiaTheme="minorEastAsia" w:hAnsiTheme="minorHAnsi" w:cstheme="minorBidi"/>
          <w:noProof/>
          <w:lang w:eastAsia="es-ES"/>
        </w:rPr>
      </w:pPr>
      <w:del w:id="1420"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421" w:author="JORGE CONTRERAS ORTIZ" w:date="2021-09-04T11:50:00Z"/>
          <w:rFonts w:asciiTheme="minorHAnsi" w:eastAsiaTheme="minorEastAsia" w:hAnsiTheme="minorHAnsi" w:cstheme="minorBidi"/>
          <w:noProof/>
          <w:lang w:eastAsia="es-ES"/>
        </w:rPr>
      </w:pPr>
      <w:del w:id="1422"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423" w:author="JORGE CONTRERAS ORTIZ" w:date="2021-09-04T11:50:00Z"/>
          <w:rFonts w:asciiTheme="minorHAnsi" w:eastAsiaTheme="minorEastAsia" w:hAnsiTheme="minorHAnsi" w:cstheme="minorBidi"/>
          <w:noProof/>
          <w:lang w:eastAsia="es-ES"/>
        </w:rPr>
      </w:pPr>
      <w:del w:id="1424"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425" w:author="JORGE CONTRERAS ORTIZ" w:date="2021-09-04T11:50:00Z"/>
          <w:rFonts w:asciiTheme="minorHAnsi" w:eastAsiaTheme="minorEastAsia" w:hAnsiTheme="minorHAnsi" w:cstheme="minorBidi"/>
          <w:noProof/>
          <w:lang w:eastAsia="es-ES"/>
        </w:rPr>
      </w:pPr>
      <w:del w:id="1426"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427" w:author="JORGE CONTRERAS ORTIZ" w:date="2021-09-04T11:50:00Z"/>
          <w:rFonts w:asciiTheme="minorHAnsi" w:eastAsiaTheme="minorEastAsia" w:hAnsiTheme="minorHAnsi" w:cstheme="minorBidi"/>
          <w:noProof/>
          <w:lang w:eastAsia="es-ES"/>
        </w:rPr>
      </w:pPr>
      <w:del w:id="1428"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429" w:author="JORGE CONTRERAS ORTIZ" w:date="2021-09-04T09:25:00Z"/>
          <w:rFonts w:asciiTheme="minorHAnsi" w:eastAsiaTheme="minorEastAsia" w:hAnsiTheme="minorHAnsi" w:cstheme="minorBidi"/>
          <w:noProof/>
          <w:lang w:eastAsia="es-ES"/>
        </w:rPr>
      </w:pPr>
      <w:del w:id="1430" w:author="JORGE CONTRERAS ORTIZ" w:date="2021-09-04T09:25:00Z">
        <w:r w:rsidRPr="005B42F0" w:rsidDel="005B42F0">
          <w:rPr>
            <w:noProof/>
            <w:rPrChange w:id="1431"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432" w:author="JORGE CONTRERAS ORTIZ" w:date="2021-09-04T09:25:00Z"/>
          <w:rFonts w:asciiTheme="minorHAnsi" w:eastAsiaTheme="minorEastAsia" w:hAnsiTheme="minorHAnsi" w:cstheme="minorBidi"/>
          <w:noProof/>
          <w:lang w:eastAsia="es-ES"/>
        </w:rPr>
      </w:pPr>
      <w:del w:id="1433" w:author="JORGE CONTRERAS ORTIZ" w:date="2021-09-04T09:25:00Z">
        <w:r w:rsidRPr="005B42F0" w:rsidDel="005B42F0">
          <w:rPr>
            <w:noProof/>
            <w:rPrChange w:id="1434"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435" w:author="JORGE CONTRERAS ORTIZ" w:date="2021-09-04T09:25:00Z"/>
          <w:rFonts w:asciiTheme="minorHAnsi" w:eastAsiaTheme="minorEastAsia" w:hAnsiTheme="minorHAnsi" w:cstheme="minorBidi"/>
          <w:noProof/>
          <w:lang w:eastAsia="es-ES"/>
        </w:rPr>
      </w:pPr>
      <w:del w:id="1436" w:author="JORGE CONTRERAS ORTIZ" w:date="2021-09-04T09:25:00Z">
        <w:r w:rsidRPr="005B42F0" w:rsidDel="005B42F0">
          <w:rPr>
            <w:noProof/>
            <w:rPrChange w:id="1437"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438" w:author="JORGE CONTRERAS ORTIZ" w:date="2021-09-04T09:25:00Z"/>
          <w:rFonts w:asciiTheme="minorHAnsi" w:eastAsiaTheme="minorEastAsia" w:hAnsiTheme="minorHAnsi" w:cstheme="minorBidi"/>
          <w:noProof/>
          <w:lang w:eastAsia="es-ES"/>
        </w:rPr>
      </w:pPr>
      <w:del w:id="1439" w:author="JORGE CONTRERAS ORTIZ" w:date="2021-09-04T09:25:00Z">
        <w:r w:rsidRPr="005B42F0" w:rsidDel="005B42F0">
          <w:rPr>
            <w:noProof/>
            <w:rPrChange w:id="1440"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441" w:author="JORGE CONTRERAS ORTIZ" w:date="2021-09-04T09:25:00Z"/>
          <w:rFonts w:asciiTheme="minorHAnsi" w:eastAsiaTheme="minorEastAsia" w:hAnsiTheme="minorHAnsi" w:cstheme="minorBidi"/>
          <w:noProof/>
          <w:lang w:eastAsia="es-ES"/>
        </w:rPr>
      </w:pPr>
      <w:del w:id="1442" w:author="JORGE CONTRERAS ORTIZ" w:date="2021-09-04T09:25:00Z">
        <w:r w:rsidRPr="005B42F0" w:rsidDel="005B42F0">
          <w:rPr>
            <w:noProof/>
            <w:rPrChange w:id="1443"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444" w:author="JORGE CONTRERAS ORTIZ" w:date="2021-09-04T09:25:00Z"/>
          <w:rFonts w:asciiTheme="minorHAnsi" w:eastAsiaTheme="minorEastAsia" w:hAnsiTheme="minorHAnsi" w:cstheme="minorBidi"/>
          <w:noProof/>
          <w:lang w:eastAsia="es-ES"/>
        </w:rPr>
      </w:pPr>
      <w:del w:id="1445" w:author="JORGE CONTRERAS ORTIZ" w:date="2021-09-04T09:25:00Z">
        <w:r w:rsidRPr="005B42F0" w:rsidDel="005B42F0">
          <w:rPr>
            <w:noProof/>
            <w:rPrChange w:id="1446"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447" w:author="JORGE CONTRERAS ORTIZ" w:date="2021-09-04T09:25:00Z"/>
          <w:rFonts w:asciiTheme="minorHAnsi" w:eastAsiaTheme="minorEastAsia" w:hAnsiTheme="minorHAnsi" w:cstheme="minorBidi"/>
          <w:noProof/>
          <w:lang w:eastAsia="es-ES"/>
        </w:rPr>
      </w:pPr>
      <w:del w:id="1448" w:author="JORGE CONTRERAS ORTIZ" w:date="2021-09-04T09:25:00Z">
        <w:r w:rsidRPr="005B42F0" w:rsidDel="005B42F0">
          <w:rPr>
            <w:noProof/>
            <w:rPrChange w:id="1449"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450" w:author="JORGE CONTRERAS ORTIZ" w:date="2021-09-04T09:25:00Z"/>
          <w:rFonts w:asciiTheme="minorHAnsi" w:eastAsiaTheme="minorEastAsia" w:hAnsiTheme="minorHAnsi" w:cstheme="minorBidi"/>
          <w:noProof/>
          <w:lang w:eastAsia="es-ES"/>
        </w:rPr>
      </w:pPr>
      <w:del w:id="1451" w:author="JORGE CONTRERAS ORTIZ" w:date="2021-09-04T09:25:00Z">
        <w:r w:rsidRPr="005B42F0" w:rsidDel="005B42F0">
          <w:rPr>
            <w:noProof/>
            <w:rPrChange w:id="1452"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453" w:author="JORGE CONTRERAS ORTIZ" w:date="2021-09-04T09:25:00Z"/>
          <w:rFonts w:asciiTheme="minorHAnsi" w:eastAsiaTheme="minorEastAsia" w:hAnsiTheme="minorHAnsi" w:cstheme="minorBidi"/>
          <w:noProof/>
          <w:lang w:eastAsia="es-ES"/>
        </w:rPr>
      </w:pPr>
      <w:del w:id="1454" w:author="JORGE CONTRERAS ORTIZ" w:date="2021-09-04T09:25:00Z">
        <w:r w:rsidRPr="005B42F0" w:rsidDel="005B42F0">
          <w:rPr>
            <w:noProof/>
            <w:rPrChange w:id="1455"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456" w:author="JORGE CONTRERAS ORTIZ" w:date="2021-09-04T09:25:00Z"/>
          <w:rFonts w:asciiTheme="minorHAnsi" w:eastAsiaTheme="minorEastAsia" w:hAnsiTheme="minorHAnsi" w:cstheme="minorBidi"/>
          <w:noProof/>
          <w:lang w:eastAsia="es-ES"/>
        </w:rPr>
      </w:pPr>
      <w:del w:id="1457" w:author="JORGE CONTRERAS ORTIZ" w:date="2021-09-04T09:25:00Z">
        <w:r w:rsidRPr="005B42F0" w:rsidDel="005B42F0">
          <w:rPr>
            <w:noProof/>
            <w:rPrChange w:id="1458"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459" w:author="JORGE CONTRERAS ORTIZ" w:date="2021-09-04T09:25:00Z"/>
          <w:rFonts w:asciiTheme="minorHAnsi" w:eastAsiaTheme="minorEastAsia" w:hAnsiTheme="minorHAnsi" w:cstheme="minorBidi"/>
          <w:noProof/>
          <w:lang w:eastAsia="es-ES"/>
        </w:rPr>
      </w:pPr>
      <w:del w:id="1460" w:author="JORGE CONTRERAS ORTIZ" w:date="2021-09-04T09:25:00Z">
        <w:r w:rsidRPr="005B42F0" w:rsidDel="005B42F0">
          <w:rPr>
            <w:noProof/>
            <w:rPrChange w:id="1461"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462" w:author="JORGE CONTRERAS ORTIZ" w:date="2021-09-04T09:25:00Z"/>
          <w:rFonts w:asciiTheme="minorHAnsi" w:eastAsiaTheme="minorEastAsia" w:hAnsiTheme="minorHAnsi" w:cstheme="minorBidi"/>
          <w:noProof/>
          <w:lang w:eastAsia="es-ES"/>
        </w:rPr>
      </w:pPr>
      <w:del w:id="1463" w:author="JORGE CONTRERAS ORTIZ" w:date="2021-09-04T09:25:00Z">
        <w:r w:rsidRPr="005B42F0" w:rsidDel="005B42F0">
          <w:rPr>
            <w:noProof/>
            <w:rPrChange w:id="1464"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465" w:author="JORGE CONTRERAS ORTIZ" w:date="2021-09-04T09:25:00Z"/>
          <w:rFonts w:asciiTheme="minorHAnsi" w:eastAsiaTheme="minorEastAsia" w:hAnsiTheme="minorHAnsi" w:cstheme="minorBidi"/>
          <w:noProof/>
          <w:lang w:eastAsia="es-ES"/>
        </w:rPr>
      </w:pPr>
      <w:del w:id="1466" w:author="JORGE CONTRERAS ORTIZ" w:date="2021-09-04T09:25:00Z">
        <w:r w:rsidRPr="005B42F0" w:rsidDel="005B42F0">
          <w:rPr>
            <w:noProof/>
            <w:rPrChange w:id="1467"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468" w:author="JORGE CONTRERAS ORTIZ" w:date="2021-09-04T09:25:00Z"/>
          <w:rFonts w:asciiTheme="minorHAnsi" w:eastAsiaTheme="minorEastAsia" w:hAnsiTheme="minorHAnsi" w:cstheme="minorBidi"/>
          <w:noProof/>
          <w:lang w:eastAsia="es-ES"/>
        </w:rPr>
      </w:pPr>
      <w:del w:id="1469" w:author="JORGE CONTRERAS ORTIZ" w:date="2021-09-04T09:25:00Z">
        <w:r w:rsidRPr="005B42F0" w:rsidDel="005B42F0">
          <w:rPr>
            <w:noProof/>
            <w:rPrChange w:id="1470"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471" w:author="JORGE CONTRERAS ORTIZ" w:date="2021-09-04T09:25:00Z"/>
          <w:rFonts w:asciiTheme="minorHAnsi" w:eastAsiaTheme="minorEastAsia" w:hAnsiTheme="minorHAnsi" w:cstheme="minorBidi"/>
          <w:noProof/>
          <w:lang w:eastAsia="es-ES"/>
        </w:rPr>
      </w:pPr>
      <w:del w:id="1472" w:author="JORGE CONTRERAS ORTIZ" w:date="2021-09-04T09:25:00Z">
        <w:r w:rsidRPr="005B42F0" w:rsidDel="005B42F0">
          <w:rPr>
            <w:noProof/>
            <w:rPrChange w:id="1473"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474" w:author="JORGE CONTRERAS ORTIZ" w:date="2021-09-04T09:25:00Z"/>
          <w:rFonts w:asciiTheme="minorHAnsi" w:eastAsiaTheme="minorEastAsia" w:hAnsiTheme="minorHAnsi" w:cstheme="minorBidi"/>
          <w:noProof/>
          <w:lang w:eastAsia="es-ES"/>
        </w:rPr>
      </w:pPr>
      <w:del w:id="1475" w:author="JORGE CONTRERAS ORTIZ" w:date="2021-09-04T09:25:00Z">
        <w:r w:rsidRPr="005B42F0" w:rsidDel="005B42F0">
          <w:rPr>
            <w:noProof/>
            <w:rPrChange w:id="1476"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477" w:author="JORGE CONTRERAS ORTIZ" w:date="2021-09-04T09:25:00Z"/>
          <w:rFonts w:asciiTheme="minorHAnsi" w:eastAsiaTheme="minorEastAsia" w:hAnsiTheme="minorHAnsi" w:cstheme="minorBidi"/>
          <w:noProof/>
          <w:lang w:eastAsia="es-ES"/>
        </w:rPr>
      </w:pPr>
      <w:del w:id="1478" w:author="JORGE CONTRERAS ORTIZ" w:date="2021-09-04T09:25:00Z">
        <w:r w:rsidRPr="005B42F0" w:rsidDel="005B42F0">
          <w:rPr>
            <w:noProof/>
            <w:rPrChange w:id="1479"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480" w:author="JORGE CONTRERAS ORTIZ" w:date="2021-09-04T09:25:00Z"/>
          <w:rFonts w:asciiTheme="minorHAnsi" w:eastAsiaTheme="minorEastAsia" w:hAnsiTheme="minorHAnsi" w:cstheme="minorBidi"/>
          <w:noProof/>
          <w:lang w:eastAsia="es-ES"/>
        </w:rPr>
      </w:pPr>
      <w:del w:id="1481" w:author="JORGE CONTRERAS ORTIZ" w:date="2021-09-04T09:25:00Z">
        <w:r w:rsidRPr="005B42F0" w:rsidDel="005B42F0">
          <w:rPr>
            <w:noProof/>
            <w:rPrChange w:id="1482"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483" w:author="JORGE CONTRERAS ORTIZ" w:date="2021-09-04T09:25:00Z"/>
          <w:rFonts w:asciiTheme="minorHAnsi" w:eastAsiaTheme="minorEastAsia" w:hAnsiTheme="minorHAnsi" w:cstheme="minorBidi"/>
          <w:noProof/>
          <w:lang w:eastAsia="es-ES"/>
        </w:rPr>
      </w:pPr>
      <w:del w:id="1484" w:author="JORGE CONTRERAS ORTIZ" w:date="2021-09-04T09:25:00Z">
        <w:r w:rsidRPr="005B42F0" w:rsidDel="005B42F0">
          <w:rPr>
            <w:noProof/>
            <w:rPrChange w:id="1485"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486" w:author="JORGE CONTRERAS ORTIZ" w:date="2021-09-04T09:25:00Z"/>
          <w:rFonts w:asciiTheme="minorHAnsi" w:eastAsiaTheme="minorEastAsia" w:hAnsiTheme="minorHAnsi" w:cstheme="minorBidi"/>
          <w:noProof/>
          <w:lang w:eastAsia="es-ES"/>
        </w:rPr>
      </w:pPr>
      <w:del w:id="1487" w:author="JORGE CONTRERAS ORTIZ" w:date="2021-09-04T09:25:00Z">
        <w:r w:rsidRPr="005B42F0" w:rsidDel="005B42F0">
          <w:rPr>
            <w:noProof/>
            <w:rPrChange w:id="1488"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489" w:author="JORGE CONTRERAS ORTIZ" w:date="2021-09-04T09:25:00Z"/>
          <w:rFonts w:asciiTheme="minorHAnsi" w:eastAsiaTheme="minorEastAsia" w:hAnsiTheme="minorHAnsi" w:cstheme="minorBidi"/>
          <w:noProof/>
          <w:lang w:eastAsia="es-ES"/>
        </w:rPr>
      </w:pPr>
      <w:del w:id="1490" w:author="JORGE CONTRERAS ORTIZ" w:date="2021-09-04T09:25:00Z">
        <w:r w:rsidRPr="005B42F0" w:rsidDel="005B42F0">
          <w:rPr>
            <w:noProof/>
            <w:rPrChange w:id="1491"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492" w:author="JORGE CONTRERAS ORTIZ" w:date="2021-09-04T09:25:00Z"/>
          <w:rFonts w:asciiTheme="minorHAnsi" w:eastAsiaTheme="minorEastAsia" w:hAnsiTheme="minorHAnsi" w:cstheme="minorBidi"/>
          <w:noProof/>
          <w:lang w:eastAsia="es-ES"/>
        </w:rPr>
      </w:pPr>
      <w:del w:id="1493" w:author="JORGE CONTRERAS ORTIZ" w:date="2021-09-04T09:25:00Z">
        <w:r w:rsidRPr="005B42F0" w:rsidDel="005B42F0">
          <w:rPr>
            <w:noProof/>
            <w:rPrChange w:id="1494"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495" w:author="JORGE CONTRERAS ORTIZ" w:date="2021-09-04T09:25:00Z"/>
          <w:rFonts w:asciiTheme="minorHAnsi" w:eastAsiaTheme="minorEastAsia" w:hAnsiTheme="minorHAnsi" w:cstheme="minorBidi"/>
          <w:noProof/>
          <w:lang w:eastAsia="es-ES"/>
        </w:rPr>
      </w:pPr>
      <w:del w:id="1496" w:author="JORGE CONTRERAS ORTIZ" w:date="2021-09-04T09:25:00Z">
        <w:r w:rsidRPr="005B42F0" w:rsidDel="005B42F0">
          <w:rPr>
            <w:noProof/>
            <w:rPrChange w:id="1497"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498" w:author="JORGE CONTRERAS ORTIZ" w:date="2021-09-04T09:25:00Z"/>
          <w:rFonts w:asciiTheme="minorHAnsi" w:eastAsiaTheme="minorEastAsia" w:hAnsiTheme="minorHAnsi" w:cstheme="minorBidi"/>
          <w:noProof/>
          <w:lang w:eastAsia="es-ES"/>
        </w:rPr>
      </w:pPr>
      <w:del w:id="1499" w:author="JORGE CONTRERAS ORTIZ" w:date="2021-09-04T09:25:00Z">
        <w:r w:rsidRPr="005B42F0" w:rsidDel="005B42F0">
          <w:rPr>
            <w:noProof/>
            <w:rPrChange w:id="1500"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501" w:author="JORGE CONTRERAS ORTIZ" w:date="2021-09-04T09:25:00Z"/>
          <w:rFonts w:asciiTheme="minorHAnsi" w:eastAsiaTheme="minorEastAsia" w:hAnsiTheme="minorHAnsi" w:cstheme="minorBidi"/>
          <w:noProof/>
          <w:lang w:eastAsia="es-ES"/>
        </w:rPr>
      </w:pPr>
      <w:del w:id="1502" w:author="JORGE CONTRERAS ORTIZ" w:date="2021-09-04T09:25:00Z">
        <w:r w:rsidRPr="005B42F0" w:rsidDel="005B42F0">
          <w:rPr>
            <w:noProof/>
            <w:rPrChange w:id="1503"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504" w:author="JORGE CONTRERAS ORTIZ" w:date="2021-09-04T09:25:00Z"/>
          <w:rFonts w:asciiTheme="minorHAnsi" w:eastAsiaTheme="minorEastAsia" w:hAnsiTheme="minorHAnsi" w:cstheme="minorBidi"/>
          <w:noProof/>
          <w:lang w:eastAsia="es-ES"/>
        </w:rPr>
      </w:pPr>
      <w:del w:id="1505" w:author="JORGE CONTRERAS ORTIZ" w:date="2021-09-04T09:25:00Z">
        <w:r w:rsidRPr="005B42F0" w:rsidDel="005B42F0">
          <w:rPr>
            <w:noProof/>
            <w:rPrChange w:id="1506"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507" w:author="JORGE CONTRERAS ORTIZ" w:date="2021-09-04T09:25:00Z"/>
          <w:rFonts w:asciiTheme="minorHAnsi" w:eastAsiaTheme="minorEastAsia" w:hAnsiTheme="minorHAnsi" w:cstheme="minorBidi"/>
          <w:noProof/>
          <w:lang w:eastAsia="es-ES"/>
        </w:rPr>
      </w:pPr>
      <w:del w:id="1508" w:author="JORGE CONTRERAS ORTIZ" w:date="2021-09-04T09:25:00Z">
        <w:r w:rsidRPr="005B42F0" w:rsidDel="005B42F0">
          <w:rPr>
            <w:noProof/>
            <w:rPrChange w:id="1509"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510" w:author="JORGE CONTRERAS ORTIZ" w:date="2021-09-04T09:25:00Z"/>
          <w:rFonts w:asciiTheme="minorHAnsi" w:eastAsiaTheme="minorEastAsia" w:hAnsiTheme="minorHAnsi" w:cstheme="minorBidi"/>
          <w:noProof/>
          <w:lang w:eastAsia="es-ES"/>
        </w:rPr>
      </w:pPr>
      <w:del w:id="1511" w:author="JORGE CONTRERAS ORTIZ" w:date="2021-09-04T09:25:00Z">
        <w:r w:rsidRPr="005B42F0" w:rsidDel="005B42F0">
          <w:rPr>
            <w:noProof/>
            <w:rPrChange w:id="1512"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513" w:author="JORGE CONTRERAS ORTIZ" w:date="2021-09-04T09:25:00Z"/>
          <w:rFonts w:asciiTheme="minorHAnsi" w:eastAsiaTheme="minorEastAsia" w:hAnsiTheme="minorHAnsi" w:cstheme="minorBidi"/>
          <w:noProof/>
          <w:lang w:eastAsia="es-ES"/>
        </w:rPr>
      </w:pPr>
      <w:del w:id="1514" w:author="JORGE CONTRERAS ORTIZ" w:date="2021-09-04T09:25:00Z">
        <w:r w:rsidRPr="005B42F0" w:rsidDel="005B42F0">
          <w:rPr>
            <w:noProof/>
            <w:rPrChange w:id="1515"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516" w:author="JORGE CONTRERAS ORTIZ" w:date="2021-09-04T09:25:00Z"/>
          <w:rFonts w:asciiTheme="minorHAnsi" w:eastAsiaTheme="minorEastAsia" w:hAnsiTheme="minorHAnsi" w:cstheme="minorBidi"/>
          <w:noProof/>
          <w:lang w:eastAsia="es-ES"/>
        </w:rPr>
      </w:pPr>
      <w:del w:id="1517" w:author="JORGE CONTRERAS ORTIZ" w:date="2021-09-04T09:25:00Z">
        <w:r w:rsidRPr="005B42F0" w:rsidDel="005B42F0">
          <w:rPr>
            <w:noProof/>
            <w:rPrChange w:id="1518"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519" w:author="JORGE CONTRERAS ORTIZ" w:date="2021-09-04T09:25:00Z"/>
          <w:rFonts w:asciiTheme="minorHAnsi" w:eastAsiaTheme="minorEastAsia" w:hAnsiTheme="minorHAnsi" w:cstheme="minorBidi"/>
          <w:noProof/>
          <w:lang w:eastAsia="es-ES"/>
        </w:rPr>
      </w:pPr>
      <w:del w:id="1520" w:author="JORGE CONTRERAS ORTIZ" w:date="2021-09-04T09:25:00Z">
        <w:r w:rsidRPr="005B42F0" w:rsidDel="005B42F0">
          <w:rPr>
            <w:noProof/>
            <w:rPrChange w:id="1521"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522" w:author="JORGE CONTRERAS ORTIZ" w:date="2021-09-04T09:25:00Z"/>
          <w:rFonts w:asciiTheme="minorHAnsi" w:eastAsiaTheme="minorEastAsia" w:hAnsiTheme="minorHAnsi" w:cstheme="minorBidi"/>
          <w:noProof/>
          <w:lang w:eastAsia="es-ES"/>
        </w:rPr>
      </w:pPr>
      <w:del w:id="1523" w:author="JORGE CONTRERAS ORTIZ" w:date="2021-09-04T09:25:00Z">
        <w:r w:rsidRPr="005B42F0" w:rsidDel="005B42F0">
          <w:rPr>
            <w:noProof/>
            <w:rPrChange w:id="1524"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525" w:author="JORGE CONTRERAS ORTIZ" w:date="2021-09-04T09:25:00Z"/>
          <w:rFonts w:asciiTheme="minorHAnsi" w:eastAsiaTheme="minorEastAsia" w:hAnsiTheme="minorHAnsi" w:cstheme="minorBidi"/>
          <w:noProof/>
          <w:lang w:eastAsia="es-ES"/>
        </w:rPr>
      </w:pPr>
      <w:del w:id="1526" w:author="JORGE CONTRERAS ORTIZ" w:date="2021-09-04T09:25:00Z">
        <w:r w:rsidRPr="005B42F0" w:rsidDel="005B42F0">
          <w:rPr>
            <w:noProof/>
            <w:rPrChange w:id="1527"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528" w:author="JORGE CONTRERAS ORTIZ" w:date="2021-09-04T09:25:00Z"/>
          <w:rFonts w:asciiTheme="minorHAnsi" w:eastAsiaTheme="minorEastAsia" w:hAnsiTheme="minorHAnsi" w:cstheme="minorBidi"/>
          <w:noProof/>
          <w:lang w:eastAsia="es-ES"/>
        </w:rPr>
      </w:pPr>
      <w:del w:id="1529" w:author="JORGE CONTRERAS ORTIZ" w:date="2021-09-04T09:25:00Z">
        <w:r w:rsidRPr="005B42F0" w:rsidDel="005B42F0">
          <w:rPr>
            <w:noProof/>
            <w:rPrChange w:id="1530"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531" w:author="JORGE CONTRERAS ORTIZ" w:date="2021-09-04T09:25:00Z"/>
          <w:rFonts w:asciiTheme="minorHAnsi" w:eastAsiaTheme="minorEastAsia" w:hAnsiTheme="minorHAnsi" w:cstheme="minorBidi"/>
          <w:noProof/>
          <w:lang w:eastAsia="es-ES"/>
        </w:rPr>
      </w:pPr>
      <w:del w:id="1532" w:author="JORGE CONTRERAS ORTIZ" w:date="2021-09-04T09:25:00Z">
        <w:r w:rsidRPr="005B42F0" w:rsidDel="005B42F0">
          <w:rPr>
            <w:noProof/>
            <w:rPrChange w:id="1533"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534" w:author="JORGE CONTRERAS ORTIZ" w:date="2021-09-04T09:25:00Z"/>
          <w:rFonts w:asciiTheme="minorHAnsi" w:eastAsiaTheme="minorEastAsia" w:hAnsiTheme="minorHAnsi" w:cstheme="minorBidi"/>
          <w:noProof/>
          <w:lang w:eastAsia="es-ES"/>
        </w:rPr>
      </w:pPr>
      <w:del w:id="1535" w:author="JORGE CONTRERAS ORTIZ" w:date="2021-09-04T09:25:00Z">
        <w:r w:rsidRPr="005B42F0" w:rsidDel="005B42F0">
          <w:rPr>
            <w:noProof/>
            <w:rPrChange w:id="1536"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537" w:author="JORGE CONTRERAS ORTIZ" w:date="2021-09-04T09:25:00Z"/>
          <w:rFonts w:asciiTheme="minorHAnsi" w:eastAsiaTheme="minorEastAsia" w:hAnsiTheme="minorHAnsi" w:cstheme="minorBidi"/>
          <w:noProof/>
          <w:lang w:eastAsia="es-ES"/>
        </w:rPr>
      </w:pPr>
      <w:del w:id="1538" w:author="JORGE CONTRERAS ORTIZ" w:date="2021-09-04T09:25:00Z">
        <w:r w:rsidRPr="005B42F0" w:rsidDel="005B42F0">
          <w:rPr>
            <w:noProof/>
            <w:rPrChange w:id="1539"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540" w:author="JORGE CONTRERAS ORTIZ" w:date="2021-09-04T09:25:00Z"/>
          <w:rFonts w:asciiTheme="minorHAnsi" w:eastAsiaTheme="minorEastAsia" w:hAnsiTheme="minorHAnsi" w:cstheme="minorBidi"/>
          <w:noProof/>
          <w:lang w:eastAsia="es-ES"/>
        </w:rPr>
      </w:pPr>
      <w:del w:id="1541" w:author="JORGE CONTRERAS ORTIZ" w:date="2021-09-04T09:25:00Z">
        <w:r w:rsidRPr="005B42F0" w:rsidDel="005B42F0">
          <w:rPr>
            <w:noProof/>
            <w:rPrChange w:id="1542"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543" w:author="JORGE CONTRERAS ORTIZ" w:date="2021-09-04T09:25:00Z"/>
          <w:rFonts w:asciiTheme="minorHAnsi" w:eastAsiaTheme="minorEastAsia" w:hAnsiTheme="minorHAnsi" w:cstheme="minorBidi"/>
          <w:noProof/>
          <w:lang w:eastAsia="es-ES"/>
        </w:rPr>
      </w:pPr>
      <w:del w:id="1544" w:author="JORGE CONTRERAS ORTIZ" w:date="2021-09-04T09:25:00Z">
        <w:r w:rsidRPr="005B42F0" w:rsidDel="005B42F0">
          <w:rPr>
            <w:noProof/>
            <w:rPrChange w:id="1545"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546" w:author="JORGE CONTRERAS ORTIZ" w:date="2021-09-04T09:25:00Z"/>
          <w:rFonts w:asciiTheme="minorHAnsi" w:eastAsiaTheme="minorEastAsia" w:hAnsiTheme="minorHAnsi" w:cstheme="minorBidi"/>
          <w:noProof/>
          <w:lang w:eastAsia="es-ES"/>
        </w:rPr>
      </w:pPr>
      <w:del w:id="1547" w:author="JORGE CONTRERAS ORTIZ" w:date="2021-09-04T09:25:00Z">
        <w:r w:rsidRPr="005B42F0" w:rsidDel="005B42F0">
          <w:rPr>
            <w:noProof/>
            <w:rPrChange w:id="1548"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549" w:author="JORGE CONTRERAS ORTIZ" w:date="2021-09-04T09:25:00Z"/>
          <w:rFonts w:asciiTheme="minorHAnsi" w:eastAsiaTheme="minorEastAsia" w:hAnsiTheme="minorHAnsi" w:cstheme="minorBidi"/>
          <w:noProof/>
          <w:lang w:eastAsia="es-ES"/>
        </w:rPr>
      </w:pPr>
      <w:del w:id="1550" w:author="JORGE CONTRERAS ORTIZ" w:date="2021-09-04T09:25:00Z">
        <w:r w:rsidRPr="005B42F0" w:rsidDel="005B42F0">
          <w:rPr>
            <w:noProof/>
            <w:rPrChange w:id="1551"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552" w:author="JORGE CONTRERAS ORTIZ" w:date="2021-09-04T09:25:00Z"/>
          <w:rFonts w:asciiTheme="minorHAnsi" w:eastAsiaTheme="minorEastAsia" w:hAnsiTheme="minorHAnsi" w:cstheme="minorBidi"/>
          <w:noProof/>
          <w:lang w:eastAsia="es-ES"/>
        </w:rPr>
      </w:pPr>
      <w:del w:id="1553" w:author="JORGE CONTRERAS ORTIZ" w:date="2021-09-04T09:25:00Z">
        <w:r w:rsidRPr="005B42F0" w:rsidDel="005B42F0">
          <w:rPr>
            <w:noProof/>
            <w:rPrChange w:id="1554"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555" w:author="JORGE CONTRERAS ORTIZ" w:date="2021-09-04T09:25:00Z"/>
          <w:rFonts w:asciiTheme="minorHAnsi" w:eastAsiaTheme="minorEastAsia" w:hAnsiTheme="minorHAnsi" w:cstheme="minorBidi"/>
          <w:noProof/>
          <w:lang w:eastAsia="es-ES"/>
        </w:rPr>
      </w:pPr>
      <w:del w:id="1556" w:author="JORGE CONTRERAS ORTIZ" w:date="2021-09-04T09:25:00Z">
        <w:r w:rsidRPr="005B42F0" w:rsidDel="005B42F0">
          <w:rPr>
            <w:noProof/>
            <w:rPrChange w:id="1557"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558" w:author="JORGE CONTRERAS ORTIZ" w:date="2021-09-04T09:25:00Z"/>
          <w:rFonts w:asciiTheme="minorHAnsi" w:eastAsiaTheme="minorEastAsia" w:hAnsiTheme="minorHAnsi" w:cstheme="minorBidi"/>
          <w:noProof/>
          <w:lang w:eastAsia="es-ES"/>
        </w:rPr>
      </w:pPr>
      <w:del w:id="1559" w:author="JORGE CONTRERAS ORTIZ" w:date="2021-09-04T09:25:00Z">
        <w:r w:rsidRPr="005B42F0" w:rsidDel="005B42F0">
          <w:rPr>
            <w:noProof/>
            <w:rPrChange w:id="1560"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561" w:author="JORGE CONTRERAS ORTIZ" w:date="2021-09-04T09:25:00Z"/>
          <w:rFonts w:asciiTheme="minorHAnsi" w:eastAsiaTheme="minorEastAsia" w:hAnsiTheme="minorHAnsi" w:cstheme="minorBidi"/>
          <w:noProof/>
          <w:lang w:eastAsia="es-ES"/>
        </w:rPr>
      </w:pPr>
      <w:del w:id="1562" w:author="JORGE CONTRERAS ORTIZ" w:date="2021-09-04T09:25:00Z">
        <w:r w:rsidRPr="005B42F0" w:rsidDel="005B42F0">
          <w:rPr>
            <w:noProof/>
            <w:rPrChange w:id="1563"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564" w:author="JORGE CONTRERAS ORTIZ" w:date="2021-09-04T09:25:00Z"/>
          <w:rFonts w:asciiTheme="minorHAnsi" w:eastAsiaTheme="minorEastAsia" w:hAnsiTheme="minorHAnsi" w:cstheme="minorBidi"/>
          <w:noProof/>
          <w:lang w:eastAsia="es-ES"/>
        </w:rPr>
      </w:pPr>
      <w:del w:id="1565" w:author="JORGE CONTRERAS ORTIZ" w:date="2021-09-04T09:25:00Z">
        <w:r w:rsidRPr="005B42F0" w:rsidDel="005B42F0">
          <w:rPr>
            <w:noProof/>
            <w:rPrChange w:id="1566"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567" w:author="JORGE CONTRERAS ORTIZ" w:date="2021-09-04T09:25:00Z"/>
          <w:rFonts w:asciiTheme="minorHAnsi" w:eastAsiaTheme="minorEastAsia" w:hAnsiTheme="minorHAnsi" w:cstheme="minorBidi"/>
          <w:noProof/>
          <w:lang w:eastAsia="es-ES"/>
        </w:rPr>
      </w:pPr>
      <w:del w:id="1568" w:author="JORGE CONTRERAS ORTIZ" w:date="2021-09-04T09:25:00Z">
        <w:r w:rsidRPr="005B42F0" w:rsidDel="005B42F0">
          <w:rPr>
            <w:noProof/>
            <w:rPrChange w:id="1569"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570" w:author="JORGE CONTRERAS ORTIZ" w:date="2021-09-04T09:25:00Z"/>
          <w:rFonts w:asciiTheme="minorHAnsi" w:eastAsiaTheme="minorEastAsia" w:hAnsiTheme="minorHAnsi" w:cstheme="minorBidi"/>
          <w:noProof/>
          <w:lang w:eastAsia="es-ES"/>
        </w:rPr>
      </w:pPr>
      <w:del w:id="1571" w:author="JORGE CONTRERAS ORTIZ" w:date="2021-09-04T09:25:00Z">
        <w:r w:rsidRPr="005B42F0" w:rsidDel="005B42F0">
          <w:rPr>
            <w:noProof/>
            <w:rPrChange w:id="1572"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573" w:author="JORGE CONTRERAS ORTIZ" w:date="2021-09-04T09:25:00Z"/>
          <w:rFonts w:asciiTheme="minorHAnsi" w:eastAsiaTheme="minorEastAsia" w:hAnsiTheme="minorHAnsi" w:cstheme="minorBidi"/>
          <w:noProof/>
          <w:lang w:eastAsia="es-ES"/>
        </w:rPr>
      </w:pPr>
      <w:del w:id="1574" w:author="JORGE CONTRERAS ORTIZ" w:date="2021-09-04T09:25:00Z">
        <w:r w:rsidRPr="005B42F0" w:rsidDel="005B42F0">
          <w:rPr>
            <w:noProof/>
            <w:rPrChange w:id="1575"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576" w:author="JORGE CONTRERAS ORTIZ" w:date="2021-09-04T09:25:00Z"/>
          <w:rFonts w:asciiTheme="minorHAnsi" w:eastAsiaTheme="minorEastAsia" w:hAnsiTheme="minorHAnsi" w:cstheme="minorBidi"/>
          <w:noProof/>
          <w:lang w:eastAsia="es-ES"/>
        </w:rPr>
      </w:pPr>
      <w:del w:id="1577" w:author="JORGE CONTRERAS ORTIZ" w:date="2021-09-04T09:25:00Z">
        <w:r w:rsidRPr="005B42F0" w:rsidDel="005B42F0">
          <w:rPr>
            <w:noProof/>
            <w:rPrChange w:id="1578"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579" w:author="JORGE CONTRERAS ORTIZ" w:date="2021-09-04T09:25:00Z"/>
          <w:rFonts w:asciiTheme="minorHAnsi" w:eastAsiaTheme="minorEastAsia" w:hAnsiTheme="minorHAnsi" w:cstheme="minorBidi"/>
          <w:noProof/>
          <w:lang w:eastAsia="es-ES"/>
        </w:rPr>
      </w:pPr>
      <w:del w:id="1580" w:author="JORGE CONTRERAS ORTIZ" w:date="2021-09-04T09:25:00Z">
        <w:r w:rsidRPr="005B42F0" w:rsidDel="005B42F0">
          <w:rPr>
            <w:noProof/>
            <w:rPrChange w:id="1581"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582" w:author="JORGE CONTRERAS ORTIZ" w:date="2021-09-04T09:25:00Z"/>
          <w:rFonts w:asciiTheme="minorHAnsi" w:eastAsiaTheme="minorEastAsia" w:hAnsiTheme="minorHAnsi" w:cstheme="minorBidi"/>
          <w:noProof/>
          <w:lang w:eastAsia="es-ES"/>
        </w:rPr>
      </w:pPr>
      <w:del w:id="1583" w:author="JORGE CONTRERAS ORTIZ" w:date="2021-09-04T09:25:00Z">
        <w:r w:rsidRPr="005B42F0" w:rsidDel="005B42F0">
          <w:rPr>
            <w:noProof/>
            <w:rPrChange w:id="1584"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585" w:author="JORGE CONTRERAS ORTIZ" w:date="2021-09-04T09:25:00Z"/>
          <w:rFonts w:asciiTheme="minorHAnsi" w:eastAsiaTheme="minorEastAsia" w:hAnsiTheme="minorHAnsi" w:cstheme="minorBidi"/>
          <w:noProof/>
          <w:lang w:eastAsia="es-ES"/>
        </w:rPr>
      </w:pPr>
      <w:del w:id="1586" w:author="JORGE CONTRERAS ORTIZ" w:date="2021-09-04T09:25:00Z">
        <w:r w:rsidRPr="005B42F0" w:rsidDel="005B42F0">
          <w:rPr>
            <w:noProof/>
            <w:rPrChange w:id="1587"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588" w:author="JORGE CONTRERAS ORTIZ" w:date="2021-09-04T09:25:00Z"/>
          <w:rFonts w:asciiTheme="minorHAnsi" w:eastAsiaTheme="minorEastAsia" w:hAnsiTheme="minorHAnsi" w:cstheme="minorBidi"/>
          <w:noProof/>
          <w:lang w:eastAsia="es-ES"/>
        </w:rPr>
      </w:pPr>
      <w:del w:id="1589" w:author="JORGE CONTRERAS ORTIZ" w:date="2021-09-04T09:25:00Z">
        <w:r w:rsidRPr="005B42F0" w:rsidDel="005B42F0">
          <w:rPr>
            <w:noProof/>
            <w:rPrChange w:id="1590"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591" w:author="JORGE CONTRERAS ORTIZ" w:date="2021-09-04T09:25:00Z"/>
          <w:rFonts w:asciiTheme="minorHAnsi" w:eastAsiaTheme="minorEastAsia" w:hAnsiTheme="minorHAnsi" w:cstheme="minorBidi"/>
          <w:noProof/>
          <w:lang w:eastAsia="es-ES"/>
        </w:rPr>
      </w:pPr>
      <w:del w:id="1592" w:author="JORGE CONTRERAS ORTIZ" w:date="2021-09-04T09:25:00Z">
        <w:r w:rsidRPr="005B42F0" w:rsidDel="005B42F0">
          <w:rPr>
            <w:noProof/>
            <w:rPrChange w:id="1593"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594" w:author="JORGE CONTRERAS ORTIZ" w:date="2021-09-04T09:25:00Z"/>
          <w:rFonts w:asciiTheme="minorHAnsi" w:eastAsiaTheme="minorEastAsia" w:hAnsiTheme="minorHAnsi" w:cstheme="minorBidi"/>
          <w:noProof/>
          <w:lang w:eastAsia="es-ES"/>
        </w:rPr>
      </w:pPr>
      <w:del w:id="1595" w:author="JORGE CONTRERAS ORTIZ" w:date="2021-09-04T09:25:00Z">
        <w:r w:rsidRPr="005B42F0" w:rsidDel="005B42F0">
          <w:rPr>
            <w:noProof/>
            <w:rPrChange w:id="1596"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597" w:author="JORGE CONTRERAS ORTIZ" w:date="2021-09-04T09:25:00Z"/>
          <w:rFonts w:asciiTheme="minorHAnsi" w:eastAsiaTheme="minorEastAsia" w:hAnsiTheme="minorHAnsi" w:cstheme="minorBidi"/>
          <w:noProof/>
          <w:lang w:eastAsia="es-ES"/>
        </w:rPr>
      </w:pPr>
      <w:del w:id="1598" w:author="JORGE CONTRERAS ORTIZ" w:date="2021-09-04T09:25:00Z">
        <w:r w:rsidRPr="005B42F0" w:rsidDel="005B42F0">
          <w:rPr>
            <w:noProof/>
            <w:rPrChange w:id="1599"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600" w:author="JORGE CONTRERAS ORTIZ" w:date="2021-09-04T09:25:00Z"/>
          <w:rFonts w:asciiTheme="minorHAnsi" w:eastAsiaTheme="minorEastAsia" w:hAnsiTheme="minorHAnsi" w:cstheme="minorBidi"/>
          <w:noProof/>
          <w:lang w:eastAsia="es-ES"/>
        </w:rPr>
      </w:pPr>
      <w:del w:id="1601" w:author="JORGE CONTRERAS ORTIZ" w:date="2021-09-04T09:25:00Z">
        <w:r w:rsidRPr="005B42F0" w:rsidDel="005B42F0">
          <w:rPr>
            <w:noProof/>
            <w:rPrChange w:id="1602"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603" w:author="JORGE CONTRERAS ORTIZ" w:date="2021-09-04T09:25:00Z"/>
          <w:rFonts w:asciiTheme="minorHAnsi" w:eastAsiaTheme="minorEastAsia" w:hAnsiTheme="minorHAnsi" w:cstheme="minorBidi"/>
          <w:noProof/>
          <w:lang w:eastAsia="es-ES"/>
        </w:rPr>
      </w:pPr>
      <w:del w:id="1604" w:author="JORGE CONTRERAS ORTIZ" w:date="2021-09-04T09:25:00Z">
        <w:r w:rsidRPr="005B42F0" w:rsidDel="005B42F0">
          <w:rPr>
            <w:noProof/>
            <w:rPrChange w:id="1605"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606" w:author="JORGE CONTRERAS ORTIZ" w:date="2021-09-04T09:25:00Z"/>
          <w:rFonts w:asciiTheme="minorHAnsi" w:eastAsiaTheme="minorEastAsia" w:hAnsiTheme="minorHAnsi" w:cstheme="minorBidi"/>
          <w:noProof/>
          <w:lang w:eastAsia="es-ES"/>
        </w:rPr>
      </w:pPr>
      <w:del w:id="1607" w:author="JORGE CONTRERAS ORTIZ" w:date="2021-09-04T09:25:00Z">
        <w:r w:rsidRPr="005B42F0" w:rsidDel="005B42F0">
          <w:rPr>
            <w:noProof/>
            <w:rPrChange w:id="1608"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609" w:author="JORGE CONTRERAS ORTIZ" w:date="2021-09-04T09:25:00Z"/>
          <w:rFonts w:asciiTheme="minorHAnsi" w:eastAsiaTheme="minorEastAsia" w:hAnsiTheme="minorHAnsi" w:cstheme="minorBidi"/>
          <w:noProof/>
          <w:lang w:eastAsia="es-ES"/>
        </w:rPr>
      </w:pPr>
      <w:del w:id="1610" w:author="JORGE CONTRERAS ORTIZ" w:date="2021-09-04T09:25:00Z">
        <w:r w:rsidRPr="005B42F0" w:rsidDel="005B42F0">
          <w:rPr>
            <w:noProof/>
            <w:rPrChange w:id="1611"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612" w:author="JORGE CONTRERAS ORTIZ" w:date="2021-09-04T09:25:00Z"/>
          <w:rFonts w:asciiTheme="minorHAnsi" w:eastAsiaTheme="minorEastAsia" w:hAnsiTheme="minorHAnsi" w:cstheme="minorBidi"/>
          <w:noProof/>
          <w:lang w:eastAsia="es-ES"/>
        </w:rPr>
      </w:pPr>
      <w:del w:id="1613" w:author="JORGE CONTRERAS ORTIZ" w:date="2021-09-04T09:25:00Z">
        <w:r w:rsidRPr="005B42F0" w:rsidDel="005B42F0">
          <w:rPr>
            <w:noProof/>
            <w:rPrChange w:id="1614"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615" w:author="JORGE CONTRERAS ORTIZ" w:date="2021-09-04T09:25:00Z"/>
          <w:rFonts w:asciiTheme="minorHAnsi" w:eastAsiaTheme="minorEastAsia" w:hAnsiTheme="minorHAnsi" w:cstheme="minorBidi"/>
          <w:noProof/>
          <w:lang w:eastAsia="es-ES"/>
        </w:rPr>
      </w:pPr>
      <w:del w:id="1616" w:author="JORGE CONTRERAS ORTIZ" w:date="2021-09-04T09:25:00Z">
        <w:r w:rsidRPr="005B42F0" w:rsidDel="005B42F0">
          <w:rPr>
            <w:noProof/>
            <w:rPrChange w:id="1617"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618" w:author="JORGE CONTRERAS ORTIZ" w:date="2021-09-04T09:25:00Z"/>
          <w:rFonts w:asciiTheme="minorHAnsi" w:eastAsiaTheme="minorEastAsia" w:hAnsiTheme="minorHAnsi" w:cstheme="minorBidi"/>
          <w:noProof/>
          <w:lang w:eastAsia="es-ES"/>
        </w:rPr>
      </w:pPr>
      <w:del w:id="1619" w:author="JORGE CONTRERAS ORTIZ" w:date="2021-09-04T09:25:00Z">
        <w:r w:rsidRPr="005B42F0" w:rsidDel="005B42F0">
          <w:rPr>
            <w:noProof/>
            <w:rPrChange w:id="1620"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621" w:author="JORGE CONTRERAS ORTIZ" w:date="2021-09-04T09:25:00Z"/>
          <w:rFonts w:asciiTheme="minorHAnsi" w:eastAsiaTheme="minorEastAsia" w:hAnsiTheme="minorHAnsi" w:cstheme="minorBidi"/>
          <w:noProof/>
          <w:lang w:eastAsia="es-ES"/>
        </w:rPr>
      </w:pPr>
      <w:del w:id="1622" w:author="JORGE CONTRERAS ORTIZ" w:date="2021-09-04T09:25:00Z">
        <w:r w:rsidRPr="005B42F0" w:rsidDel="005B42F0">
          <w:rPr>
            <w:noProof/>
            <w:rPrChange w:id="1623"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624" w:author="JORGE CONTRERAS ORTIZ" w:date="2021-09-04T09:25:00Z"/>
          <w:rFonts w:asciiTheme="minorHAnsi" w:eastAsiaTheme="minorEastAsia" w:hAnsiTheme="minorHAnsi" w:cstheme="minorBidi"/>
          <w:noProof/>
          <w:lang w:eastAsia="es-ES"/>
        </w:rPr>
      </w:pPr>
      <w:del w:id="1625" w:author="JORGE CONTRERAS ORTIZ" w:date="2021-09-04T09:25:00Z">
        <w:r w:rsidRPr="005B42F0" w:rsidDel="005B42F0">
          <w:rPr>
            <w:noProof/>
            <w:rPrChange w:id="1626"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627" w:author="JORGE CONTRERAS ORTIZ" w:date="2021-09-04T09:25:00Z"/>
          <w:rFonts w:asciiTheme="minorHAnsi" w:eastAsiaTheme="minorEastAsia" w:hAnsiTheme="minorHAnsi" w:cstheme="minorBidi"/>
          <w:noProof/>
          <w:lang w:eastAsia="es-ES"/>
        </w:rPr>
      </w:pPr>
      <w:del w:id="1628" w:author="JORGE CONTRERAS ORTIZ" w:date="2021-09-04T09:25:00Z">
        <w:r w:rsidRPr="005B42F0" w:rsidDel="005B42F0">
          <w:rPr>
            <w:noProof/>
            <w:rPrChange w:id="1629"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630" w:author="JORGE CONTRERAS ORTIZ" w:date="2021-09-04T09:25:00Z"/>
          <w:rFonts w:asciiTheme="minorHAnsi" w:eastAsiaTheme="minorEastAsia" w:hAnsiTheme="minorHAnsi" w:cstheme="minorBidi"/>
          <w:noProof/>
          <w:lang w:eastAsia="es-ES"/>
        </w:rPr>
      </w:pPr>
      <w:del w:id="1631" w:author="JORGE CONTRERAS ORTIZ" w:date="2021-09-04T09:25:00Z">
        <w:r w:rsidRPr="005B42F0" w:rsidDel="005B42F0">
          <w:rPr>
            <w:noProof/>
            <w:rPrChange w:id="1632"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633" w:author="JORGE CONTRERAS ORTIZ" w:date="2021-09-04T09:25:00Z"/>
          <w:rFonts w:asciiTheme="minorHAnsi" w:eastAsiaTheme="minorEastAsia" w:hAnsiTheme="minorHAnsi" w:cstheme="minorBidi"/>
          <w:noProof/>
          <w:lang w:eastAsia="es-ES"/>
        </w:rPr>
      </w:pPr>
      <w:del w:id="1634" w:author="JORGE CONTRERAS ORTIZ" w:date="2021-09-04T09:25:00Z">
        <w:r w:rsidRPr="005B42F0" w:rsidDel="005B42F0">
          <w:rPr>
            <w:noProof/>
            <w:rPrChange w:id="1635"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636" w:author="JORGE CONTRERAS ORTIZ" w:date="2021-09-04T09:25:00Z"/>
          <w:rFonts w:asciiTheme="minorHAnsi" w:eastAsiaTheme="minorEastAsia" w:hAnsiTheme="minorHAnsi" w:cstheme="minorBidi"/>
          <w:noProof/>
          <w:lang w:eastAsia="es-ES"/>
        </w:rPr>
      </w:pPr>
      <w:del w:id="1637" w:author="JORGE CONTRERAS ORTIZ" w:date="2021-09-04T09:25:00Z">
        <w:r w:rsidRPr="005B42F0" w:rsidDel="005B42F0">
          <w:rPr>
            <w:noProof/>
            <w:rPrChange w:id="1638"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639" w:author="JORGE CONTRERAS ORTIZ" w:date="2021-09-04T09:25:00Z"/>
          <w:rFonts w:asciiTheme="minorHAnsi" w:eastAsiaTheme="minorEastAsia" w:hAnsiTheme="minorHAnsi" w:cstheme="minorBidi"/>
          <w:noProof/>
          <w:lang w:eastAsia="es-ES"/>
        </w:rPr>
      </w:pPr>
      <w:del w:id="1640" w:author="JORGE CONTRERAS ORTIZ" w:date="2021-09-04T09:25:00Z">
        <w:r w:rsidRPr="005B42F0" w:rsidDel="005B42F0">
          <w:rPr>
            <w:noProof/>
            <w:rPrChange w:id="1641"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642" w:author="JORGE CONTRERAS ORTIZ" w:date="2021-09-04T09:25:00Z"/>
          <w:rFonts w:asciiTheme="minorHAnsi" w:eastAsiaTheme="minorEastAsia" w:hAnsiTheme="minorHAnsi" w:cstheme="minorBidi"/>
          <w:noProof/>
          <w:lang w:eastAsia="es-ES"/>
        </w:rPr>
      </w:pPr>
      <w:del w:id="1643" w:author="JORGE CONTRERAS ORTIZ" w:date="2021-09-04T09:25:00Z">
        <w:r w:rsidRPr="005B42F0" w:rsidDel="005B42F0">
          <w:rPr>
            <w:noProof/>
            <w:rPrChange w:id="1644"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6E856505" w:rsidR="00DA3B27" w:rsidRPr="00791D37" w:rsidRDefault="00B62082" w:rsidP="00791D37">
      <w:r w:rsidRPr="00791D37">
        <w:fldChar w:fldCharType="end"/>
      </w:r>
      <w:r w:rsidR="00DA3B27" w:rsidRPr="00791D37">
        <w:br w:type="page"/>
      </w:r>
    </w:p>
    <w:p w14:paraId="76980AC4" w14:textId="4B7A4082" w:rsidR="00DA3B27" w:rsidRPr="00791D37" w:rsidRDefault="00DA3B27" w:rsidP="00791D37">
      <w:pPr>
        <w:pStyle w:val="Ttulo1"/>
      </w:pPr>
      <w:bookmarkStart w:id="1645" w:name="_Toc81761713"/>
      <w:r w:rsidRPr="00791D37">
        <w:lastRenderedPageBreak/>
        <w:t>ECUACIONES</w:t>
      </w:r>
      <w:bookmarkEnd w:id="1645"/>
    </w:p>
    <w:p w14:paraId="2C098AE0" w14:textId="77777777" w:rsidR="00DA3B27" w:rsidRPr="00791D37" w:rsidRDefault="00DA3B27" w:rsidP="00791D37">
      <w:pPr>
        <w:rPr>
          <w:rFonts w:eastAsiaTheme="majorEastAsia"/>
          <w:color w:val="2F5496" w:themeColor="accent1" w:themeShade="BF"/>
          <w:sz w:val="36"/>
        </w:rPr>
      </w:pPr>
      <w:r w:rsidRPr="00791D37">
        <w:br w:type="page"/>
      </w:r>
    </w:p>
    <w:p w14:paraId="7BDF9594" w14:textId="594E0329" w:rsidR="00DA3B27" w:rsidRPr="00791D37" w:rsidRDefault="00DA3B27" w:rsidP="00791D37">
      <w:pPr>
        <w:pStyle w:val="Ttulo1"/>
      </w:pPr>
      <w:bookmarkStart w:id="1646" w:name="_Toc81499326"/>
      <w:bookmarkStart w:id="1647" w:name="_Toc81761714"/>
      <w:r w:rsidRPr="00791D37">
        <w:lastRenderedPageBreak/>
        <w:t>TABLAS</w:t>
      </w:r>
      <w:bookmarkEnd w:id="1646"/>
      <w:bookmarkEnd w:id="1647"/>
    </w:p>
    <w:p w14:paraId="20DC1F2D" w14:textId="77777777" w:rsidR="00B62082" w:rsidRPr="00791D37" w:rsidRDefault="00B62082" w:rsidP="00791D37"/>
    <w:p w14:paraId="3FCB2FA3" w14:textId="2F4661A6" w:rsidR="00257E99" w:rsidRDefault="00B62082">
      <w:pPr>
        <w:pStyle w:val="Tabladeilustraciones"/>
        <w:tabs>
          <w:tab w:val="right" w:leader="dot" w:pos="8494"/>
        </w:tabs>
        <w:rPr>
          <w:ins w:id="1648" w:author="JORGE CONTRERAS ORTIZ" w:date="2021-09-05T19:17: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649" w:author="JORGE CONTRERAS ORTIZ" w:date="2021-09-05T19:17:00Z">
        <w:r w:rsidR="00257E99" w:rsidRPr="00EE3F07">
          <w:rPr>
            <w:rStyle w:val="Hipervnculo"/>
            <w:noProof/>
          </w:rPr>
          <w:fldChar w:fldCharType="begin"/>
        </w:r>
        <w:r w:rsidR="00257E99" w:rsidRPr="00EE3F07">
          <w:rPr>
            <w:rStyle w:val="Hipervnculo"/>
            <w:noProof/>
          </w:rPr>
          <w:instrText xml:space="preserve"> </w:instrText>
        </w:r>
        <w:r w:rsidR="00257E99">
          <w:rPr>
            <w:noProof/>
          </w:rPr>
          <w:instrText>HYPERLINK \l "_Toc81762093"</w:instrText>
        </w:r>
        <w:r w:rsidR="00257E99" w:rsidRPr="00EE3F07">
          <w:rPr>
            <w:rStyle w:val="Hipervnculo"/>
            <w:noProof/>
          </w:rPr>
          <w:instrText xml:space="preserve"> </w:instrText>
        </w:r>
        <w:r w:rsidR="00257E99" w:rsidRPr="00EE3F07">
          <w:rPr>
            <w:rStyle w:val="Hipervnculo"/>
            <w:noProof/>
          </w:rPr>
        </w:r>
        <w:r w:rsidR="00257E99" w:rsidRPr="00EE3F07">
          <w:rPr>
            <w:rStyle w:val="Hipervnculo"/>
            <w:noProof/>
          </w:rPr>
          <w:fldChar w:fldCharType="separate"/>
        </w:r>
        <w:r w:rsidR="00257E99" w:rsidRPr="00EE3F07">
          <w:rPr>
            <w:rStyle w:val="Hipervnculo"/>
            <w:noProof/>
          </w:rPr>
          <w:t>Tabla 1 Abreviaturas y Acrónimos</w:t>
        </w:r>
        <w:r w:rsidR="00257E99">
          <w:rPr>
            <w:noProof/>
            <w:webHidden/>
          </w:rPr>
          <w:tab/>
        </w:r>
        <w:r w:rsidR="00257E99">
          <w:rPr>
            <w:noProof/>
            <w:webHidden/>
          </w:rPr>
          <w:fldChar w:fldCharType="begin"/>
        </w:r>
        <w:r w:rsidR="00257E99">
          <w:rPr>
            <w:noProof/>
            <w:webHidden/>
          </w:rPr>
          <w:instrText xml:space="preserve"> PAGEREF _Toc81762093 \h </w:instrText>
        </w:r>
        <w:r w:rsidR="00257E99">
          <w:rPr>
            <w:noProof/>
            <w:webHidden/>
          </w:rPr>
        </w:r>
      </w:ins>
      <w:r w:rsidR="00257E99">
        <w:rPr>
          <w:noProof/>
          <w:webHidden/>
        </w:rPr>
        <w:fldChar w:fldCharType="separate"/>
      </w:r>
      <w:ins w:id="1650" w:author="JORGE CONTRERAS ORTIZ" w:date="2021-09-05T19:17:00Z">
        <w:r w:rsidR="00257E99">
          <w:rPr>
            <w:noProof/>
            <w:webHidden/>
          </w:rPr>
          <w:t>XII</w:t>
        </w:r>
        <w:r w:rsidR="00257E99">
          <w:rPr>
            <w:noProof/>
            <w:webHidden/>
          </w:rPr>
          <w:fldChar w:fldCharType="end"/>
        </w:r>
        <w:r w:rsidR="00257E99" w:rsidRPr="00EE3F07">
          <w:rPr>
            <w:rStyle w:val="Hipervnculo"/>
            <w:noProof/>
          </w:rPr>
          <w:fldChar w:fldCharType="end"/>
        </w:r>
      </w:ins>
    </w:p>
    <w:p w14:paraId="70EF4765" w14:textId="7C34174F" w:rsidR="00257E99" w:rsidRDefault="00257E99">
      <w:pPr>
        <w:pStyle w:val="Tabladeilustraciones"/>
        <w:tabs>
          <w:tab w:val="right" w:leader="dot" w:pos="8494"/>
        </w:tabs>
        <w:rPr>
          <w:ins w:id="1651" w:author="JORGE CONTRERAS ORTIZ" w:date="2021-09-05T19:17:00Z"/>
          <w:rFonts w:asciiTheme="minorHAnsi" w:eastAsiaTheme="minorEastAsia" w:hAnsiTheme="minorHAnsi" w:cstheme="minorBidi"/>
          <w:noProof/>
          <w:lang w:eastAsia="es-ES"/>
        </w:rPr>
      </w:pPr>
      <w:ins w:id="1652"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4"</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2 Diferencias M2M – IoT [2]</w:t>
        </w:r>
        <w:r>
          <w:rPr>
            <w:noProof/>
            <w:webHidden/>
          </w:rPr>
          <w:tab/>
        </w:r>
        <w:r>
          <w:rPr>
            <w:noProof/>
            <w:webHidden/>
          </w:rPr>
          <w:fldChar w:fldCharType="begin"/>
        </w:r>
        <w:r>
          <w:rPr>
            <w:noProof/>
            <w:webHidden/>
          </w:rPr>
          <w:instrText xml:space="preserve"> PAGEREF _Toc81762094 \h </w:instrText>
        </w:r>
        <w:r>
          <w:rPr>
            <w:noProof/>
            <w:webHidden/>
          </w:rPr>
        </w:r>
      </w:ins>
      <w:r>
        <w:rPr>
          <w:noProof/>
          <w:webHidden/>
        </w:rPr>
        <w:fldChar w:fldCharType="separate"/>
      </w:r>
      <w:ins w:id="1653" w:author="JORGE CONTRERAS ORTIZ" w:date="2021-09-05T19:17:00Z">
        <w:r>
          <w:rPr>
            <w:noProof/>
            <w:webHidden/>
          </w:rPr>
          <w:t>3</w:t>
        </w:r>
        <w:r>
          <w:rPr>
            <w:noProof/>
            <w:webHidden/>
          </w:rPr>
          <w:fldChar w:fldCharType="end"/>
        </w:r>
        <w:r w:rsidRPr="00EE3F07">
          <w:rPr>
            <w:rStyle w:val="Hipervnculo"/>
            <w:noProof/>
          </w:rPr>
          <w:fldChar w:fldCharType="end"/>
        </w:r>
      </w:ins>
    </w:p>
    <w:p w14:paraId="2692DCF6" w14:textId="424B9F6C" w:rsidR="00257E99" w:rsidRDefault="00257E99">
      <w:pPr>
        <w:pStyle w:val="Tabladeilustraciones"/>
        <w:tabs>
          <w:tab w:val="right" w:leader="dot" w:pos="8494"/>
        </w:tabs>
        <w:rPr>
          <w:ins w:id="1654" w:author="JORGE CONTRERAS ORTIZ" w:date="2021-09-05T19:17:00Z"/>
          <w:rFonts w:asciiTheme="minorHAnsi" w:eastAsiaTheme="minorEastAsia" w:hAnsiTheme="minorHAnsi" w:cstheme="minorBidi"/>
          <w:noProof/>
          <w:lang w:eastAsia="es-ES"/>
        </w:rPr>
      </w:pPr>
      <w:ins w:id="1655"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5"</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3 MAC Layer Frame</w:t>
        </w:r>
        <w:r>
          <w:rPr>
            <w:noProof/>
            <w:webHidden/>
          </w:rPr>
          <w:tab/>
        </w:r>
        <w:r>
          <w:rPr>
            <w:noProof/>
            <w:webHidden/>
          </w:rPr>
          <w:fldChar w:fldCharType="begin"/>
        </w:r>
        <w:r>
          <w:rPr>
            <w:noProof/>
            <w:webHidden/>
          </w:rPr>
          <w:instrText xml:space="preserve"> PAGEREF _Toc81762095 \h </w:instrText>
        </w:r>
        <w:r>
          <w:rPr>
            <w:noProof/>
            <w:webHidden/>
          </w:rPr>
        </w:r>
      </w:ins>
      <w:r>
        <w:rPr>
          <w:noProof/>
          <w:webHidden/>
        </w:rPr>
        <w:fldChar w:fldCharType="separate"/>
      </w:r>
      <w:ins w:id="1656" w:author="JORGE CONTRERAS ORTIZ" w:date="2021-09-05T19:17:00Z">
        <w:r>
          <w:rPr>
            <w:noProof/>
            <w:webHidden/>
          </w:rPr>
          <w:t>20</w:t>
        </w:r>
        <w:r>
          <w:rPr>
            <w:noProof/>
            <w:webHidden/>
          </w:rPr>
          <w:fldChar w:fldCharType="end"/>
        </w:r>
        <w:r w:rsidRPr="00EE3F07">
          <w:rPr>
            <w:rStyle w:val="Hipervnculo"/>
            <w:noProof/>
          </w:rPr>
          <w:fldChar w:fldCharType="end"/>
        </w:r>
      </w:ins>
    </w:p>
    <w:p w14:paraId="6B33992A" w14:textId="78C8E8B1" w:rsidR="00257E99" w:rsidRDefault="00257E99">
      <w:pPr>
        <w:pStyle w:val="Tabladeilustraciones"/>
        <w:tabs>
          <w:tab w:val="right" w:leader="dot" w:pos="8494"/>
        </w:tabs>
        <w:rPr>
          <w:ins w:id="1657" w:author="JORGE CONTRERAS ORTIZ" w:date="2021-09-05T19:17:00Z"/>
          <w:rFonts w:asciiTheme="minorHAnsi" w:eastAsiaTheme="minorEastAsia" w:hAnsiTheme="minorHAnsi" w:cstheme="minorBidi"/>
          <w:noProof/>
          <w:lang w:eastAsia="es-ES"/>
        </w:rPr>
      </w:pPr>
      <w:ins w:id="1658"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6"</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4 Servicios KBRNT1</w:t>
        </w:r>
        <w:r>
          <w:rPr>
            <w:noProof/>
            <w:webHidden/>
          </w:rPr>
          <w:tab/>
        </w:r>
        <w:r>
          <w:rPr>
            <w:noProof/>
            <w:webHidden/>
          </w:rPr>
          <w:fldChar w:fldCharType="begin"/>
        </w:r>
        <w:r>
          <w:rPr>
            <w:noProof/>
            <w:webHidden/>
          </w:rPr>
          <w:instrText xml:space="preserve"> PAGEREF _Toc81762096 \h </w:instrText>
        </w:r>
        <w:r>
          <w:rPr>
            <w:noProof/>
            <w:webHidden/>
          </w:rPr>
        </w:r>
      </w:ins>
      <w:r>
        <w:rPr>
          <w:noProof/>
          <w:webHidden/>
        </w:rPr>
        <w:fldChar w:fldCharType="separate"/>
      </w:r>
      <w:ins w:id="1659" w:author="JORGE CONTRERAS ORTIZ" w:date="2021-09-05T19:17:00Z">
        <w:r>
          <w:rPr>
            <w:noProof/>
            <w:webHidden/>
          </w:rPr>
          <w:t>48</w:t>
        </w:r>
        <w:r>
          <w:rPr>
            <w:noProof/>
            <w:webHidden/>
          </w:rPr>
          <w:fldChar w:fldCharType="end"/>
        </w:r>
        <w:r w:rsidRPr="00EE3F07">
          <w:rPr>
            <w:rStyle w:val="Hipervnculo"/>
            <w:noProof/>
          </w:rPr>
          <w:fldChar w:fldCharType="end"/>
        </w:r>
      </w:ins>
    </w:p>
    <w:p w14:paraId="3587CB42" w14:textId="32BCF117" w:rsidR="00257E99" w:rsidRDefault="00257E99">
      <w:pPr>
        <w:pStyle w:val="Tabladeilustraciones"/>
        <w:tabs>
          <w:tab w:val="right" w:leader="dot" w:pos="8494"/>
        </w:tabs>
        <w:rPr>
          <w:ins w:id="1660" w:author="JORGE CONTRERAS ORTIZ" w:date="2021-09-05T19:17:00Z"/>
          <w:rFonts w:asciiTheme="minorHAnsi" w:eastAsiaTheme="minorEastAsia" w:hAnsiTheme="minorHAnsi" w:cstheme="minorBidi"/>
          <w:noProof/>
          <w:lang w:eastAsia="es-ES"/>
        </w:rPr>
      </w:pPr>
      <w:ins w:id="1661"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7"</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5 Comandos Servicio KiBRA</w:t>
        </w:r>
        <w:r>
          <w:rPr>
            <w:noProof/>
            <w:webHidden/>
          </w:rPr>
          <w:tab/>
        </w:r>
        <w:r>
          <w:rPr>
            <w:noProof/>
            <w:webHidden/>
          </w:rPr>
          <w:fldChar w:fldCharType="begin"/>
        </w:r>
        <w:r>
          <w:rPr>
            <w:noProof/>
            <w:webHidden/>
          </w:rPr>
          <w:instrText xml:space="preserve"> PAGEREF _Toc81762097 \h </w:instrText>
        </w:r>
        <w:r>
          <w:rPr>
            <w:noProof/>
            <w:webHidden/>
          </w:rPr>
        </w:r>
      </w:ins>
      <w:r>
        <w:rPr>
          <w:noProof/>
          <w:webHidden/>
        </w:rPr>
        <w:fldChar w:fldCharType="separate"/>
      </w:r>
      <w:ins w:id="1662" w:author="JORGE CONTRERAS ORTIZ" w:date="2021-09-05T19:17:00Z">
        <w:r>
          <w:rPr>
            <w:noProof/>
            <w:webHidden/>
          </w:rPr>
          <w:t>49</w:t>
        </w:r>
        <w:r>
          <w:rPr>
            <w:noProof/>
            <w:webHidden/>
          </w:rPr>
          <w:fldChar w:fldCharType="end"/>
        </w:r>
        <w:r w:rsidRPr="00EE3F07">
          <w:rPr>
            <w:rStyle w:val="Hipervnculo"/>
            <w:noProof/>
          </w:rPr>
          <w:fldChar w:fldCharType="end"/>
        </w:r>
      </w:ins>
    </w:p>
    <w:p w14:paraId="358D6524" w14:textId="53EC24BE" w:rsidR="00257E99" w:rsidRDefault="00257E99">
      <w:pPr>
        <w:pStyle w:val="Tabladeilustraciones"/>
        <w:tabs>
          <w:tab w:val="right" w:leader="dot" w:pos="8494"/>
        </w:tabs>
        <w:rPr>
          <w:ins w:id="1663" w:author="JORGE CONTRERAS ORTIZ" w:date="2021-09-05T19:17:00Z"/>
          <w:rFonts w:asciiTheme="minorHAnsi" w:eastAsiaTheme="minorEastAsia" w:hAnsiTheme="minorHAnsi" w:cstheme="minorBidi"/>
          <w:noProof/>
          <w:lang w:eastAsia="es-ES"/>
        </w:rPr>
      </w:pPr>
      <w:ins w:id="1664"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8"</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6 Servicio Ajenti</w:t>
        </w:r>
        <w:r>
          <w:rPr>
            <w:noProof/>
            <w:webHidden/>
          </w:rPr>
          <w:tab/>
        </w:r>
        <w:r>
          <w:rPr>
            <w:noProof/>
            <w:webHidden/>
          </w:rPr>
          <w:fldChar w:fldCharType="begin"/>
        </w:r>
        <w:r>
          <w:rPr>
            <w:noProof/>
            <w:webHidden/>
          </w:rPr>
          <w:instrText xml:space="preserve"> PAGEREF _Toc81762098 \h </w:instrText>
        </w:r>
        <w:r>
          <w:rPr>
            <w:noProof/>
            <w:webHidden/>
          </w:rPr>
        </w:r>
      </w:ins>
      <w:r>
        <w:rPr>
          <w:noProof/>
          <w:webHidden/>
        </w:rPr>
        <w:fldChar w:fldCharType="separate"/>
      </w:r>
      <w:ins w:id="1665" w:author="JORGE CONTRERAS ORTIZ" w:date="2021-09-05T19:17:00Z">
        <w:r>
          <w:rPr>
            <w:noProof/>
            <w:webHidden/>
          </w:rPr>
          <w:t>49</w:t>
        </w:r>
        <w:r>
          <w:rPr>
            <w:noProof/>
            <w:webHidden/>
          </w:rPr>
          <w:fldChar w:fldCharType="end"/>
        </w:r>
        <w:r w:rsidRPr="00EE3F07">
          <w:rPr>
            <w:rStyle w:val="Hipervnculo"/>
            <w:noProof/>
          </w:rPr>
          <w:fldChar w:fldCharType="end"/>
        </w:r>
      </w:ins>
    </w:p>
    <w:p w14:paraId="0C6DD878" w14:textId="19F889A0" w:rsidR="00257E99" w:rsidRDefault="00257E99">
      <w:pPr>
        <w:pStyle w:val="Tabladeilustraciones"/>
        <w:tabs>
          <w:tab w:val="right" w:leader="dot" w:pos="8494"/>
        </w:tabs>
        <w:rPr>
          <w:ins w:id="1666" w:author="JORGE CONTRERAS ORTIZ" w:date="2021-09-05T19:17:00Z"/>
          <w:rFonts w:asciiTheme="minorHAnsi" w:eastAsiaTheme="minorEastAsia" w:hAnsiTheme="minorHAnsi" w:cstheme="minorBidi"/>
          <w:noProof/>
          <w:lang w:eastAsia="es-ES"/>
        </w:rPr>
      </w:pPr>
      <w:ins w:id="1667"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099"</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7 Listar dispositivos con dfu-util</w:t>
        </w:r>
        <w:r>
          <w:rPr>
            <w:noProof/>
            <w:webHidden/>
          </w:rPr>
          <w:tab/>
        </w:r>
        <w:r>
          <w:rPr>
            <w:noProof/>
            <w:webHidden/>
          </w:rPr>
          <w:fldChar w:fldCharType="begin"/>
        </w:r>
        <w:r>
          <w:rPr>
            <w:noProof/>
            <w:webHidden/>
          </w:rPr>
          <w:instrText xml:space="preserve"> PAGEREF _Toc81762099 \h </w:instrText>
        </w:r>
        <w:r>
          <w:rPr>
            <w:noProof/>
            <w:webHidden/>
          </w:rPr>
        </w:r>
      </w:ins>
      <w:r>
        <w:rPr>
          <w:noProof/>
          <w:webHidden/>
        </w:rPr>
        <w:fldChar w:fldCharType="separate"/>
      </w:r>
      <w:ins w:id="1668" w:author="JORGE CONTRERAS ORTIZ" w:date="2021-09-05T19:17:00Z">
        <w:r>
          <w:rPr>
            <w:noProof/>
            <w:webHidden/>
          </w:rPr>
          <w:t>54</w:t>
        </w:r>
        <w:r>
          <w:rPr>
            <w:noProof/>
            <w:webHidden/>
          </w:rPr>
          <w:fldChar w:fldCharType="end"/>
        </w:r>
        <w:r w:rsidRPr="00EE3F07">
          <w:rPr>
            <w:rStyle w:val="Hipervnculo"/>
            <w:noProof/>
          </w:rPr>
          <w:fldChar w:fldCharType="end"/>
        </w:r>
      </w:ins>
    </w:p>
    <w:p w14:paraId="6D162485" w14:textId="271AD372" w:rsidR="00257E99" w:rsidRDefault="00257E99">
      <w:pPr>
        <w:pStyle w:val="Tabladeilustraciones"/>
        <w:tabs>
          <w:tab w:val="right" w:leader="dot" w:pos="8494"/>
        </w:tabs>
        <w:rPr>
          <w:ins w:id="1669" w:author="JORGE CONTRERAS ORTIZ" w:date="2021-09-05T19:17:00Z"/>
          <w:rFonts w:asciiTheme="minorHAnsi" w:eastAsiaTheme="minorEastAsia" w:hAnsiTheme="minorHAnsi" w:cstheme="minorBidi"/>
          <w:noProof/>
          <w:lang w:eastAsia="es-ES"/>
        </w:rPr>
      </w:pPr>
      <w:ins w:id="1670"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0"</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762100 \h </w:instrText>
        </w:r>
        <w:r>
          <w:rPr>
            <w:noProof/>
            <w:webHidden/>
          </w:rPr>
        </w:r>
      </w:ins>
      <w:r>
        <w:rPr>
          <w:noProof/>
          <w:webHidden/>
        </w:rPr>
        <w:fldChar w:fldCharType="separate"/>
      </w:r>
      <w:ins w:id="1671" w:author="JORGE CONTRERAS ORTIZ" w:date="2021-09-05T19:17:00Z">
        <w:r>
          <w:rPr>
            <w:noProof/>
            <w:webHidden/>
          </w:rPr>
          <w:t>55</w:t>
        </w:r>
        <w:r>
          <w:rPr>
            <w:noProof/>
            <w:webHidden/>
          </w:rPr>
          <w:fldChar w:fldCharType="end"/>
        </w:r>
        <w:r w:rsidRPr="00EE3F07">
          <w:rPr>
            <w:rStyle w:val="Hipervnculo"/>
            <w:noProof/>
          </w:rPr>
          <w:fldChar w:fldCharType="end"/>
        </w:r>
      </w:ins>
    </w:p>
    <w:p w14:paraId="0583F39D" w14:textId="0854D601" w:rsidR="00257E99" w:rsidRDefault="00257E99">
      <w:pPr>
        <w:pStyle w:val="Tabladeilustraciones"/>
        <w:tabs>
          <w:tab w:val="right" w:leader="dot" w:pos="8494"/>
        </w:tabs>
        <w:rPr>
          <w:ins w:id="1672" w:author="JORGE CONTRERAS ORTIZ" w:date="2021-09-05T19:17:00Z"/>
          <w:rFonts w:asciiTheme="minorHAnsi" w:eastAsiaTheme="minorEastAsia" w:hAnsiTheme="minorHAnsi" w:cstheme="minorBidi"/>
          <w:noProof/>
          <w:lang w:eastAsia="es-ES"/>
        </w:rPr>
      </w:pPr>
      <w:ins w:id="1673"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1"</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762101 \h </w:instrText>
        </w:r>
        <w:r>
          <w:rPr>
            <w:noProof/>
            <w:webHidden/>
          </w:rPr>
        </w:r>
      </w:ins>
      <w:r>
        <w:rPr>
          <w:noProof/>
          <w:webHidden/>
        </w:rPr>
        <w:fldChar w:fldCharType="separate"/>
      </w:r>
      <w:ins w:id="1674" w:author="JORGE CONTRERAS ORTIZ" w:date="2021-09-05T19:17:00Z">
        <w:r>
          <w:rPr>
            <w:noProof/>
            <w:webHidden/>
          </w:rPr>
          <w:t>59</w:t>
        </w:r>
        <w:r>
          <w:rPr>
            <w:noProof/>
            <w:webHidden/>
          </w:rPr>
          <w:fldChar w:fldCharType="end"/>
        </w:r>
        <w:r w:rsidRPr="00EE3F07">
          <w:rPr>
            <w:rStyle w:val="Hipervnculo"/>
            <w:noProof/>
          </w:rPr>
          <w:fldChar w:fldCharType="end"/>
        </w:r>
      </w:ins>
    </w:p>
    <w:p w14:paraId="322573BA" w14:textId="2E2A9D98" w:rsidR="00257E99" w:rsidRDefault="00257E99">
      <w:pPr>
        <w:pStyle w:val="Tabladeilustraciones"/>
        <w:tabs>
          <w:tab w:val="right" w:leader="dot" w:pos="8494"/>
        </w:tabs>
        <w:rPr>
          <w:ins w:id="1675" w:author="JORGE CONTRERAS ORTIZ" w:date="2021-09-05T19:17:00Z"/>
          <w:rFonts w:asciiTheme="minorHAnsi" w:eastAsiaTheme="minorEastAsia" w:hAnsiTheme="minorHAnsi" w:cstheme="minorBidi"/>
          <w:noProof/>
          <w:lang w:eastAsia="es-ES"/>
        </w:rPr>
      </w:pPr>
      <w:ins w:id="1676"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2"</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762102 \h </w:instrText>
        </w:r>
        <w:r>
          <w:rPr>
            <w:noProof/>
            <w:webHidden/>
          </w:rPr>
        </w:r>
      </w:ins>
      <w:r>
        <w:rPr>
          <w:noProof/>
          <w:webHidden/>
        </w:rPr>
        <w:fldChar w:fldCharType="separate"/>
      </w:r>
      <w:ins w:id="1677" w:author="JORGE CONTRERAS ORTIZ" w:date="2021-09-05T19:17:00Z">
        <w:r>
          <w:rPr>
            <w:noProof/>
            <w:webHidden/>
          </w:rPr>
          <w:t>59</w:t>
        </w:r>
        <w:r>
          <w:rPr>
            <w:noProof/>
            <w:webHidden/>
          </w:rPr>
          <w:fldChar w:fldCharType="end"/>
        </w:r>
        <w:r w:rsidRPr="00EE3F07">
          <w:rPr>
            <w:rStyle w:val="Hipervnculo"/>
            <w:noProof/>
          </w:rPr>
          <w:fldChar w:fldCharType="end"/>
        </w:r>
      </w:ins>
    </w:p>
    <w:p w14:paraId="61D5680E" w14:textId="4702ED22" w:rsidR="00257E99" w:rsidRDefault="00257E99">
      <w:pPr>
        <w:pStyle w:val="Tabladeilustraciones"/>
        <w:tabs>
          <w:tab w:val="right" w:leader="dot" w:pos="8494"/>
        </w:tabs>
        <w:rPr>
          <w:ins w:id="1678" w:author="JORGE CONTRERAS ORTIZ" w:date="2021-09-05T19:17:00Z"/>
          <w:rFonts w:asciiTheme="minorHAnsi" w:eastAsiaTheme="minorEastAsia" w:hAnsiTheme="minorHAnsi" w:cstheme="minorBidi"/>
          <w:noProof/>
          <w:lang w:eastAsia="es-ES"/>
        </w:rPr>
      </w:pPr>
      <w:ins w:id="1679"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3"</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1 Abrir terminal Picocom en Linux / MAC Os</w:t>
        </w:r>
        <w:r>
          <w:rPr>
            <w:noProof/>
            <w:webHidden/>
          </w:rPr>
          <w:tab/>
        </w:r>
        <w:r>
          <w:rPr>
            <w:noProof/>
            <w:webHidden/>
          </w:rPr>
          <w:fldChar w:fldCharType="begin"/>
        </w:r>
        <w:r>
          <w:rPr>
            <w:noProof/>
            <w:webHidden/>
          </w:rPr>
          <w:instrText xml:space="preserve"> PAGEREF _Toc81762103 \h </w:instrText>
        </w:r>
        <w:r>
          <w:rPr>
            <w:noProof/>
            <w:webHidden/>
          </w:rPr>
        </w:r>
      </w:ins>
      <w:r>
        <w:rPr>
          <w:noProof/>
          <w:webHidden/>
        </w:rPr>
        <w:fldChar w:fldCharType="separate"/>
      </w:r>
      <w:ins w:id="1680" w:author="JORGE CONTRERAS ORTIZ" w:date="2021-09-05T19:17:00Z">
        <w:r>
          <w:rPr>
            <w:noProof/>
            <w:webHidden/>
          </w:rPr>
          <w:t>60</w:t>
        </w:r>
        <w:r>
          <w:rPr>
            <w:noProof/>
            <w:webHidden/>
          </w:rPr>
          <w:fldChar w:fldCharType="end"/>
        </w:r>
        <w:r w:rsidRPr="00EE3F07">
          <w:rPr>
            <w:rStyle w:val="Hipervnculo"/>
            <w:noProof/>
          </w:rPr>
          <w:fldChar w:fldCharType="end"/>
        </w:r>
      </w:ins>
    </w:p>
    <w:p w14:paraId="5305D7D9" w14:textId="0730CEBA" w:rsidR="00257E99" w:rsidRDefault="00257E99">
      <w:pPr>
        <w:pStyle w:val="Tabladeilustraciones"/>
        <w:tabs>
          <w:tab w:val="right" w:leader="dot" w:pos="8494"/>
        </w:tabs>
        <w:rPr>
          <w:ins w:id="1681" w:author="JORGE CONTRERAS ORTIZ" w:date="2021-09-05T19:17:00Z"/>
          <w:rFonts w:asciiTheme="minorHAnsi" w:eastAsiaTheme="minorEastAsia" w:hAnsiTheme="minorHAnsi" w:cstheme="minorBidi"/>
          <w:noProof/>
          <w:lang w:eastAsia="es-ES"/>
        </w:rPr>
      </w:pPr>
      <w:ins w:id="1682"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4"</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2 Sintaxis comandos KSH</w:t>
        </w:r>
        <w:r>
          <w:rPr>
            <w:noProof/>
            <w:webHidden/>
          </w:rPr>
          <w:tab/>
        </w:r>
        <w:r>
          <w:rPr>
            <w:noProof/>
            <w:webHidden/>
          </w:rPr>
          <w:fldChar w:fldCharType="begin"/>
        </w:r>
        <w:r>
          <w:rPr>
            <w:noProof/>
            <w:webHidden/>
          </w:rPr>
          <w:instrText xml:space="preserve"> PAGEREF _Toc81762104 \h </w:instrText>
        </w:r>
        <w:r>
          <w:rPr>
            <w:noProof/>
            <w:webHidden/>
          </w:rPr>
        </w:r>
      </w:ins>
      <w:r>
        <w:rPr>
          <w:noProof/>
          <w:webHidden/>
        </w:rPr>
        <w:fldChar w:fldCharType="separate"/>
      </w:r>
      <w:ins w:id="1683" w:author="JORGE CONTRERAS ORTIZ" w:date="2021-09-05T19:17:00Z">
        <w:r>
          <w:rPr>
            <w:noProof/>
            <w:webHidden/>
          </w:rPr>
          <w:t>61</w:t>
        </w:r>
        <w:r>
          <w:rPr>
            <w:noProof/>
            <w:webHidden/>
          </w:rPr>
          <w:fldChar w:fldCharType="end"/>
        </w:r>
        <w:r w:rsidRPr="00EE3F07">
          <w:rPr>
            <w:rStyle w:val="Hipervnculo"/>
            <w:noProof/>
          </w:rPr>
          <w:fldChar w:fldCharType="end"/>
        </w:r>
      </w:ins>
    </w:p>
    <w:p w14:paraId="223675DA" w14:textId="43C5E0C4" w:rsidR="00257E99" w:rsidRDefault="00257E99">
      <w:pPr>
        <w:pStyle w:val="Tabladeilustraciones"/>
        <w:tabs>
          <w:tab w:val="right" w:leader="dot" w:pos="8494"/>
        </w:tabs>
        <w:rPr>
          <w:ins w:id="1684" w:author="JORGE CONTRERAS ORTIZ" w:date="2021-09-05T19:17:00Z"/>
          <w:rFonts w:asciiTheme="minorHAnsi" w:eastAsiaTheme="minorEastAsia" w:hAnsiTheme="minorHAnsi" w:cstheme="minorBidi"/>
          <w:noProof/>
          <w:lang w:eastAsia="es-ES"/>
        </w:rPr>
      </w:pPr>
      <w:ins w:id="1685"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5"</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3 Formato del Paquete</w:t>
        </w:r>
        <w:r>
          <w:rPr>
            <w:noProof/>
            <w:webHidden/>
          </w:rPr>
          <w:tab/>
        </w:r>
        <w:r>
          <w:rPr>
            <w:noProof/>
            <w:webHidden/>
          </w:rPr>
          <w:fldChar w:fldCharType="begin"/>
        </w:r>
        <w:r>
          <w:rPr>
            <w:noProof/>
            <w:webHidden/>
          </w:rPr>
          <w:instrText xml:space="preserve"> PAGEREF _Toc81762105 \h </w:instrText>
        </w:r>
        <w:r>
          <w:rPr>
            <w:noProof/>
            <w:webHidden/>
          </w:rPr>
        </w:r>
      </w:ins>
      <w:r>
        <w:rPr>
          <w:noProof/>
          <w:webHidden/>
        </w:rPr>
        <w:fldChar w:fldCharType="separate"/>
      </w:r>
      <w:ins w:id="1686" w:author="JORGE CONTRERAS ORTIZ" w:date="2021-09-05T19:17:00Z">
        <w:r>
          <w:rPr>
            <w:noProof/>
            <w:webHidden/>
          </w:rPr>
          <w:t>65</w:t>
        </w:r>
        <w:r>
          <w:rPr>
            <w:noProof/>
            <w:webHidden/>
          </w:rPr>
          <w:fldChar w:fldCharType="end"/>
        </w:r>
        <w:r w:rsidRPr="00EE3F07">
          <w:rPr>
            <w:rStyle w:val="Hipervnculo"/>
            <w:noProof/>
          </w:rPr>
          <w:fldChar w:fldCharType="end"/>
        </w:r>
      </w:ins>
    </w:p>
    <w:p w14:paraId="1E53F3C1" w14:textId="1559F6B8" w:rsidR="00257E99" w:rsidRDefault="00257E99">
      <w:pPr>
        <w:pStyle w:val="Tabladeilustraciones"/>
        <w:tabs>
          <w:tab w:val="right" w:leader="dot" w:pos="8494"/>
        </w:tabs>
        <w:rPr>
          <w:ins w:id="1687" w:author="JORGE CONTRERAS ORTIZ" w:date="2021-09-05T19:17:00Z"/>
          <w:rFonts w:asciiTheme="minorHAnsi" w:eastAsiaTheme="minorEastAsia" w:hAnsiTheme="minorHAnsi" w:cstheme="minorBidi"/>
          <w:noProof/>
          <w:lang w:eastAsia="es-ES"/>
        </w:rPr>
      </w:pPr>
      <w:ins w:id="1688"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6"</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4 Bits Byte Type</w:t>
        </w:r>
        <w:r>
          <w:rPr>
            <w:noProof/>
            <w:webHidden/>
          </w:rPr>
          <w:tab/>
        </w:r>
        <w:r>
          <w:rPr>
            <w:noProof/>
            <w:webHidden/>
          </w:rPr>
          <w:fldChar w:fldCharType="begin"/>
        </w:r>
        <w:r>
          <w:rPr>
            <w:noProof/>
            <w:webHidden/>
          </w:rPr>
          <w:instrText xml:space="preserve"> PAGEREF _Toc81762106 \h </w:instrText>
        </w:r>
        <w:r>
          <w:rPr>
            <w:noProof/>
            <w:webHidden/>
          </w:rPr>
        </w:r>
      </w:ins>
      <w:r>
        <w:rPr>
          <w:noProof/>
          <w:webHidden/>
        </w:rPr>
        <w:fldChar w:fldCharType="separate"/>
      </w:r>
      <w:ins w:id="1689" w:author="JORGE CONTRERAS ORTIZ" w:date="2021-09-05T19:17:00Z">
        <w:r>
          <w:rPr>
            <w:noProof/>
            <w:webHidden/>
          </w:rPr>
          <w:t>65</w:t>
        </w:r>
        <w:r>
          <w:rPr>
            <w:noProof/>
            <w:webHidden/>
          </w:rPr>
          <w:fldChar w:fldCharType="end"/>
        </w:r>
        <w:r w:rsidRPr="00EE3F07">
          <w:rPr>
            <w:rStyle w:val="Hipervnculo"/>
            <w:noProof/>
          </w:rPr>
          <w:fldChar w:fldCharType="end"/>
        </w:r>
      </w:ins>
    </w:p>
    <w:p w14:paraId="15BAF880" w14:textId="09EE0637" w:rsidR="00257E99" w:rsidRDefault="00257E99">
      <w:pPr>
        <w:pStyle w:val="Tabladeilustraciones"/>
        <w:tabs>
          <w:tab w:val="right" w:leader="dot" w:pos="8494"/>
        </w:tabs>
        <w:rPr>
          <w:ins w:id="1690" w:author="JORGE CONTRERAS ORTIZ" w:date="2021-09-05T19:17:00Z"/>
          <w:rFonts w:asciiTheme="minorHAnsi" w:eastAsiaTheme="minorEastAsia" w:hAnsiTheme="minorHAnsi" w:cstheme="minorBidi"/>
          <w:noProof/>
          <w:lang w:eastAsia="es-ES"/>
        </w:rPr>
      </w:pPr>
      <w:ins w:id="1691" w:author="JORGE CONTRERAS ORTIZ" w:date="2021-09-05T19:17:00Z">
        <w:r w:rsidRPr="00EE3F07">
          <w:rPr>
            <w:rStyle w:val="Hipervnculo"/>
            <w:noProof/>
          </w:rPr>
          <w:fldChar w:fldCharType="begin"/>
        </w:r>
        <w:r w:rsidRPr="00EE3F07">
          <w:rPr>
            <w:rStyle w:val="Hipervnculo"/>
            <w:noProof/>
          </w:rPr>
          <w:instrText xml:space="preserve"> </w:instrText>
        </w:r>
        <w:r>
          <w:rPr>
            <w:noProof/>
          </w:rPr>
          <w:instrText>HYPERLINK \l "_Toc81762107"</w:instrText>
        </w:r>
        <w:r w:rsidRPr="00EE3F07">
          <w:rPr>
            <w:rStyle w:val="Hipervnculo"/>
            <w:noProof/>
          </w:rPr>
          <w:instrText xml:space="preserve"> </w:instrText>
        </w:r>
        <w:r w:rsidRPr="00EE3F07">
          <w:rPr>
            <w:rStyle w:val="Hipervnculo"/>
            <w:noProof/>
          </w:rPr>
        </w:r>
        <w:r w:rsidRPr="00EE3F07">
          <w:rPr>
            <w:rStyle w:val="Hipervnculo"/>
            <w:noProof/>
          </w:rPr>
          <w:fldChar w:fldCharType="separate"/>
        </w:r>
        <w:r w:rsidRPr="00EE3F07">
          <w:rPr>
            <w:rStyle w:val="Hipervnculo"/>
            <w:noProof/>
          </w:rPr>
          <w:t>Tabla 15 Significado Bits Byte Type</w:t>
        </w:r>
        <w:r>
          <w:rPr>
            <w:noProof/>
            <w:webHidden/>
          </w:rPr>
          <w:tab/>
        </w:r>
        <w:r>
          <w:rPr>
            <w:noProof/>
            <w:webHidden/>
          </w:rPr>
          <w:fldChar w:fldCharType="begin"/>
        </w:r>
        <w:r>
          <w:rPr>
            <w:noProof/>
            <w:webHidden/>
          </w:rPr>
          <w:instrText xml:space="preserve"> PAGEREF _Toc81762107 \h </w:instrText>
        </w:r>
        <w:r>
          <w:rPr>
            <w:noProof/>
            <w:webHidden/>
          </w:rPr>
        </w:r>
      </w:ins>
      <w:r>
        <w:rPr>
          <w:noProof/>
          <w:webHidden/>
        </w:rPr>
        <w:fldChar w:fldCharType="separate"/>
      </w:r>
      <w:ins w:id="1692" w:author="JORGE CONTRERAS ORTIZ" w:date="2021-09-05T19:17:00Z">
        <w:r>
          <w:rPr>
            <w:noProof/>
            <w:webHidden/>
          </w:rPr>
          <w:t>66</w:t>
        </w:r>
        <w:r>
          <w:rPr>
            <w:noProof/>
            <w:webHidden/>
          </w:rPr>
          <w:fldChar w:fldCharType="end"/>
        </w:r>
        <w:r w:rsidRPr="00EE3F07">
          <w:rPr>
            <w:rStyle w:val="Hipervnculo"/>
            <w:noProof/>
          </w:rPr>
          <w:fldChar w:fldCharType="end"/>
        </w:r>
      </w:ins>
    </w:p>
    <w:p w14:paraId="4FF5BD02" w14:textId="40DC019E" w:rsidR="0098005E" w:rsidRPr="00791D37" w:rsidDel="005B42F0" w:rsidRDefault="0098005E" w:rsidP="00791D37">
      <w:pPr>
        <w:pStyle w:val="Tabladeilustraciones"/>
        <w:rPr>
          <w:del w:id="1693" w:author="JORGE CONTRERAS ORTIZ" w:date="2021-09-04T09:25:00Z"/>
          <w:rFonts w:eastAsiaTheme="minorEastAsia"/>
          <w:noProof/>
          <w:lang w:eastAsia="es-ES"/>
        </w:rPr>
      </w:pPr>
      <w:del w:id="1694" w:author="JORGE CONTRERAS ORTIZ" w:date="2021-09-04T09:25:00Z">
        <w:r w:rsidRPr="005B42F0" w:rsidDel="005B42F0">
          <w:rPr>
            <w:noProof/>
            <w:rPrChange w:id="1695"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696" w:author="JORGE CONTRERAS ORTIZ" w:date="2021-09-04T09:25:00Z"/>
          <w:rFonts w:eastAsiaTheme="minorEastAsia"/>
          <w:noProof/>
          <w:lang w:eastAsia="es-ES"/>
        </w:rPr>
      </w:pPr>
      <w:del w:id="1697" w:author="JORGE CONTRERAS ORTIZ" w:date="2021-09-04T09:25:00Z">
        <w:r w:rsidRPr="005B42F0" w:rsidDel="005B42F0">
          <w:rPr>
            <w:noProof/>
            <w:rPrChange w:id="1698" w:author="JORGE CONTRERAS ORTIZ" w:date="2021-09-04T09:25:00Z">
              <w:rPr>
                <w:rStyle w:val="Hipervnculo"/>
                <w:i/>
                <w:iCs/>
                <w:noProof/>
              </w:rPr>
            </w:rPrChange>
          </w:rPr>
          <w:delText xml:space="preserve">Tabla 2 Diferencias M2M – IoT </w:delText>
        </w:r>
        <w:r w:rsidRPr="005B42F0" w:rsidDel="005B42F0">
          <w:rPr>
            <w:noProof/>
            <w:rPrChange w:id="1699"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700" w:author="JORGE CONTRERAS ORTIZ" w:date="2021-09-04T09:25:00Z"/>
          <w:rFonts w:eastAsiaTheme="minorEastAsia"/>
          <w:noProof/>
          <w:lang w:eastAsia="es-ES"/>
        </w:rPr>
      </w:pPr>
      <w:del w:id="1701" w:author="JORGE CONTRERAS ORTIZ" w:date="2021-09-04T09:25:00Z">
        <w:r w:rsidRPr="005B42F0" w:rsidDel="005B42F0">
          <w:rPr>
            <w:noProof/>
            <w:rPrChange w:id="1702"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703" w:author="JORGE CONTRERAS ORTIZ" w:date="2021-09-04T09:25:00Z"/>
          <w:rFonts w:eastAsiaTheme="minorEastAsia"/>
          <w:noProof/>
          <w:lang w:eastAsia="es-ES"/>
        </w:rPr>
      </w:pPr>
      <w:del w:id="1704" w:author="JORGE CONTRERAS ORTIZ" w:date="2021-09-04T09:25:00Z">
        <w:r w:rsidRPr="005B42F0" w:rsidDel="005B42F0">
          <w:rPr>
            <w:noProof/>
            <w:rPrChange w:id="1705"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706" w:author="JORGE CONTRERAS ORTIZ" w:date="2021-09-04T09:25:00Z"/>
          <w:rFonts w:eastAsiaTheme="minorEastAsia"/>
          <w:noProof/>
          <w:lang w:eastAsia="es-ES"/>
        </w:rPr>
      </w:pPr>
      <w:del w:id="1707" w:author="JORGE CONTRERAS ORTIZ" w:date="2021-09-04T09:25:00Z">
        <w:r w:rsidRPr="005B42F0" w:rsidDel="005B42F0">
          <w:rPr>
            <w:noProof/>
            <w:rPrChange w:id="1708"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709" w:author="JORGE CONTRERAS ORTIZ" w:date="2021-09-04T09:25:00Z"/>
          <w:rFonts w:eastAsiaTheme="minorEastAsia"/>
          <w:noProof/>
          <w:lang w:eastAsia="es-ES"/>
        </w:rPr>
      </w:pPr>
      <w:del w:id="1710" w:author="JORGE CONTRERAS ORTIZ" w:date="2021-09-04T09:25:00Z">
        <w:r w:rsidRPr="005B42F0" w:rsidDel="005B42F0">
          <w:rPr>
            <w:noProof/>
            <w:rPrChange w:id="1711"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712" w:author="JORGE CONTRERAS ORTIZ" w:date="2021-09-04T09:25:00Z"/>
          <w:rFonts w:eastAsiaTheme="minorEastAsia"/>
          <w:noProof/>
          <w:lang w:eastAsia="es-ES"/>
        </w:rPr>
      </w:pPr>
      <w:del w:id="1713" w:author="JORGE CONTRERAS ORTIZ" w:date="2021-09-04T09:25:00Z">
        <w:r w:rsidRPr="005B42F0" w:rsidDel="005B42F0">
          <w:rPr>
            <w:noProof/>
            <w:rPrChange w:id="1714"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715" w:author="JORGE CONTRERAS ORTIZ" w:date="2021-09-04T09:25:00Z"/>
          <w:rFonts w:eastAsiaTheme="minorEastAsia"/>
          <w:noProof/>
          <w:lang w:eastAsia="es-ES"/>
        </w:rPr>
      </w:pPr>
      <w:del w:id="1716" w:author="JORGE CONTRERAS ORTIZ" w:date="2021-09-04T09:25:00Z">
        <w:r w:rsidRPr="005B42F0" w:rsidDel="005B42F0">
          <w:rPr>
            <w:noProof/>
            <w:rPrChange w:id="1717"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718" w:author="JORGE CONTRERAS ORTIZ" w:date="2021-09-04T09:25:00Z"/>
          <w:rFonts w:eastAsiaTheme="minorEastAsia"/>
          <w:noProof/>
          <w:lang w:eastAsia="es-ES"/>
        </w:rPr>
      </w:pPr>
      <w:del w:id="1719" w:author="JORGE CONTRERAS ORTIZ" w:date="2021-09-04T09:25:00Z">
        <w:r w:rsidRPr="005B42F0" w:rsidDel="005B42F0">
          <w:rPr>
            <w:noProof/>
            <w:rPrChange w:id="1720"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721" w:author="JORGE CONTRERAS ORTIZ" w:date="2021-09-04T09:25:00Z"/>
          <w:rFonts w:eastAsiaTheme="minorEastAsia"/>
          <w:noProof/>
          <w:lang w:eastAsia="es-ES"/>
        </w:rPr>
      </w:pPr>
      <w:del w:id="1722" w:author="JORGE CONTRERAS ORTIZ" w:date="2021-09-04T09:25:00Z">
        <w:r w:rsidRPr="005B42F0" w:rsidDel="005B42F0">
          <w:rPr>
            <w:noProof/>
            <w:rPrChange w:id="1723"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724" w:author="JORGE CONTRERAS ORTIZ" w:date="2021-09-04T09:25:00Z"/>
          <w:rFonts w:eastAsiaTheme="minorEastAsia"/>
          <w:noProof/>
          <w:lang w:eastAsia="es-ES"/>
        </w:rPr>
      </w:pPr>
      <w:del w:id="1725" w:author="JORGE CONTRERAS ORTIZ" w:date="2021-09-04T09:25:00Z">
        <w:r w:rsidRPr="005B42F0" w:rsidDel="005B42F0">
          <w:rPr>
            <w:noProof/>
            <w:rPrChange w:id="1726"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727" w:author="JORGE CONTRERAS ORTIZ" w:date="2021-09-04T09:25:00Z"/>
          <w:rFonts w:eastAsiaTheme="minorEastAsia"/>
          <w:noProof/>
          <w:lang w:eastAsia="es-ES"/>
        </w:rPr>
      </w:pPr>
      <w:del w:id="1728" w:author="JORGE CONTRERAS ORTIZ" w:date="2021-09-04T09:25:00Z">
        <w:r w:rsidRPr="005B42F0" w:rsidDel="005B42F0">
          <w:rPr>
            <w:noProof/>
            <w:rPrChange w:id="1729"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730" w:author="JORGE CONTRERAS ORTIZ" w:date="2021-09-04T09:25:00Z"/>
          <w:rFonts w:eastAsiaTheme="minorEastAsia"/>
          <w:noProof/>
          <w:lang w:eastAsia="es-ES"/>
        </w:rPr>
      </w:pPr>
      <w:del w:id="1731" w:author="JORGE CONTRERAS ORTIZ" w:date="2021-09-04T09:25:00Z">
        <w:r w:rsidRPr="005B42F0" w:rsidDel="005B42F0">
          <w:rPr>
            <w:noProof/>
            <w:rPrChange w:id="1732"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733" w:author="JORGE CONTRERAS ORTIZ" w:date="2021-09-04T09:25:00Z"/>
          <w:rFonts w:eastAsiaTheme="minorEastAsia"/>
          <w:noProof/>
          <w:lang w:eastAsia="es-ES"/>
        </w:rPr>
      </w:pPr>
      <w:del w:id="1734" w:author="JORGE CONTRERAS ORTIZ" w:date="2021-09-04T09:25:00Z">
        <w:r w:rsidRPr="005B42F0" w:rsidDel="005B42F0">
          <w:rPr>
            <w:noProof/>
            <w:rPrChange w:id="1735"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736" w:author="JORGE CONTRERAS ORTIZ" w:date="2021-09-04T09:25:00Z"/>
          <w:rFonts w:eastAsiaTheme="minorEastAsia"/>
          <w:noProof/>
          <w:lang w:eastAsia="es-ES"/>
        </w:rPr>
      </w:pPr>
      <w:del w:id="1737" w:author="JORGE CONTRERAS ORTIZ" w:date="2021-09-04T09:25:00Z">
        <w:r w:rsidRPr="005B42F0" w:rsidDel="005B42F0">
          <w:rPr>
            <w:noProof/>
            <w:rPrChange w:id="1738"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483BBB78" w:rsidR="00DA3B27" w:rsidRPr="00791D37" w:rsidRDefault="00DA3B27" w:rsidP="00791D37">
      <w:pPr>
        <w:pStyle w:val="Ttulo1"/>
      </w:pPr>
      <w:bookmarkStart w:id="1739" w:name="_Toc81499327"/>
      <w:bookmarkStart w:id="1740" w:name="_Toc81761715"/>
      <w:r w:rsidRPr="00791D37">
        <w:lastRenderedPageBreak/>
        <w:t>CÓDIGOS</w:t>
      </w:r>
      <w:bookmarkEnd w:id="1739"/>
      <w:bookmarkEnd w:id="1740"/>
    </w:p>
    <w:p w14:paraId="1B8DE3CD" w14:textId="77777777" w:rsidR="00434554" w:rsidRDefault="00434554" w:rsidP="00791D37">
      <w:pPr>
        <w:rPr>
          <w:ins w:id="1741" w:author="JORGE CONTRERAS ORTIZ" w:date="2021-09-04T09:12:00Z"/>
        </w:rPr>
      </w:pPr>
    </w:p>
    <w:p w14:paraId="4A063BF3" w14:textId="77777777" w:rsidR="00434554" w:rsidRDefault="00434554" w:rsidP="00791D37">
      <w:pPr>
        <w:rPr>
          <w:ins w:id="1742" w:author="JORGE CONTRERAS ORTIZ" w:date="2021-09-04T09:12:00Z"/>
        </w:rPr>
        <w:sectPr w:rsidR="00434554" w:rsidSect="00675D4D">
          <w:footerReference w:type="default" r:id="rId10"/>
          <w:pgSz w:w="11906" w:h="16838"/>
          <w:pgMar w:top="1417" w:right="1701" w:bottom="1417" w:left="1701" w:header="708" w:footer="708" w:gutter="0"/>
          <w:pgNumType w:fmt="upperRoman" w:start="1"/>
          <w:cols w:space="708"/>
          <w:docGrid w:linePitch="360"/>
        </w:sectPr>
      </w:pPr>
    </w:p>
    <w:p w14:paraId="3693D31F" w14:textId="5CE14AFA" w:rsidR="00DA3B27" w:rsidRPr="00791D37" w:rsidRDefault="00DA3B27" w:rsidP="00791D37">
      <w:pPr>
        <w:rPr>
          <w:rFonts w:eastAsiaTheme="majorEastAsia"/>
          <w:color w:val="2F5496" w:themeColor="accent1" w:themeShade="BF"/>
          <w:sz w:val="36"/>
        </w:rPr>
      </w:pPr>
      <w:r w:rsidRPr="00791D37">
        <w:br w:type="page"/>
      </w:r>
    </w:p>
    <w:p w14:paraId="69C34E84" w14:textId="77777777" w:rsidR="00DA3B27" w:rsidRPr="00791D37" w:rsidRDefault="00DA3B27" w:rsidP="00791D37">
      <w:pPr>
        <w:pStyle w:val="Ttulo1"/>
        <w:numPr>
          <w:ilvl w:val="0"/>
          <w:numId w:val="1"/>
        </w:numPr>
      </w:pPr>
      <w:bookmarkStart w:id="1748" w:name="_Toc81499328"/>
      <w:bookmarkStart w:id="1749" w:name="_Toc81761716"/>
      <w:commentRangeStart w:id="1750"/>
      <w:r w:rsidRPr="00791D37">
        <w:lastRenderedPageBreak/>
        <w:t>INTRODUCCIÓN</w:t>
      </w:r>
      <w:commentRangeEnd w:id="1750"/>
      <w:r w:rsidRPr="00791D37">
        <w:rPr>
          <w:rStyle w:val="Refdecomentario"/>
          <w:rFonts w:eastAsiaTheme="minorHAnsi"/>
          <w:color w:val="auto"/>
        </w:rPr>
        <w:commentReference w:id="1750"/>
      </w:r>
      <w:r w:rsidRPr="00791D37">
        <w:t xml:space="preserve"> Y OBJETIVOS DEL TRABAJO</w:t>
      </w:r>
      <w:bookmarkEnd w:id="1748"/>
      <w:bookmarkEnd w:id="1749"/>
    </w:p>
    <w:p w14:paraId="04A80030" w14:textId="77777777" w:rsidR="00DA3B27" w:rsidRPr="00791D37" w:rsidRDefault="00DA3B27" w:rsidP="00791D37"/>
    <w:p w14:paraId="1E5E8582" w14:textId="77777777" w:rsidR="00B5329E" w:rsidRPr="00791D37" w:rsidRDefault="00B5329E" w:rsidP="00B5329E">
      <w:pPr>
        <w:rPr>
          <w:ins w:id="1751" w:author="JORGE CONTRERAS ORTIZ" w:date="2021-09-05T14:08:00Z"/>
        </w:rPr>
      </w:pPr>
      <w:ins w:id="1752" w:author="JORGE CONTRERAS ORTIZ" w:date="2021-09-05T14:08:00Z">
        <w:r>
          <w:t>Este proyecto surge debido a la aparición de las nuevas tecnologías de comunicaciones y su implementación dentro de la tecnología IoT. Este proyecto incluye la implementación en la plataforma Coockie para WSN de la tecnología Thread.</w:t>
        </w:r>
      </w:ins>
    </w:p>
    <w:p w14:paraId="2B349B34" w14:textId="77777777" w:rsidR="00B5329E" w:rsidRPr="00791D37" w:rsidRDefault="00B5329E" w:rsidP="00B5329E">
      <w:pPr>
        <w:rPr>
          <w:ins w:id="1753" w:author="JORGE CONTRERAS ORTIZ" w:date="2021-09-05T14:08:00Z"/>
        </w:rPr>
      </w:pPr>
      <w:ins w:id="1754" w:author="JORGE CONTRERAS ORTIZ" w:date="2021-09-05T14:08:00Z">
        <w:r>
          <w:t>La motivación principal de este proyecto es la implementación hardware de</w:t>
        </w:r>
        <w:r w:rsidRPr="00791D37">
          <w:t xml:space="preserve"> la tecnología THREAD </w:t>
        </w:r>
        <w:r>
          <w:t>en</w:t>
        </w:r>
        <w:r w:rsidRPr="00791D37">
          <w:t xml:space="preserve"> la plataforma Coockies, dotando a dicha plataforma de una nueva capa Hardware de Comunicaciones</w:t>
        </w:r>
        <w:r>
          <w:t>, analizando también la viabilidad de esta implementación</w:t>
        </w:r>
        <w:r w:rsidRPr="00791D37">
          <w:t>.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1755" w:author="JORGE CONTRERAS ORTIZ" w:date="2021-09-05T14:08:00Z"/>
        </w:rPr>
      </w:pPr>
      <w:ins w:id="1756" w:author="JORGE CONTRERAS ORTIZ" w:date="2021-09-05T14:08:00Z">
        <w:r w:rsidRPr="00791D37">
          <w:t xml:space="preserve">Los objetivos más en específico </w:t>
        </w:r>
        <w:commentRangeStart w:id="1757"/>
        <w:r w:rsidRPr="00791D37">
          <w:t>de este proyecto han sido:</w:t>
        </w:r>
        <w:commentRangeEnd w:id="1757"/>
        <w:r w:rsidRPr="00791D37">
          <w:rPr>
            <w:rStyle w:val="Refdecomentario"/>
          </w:rPr>
          <w:commentReference w:id="1757"/>
        </w:r>
      </w:ins>
    </w:p>
    <w:p w14:paraId="66928313" w14:textId="77777777" w:rsidR="00B5329E" w:rsidRPr="00791D37" w:rsidRDefault="00B5329E" w:rsidP="00B5329E">
      <w:pPr>
        <w:pStyle w:val="Prrafodelista"/>
        <w:numPr>
          <w:ilvl w:val="0"/>
          <w:numId w:val="2"/>
        </w:numPr>
        <w:rPr>
          <w:ins w:id="1758" w:author="JORGE CONTRERAS ORTIZ" w:date="2021-09-05T14:08:00Z"/>
          <w:rFonts w:eastAsiaTheme="majorEastAsia"/>
          <w:color w:val="2F5496" w:themeColor="accent1" w:themeShade="BF"/>
          <w:sz w:val="36"/>
          <w:szCs w:val="36"/>
        </w:rPr>
      </w:pPr>
      <w:ins w:id="1759" w:author="JORGE CONTRERAS ORTIZ" w:date="2021-09-05T14:08:00Z">
        <w:r w:rsidRPr="00791D37">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791D37" w:rsidRDefault="00B5329E" w:rsidP="00B5329E">
      <w:pPr>
        <w:pStyle w:val="Prrafodelista"/>
        <w:numPr>
          <w:ilvl w:val="0"/>
          <w:numId w:val="2"/>
        </w:numPr>
        <w:rPr>
          <w:ins w:id="1760" w:author="JORGE CONTRERAS ORTIZ" w:date="2021-09-05T14:08:00Z"/>
          <w:rFonts w:eastAsiaTheme="majorEastAsia"/>
          <w:color w:val="2F5496" w:themeColor="accent1" w:themeShade="BF"/>
          <w:sz w:val="36"/>
          <w:szCs w:val="36"/>
        </w:rPr>
      </w:pPr>
      <w:ins w:id="1761" w:author="JORGE CONTRERAS ORTIZ" w:date="2021-09-05T14:08:00Z">
        <w:r w:rsidRPr="00791D37">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791D37" w:rsidRDefault="00B5329E" w:rsidP="00B5329E">
      <w:pPr>
        <w:pStyle w:val="Prrafodelista"/>
        <w:numPr>
          <w:ilvl w:val="0"/>
          <w:numId w:val="2"/>
        </w:numPr>
        <w:rPr>
          <w:ins w:id="1762" w:author="JORGE CONTRERAS ORTIZ" w:date="2021-09-05T14:08:00Z"/>
          <w:rFonts w:eastAsiaTheme="majorEastAsia"/>
          <w:color w:val="2F5496" w:themeColor="accent1" w:themeShade="BF"/>
          <w:sz w:val="36"/>
          <w:szCs w:val="36"/>
        </w:rPr>
      </w:pPr>
      <w:ins w:id="1763" w:author="JORGE CONTRERAS ORTIZ" w:date="2021-09-05T14:08:00Z">
        <w:r w:rsidRPr="00791D37">
          <w:t>Diseño de PCB para integrar el dispositivo KTWM102 a la plataforma de la Cookie.</w:t>
        </w:r>
      </w:ins>
    </w:p>
    <w:p w14:paraId="35B0494F" w14:textId="77777777" w:rsidR="00B5329E" w:rsidRPr="00791D37" w:rsidRDefault="00B5329E" w:rsidP="00B5329E">
      <w:pPr>
        <w:pStyle w:val="Prrafodelista"/>
        <w:numPr>
          <w:ilvl w:val="0"/>
          <w:numId w:val="2"/>
        </w:numPr>
        <w:rPr>
          <w:ins w:id="1764" w:author="JORGE CONTRERAS ORTIZ" w:date="2021-09-05T14:08:00Z"/>
          <w:rFonts w:eastAsiaTheme="majorEastAsia"/>
          <w:color w:val="2F5496" w:themeColor="accent1" w:themeShade="BF"/>
          <w:sz w:val="36"/>
          <w:szCs w:val="36"/>
        </w:rPr>
      </w:pPr>
      <w:ins w:id="1765" w:author="JORGE CONTRERAS ORTIZ" w:date="2021-09-05T14:08:00Z">
        <w:r w:rsidRPr="00791D37">
          <w:t>Configuración y conectividad del nodo Border Router a la red externa.</w:t>
        </w:r>
      </w:ins>
    </w:p>
    <w:p w14:paraId="46F93982" w14:textId="77777777" w:rsidR="00B5329E" w:rsidRPr="00791D37" w:rsidRDefault="00B5329E" w:rsidP="00B5329E">
      <w:pPr>
        <w:pStyle w:val="Prrafodelista"/>
        <w:numPr>
          <w:ilvl w:val="0"/>
          <w:numId w:val="2"/>
        </w:numPr>
        <w:rPr>
          <w:ins w:id="1766" w:author="JORGE CONTRERAS ORTIZ" w:date="2021-09-05T14:08:00Z"/>
          <w:rFonts w:eastAsiaTheme="majorEastAsia"/>
          <w:color w:val="2F5496" w:themeColor="accent1" w:themeShade="BF"/>
          <w:sz w:val="36"/>
          <w:szCs w:val="36"/>
        </w:rPr>
      </w:pPr>
      <w:ins w:id="1767" w:author="JORGE CONTRERAS ORTIZ" w:date="2021-09-05T14:08:00Z">
        <w:r w:rsidRPr="00791D37">
          <w:t>Creación de una red THREAD integrando los nodos Dongle USB junto con el BR.</w:t>
        </w:r>
      </w:ins>
    </w:p>
    <w:p w14:paraId="622019F3" w14:textId="77777777" w:rsidR="00B5329E" w:rsidRPr="00791D37" w:rsidRDefault="00B5329E" w:rsidP="00B5329E">
      <w:pPr>
        <w:pStyle w:val="Prrafodelista"/>
        <w:numPr>
          <w:ilvl w:val="0"/>
          <w:numId w:val="2"/>
        </w:numPr>
        <w:rPr>
          <w:ins w:id="1768" w:author="JORGE CONTRERAS ORTIZ" w:date="2021-09-05T14:08:00Z"/>
          <w:rFonts w:eastAsiaTheme="majorEastAsia"/>
          <w:color w:val="2F5496" w:themeColor="accent1" w:themeShade="BF"/>
          <w:sz w:val="36"/>
          <w:szCs w:val="36"/>
        </w:rPr>
      </w:pPr>
      <w:ins w:id="1769" w:author="JORGE CONTRERAS ORTIZ" w:date="2021-09-05T14:08:00Z">
        <w:r w:rsidRPr="00791D37">
          <w:t>Conectividad entre un nodo de la red THREAD y un punto de la red externa, como un PC, a través del Border Router.</w:t>
        </w:r>
      </w:ins>
    </w:p>
    <w:p w14:paraId="0490646F" w14:textId="77777777" w:rsidR="00B5329E" w:rsidRPr="00791D37" w:rsidRDefault="00B5329E" w:rsidP="00B5329E">
      <w:pPr>
        <w:pStyle w:val="Prrafodelista"/>
        <w:numPr>
          <w:ilvl w:val="0"/>
          <w:numId w:val="2"/>
        </w:numPr>
        <w:rPr>
          <w:ins w:id="1770" w:author="JORGE CONTRERAS ORTIZ" w:date="2021-09-05T14:08:00Z"/>
          <w:rFonts w:eastAsiaTheme="majorEastAsia"/>
          <w:color w:val="2F5496" w:themeColor="accent1" w:themeShade="BF"/>
          <w:sz w:val="36"/>
          <w:szCs w:val="36"/>
        </w:rPr>
      </w:pPr>
      <w:ins w:id="1771" w:author="JORGE CONTRERAS ORTIZ" w:date="2021-09-05T14:08:00Z">
        <w:r w:rsidRPr="00791D37">
          <w:t>Envío de mensajes UDP vía Sockets entre un PC externo y los nodos dentro de la red.</w:t>
        </w:r>
      </w:ins>
    </w:p>
    <w:p w14:paraId="3269B20B" w14:textId="77777777" w:rsidR="00B5329E" w:rsidRPr="00791D37" w:rsidRDefault="00B5329E" w:rsidP="00B5329E">
      <w:pPr>
        <w:pStyle w:val="Prrafodelista"/>
        <w:numPr>
          <w:ilvl w:val="0"/>
          <w:numId w:val="2"/>
        </w:numPr>
        <w:rPr>
          <w:ins w:id="1772" w:author="JORGE CONTRERAS ORTIZ" w:date="2021-09-05T14:08:00Z"/>
          <w:rFonts w:eastAsiaTheme="majorEastAsia"/>
          <w:color w:val="2F5496" w:themeColor="accent1" w:themeShade="BF"/>
          <w:sz w:val="36"/>
          <w:szCs w:val="36"/>
        </w:rPr>
      </w:pPr>
      <w:ins w:id="1773" w:author="JORGE CONTRERAS ORTIZ" w:date="2021-09-05T14:08:00Z">
        <w:r w:rsidRPr="00791D37">
          <w:t>Validación de la PCB diseñada e integración en la red creada anteriormente.</w:t>
        </w:r>
      </w:ins>
    </w:p>
    <w:p w14:paraId="77F86C72" w14:textId="01760FF5" w:rsidR="00DA3B27" w:rsidRPr="00791D37" w:rsidDel="00B5329E" w:rsidRDefault="0098005E">
      <w:pPr>
        <w:ind w:left="360"/>
        <w:rPr>
          <w:del w:id="1774" w:author="JORGE CONTRERAS ORTIZ" w:date="2021-09-05T14:08:00Z"/>
        </w:rPr>
        <w:pPrChange w:id="1775" w:author="JORGE CONTRERAS ORTIZ" w:date="2021-09-05T14:08:00Z">
          <w:pPr/>
        </w:pPrChange>
      </w:pPr>
      <w:del w:id="1776"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1777" w:author="JORGE CONTRERAS ORTIZ" w:date="2021-09-05T14:08:00Z"/>
        </w:rPr>
        <w:pPrChange w:id="1778" w:author="JORGE CONTRERAS ORTIZ" w:date="2021-09-05T14:08:00Z">
          <w:pPr/>
        </w:pPrChange>
      </w:pPr>
      <w:del w:id="1779"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1780"/>
        <w:r w:rsidRPr="00791D37" w:rsidDel="00B5329E">
          <w:delText>de este proyecto han sido:</w:delText>
        </w:r>
        <w:commentRangeEnd w:id="1780"/>
        <w:r w:rsidRPr="00791D37" w:rsidDel="00B5329E">
          <w:rPr>
            <w:rStyle w:val="Refdecomentario"/>
          </w:rPr>
          <w:commentReference w:id="1780"/>
        </w:r>
      </w:del>
    </w:p>
    <w:p w14:paraId="19BC8EF0" w14:textId="3CFAF09B" w:rsidR="00DA3B27" w:rsidRPr="00791D37" w:rsidDel="00B5329E" w:rsidRDefault="00DA3B27">
      <w:pPr>
        <w:ind w:left="360"/>
        <w:rPr>
          <w:del w:id="1781" w:author="JORGE CONTRERAS ORTIZ" w:date="2021-09-05T14:08:00Z"/>
          <w:rFonts w:eastAsiaTheme="majorEastAsia"/>
          <w:color w:val="2F5496" w:themeColor="accent1" w:themeShade="BF"/>
          <w:sz w:val="36"/>
          <w:szCs w:val="36"/>
        </w:rPr>
        <w:pPrChange w:id="1782" w:author="JORGE CONTRERAS ORTIZ" w:date="2021-09-05T14:08:00Z">
          <w:pPr>
            <w:pStyle w:val="Prrafodelista"/>
            <w:numPr>
              <w:numId w:val="2"/>
            </w:numPr>
            <w:ind w:hanging="360"/>
          </w:pPr>
        </w:pPrChange>
      </w:pPr>
      <w:del w:id="1783"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1784" w:author="JORGE CONTRERAS ORTIZ" w:date="2021-09-05T14:08:00Z"/>
          <w:rFonts w:eastAsiaTheme="majorEastAsia"/>
          <w:color w:val="2F5496" w:themeColor="accent1" w:themeShade="BF"/>
          <w:sz w:val="36"/>
          <w:szCs w:val="36"/>
        </w:rPr>
        <w:pPrChange w:id="1785" w:author="JORGE CONTRERAS ORTIZ" w:date="2021-09-05T14:08:00Z">
          <w:pPr>
            <w:pStyle w:val="Prrafodelista"/>
            <w:numPr>
              <w:numId w:val="2"/>
            </w:numPr>
            <w:ind w:hanging="360"/>
          </w:pPr>
        </w:pPrChange>
      </w:pPr>
      <w:del w:id="1786"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1787" w:author="JORGE CONTRERAS ORTIZ" w:date="2021-09-05T14:08:00Z"/>
          <w:rFonts w:eastAsiaTheme="majorEastAsia"/>
          <w:color w:val="2F5496" w:themeColor="accent1" w:themeShade="BF"/>
          <w:sz w:val="36"/>
          <w:szCs w:val="36"/>
        </w:rPr>
        <w:pPrChange w:id="1788" w:author="JORGE CONTRERAS ORTIZ" w:date="2021-09-05T14:08:00Z">
          <w:pPr>
            <w:pStyle w:val="Prrafodelista"/>
            <w:numPr>
              <w:numId w:val="2"/>
            </w:numPr>
            <w:ind w:hanging="360"/>
          </w:pPr>
        </w:pPrChange>
      </w:pPr>
      <w:del w:id="1789"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1790" w:author="JORGE CONTRERAS ORTIZ" w:date="2021-09-05T14:08:00Z"/>
          <w:rFonts w:eastAsiaTheme="majorEastAsia"/>
          <w:color w:val="2F5496" w:themeColor="accent1" w:themeShade="BF"/>
          <w:sz w:val="36"/>
          <w:szCs w:val="36"/>
        </w:rPr>
        <w:pPrChange w:id="1791" w:author="JORGE CONTRERAS ORTIZ" w:date="2021-09-05T14:08:00Z">
          <w:pPr>
            <w:pStyle w:val="Prrafodelista"/>
            <w:numPr>
              <w:numId w:val="2"/>
            </w:numPr>
            <w:ind w:hanging="360"/>
          </w:pPr>
        </w:pPrChange>
      </w:pPr>
      <w:del w:id="1792"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1793" w:author="JORGE CONTRERAS ORTIZ" w:date="2021-09-05T14:08:00Z"/>
          <w:rFonts w:eastAsiaTheme="majorEastAsia"/>
          <w:color w:val="2F5496" w:themeColor="accent1" w:themeShade="BF"/>
          <w:sz w:val="36"/>
          <w:szCs w:val="36"/>
        </w:rPr>
        <w:pPrChange w:id="1794" w:author="JORGE CONTRERAS ORTIZ" w:date="2021-09-05T14:08:00Z">
          <w:pPr>
            <w:pStyle w:val="Prrafodelista"/>
            <w:numPr>
              <w:numId w:val="2"/>
            </w:numPr>
            <w:ind w:hanging="360"/>
          </w:pPr>
        </w:pPrChange>
      </w:pPr>
      <w:del w:id="1795"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1796" w:author="JORGE CONTRERAS ORTIZ" w:date="2021-09-05T14:08:00Z"/>
          <w:rFonts w:eastAsiaTheme="majorEastAsia"/>
          <w:color w:val="2F5496" w:themeColor="accent1" w:themeShade="BF"/>
          <w:sz w:val="36"/>
          <w:szCs w:val="36"/>
        </w:rPr>
        <w:pPrChange w:id="1797" w:author="JORGE CONTRERAS ORTIZ" w:date="2021-09-05T14:08:00Z">
          <w:pPr>
            <w:pStyle w:val="Prrafodelista"/>
            <w:numPr>
              <w:numId w:val="2"/>
            </w:numPr>
            <w:ind w:hanging="360"/>
          </w:pPr>
        </w:pPrChange>
      </w:pPr>
      <w:del w:id="1798"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1799" w:author="JORGE CONTRERAS ORTIZ" w:date="2021-09-05T14:08:00Z"/>
          <w:rFonts w:eastAsiaTheme="majorEastAsia"/>
          <w:color w:val="2F5496" w:themeColor="accent1" w:themeShade="BF"/>
          <w:sz w:val="36"/>
          <w:szCs w:val="36"/>
        </w:rPr>
        <w:pPrChange w:id="1800" w:author="JORGE CONTRERAS ORTIZ" w:date="2021-09-05T14:08:00Z">
          <w:pPr>
            <w:pStyle w:val="Prrafodelista"/>
            <w:numPr>
              <w:numId w:val="2"/>
            </w:numPr>
            <w:ind w:hanging="360"/>
          </w:pPr>
        </w:pPrChange>
      </w:pPr>
      <w:del w:id="1801"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1802" w:author="JORGE CONTRERAS ORTIZ" w:date="2021-09-05T14:08:00Z"/>
          <w:rFonts w:eastAsiaTheme="majorEastAsia"/>
          <w:color w:val="2F5496" w:themeColor="accent1" w:themeShade="BF"/>
          <w:sz w:val="36"/>
          <w:szCs w:val="36"/>
        </w:rPr>
        <w:pPrChange w:id="1803" w:author="JORGE CONTRERAS ORTIZ" w:date="2021-09-05T14:08:00Z">
          <w:pPr>
            <w:pStyle w:val="Prrafodelista"/>
            <w:numPr>
              <w:numId w:val="2"/>
            </w:numPr>
            <w:ind w:hanging="360"/>
          </w:pPr>
        </w:pPrChange>
      </w:pPr>
      <w:del w:id="1804"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1805" w:author="JORGE CONTRERAS ORTIZ" w:date="2021-09-05T14:13:00Z"/>
        </w:rPr>
      </w:pPr>
      <w:del w:id="1806" w:author="JORGE CONTRERAS ORTIZ" w:date="2021-09-05T14:13:00Z">
        <w:r w:rsidRPr="00791D37" w:rsidDel="00353559">
          <w:br w:type="page"/>
        </w:r>
      </w:del>
    </w:p>
    <w:p w14:paraId="3B1F5231" w14:textId="3BA0FECA" w:rsidR="00353559" w:rsidRDefault="00353559" w:rsidP="00B5329E">
      <w:pPr>
        <w:ind w:left="360"/>
        <w:rPr>
          <w:ins w:id="1807" w:author="JORGE CONTRERAS ORTIZ" w:date="2021-09-05T14:13:00Z"/>
        </w:rPr>
      </w:pPr>
    </w:p>
    <w:p w14:paraId="2A5B4ED2" w14:textId="0BEB940D" w:rsidR="00353559" w:rsidRDefault="00353559" w:rsidP="00B5329E">
      <w:pPr>
        <w:ind w:left="360"/>
        <w:rPr>
          <w:ins w:id="1808" w:author="JORGE CONTRERAS ORTIZ" w:date="2021-09-05T14:13:00Z"/>
        </w:rPr>
      </w:pPr>
    </w:p>
    <w:p w14:paraId="679B6E51" w14:textId="50E41116" w:rsidR="00353559" w:rsidRDefault="00353559" w:rsidP="00B5329E">
      <w:pPr>
        <w:ind w:left="360"/>
        <w:rPr>
          <w:ins w:id="1809" w:author="JORGE CONTRERAS ORTIZ" w:date="2021-09-05T14:13:00Z"/>
        </w:rPr>
      </w:pPr>
    </w:p>
    <w:p w14:paraId="587055E7" w14:textId="689C61BF" w:rsidR="00353559" w:rsidRDefault="00353559" w:rsidP="00B5329E">
      <w:pPr>
        <w:ind w:left="360"/>
        <w:rPr>
          <w:ins w:id="1810" w:author="JORGE CONTRERAS ORTIZ" w:date="2021-09-05T14:13:00Z"/>
        </w:rPr>
      </w:pPr>
    </w:p>
    <w:p w14:paraId="525ECCA1" w14:textId="77777777" w:rsidR="00353559" w:rsidRPr="00791D37" w:rsidRDefault="00353559">
      <w:pPr>
        <w:ind w:left="360"/>
        <w:rPr>
          <w:ins w:id="1811" w:author="JORGE CONTRERAS ORTIZ" w:date="2021-09-05T14:13:00Z"/>
          <w:rFonts w:eastAsiaTheme="majorEastAsia"/>
          <w:color w:val="2F5496" w:themeColor="accent1" w:themeShade="BF"/>
          <w:sz w:val="36"/>
          <w:szCs w:val="36"/>
        </w:rPr>
        <w:pPrChange w:id="1812"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1813" w:author="JORGE CONTRERAS ORTIZ" w:date="2021-09-05T14:13:00Z">
          <w:pPr/>
        </w:pPrChange>
      </w:pPr>
      <w:del w:id="1814" w:author="JORGE CONTRERAS ORTIZ" w:date="2021-09-05T14:13:00Z">
        <w:r w:rsidRPr="00791D37" w:rsidDel="00353559">
          <w:br w:type="page"/>
        </w:r>
      </w:del>
    </w:p>
    <w:p w14:paraId="3D39EC76" w14:textId="4634EDA1" w:rsidR="00DA3B27" w:rsidRPr="00791D37" w:rsidRDefault="00DA3B27" w:rsidP="00791D37">
      <w:pPr>
        <w:pStyle w:val="Ttulo1"/>
        <w:numPr>
          <w:ilvl w:val="0"/>
          <w:numId w:val="1"/>
        </w:numPr>
      </w:pPr>
      <w:bookmarkStart w:id="1815" w:name="_Toc81499329"/>
      <w:bookmarkStart w:id="1816" w:name="_Toc81761717"/>
      <w:r w:rsidRPr="00791D37">
        <w:lastRenderedPageBreak/>
        <w:t>ESTADO DEL ARTE</w:t>
      </w:r>
      <w:bookmarkEnd w:id="1815"/>
      <w:bookmarkEnd w:id="1816"/>
    </w:p>
    <w:p w14:paraId="72313545" w14:textId="77777777" w:rsidR="00DA3B27" w:rsidRPr="00791D37" w:rsidRDefault="00DA3B27" w:rsidP="00791D37"/>
    <w:p w14:paraId="64D58011" w14:textId="77777777" w:rsidR="00DA3B27" w:rsidRPr="00791D37" w:rsidRDefault="00DA3B27" w:rsidP="00791D37">
      <w:r w:rsidRPr="00791D37">
        <w:t>En los últimos años, se han ido desarrollando cada vez más las tecnologías para Internet of Things, Io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1817" w:name="_Toc81499330"/>
      <w:bookmarkStart w:id="1818" w:name="_Toc81761718"/>
      <w:r w:rsidRPr="00791D37">
        <w:t>INTERNET OF THINGS (IoT)</w:t>
      </w:r>
      <w:bookmarkEnd w:id="1817"/>
      <w:bookmarkEnd w:id="1818"/>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1819" w:name="_Toc81499331"/>
      <w:bookmarkStart w:id="1820" w:name="_Toc81761719"/>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1819"/>
      <w:r w:rsidR="00AD1498" w:rsidRPr="00791D37">
        <w:rPr>
          <w:noProof/>
        </w:rPr>
        <w:t>[2]</w:t>
      </w:r>
      <w:bookmarkEnd w:id="1820"/>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1821" w:author="JORGE CONTRERAS ORTIZ" w:date="2021-09-05T15:22:00Z"/>
        </w:rPr>
      </w:pPr>
      <w:commentRangeStart w:id="1822"/>
      <w:del w:id="1823"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1824" w:author="JORGE CONTRERAS ORTIZ" w:date="2021-09-05T15:22:00Z"/>
        </w:rPr>
      </w:pPr>
      <w:del w:id="1825"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1826" w:author="JORGE CONTRERAS ORTIZ" w:date="2021-09-05T15:22:00Z"/>
        </w:rPr>
      </w:pPr>
      <w:del w:id="1827"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1828" w:author="JORGE CONTRERAS ORTIZ" w:date="2021-09-05T15:22:00Z"/>
        </w:rPr>
      </w:pPr>
    </w:p>
    <w:p w14:paraId="61628C54" w14:textId="1917F0E2" w:rsidR="00DA3B27" w:rsidDel="001D4816" w:rsidRDefault="00DA3B27" w:rsidP="00791D37">
      <w:pPr>
        <w:rPr>
          <w:del w:id="1829" w:author="JORGE CONTRERAS ORTIZ" w:date="2021-09-05T15:22:00Z"/>
        </w:rPr>
      </w:pPr>
      <w:r w:rsidRPr="00791D37">
        <w:t xml:space="preserve">IoT es un término </w:t>
      </w:r>
      <w:del w:id="1830" w:author="JORGE CONTRERAS ORTIZ" w:date="2021-09-05T15:17:00Z">
        <w:r w:rsidRPr="00791D37" w:rsidDel="001D4816">
          <w:delText>paraguas</w:delText>
        </w:r>
      </w:del>
      <w:ins w:id="1831" w:author="JORGE CONTRERAS ORTIZ" w:date="2021-09-05T15:17:00Z">
        <w:r w:rsidR="001D4816">
          <w:t>bastante amplio</w:t>
        </w:r>
      </w:ins>
      <w:r w:rsidRPr="00791D37">
        <w:t xml:space="preserve">, que </w:t>
      </w:r>
      <w:ins w:id="1832" w:author="JORGE CONTRERAS ORTIZ" w:date="2021-09-05T15:17:00Z">
        <w:r w:rsidR="001D4816">
          <w:t xml:space="preserve">incluye </w:t>
        </w:r>
      </w:ins>
      <w:del w:id="1833" w:author="JORGE CONTRERAS ORTIZ" w:date="2021-09-05T15:17:00Z">
        <w:r w:rsidRPr="00791D37" w:rsidDel="001D4816">
          <w:delText xml:space="preserve">acoge a </w:delText>
        </w:r>
      </w:del>
      <w:r w:rsidRPr="00791D37">
        <w:t>muchas tecnologías</w:t>
      </w:r>
      <w:ins w:id="1834" w:author="JORGE CONTRERAS ORTIZ" w:date="2021-09-05T15:18:00Z">
        <w:r w:rsidR="001D4816">
          <w:t xml:space="preserve"> </w:t>
        </w:r>
      </w:ins>
      <w:del w:id="1835" w:author="JORGE CONTRERAS ORTIZ" w:date="2021-09-05T15:17:00Z">
        <w:r w:rsidRPr="00791D37" w:rsidDel="001D4816">
          <w:delText xml:space="preserve"> dentro de sí</w:delText>
        </w:r>
      </w:del>
      <w:del w:id="1836" w:author="JORGE CONTRERAS ORTIZ" w:date="2021-09-05T15:18:00Z">
        <w:r w:rsidRPr="00791D37" w:rsidDel="001D4816">
          <w:delText>. Las siguientes tecnologías son ejemplos de las que dan paso al desarrollo de IoT</w:delText>
        </w:r>
      </w:del>
      <w:ins w:id="1837" w:author="JORGE CONTRERAS ORTIZ" w:date="2021-09-05T15:21:00Z">
        <w:r w:rsidR="001D4816">
          <w:t>Wireless Sensor Network, Cloud Computing, Big Data Analytics, Sistemas embebidos, Protocolos de Comunicación, etc</w:t>
        </w:r>
      </w:ins>
      <w:del w:id="1838" w:author="JORGE CONTRERAS ORTIZ" w:date="2021-09-05T15:21:00Z">
        <w:r w:rsidRPr="00791D37" w:rsidDel="001D4816">
          <w:delText>:</w:delText>
        </w:r>
      </w:del>
      <w:ins w:id="1839" w:author="JORGE CONTRERAS ORTIZ" w:date="2021-09-05T15:21:00Z">
        <w:r w:rsidR="001D4816">
          <w:t>.</w:t>
        </w:r>
      </w:ins>
    </w:p>
    <w:p w14:paraId="4680C0FA" w14:textId="77777777" w:rsidR="001D4816" w:rsidRPr="00791D37" w:rsidRDefault="001D4816" w:rsidP="00791D37">
      <w:pPr>
        <w:rPr>
          <w:ins w:id="1840" w:author="JORGE CONTRERAS ORTIZ" w:date="2021-09-05T15:22:00Z"/>
        </w:rPr>
      </w:pPr>
    </w:p>
    <w:p w14:paraId="1CAE690E" w14:textId="1FFCA3D0" w:rsidR="00DA3B27" w:rsidRPr="00791D37" w:rsidDel="001D4816" w:rsidRDefault="00DA3B27" w:rsidP="00791D37">
      <w:pPr>
        <w:pStyle w:val="Prrafodelista"/>
        <w:numPr>
          <w:ilvl w:val="0"/>
          <w:numId w:val="2"/>
        </w:numPr>
        <w:rPr>
          <w:del w:id="1841" w:author="JORGE CONTRERAS ORTIZ" w:date="2021-09-05T15:22:00Z"/>
        </w:rPr>
      </w:pPr>
      <w:del w:id="1842" w:author="JORGE CONTRERAS ORTIZ" w:date="2021-09-05T15:22:00Z">
        <w:r w:rsidRPr="00791D37" w:rsidDel="001D4816">
          <w:delText>Wireless Sensor Networks (WSN).</w:delText>
        </w:r>
      </w:del>
    </w:p>
    <w:p w14:paraId="6A00FF32" w14:textId="3EA58576" w:rsidR="00DA3B27" w:rsidRPr="00791D37" w:rsidDel="001D4816" w:rsidRDefault="00DA3B27" w:rsidP="00791D37">
      <w:pPr>
        <w:pStyle w:val="Prrafodelista"/>
        <w:numPr>
          <w:ilvl w:val="0"/>
          <w:numId w:val="2"/>
        </w:numPr>
        <w:rPr>
          <w:del w:id="1843" w:author="JORGE CONTRERAS ORTIZ" w:date="2021-09-05T15:22:00Z"/>
        </w:rPr>
      </w:pPr>
      <w:del w:id="1844" w:author="JORGE CONTRERAS ORTIZ" w:date="2021-09-05T15:22:00Z">
        <w:r w:rsidRPr="00791D37" w:rsidDel="001D4816">
          <w:delText>Cloud Computing.</w:delText>
        </w:r>
      </w:del>
    </w:p>
    <w:p w14:paraId="434B1B72" w14:textId="188509BC" w:rsidR="00DA3B27" w:rsidRPr="00791D37" w:rsidDel="001D4816" w:rsidRDefault="00DA3B27" w:rsidP="00791D37">
      <w:pPr>
        <w:pStyle w:val="Prrafodelista"/>
        <w:numPr>
          <w:ilvl w:val="0"/>
          <w:numId w:val="2"/>
        </w:numPr>
        <w:rPr>
          <w:del w:id="1845" w:author="JORGE CONTRERAS ORTIZ" w:date="2021-09-05T15:22:00Z"/>
        </w:rPr>
      </w:pPr>
      <w:del w:id="1846" w:author="JORGE CONTRERAS ORTIZ" w:date="2021-09-05T15:22:00Z">
        <w:r w:rsidRPr="00791D37" w:rsidDel="001D4816">
          <w:delText>Big Data Analytics.</w:delText>
        </w:r>
      </w:del>
    </w:p>
    <w:p w14:paraId="3368CF0A" w14:textId="3B083CA7" w:rsidR="00DA3B27" w:rsidRPr="00791D37" w:rsidDel="001D4816" w:rsidRDefault="00DA3B27" w:rsidP="00791D37">
      <w:pPr>
        <w:pStyle w:val="Prrafodelista"/>
        <w:numPr>
          <w:ilvl w:val="0"/>
          <w:numId w:val="2"/>
        </w:numPr>
        <w:rPr>
          <w:del w:id="1847" w:author="JORGE CONTRERAS ORTIZ" w:date="2021-09-05T15:22:00Z"/>
        </w:rPr>
      </w:pPr>
      <w:del w:id="1848" w:author="JORGE CONTRERAS ORTIZ" w:date="2021-09-05T15:22:00Z">
        <w:r w:rsidRPr="00791D37" w:rsidDel="001D4816">
          <w:delText>Sistemas Embebidos</w:delText>
        </w:r>
      </w:del>
    </w:p>
    <w:p w14:paraId="56DB7851" w14:textId="6009481F" w:rsidR="00DA3B27" w:rsidRPr="00791D37" w:rsidDel="001D4816" w:rsidRDefault="00DA3B27" w:rsidP="00791D37">
      <w:pPr>
        <w:pStyle w:val="Prrafodelista"/>
        <w:numPr>
          <w:ilvl w:val="0"/>
          <w:numId w:val="2"/>
        </w:numPr>
        <w:rPr>
          <w:del w:id="1849" w:author="JORGE CONTRERAS ORTIZ" w:date="2021-09-05T15:22:00Z"/>
        </w:rPr>
      </w:pPr>
      <w:del w:id="1850" w:author="JORGE CONTRERAS ORTIZ" w:date="2021-09-05T15:22:00Z">
        <w:r w:rsidRPr="00791D37" w:rsidDel="001D4816">
          <w:delText>Arquitectura y Protocolos de Seguridad</w:delText>
        </w:r>
      </w:del>
    </w:p>
    <w:p w14:paraId="3CA3926B" w14:textId="0652189B" w:rsidR="00DA3B27" w:rsidRPr="00791D37" w:rsidDel="001D4816" w:rsidRDefault="00DA3B27" w:rsidP="00791D37">
      <w:pPr>
        <w:pStyle w:val="Prrafodelista"/>
        <w:numPr>
          <w:ilvl w:val="0"/>
          <w:numId w:val="2"/>
        </w:numPr>
        <w:rPr>
          <w:del w:id="1851" w:author="JORGE CONTRERAS ORTIZ" w:date="2021-09-05T15:22:00Z"/>
        </w:rPr>
      </w:pPr>
      <w:del w:id="1852" w:author="JORGE CONTRERAS ORTIZ" w:date="2021-09-05T15:22:00Z">
        <w:r w:rsidRPr="00791D37" w:rsidDel="001D4816">
          <w:delText>Protocolos de Comunicación</w:delText>
        </w:r>
      </w:del>
    </w:p>
    <w:p w14:paraId="6A34E849" w14:textId="497B6032" w:rsidR="00DA3B27" w:rsidRPr="00791D37" w:rsidDel="001D4816" w:rsidRDefault="00DA3B27" w:rsidP="00791D37">
      <w:pPr>
        <w:pStyle w:val="Prrafodelista"/>
        <w:numPr>
          <w:ilvl w:val="0"/>
          <w:numId w:val="2"/>
        </w:numPr>
        <w:rPr>
          <w:del w:id="1853" w:author="JORGE CONTRERAS ORTIZ" w:date="2021-09-05T15:22:00Z"/>
        </w:rPr>
      </w:pPr>
      <w:del w:id="1854" w:author="JORGE CONTRERAS ORTIZ" w:date="2021-09-05T15:22:00Z">
        <w:r w:rsidRPr="00791D37" w:rsidDel="001D4816">
          <w:delText>Servicios Web.</w:delText>
        </w:r>
      </w:del>
    </w:p>
    <w:p w14:paraId="0AC03B6C" w14:textId="5F33A50A" w:rsidR="00DA3B27" w:rsidRPr="00791D37" w:rsidDel="001D4816" w:rsidRDefault="00DA3B27" w:rsidP="00791D37">
      <w:pPr>
        <w:pStyle w:val="Prrafodelista"/>
        <w:numPr>
          <w:ilvl w:val="0"/>
          <w:numId w:val="2"/>
        </w:numPr>
        <w:rPr>
          <w:del w:id="1855" w:author="JORGE CONTRERAS ORTIZ" w:date="2021-09-05T15:22:00Z"/>
        </w:rPr>
      </w:pPr>
      <w:del w:id="1856" w:author="JORGE CONTRERAS ORTIZ" w:date="2021-09-05T15:22:00Z">
        <w:r w:rsidRPr="00791D37" w:rsidDel="001D4816">
          <w:delText>Internet Móvil</w:delText>
        </w:r>
      </w:del>
    </w:p>
    <w:p w14:paraId="0BB45E3A" w14:textId="10D6BCDC" w:rsidR="00DA3B27" w:rsidRPr="00791D37" w:rsidDel="001D4816" w:rsidRDefault="00DA3B27" w:rsidP="00791D37">
      <w:pPr>
        <w:pStyle w:val="Prrafodelista"/>
        <w:numPr>
          <w:ilvl w:val="0"/>
          <w:numId w:val="2"/>
        </w:numPr>
        <w:rPr>
          <w:del w:id="1857" w:author="JORGE CONTRERAS ORTIZ" w:date="2021-09-05T15:22:00Z"/>
        </w:rPr>
      </w:pPr>
      <w:del w:id="1858" w:author="JORGE CONTRERAS ORTIZ" w:date="2021-09-05T15:22:00Z">
        <w:r w:rsidRPr="00791D37" w:rsidDel="001D4816">
          <w:delText>Motor de búsqueda semántico.</w:delText>
        </w:r>
      </w:del>
    </w:p>
    <w:p w14:paraId="218F8F32" w14:textId="51391C89" w:rsidR="00DA3B27" w:rsidRPr="00791D37" w:rsidDel="001D4816" w:rsidRDefault="00DA3B27" w:rsidP="00791D37">
      <w:pPr>
        <w:rPr>
          <w:del w:id="1859" w:author="JORGE CONTRERAS ORTIZ" w:date="2021-09-05T15:18:00Z"/>
        </w:rPr>
      </w:pPr>
    </w:p>
    <w:p w14:paraId="1B752684" w14:textId="4C4CC677" w:rsidR="00DA3B27" w:rsidRPr="00791D37" w:rsidDel="001D4816" w:rsidRDefault="00DA3B27" w:rsidP="00791D37">
      <w:pPr>
        <w:rPr>
          <w:del w:id="1860" w:author="JORGE CONTRERAS ORTIZ" w:date="2021-09-05T15:22:00Z"/>
        </w:rPr>
      </w:pPr>
      <w:del w:id="1861" w:author="JORGE CONTRERAS ORTIZ" w:date="2021-09-05T15:27:00Z">
        <w:r w:rsidRPr="00791D37" w:rsidDel="00D56C93">
          <w:delText xml:space="preserve">Dentro de todas estas tecnologías, las WSN son el corazón de IoT. </w:delText>
        </w:r>
        <w:commentRangeStart w:id="1862"/>
        <w:commentRangeEnd w:id="1862"/>
        <w:r w:rsidRPr="00791D37" w:rsidDel="00D56C93">
          <w:rPr>
            <w:rStyle w:val="Refdecomentario"/>
          </w:rPr>
          <w:commentReference w:id="1862"/>
        </w:r>
      </w:del>
    </w:p>
    <w:p w14:paraId="78535604" w14:textId="0177647F" w:rsidR="00DA3B27" w:rsidRPr="00791D37" w:rsidDel="001D4816" w:rsidRDefault="00DA3B27" w:rsidP="00791D37">
      <w:pPr>
        <w:rPr>
          <w:del w:id="1863" w:author="JORGE CONTRERAS ORTIZ" w:date="2021-09-05T15:22:00Z"/>
        </w:rPr>
      </w:pPr>
    </w:p>
    <w:p w14:paraId="636A5623" w14:textId="3866ACE1" w:rsidR="001D4816" w:rsidRDefault="00DA3B27" w:rsidP="00791D37">
      <w:pPr>
        <w:rPr>
          <w:ins w:id="1864" w:author="JORGE CONTRERAS ORTIZ" w:date="2021-09-05T15:25:00Z"/>
        </w:rPr>
      </w:pPr>
      <w:r w:rsidRPr="00791D37">
        <w:t>También existe otra tecnología</w:t>
      </w:r>
      <w:ins w:id="1865" w:author="JORGE CONTRERAS ORTIZ" w:date="2021-09-05T15:28:00Z">
        <w:r w:rsidR="00D56C93">
          <w:t>,</w:t>
        </w:r>
      </w:ins>
      <w:r w:rsidRPr="00791D37">
        <w:t xml:space="preserve"> M2M, cuya comunicación se basa en redes de dispositivos intercambiando o enviando datos sin interacción humana. Las diferencias entre M2M e IoT las indicamos </w:t>
      </w:r>
      <w:del w:id="1866" w:author="JORGE CONTRERAS ORTIZ" w:date="2021-09-05T15:23:00Z">
        <w:r w:rsidRPr="00791D37" w:rsidDel="001D4816">
          <w:delText>en esta tabla</w:delText>
        </w:r>
      </w:del>
      <w:ins w:id="1867" w:author="JORGE CONTRERAS ORTIZ" w:date="2021-09-05T15:24:00Z">
        <w:r w:rsidR="001D4816">
          <w:t>a</w:t>
        </w:r>
      </w:ins>
      <w:ins w:id="1868" w:author="JORGE CONTRERAS ORTIZ" w:date="2021-09-05T15:25:00Z">
        <w:r w:rsidR="001D4816">
          <w:t xml:space="preserve"> continuación en </w:t>
        </w:r>
        <w:r w:rsidR="001D4816">
          <w:fldChar w:fldCharType="begin"/>
        </w:r>
        <w:r w:rsidR="001D4816">
          <w:instrText xml:space="preserve"> REF _Ref81747933 \h </w:instrText>
        </w:r>
      </w:ins>
      <w:r w:rsidR="001D4816">
        <w:fldChar w:fldCharType="separate"/>
      </w:r>
      <w:ins w:id="1869" w:author="JORGE CONTRERAS ORTIZ" w:date="2021-09-05T15:25:00Z">
        <w:r w:rsidR="001D4816" w:rsidRPr="00791D37">
          <w:t xml:space="preserve">Tabla </w:t>
        </w:r>
        <w:r w:rsidR="001D4816">
          <w:rPr>
            <w:noProof/>
          </w:rPr>
          <w:t>2</w:t>
        </w:r>
        <w:r w:rsidR="001D4816">
          <w:fldChar w:fldCharType="end"/>
        </w:r>
        <w:r w:rsidR="001D4816">
          <w:t>:</w:t>
        </w:r>
      </w:ins>
      <w:del w:id="1870"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1871"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1872"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1873"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1874"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1875" w:author="JORGE CONTRERAS ORTIZ" w:date="2021-09-05T15:28:00Z">
                <w:pPr/>
              </w:pPrChange>
            </w:pPr>
            <w:r w:rsidRPr="00791D37">
              <w:t>Sensado y actuación pueden no estar involucrados.</w:t>
            </w:r>
          </w:p>
        </w:tc>
        <w:tc>
          <w:tcPr>
            <w:tcW w:w="4530" w:type="dxa"/>
            <w:vAlign w:val="center"/>
          </w:tcPr>
          <w:p w14:paraId="38FA091A" w14:textId="77777777" w:rsidR="00DA3B27" w:rsidRPr="00791D37" w:rsidRDefault="00DA3B27">
            <w:pPr>
              <w:jc w:val="center"/>
              <w:pPrChange w:id="1876" w:author="JORGE CONTRERAS ORTIZ" w:date="2021-09-05T15:28:00Z">
                <w:pPr/>
              </w:pPrChange>
            </w:pPr>
            <w:r w:rsidRPr="00791D37">
              <w:t>Sensado y actuación pueden estar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1877"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1878"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1879"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jc w:val="center"/>
              <w:pPrChange w:id="1880" w:author="JORGE CONTRERAS ORTIZ" w:date="2021-09-05T15:28:00Z">
                <w:pPr/>
              </w:pPrChange>
            </w:pPr>
            <w:r w:rsidRPr="00791D37">
              <w:t xml:space="preserve">La nube </w:t>
            </w:r>
            <w:del w:id="1881" w:author="JORGE CONTRERAS ORTIZ" w:date="2021-09-05T15:19:00Z">
              <w:r w:rsidRPr="00791D37" w:rsidDel="001D4816">
                <w:delText>esta</w:delText>
              </w:r>
            </w:del>
            <w:ins w:id="1882" w:author="JORGE CONTRERAS ORTIZ" w:date="2021-09-05T15:19:00Z">
              <w:r w:rsidR="001D4816" w:rsidRPr="00791D37">
                <w:t>está</w:t>
              </w:r>
            </w:ins>
            <w:r w:rsidRPr="00791D37">
              <w:t xml:space="preserve"> involucrada.</w:t>
            </w:r>
          </w:p>
        </w:tc>
      </w:tr>
    </w:tbl>
    <w:p w14:paraId="7ECE2430" w14:textId="36293B7A" w:rsidR="00DA3B27" w:rsidRPr="00791D37" w:rsidRDefault="00DA3B27" w:rsidP="006242EF">
      <w:pPr>
        <w:pStyle w:val="TDC3"/>
        <w:rPr>
          <w:rFonts w:eastAsiaTheme="minorHAnsi"/>
        </w:rPr>
      </w:pPr>
      <w:bookmarkStart w:id="1883" w:name="_Ref81747933"/>
      <w:bookmarkStart w:id="1884" w:name="_Toc81499562"/>
      <w:bookmarkStart w:id="1885" w:name="_Toc81762094"/>
      <w:r w:rsidRPr="00791D37">
        <w:rPr>
          <w:rFonts w:eastAsiaTheme="minorHAnsi"/>
        </w:rPr>
        <w:t xml:space="preserve">Tabla </w:t>
      </w:r>
      <w:r w:rsidR="006242EF">
        <w:rPr>
          <w:rFonts w:eastAsiaTheme="minorHAnsi"/>
        </w:rPr>
        <w:fldChar w:fldCharType="begin"/>
      </w:r>
      <w:r w:rsidR="006242EF">
        <w:rPr>
          <w:rFonts w:eastAsiaTheme="minorHAnsi"/>
        </w:rPr>
        <w:instrText xml:space="preserve"> SEQ Tabla \* ARABIC </w:instrText>
      </w:r>
      <w:r w:rsidR="006242EF">
        <w:rPr>
          <w:rFonts w:eastAsiaTheme="minorHAnsi"/>
        </w:rPr>
        <w:fldChar w:fldCharType="separate"/>
      </w:r>
      <w:r w:rsidR="003E5AE5">
        <w:rPr>
          <w:rFonts w:eastAsiaTheme="minorHAnsi"/>
          <w:noProof/>
        </w:rPr>
        <w:t>2</w:t>
      </w:r>
      <w:r w:rsidR="006242EF">
        <w:rPr>
          <w:rFonts w:eastAsiaTheme="minorHAnsi"/>
        </w:rPr>
        <w:fldChar w:fldCharType="end"/>
      </w:r>
      <w:bookmarkEnd w:id="1883"/>
      <w:r w:rsidRPr="00791D37">
        <w:rPr>
          <w:rFonts w:eastAsiaTheme="minorHAnsi"/>
        </w:rPr>
        <w:t xml:space="preserve"> Diferencias M2M – IoT </w:t>
      </w:r>
      <w:r w:rsidRPr="00791D37">
        <w:rPr>
          <w:rFonts w:eastAsiaTheme="minorHAnsi"/>
        </w:rPr>
        <w:fldChar w:fldCharType="begin" w:fldLock="1"/>
      </w:r>
      <w:r w:rsidR="00AD1498" w:rsidRPr="00791D37">
        <w:rPr>
          <w:rFonts w:eastAsiaTheme="minorHAnsi"/>
        </w:rP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rPr>
          <w:rFonts w:eastAsiaTheme="minorHAnsi"/>
        </w:rPr>
        <w:fldChar w:fldCharType="separate"/>
      </w:r>
      <w:bookmarkEnd w:id="1884"/>
      <w:r w:rsidR="00AD1498" w:rsidRPr="00791D37">
        <w:rPr>
          <w:rFonts w:eastAsiaTheme="minorHAnsi"/>
          <w:noProof/>
        </w:rPr>
        <w:t>[2]</w:t>
      </w:r>
      <w:bookmarkEnd w:id="1885"/>
      <w:r w:rsidRPr="00791D37">
        <w:rPr>
          <w:rFonts w:eastAsiaTheme="minorHAnsi"/>
        </w:rPr>
        <w:fldChar w:fldCharType="end"/>
      </w:r>
    </w:p>
    <w:p w14:paraId="454F50A7" w14:textId="77777777" w:rsidR="00DA3B27" w:rsidRPr="00791D37" w:rsidRDefault="00DA3B27" w:rsidP="00791D37"/>
    <w:p w14:paraId="0ED60364" w14:textId="77777777" w:rsidR="00DA3B27" w:rsidRPr="00791D37" w:rsidRDefault="00DA3B27" w:rsidP="00791D37">
      <w:r w:rsidRPr="00791D37">
        <w:lastRenderedPageBreak/>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commentRangeEnd w:id="1822"/>
      <w:r w:rsidRPr="00791D37">
        <w:rPr>
          <w:rStyle w:val="Refdecomentario"/>
        </w:rPr>
        <w:commentReference w:id="1822"/>
      </w:r>
    </w:p>
    <w:p w14:paraId="26184BDE" w14:textId="77777777" w:rsidR="00DA3B27" w:rsidRPr="00791D37" w:rsidRDefault="00DA3B27" w:rsidP="00791D37"/>
    <w:p w14:paraId="0D233EC5" w14:textId="446414AC" w:rsidR="00DA3B27" w:rsidRPr="00791D37" w:rsidRDefault="005B42F0" w:rsidP="00791D37">
      <w:pPr>
        <w:pStyle w:val="Ttulo3"/>
      </w:pPr>
      <w:bookmarkStart w:id="1886" w:name="_Toc81499332"/>
      <w:bookmarkStart w:id="1887" w:name="_Toc81761720"/>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1886"/>
      <w:r w:rsidR="00AD1498" w:rsidRPr="00791D37">
        <w:rPr>
          <w:noProof/>
        </w:rPr>
        <w:t>[2]</w:t>
      </w:r>
      <w:bookmarkEnd w:id="1887"/>
      <w:r w:rsidR="00DA3B27" w:rsidRPr="00791D37">
        <w:fldChar w:fldCharType="end"/>
      </w:r>
    </w:p>
    <w:p w14:paraId="1C2BCB1C" w14:textId="77777777" w:rsidR="00DA3B27" w:rsidRPr="00791D37" w:rsidRDefault="00DA3B27" w:rsidP="00791D37"/>
    <w:p w14:paraId="571BA5D8" w14:textId="77777777" w:rsidR="00DA3B27" w:rsidRPr="00791D37" w:rsidRDefault="00DA3B27" w:rsidP="00791D37">
      <w:r w:rsidRPr="00791D37">
        <w:t>Los principales componentes funcionales 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1888" w:name="_Toc81499333"/>
      <w:bookmarkStart w:id="1889" w:name="_Toc81761721"/>
      <w:r w:rsidRPr="00791D37">
        <w:t>DISPOSITIVO</w:t>
      </w:r>
      <w:bookmarkEnd w:id="1888"/>
      <w:bookmarkEnd w:id="1889"/>
    </w:p>
    <w:p w14:paraId="63BF1156" w14:textId="77777777" w:rsidR="00DA3B27" w:rsidRPr="00791D37" w:rsidRDefault="00DA3B27" w:rsidP="00791D37"/>
    <w:p w14:paraId="3408F506" w14:textId="502595EE" w:rsidR="00DA3B27" w:rsidRPr="00791D37" w:rsidRDefault="00DA3B27" w:rsidP="00791D37">
      <w:commentRangeStart w:id="1890"/>
      <w:del w:id="1891" w:author="JORGE CONTRERAS ORTIZ" w:date="2021-09-04T09:29:00Z">
        <w:r w:rsidRPr="00791D37" w:rsidDel="005B42F0">
          <w:delText xml:space="preserve">Los </w:delText>
        </w:r>
      </w:del>
      <w:ins w:id="1892" w:author="JORGE CONTRERAS ORTIZ" w:date="2021-09-04T09:29:00Z">
        <w:r w:rsidR="005B42F0">
          <w:t>Cada</w:t>
        </w:r>
        <w:r w:rsidR="005B42F0" w:rsidRPr="00791D37">
          <w:t xml:space="preserve"> </w:t>
        </w:r>
      </w:ins>
      <w:r w:rsidRPr="00791D37">
        <w:t>dispositivo</w:t>
      </w:r>
      <w:del w:id="1893" w:author="JORGE CONTRERAS ORTIZ" w:date="2021-09-04T09:29:00Z">
        <w:r w:rsidRPr="00791D37" w:rsidDel="005B42F0">
          <w:delText>s</w:delText>
        </w:r>
      </w:del>
      <w:r w:rsidRPr="00791D37">
        <w:t xml:space="preserve"> IoT </w:t>
      </w:r>
      <w:del w:id="1894" w:author="JORGE CONTRERAS ORTIZ" w:date="2021-09-04T09:29:00Z">
        <w:r w:rsidRPr="00791D37" w:rsidDel="005B42F0">
          <w:delText>tienen identidades únicas</w:delText>
        </w:r>
      </w:del>
      <w:ins w:id="1895" w:author="JORGE CONTRERAS ORTIZ" w:date="2021-09-04T09:29:00Z">
        <w:r w:rsidR="005B42F0">
          <w:t>tiene una identidad única que lo hace distinguible respecto al resto</w:t>
        </w:r>
      </w:ins>
      <w:r w:rsidRPr="00791D37">
        <w:t>. Es un dispositivo</w:t>
      </w:r>
      <w:ins w:id="1896" w:author="JORGE CONTRERAS ORTIZ" w:date="2021-09-04T09:31:00Z">
        <w:r w:rsidR="005B42F0">
          <w:t xml:space="preserve"> </w:t>
        </w:r>
      </w:ins>
      <w:ins w:id="1897" w:author="JORGE CONTRERAS ORTIZ" w:date="2021-09-05T15:43:00Z">
        <w:r w:rsidR="00A83557">
          <w:t>que</w:t>
        </w:r>
      </w:ins>
      <w:del w:id="1898" w:author="JORGE CONTRERAS ORTIZ" w:date="2021-09-04T09:31:00Z">
        <w:r w:rsidRPr="00791D37" w:rsidDel="005B42F0">
          <w:delText xml:space="preserve"> </w:delText>
        </w:r>
      </w:del>
      <w:del w:id="1899" w:author="JORGE CONTRERAS ORTIZ" w:date="2021-09-04T09:30:00Z">
        <w:r w:rsidRPr="00791D37" w:rsidDel="005B42F0">
          <w:delText xml:space="preserve">físico </w:delText>
        </w:r>
      </w:del>
      <w:del w:id="1900" w:author="JORGE CONTRERAS ORTIZ" w:date="2021-09-05T15:43:00Z">
        <w:r w:rsidRPr="00791D37" w:rsidDel="00A83557">
          <w:delText>que está</w:delText>
        </w:r>
      </w:del>
      <w:ins w:id="1901" w:author="JORGE CONTRERAS ORTIZ" w:date="2021-09-05T15:33:00Z">
        <w:r w:rsidR="00D56C93">
          <w:t xml:space="preserve"> cuenta con</w:t>
        </w:r>
      </w:ins>
      <w:del w:id="1902" w:author="JORGE CONTRERAS ORTIZ" w:date="2021-09-05T15:33:00Z">
        <w:r w:rsidRPr="00791D37" w:rsidDel="00D56C93">
          <w:delText xml:space="preserve"> </w:delText>
        </w:r>
      </w:del>
      <w:del w:id="1903" w:author="JORGE CONTRERAS ORTIZ" w:date="2021-09-04T09:30:00Z">
        <w:r w:rsidRPr="00791D37" w:rsidDel="005B42F0">
          <w:delText xml:space="preserve">embebido </w:delText>
        </w:r>
      </w:del>
      <w:ins w:id="1904" w:author="JORGE CONTRERAS ORTIZ" w:date="2021-09-05T15:33:00Z">
        <w:r w:rsidR="00D56C93">
          <w:t xml:space="preserve"> </w:t>
        </w:r>
      </w:ins>
      <w:del w:id="1905" w:author="JORGE CONTRERAS ORTIZ" w:date="2021-09-04T09:31:00Z">
        <w:r w:rsidRPr="00791D37" w:rsidDel="005B42F0">
          <w:delText>con sensores, actuadores, electrónica, software,</w:delText>
        </w:r>
      </w:del>
      <w:ins w:id="1906" w:author="JORGE CONTRERAS ORTIZ" w:date="2021-09-04T09:31:00Z">
        <w:r w:rsidR="005B42F0">
          <w:t xml:space="preserve">sistemas hardware y software </w:t>
        </w:r>
      </w:ins>
      <w:ins w:id="1907" w:author="JORGE CONTRERAS ORTIZ" w:date="2021-09-05T15:43:00Z">
        <w:r w:rsidR="00A83557">
          <w:t xml:space="preserve"> y se conecta </w:t>
        </w:r>
      </w:ins>
      <w:ins w:id="1908" w:author="JORGE CONTRERAS ORTIZ" w:date="2021-09-04T09:31:00Z">
        <w:r w:rsidR="005B42F0">
          <w:t>a</w:t>
        </w:r>
      </w:ins>
      <w:r w:rsidRPr="00791D37">
        <w:t xml:space="preserve"> una red de </w:t>
      </w:r>
      <w:del w:id="1909" w:author="JORGE CONTRERAS ORTIZ" w:date="2021-09-05T15:43:00Z">
        <w:r w:rsidRPr="00791D37" w:rsidDel="00A83557">
          <w:delText xml:space="preserve">conectividad </w:delText>
        </w:r>
      </w:del>
      <w:r w:rsidRPr="00791D37">
        <w:t xml:space="preserve">con otros </w:t>
      </w:r>
      <w:del w:id="1910" w:author="JORGE CONTRERAS ORTIZ" w:date="2021-09-05T15:43:00Z">
        <w:r w:rsidRPr="00791D37" w:rsidDel="00A83557">
          <w:delText xml:space="preserve">objetos </w:delText>
        </w:r>
      </w:del>
      <w:ins w:id="1911" w:author="JORGE CONTRERAS ORTIZ" w:date="2021-09-05T15:43:00Z">
        <w:r w:rsidR="00A83557">
          <w:t>dispositivos</w:t>
        </w:r>
        <w:r w:rsidR="00A83557" w:rsidRPr="00791D37">
          <w:t xml:space="preserve"> </w:t>
        </w:r>
      </w:ins>
      <w:r w:rsidRPr="00791D37">
        <w:t xml:space="preserve">con los que intercambiar datos. </w:t>
      </w:r>
      <w:del w:id="1912" w:author="JORGE CONTRERAS ORTIZ" w:date="2021-09-05T15:44:00Z">
        <w:r w:rsidRPr="00791D37" w:rsidDel="00A83557">
          <w:delText xml:space="preserve">Se </w:delText>
        </w:r>
      </w:del>
      <w:ins w:id="1913" w:author="JORGE CONTRERAS ORTIZ" w:date="2021-09-05T15:44:00Z">
        <w:r w:rsidR="00A83557">
          <w:t>Estos dispositivos</w:t>
        </w:r>
        <w:r w:rsidR="00A83557" w:rsidRPr="00791D37">
          <w:t xml:space="preserve"> </w:t>
        </w:r>
      </w:ins>
      <w:r w:rsidRPr="00791D37">
        <w:t xml:space="preserve">realizan tareas como sensorizado, actuación </w:t>
      </w:r>
      <w:del w:id="1914" w:author="JORGE CONTRERAS ORTIZ" w:date="2021-09-05T15:45:00Z">
        <w:r w:rsidRPr="00791D37" w:rsidDel="00A83557">
          <w:delText xml:space="preserve">y </w:delText>
        </w:r>
      </w:del>
      <w:ins w:id="1915" w:author="JORGE CONTRERAS ORTIZ" w:date="2021-09-05T15:45:00Z">
        <w:r w:rsidR="00A83557">
          <w:t>o</w:t>
        </w:r>
        <w:r w:rsidR="00A83557" w:rsidRPr="00791D37">
          <w:t xml:space="preserve"> </w:t>
        </w:r>
      </w:ins>
      <w:r w:rsidRPr="00791D37">
        <w:t xml:space="preserve">monitorización de manera remota. </w:t>
      </w:r>
      <w:del w:id="1916"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1F412A9E" w:rsidR="00DA3B27" w:rsidRPr="00791D37" w:rsidRDefault="00DA3B27" w:rsidP="00791D37">
      <w:r w:rsidRPr="00791D37">
        <w:t xml:space="preserve">Los dispositivos restringidos son pequeños, </w:t>
      </w:r>
      <w:del w:id="1917" w:author="JORGE CONTRERAS ORTIZ" w:date="2021-09-05T15:47:00Z">
        <w:r w:rsidRPr="00791D37" w:rsidDel="00A83557">
          <w:delText>al igual que sus</w:delText>
        </w:r>
      </w:del>
      <w:ins w:id="1918" w:author="JORGE CONTRERAS ORTIZ" w:date="2021-09-05T15:47:00Z">
        <w:r w:rsidR="00A83557">
          <w:t xml:space="preserve">por lo que sus características son limitadas </w:t>
        </w:r>
      </w:ins>
      <w:del w:id="1919" w:author="JORGE CONTRERAS ORTIZ" w:date="2021-09-05T15:47:00Z">
        <w:r w:rsidRPr="00791D37" w:rsidDel="00A83557">
          <w:delText xml:space="preserve"> capacidades</w:delText>
        </w:r>
      </w:del>
      <w:del w:id="1920" w:author="JORGE CONTRERAS ORTIZ" w:date="2021-09-05T15:46:00Z">
        <w:r w:rsidRPr="00791D37" w:rsidDel="00A83557">
          <w:delText xml:space="preserve"> de cómputo</w:delText>
        </w:r>
      </w:del>
      <w:del w:id="1921" w:author="JORGE CONTRERAS ORTIZ" w:date="2021-09-05T15:47:00Z">
        <w:r w:rsidRPr="00791D37" w:rsidDel="00A83557">
          <w:delText>, memoria y otras características</w:delText>
        </w:r>
      </w:del>
      <w:ins w:id="1922" w:author="JORGE CONTRERAS ORTIZ" w:date="2021-09-05T15:47:00Z">
        <w:r w:rsidR="00A83557">
          <w:t>y</w:t>
        </w:r>
      </w:ins>
      <w:ins w:id="1923" w:author="JORGE CONTRERAS ORTIZ" w:date="2021-09-05T15:45:00Z">
        <w:r w:rsidR="00A83557">
          <w:t xml:space="preserve"> </w:t>
        </w:r>
      </w:ins>
      <w:del w:id="1924" w:author="JORGE CONTRERAS ORTIZ" w:date="2021-09-05T15:45:00Z">
        <w:r w:rsidRPr="00791D37" w:rsidDel="00A83557">
          <w:delText xml:space="preserve">. Estos pequeños dispositivos restringidos </w:delText>
        </w:r>
      </w:del>
      <w:r w:rsidRPr="00791D37">
        <w:t xml:space="preserve">necesitan de un dispositivo que haga de Gateaway para poder conectarse a </w:t>
      </w:r>
      <w:del w:id="1925" w:author="JORGE CONTRERAS ORTIZ" w:date="2021-09-05T15:45:00Z">
        <w:r w:rsidRPr="00791D37" w:rsidDel="00A83557">
          <w:delText xml:space="preserve">la </w:delText>
        </w:r>
      </w:del>
      <w:ins w:id="1926" w:author="JORGE CONTRERAS ORTIZ" w:date="2021-09-05T15:47:00Z">
        <w:r w:rsidR="003F4166">
          <w:t>servidores extern</w:t>
        </w:r>
      </w:ins>
      <w:ins w:id="1927" w:author="JORGE CONTRERAS ORTIZ" w:date="2021-09-05T15:48:00Z">
        <w:r w:rsidR="003F4166">
          <w:t>os a la red</w:t>
        </w:r>
      </w:ins>
      <w:del w:id="1928" w:author="JORGE CONTRERAS ORTIZ" w:date="2021-09-05T15:47:00Z">
        <w:r w:rsidRPr="00791D37" w:rsidDel="003F4166">
          <w:delText>plataforma de la nube</w:delText>
        </w:r>
      </w:del>
      <w:r w:rsidRPr="00791D37">
        <w:t>.</w:t>
      </w:r>
    </w:p>
    <w:p w14:paraId="38793C66" w14:textId="77777777" w:rsidR="00DA3B27" w:rsidRPr="00791D37" w:rsidRDefault="00DA3B27" w:rsidP="00791D37">
      <w:r w:rsidRPr="00791D37">
        <w:t>L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1929" w:name="_Toc81499334"/>
      <w:bookmarkStart w:id="1930" w:name="_Toc81761722"/>
      <w:r w:rsidRPr="00791D37">
        <w:t>RED LOCAL</w:t>
      </w:r>
      <w:bookmarkEnd w:id="1929"/>
      <w:bookmarkEnd w:id="1930"/>
    </w:p>
    <w:p w14:paraId="4F1C3EC9" w14:textId="643D101A" w:rsidR="00DA3B27" w:rsidDel="003F4166" w:rsidRDefault="00DA3B27" w:rsidP="00791D37">
      <w:pPr>
        <w:rPr>
          <w:del w:id="1931" w:author="JORGE CONTRERAS ORTIZ" w:date="2021-09-05T15:56:00Z"/>
        </w:rPr>
      </w:pPr>
    </w:p>
    <w:p w14:paraId="159FADDC" w14:textId="77777777" w:rsidR="003F4166" w:rsidRPr="00791D37" w:rsidRDefault="003F4166" w:rsidP="00791D37">
      <w:pPr>
        <w:rPr>
          <w:ins w:id="1932" w:author="JORGE CONTRERAS ORTIZ" w:date="2021-09-05T15:56:00Z"/>
        </w:rPr>
      </w:pPr>
    </w:p>
    <w:p w14:paraId="09A18ADA" w14:textId="6F88610C" w:rsidR="00DA3B27" w:rsidRPr="00791D37" w:rsidRDefault="00DA3B27" w:rsidP="00791D37">
      <w:del w:id="1933" w:author="JORGE CONTRERAS ORTIZ" w:date="2021-09-05T15:56:00Z">
        <w:r w:rsidRPr="00791D37" w:rsidDel="003F4166">
          <w:delText>Como se ha comentado anteriormente, IoT es una red de dispositivos interconectados y se generarán una gran cantidad de datos. Estas</w:delText>
        </w:r>
      </w:del>
      <w:ins w:id="1934" w:author="JORGE CONTRERAS ORTIZ" w:date="2021-09-05T15:56:00Z">
        <w:r w:rsidR="003F4166">
          <w:t>Las</w:t>
        </w:r>
      </w:ins>
      <w:r w:rsidRPr="00791D37">
        <w:t xml:space="preserve"> redes </w:t>
      </w:r>
      <w:ins w:id="1935" w:author="JORGE CONTRERAS ORTIZ" w:date="2021-09-05T15:56:00Z">
        <w:r w:rsidR="003F4166">
          <w:t xml:space="preserve">IoT </w:t>
        </w:r>
      </w:ins>
      <w:r w:rsidRPr="00791D37">
        <w:t xml:space="preserve">son usadas para transmitir las señales </w:t>
      </w:r>
      <w:del w:id="1936" w:author="JORGE CONTRERAS ORTIZ" w:date="2021-09-05T15:55:00Z">
        <w:r w:rsidRPr="00791D37" w:rsidDel="003F4166">
          <w:delText xml:space="preserve">que se </w:delText>
        </w:r>
      </w:del>
      <w:del w:id="1937" w:author="JORGE CONTRERAS ORTIZ" w:date="2021-09-05T15:49:00Z">
        <w:r w:rsidRPr="00791D37" w:rsidDel="003F4166">
          <w:delText>recogerán posteriormente</w:delText>
        </w:r>
      </w:del>
      <w:ins w:id="1938" w:author="JORGE CONTRERAS ORTIZ" w:date="2021-09-05T15:55:00Z">
        <w:r w:rsidR="003F4166">
          <w:t>recogidas</w:t>
        </w:r>
      </w:ins>
      <w:r w:rsidRPr="00791D37">
        <w:t xml:space="preserve"> en los sensores con el resto de diferentes componentes, como los routers, puentes, LAN, WAN y MAN</w:t>
      </w:r>
      <w:ins w:id="1939" w:author="JORGE CONTRERAS ORTIZ" w:date="2021-09-05T15:56:00Z">
        <w:r w:rsidR="003F4166">
          <w:t>, por lo que se genera una gran cantidad de datos</w:t>
        </w:r>
      </w:ins>
      <w:r w:rsidRPr="00791D37">
        <w:t xml:space="preserve">. </w:t>
      </w:r>
      <w:del w:id="1940" w:author="JORGE CONTRERAS ORTIZ" w:date="2021-09-05T15:52:00Z">
        <w:r w:rsidRPr="00791D37" w:rsidDel="003F4166">
          <w:delText xml:space="preserve">Esta </w:delText>
        </w:r>
      </w:del>
      <w:ins w:id="1941" w:author="JORGE CONTRERAS ORTIZ" w:date="2021-09-05T15:52:00Z">
        <w:r w:rsidR="003F4166">
          <w:t>Para</w:t>
        </w:r>
        <w:r w:rsidR="003F4166" w:rsidRPr="00791D37">
          <w:t xml:space="preserve"> </w:t>
        </w:r>
      </w:ins>
      <w:ins w:id="1942" w:author="JORGE CONTRERAS ORTIZ" w:date="2021-09-05T15:56:00Z">
        <w:r w:rsidR="003F4166">
          <w:t xml:space="preserve">la </w:t>
        </w:r>
      </w:ins>
      <w:r w:rsidRPr="00791D37">
        <w:t xml:space="preserve">conectividad de las redes </w:t>
      </w:r>
      <w:del w:id="1943" w:author="JORGE CONTRERAS ORTIZ" w:date="2021-09-05T15:52:00Z">
        <w:r w:rsidRPr="00791D37" w:rsidDel="003F4166">
          <w:delText xml:space="preserve">para los sensores </w:delText>
        </w:r>
      </w:del>
      <w:r w:rsidRPr="00791D37">
        <w:t xml:space="preserve">se puede utilizar cualquiera de las tecnologías disponibles como el Wi-Fi, LTE, etc. Para la </w:t>
      </w:r>
      <w:del w:id="1944" w:author="JORGE CONTRERAS ORTIZ" w:date="2021-09-05T15:52:00Z">
        <w:r w:rsidRPr="00791D37" w:rsidDel="003F4166">
          <w:delText>generación de esta red</w:delText>
        </w:r>
      </w:del>
      <w:ins w:id="1945" w:author="JORGE CONTRERAS ORTIZ" w:date="2021-09-05T15:52:00Z">
        <w:r w:rsidR="003F4166">
          <w:t>elección de</w:t>
        </w:r>
      </w:ins>
      <w:ins w:id="1946" w:author="JORGE CONTRERAS ORTIZ" w:date="2021-09-05T15:53:00Z">
        <w:r w:rsidR="003F4166">
          <w:t xml:space="preserve"> esa conectividad</w:t>
        </w:r>
      </w:ins>
      <w:r w:rsidRPr="00791D37">
        <w:t xml:space="preserve"> 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77777777" w:rsidR="00DA3B27" w:rsidRPr="00791D37" w:rsidRDefault="00DA3B27" w:rsidP="00791D37">
      <w:pPr>
        <w:pStyle w:val="Prrafodelista"/>
        <w:numPr>
          <w:ilvl w:val="0"/>
          <w:numId w:val="2"/>
        </w:numPr>
      </w:pPr>
      <w:r w:rsidRPr="00791D37">
        <w:t>Despliegue IPV6</w:t>
      </w:r>
    </w:p>
    <w:p w14:paraId="053DFF5A" w14:textId="5E000690" w:rsidR="00DA3B27" w:rsidRPr="00791D37" w:rsidDel="003F4166" w:rsidRDefault="00DA3B27" w:rsidP="00791D37">
      <w:pPr>
        <w:rPr>
          <w:del w:id="1947" w:author="JORGE CONTRERAS ORTIZ" w:date="2021-09-05T15:57:00Z"/>
        </w:rPr>
      </w:pPr>
      <w:bookmarkStart w:id="1948" w:name="_Toc81761723"/>
      <w:bookmarkEnd w:id="1948"/>
    </w:p>
    <w:p w14:paraId="3679C7B5" w14:textId="7847FE58" w:rsidR="00DA3B27" w:rsidRPr="00791D37" w:rsidRDefault="001A4F03" w:rsidP="00FE1EC4">
      <w:pPr>
        <w:pStyle w:val="Ttulo4"/>
      </w:pPr>
      <w:bookmarkStart w:id="1949" w:name="_Toc81499335"/>
      <w:bookmarkStart w:id="1950" w:name="_Toc81761724"/>
      <w:r w:rsidRPr="00791D37">
        <w:t>INTERNET</w:t>
      </w:r>
      <w:bookmarkEnd w:id="1949"/>
      <w:bookmarkEnd w:id="1950"/>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1951"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1890"/>
        <w:r w:rsidRPr="00791D37" w:rsidDel="001A4F03">
          <w:rPr>
            <w:rStyle w:val="Refdecomentario"/>
          </w:rPr>
          <w:commentReference w:id="1890"/>
        </w:r>
      </w:del>
    </w:p>
    <w:p w14:paraId="3202C80E" w14:textId="77777777" w:rsidR="00DA3B27" w:rsidRPr="00791D37" w:rsidRDefault="00DA3B27" w:rsidP="00791D37"/>
    <w:p w14:paraId="2FC18FE9" w14:textId="3662EC6F" w:rsidR="00DA3B27" w:rsidRPr="00791D37" w:rsidRDefault="001A4F03" w:rsidP="00FE1EC4">
      <w:pPr>
        <w:pStyle w:val="Ttulo4"/>
      </w:pPr>
      <w:bookmarkStart w:id="1952" w:name="_Toc81499336"/>
      <w:bookmarkStart w:id="1953" w:name="_Toc81761725"/>
      <w:r w:rsidRPr="00791D37">
        <w:t>SERVICIOS BACKEND</w:t>
      </w:r>
      <w:bookmarkEnd w:id="1952"/>
      <w:bookmarkEnd w:id="1953"/>
    </w:p>
    <w:p w14:paraId="2FBABAC8" w14:textId="1D5FBF65" w:rsidR="00DA3B27" w:rsidRDefault="00DA3B27" w:rsidP="00791D37">
      <w:pPr>
        <w:rPr>
          <w:ins w:id="1954" w:author="JORGE CONTRERAS ORTIZ" w:date="2021-09-05T16:05:00Z"/>
        </w:rPr>
      </w:pPr>
    </w:p>
    <w:p w14:paraId="670004BC" w14:textId="78DFA6FD" w:rsidR="005A11AB" w:rsidRPr="00791D37" w:rsidRDefault="001A4F03" w:rsidP="005A11AB">
      <w:pPr>
        <w:rPr>
          <w:ins w:id="1955" w:author="JORGE CONTRERAS ORTIZ" w:date="2021-09-05T16:09:00Z"/>
        </w:rPr>
      </w:pPr>
      <w:ins w:id="1956" w:author="JORGE CONTRERAS ORTIZ" w:date="2021-09-05T16:05:00Z">
        <w:r>
          <w:t>Los</w:t>
        </w:r>
        <w:r w:rsidRPr="00791D37">
          <w:t xml:space="preserve"> Servicios Backend se definen como un conjunto de servicios basados en la nube que ayudan a construir la aplicación IoT o aplicación Backend. Tienen un</w:t>
        </w:r>
        <w:r>
          <w:t>a alta tase d</w:t>
        </w:r>
      </w:ins>
      <w:ins w:id="1957" w:author="JORGE CONTRERAS ORTIZ" w:date="2021-09-05T16:06:00Z">
        <w:r>
          <w:t xml:space="preserve">e </w:t>
        </w:r>
      </w:ins>
      <w:ins w:id="1958" w:author="JORGE CONTRERAS ORTIZ" w:date="2021-09-05T16:05:00Z">
        <w:r w:rsidRPr="00791D37">
          <w:t>almacenamiento de datos y una fácil gestión de usuarios</w:t>
        </w:r>
      </w:ins>
      <w:ins w:id="1959" w:author="JORGE CONTRERAS ORTIZ" w:date="2021-09-05T16:06:00Z">
        <w:r>
          <w:t xml:space="preserve">, lo que proporciona una </w:t>
        </w:r>
      </w:ins>
      <w:ins w:id="1960" w:author="JORGE CONTRERAS ORTIZ" w:date="2021-09-05T16:07:00Z">
        <w:r>
          <w:t>solución a empresas dedicadas a IoT.</w:t>
        </w:r>
      </w:ins>
      <w:ins w:id="1961" w:author="JORGE CONTRERAS ORTIZ" w:date="2021-09-05T16:05:00Z">
        <w:r w:rsidRPr="00791D37">
          <w:t xml:space="preserve"> </w:t>
        </w:r>
      </w:ins>
      <w:ins w:id="1962" w:author="JORGE CONTRERAS ORTIZ" w:date="2021-09-05T16:09:00Z">
        <w:r w:rsidR="005A11AB" w:rsidRPr="00791D37">
          <w:t xml:space="preserve">Una vez se recolectan los datos, se envían a la nube, donde se guardarán en servidores que permitirán al usuario </w:t>
        </w:r>
      </w:ins>
      <w:ins w:id="1963" w:author="JORGE CONTRERAS ORTIZ" w:date="2021-09-05T16:16:00Z">
        <w:r w:rsidR="005A11AB">
          <w:t xml:space="preserve">la computación de </w:t>
        </w:r>
      </w:ins>
      <w:ins w:id="1964" w:author="JORGE CONTRERAS ORTIZ" w:date="2021-09-05T16:17:00Z">
        <w:r w:rsidR="005A11AB">
          <w:t>dichos datos</w:t>
        </w:r>
      </w:ins>
      <w:ins w:id="1965" w:author="JORGE CONTRERAS ORTIZ" w:date="2021-09-05T16:09:00Z">
        <w:r w:rsidR="005A11AB" w:rsidRPr="00791D37">
          <w:t>.</w:t>
        </w:r>
      </w:ins>
    </w:p>
    <w:p w14:paraId="7D3E362B" w14:textId="06C28B13" w:rsidR="001A4F03" w:rsidDel="005A11AB" w:rsidRDefault="001A4F03" w:rsidP="00791D37">
      <w:pPr>
        <w:rPr>
          <w:del w:id="1966" w:author="JORGE CONTRERAS ORTIZ" w:date="2021-09-05T16:05:00Z"/>
        </w:rPr>
      </w:pPr>
    </w:p>
    <w:p w14:paraId="299C5C08" w14:textId="0FE13013" w:rsidR="00DA3B27" w:rsidRPr="00791D37" w:rsidRDefault="00DA3B27" w:rsidP="00791D37">
      <w:r w:rsidRPr="00791D37">
        <w:t xml:space="preserve">Los </w:t>
      </w:r>
      <w:ins w:id="1967" w:author="JORGE CONTRERAS ORTIZ" w:date="2021-09-05T16:10:00Z">
        <w:r w:rsidR="005A11AB">
          <w:t xml:space="preserve">principales </w:t>
        </w:r>
      </w:ins>
      <w:r w:rsidRPr="00791D37">
        <w:t xml:space="preserve">servicios </w:t>
      </w:r>
      <w:ins w:id="1968" w:author="JORGE CONTRERAS ORTIZ" w:date="2021-09-05T16:02:00Z">
        <w:r w:rsidR="001A4F03">
          <w:t xml:space="preserve">Backend </w:t>
        </w:r>
      </w:ins>
      <w:r w:rsidRPr="00791D37">
        <w:t xml:space="preserve">principales </w:t>
      </w:r>
      <w:del w:id="1969" w:author="JORGE CONTRERAS ORTIZ" w:date="2021-09-05T16:10:00Z">
        <w:r w:rsidRPr="00791D37" w:rsidDel="005A11AB">
          <w:delText>que se ofrecen</w:delText>
        </w:r>
      </w:del>
      <w:ins w:id="1970"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1971"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1972" w:author="JORGE CONTRERAS ORTIZ" w:date="2021-09-05T16:05:00Z"/>
        </w:rPr>
        <w:pPrChange w:id="1973" w:author="JORGE CONTRERAS ORTIZ" w:date="2021-09-05T16:10:00Z">
          <w:pPr/>
        </w:pPrChange>
      </w:pPr>
      <w:del w:id="1974"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1975" w:author="JORGE CONTRERAS ORTIZ" w:date="2021-09-05T16:09:00Z"/>
        </w:rPr>
        <w:pPrChange w:id="1976" w:author="JORGE CONTRERAS ORTIZ" w:date="2021-09-05T16:10:00Z">
          <w:pPr/>
        </w:pPrChange>
      </w:pPr>
      <w:del w:id="1977" w:author="JORGE CONTRERAS ORTIZ" w:date="2021-09-05T16:09:00Z">
        <w:r w:rsidRPr="00791D37" w:rsidDel="005A11AB">
          <w:delText>Una vez se recolectan los datos</w:delText>
        </w:r>
      </w:del>
      <w:del w:id="1978" w:author="JORGE CONTRERAS ORTIZ" w:date="2021-09-05T16:04:00Z">
        <w:r w:rsidRPr="00791D37" w:rsidDel="001A4F03">
          <w:delText xml:space="preserve"> con el producto</w:delText>
        </w:r>
      </w:del>
      <w:del w:id="1979" w:author="JORGE CONTRERAS ORTIZ" w:date="2021-09-05T16:09:00Z">
        <w:r w:rsidRPr="00791D37" w:rsidDel="005A11AB">
          <w:delText>, se envían a la nube, donde se guardarán en servidores que permitirán al usuario computar</w:delText>
        </w:r>
      </w:del>
      <w:del w:id="1980" w:author="JORGE CONTRERAS ORTIZ" w:date="2021-09-05T16:04:00Z">
        <w:r w:rsidRPr="00791D37" w:rsidDel="001A4F03">
          <w:delText>los</w:delText>
        </w:r>
      </w:del>
      <w:del w:id="1981" w:author="JORGE CONTRERAS ORTIZ" w:date="2021-09-05T16:09:00Z">
        <w:r w:rsidRPr="00791D37" w:rsidDel="005A11AB">
          <w:delText>.</w:delText>
        </w:r>
      </w:del>
    </w:p>
    <w:p w14:paraId="7B5C4883" w14:textId="77777777" w:rsidR="00DA3B27" w:rsidRPr="00791D37" w:rsidRDefault="00DA3B27">
      <w:pPr>
        <w:pStyle w:val="Prrafodelista"/>
        <w:pPrChange w:id="1982"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1983" w:name="_Toc81499337"/>
      <w:bookmarkStart w:id="1984" w:name="_Toc81761726"/>
      <w:r w:rsidRPr="00791D37">
        <w:t>APLICACIONES</w:t>
      </w:r>
      <w:bookmarkEnd w:id="1983"/>
      <w:bookmarkEnd w:id="1984"/>
    </w:p>
    <w:p w14:paraId="07F085FA" w14:textId="77777777" w:rsidR="00DA3B27" w:rsidRPr="00791D37" w:rsidRDefault="00DA3B27" w:rsidP="00791D37"/>
    <w:p w14:paraId="315085CA" w14:textId="77777777" w:rsidR="00DA3B27" w:rsidRPr="00791D37" w:rsidRDefault="00DA3B27" w:rsidP="00791D37">
      <w:r w:rsidRPr="00791D37">
        <w:t>Las principales aplicaciones para IoT son:</w:t>
      </w:r>
    </w:p>
    <w:p w14:paraId="7929522C" w14:textId="77777777" w:rsidR="00DA3B27" w:rsidRPr="00791D37" w:rsidRDefault="00DA3B27" w:rsidP="00791D37">
      <w:pPr>
        <w:pStyle w:val="Prrafodelista"/>
        <w:numPr>
          <w:ilvl w:val="0"/>
          <w:numId w:val="2"/>
        </w:numPr>
      </w:pPr>
      <w:r w:rsidRPr="00791D37">
        <w:t>Smart Home</w:t>
      </w:r>
    </w:p>
    <w:p w14:paraId="4142603D" w14:textId="77777777" w:rsidR="00DA3B27" w:rsidRPr="00791D37" w:rsidRDefault="00DA3B27" w:rsidP="00791D37">
      <w:pPr>
        <w:pStyle w:val="Prrafodelista"/>
        <w:numPr>
          <w:ilvl w:val="0"/>
          <w:numId w:val="2"/>
        </w:numPr>
      </w:pPr>
      <w:r w:rsidRPr="00791D37">
        <w:t>Accesorios</w:t>
      </w:r>
    </w:p>
    <w:p w14:paraId="2A72E08C" w14:textId="77777777" w:rsidR="00DA3B27" w:rsidRPr="00791D37" w:rsidRDefault="00DA3B27" w:rsidP="00791D37">
      <w:pPr>
        <w:pStyle w:val="Prrafodelista"/>
        <w:numPr>
          <w:ilvl w:val="0"/>
          <w:numId w:val="2"/>
        </w:numPr>
      </w:pPr>
      <w:r w:rsidRPr="00791D37">
        <w:t>Coches conectados</w:t>
      </w:r>
    </w:p>
    <w:p w14:paraId="141D3347" w14:textId="77777777" w:rsidR="00DA3B27" w:rsidRPr="00791D37" w:rsidRDefault="00DA3B27" w:rsidP="00791D37">
      <w:pPr>
        <w:pStyle w:val="Prrafodelista"/>
        <w:numPr>
          <w:ilvl w:val="0"/>
          <w:numId w:val="2"/>
        </w:numPr>
      </w:pPr>
      <w:r w:rsidRPr="00791D37">
        <w:t>Smart Cities</w:t>
      </w:r>
    </w:p>
    <w:p w14:paraId="3F44EB28" w14:textId="77777777" w:rsidR="00DA3B27" w:rsidRPr="00791D37" w:rsidRDefault="00DA3B27" w:rsidP="00791D37">
      <w:pPr>
        <w:pStyle w:val="Prrafodelista"/>
        <w:numPr>
          <w:ilvl w:val="0"/>
          <w:numId w:val="2"/>
        </w:numPr>
      </w:pPr>
      <w:r w:rsidRPr="00791D37">
        <w:t>IoT en la Agricultura</w:t>
      </w:r>
    </w:p>
    <w:p w14:paraId="51FE387E" w14:textId="77777777" w:rsidR="00DA3B27" w:rsidRPr="00791D37" w:rsidRDefault="00DA3B27" w:rsidP="00791D37"/>
    <w:p w14:paraId="20CA273F" w14:textId="1EC37655" w:rsidR="00DA3B27" w:rsidRPr="00791D37" w:rsidRDefault="00B83329" w:rsidP="00791D37">
      <w:pPr>
        <w:pStyle w:val="Ttulo3"/>
      </w:pPr>
      <w:bookmarkStart w:id="1985" w:name="_Toc81499338"/>
      <w:bookmarkStart w:id="1986" w:name="_Toc81761727"/>
      <w:r w:rsidRPr="00791D37">
        <w:t>SENSORES</w:t>
      </w:r>
      <w:bookmarkEnd w:id="1985"/>
      <w:bookmarkEnd w:id="1986"/>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3B18D7A5" w:rsidR="00DA3B27" w:rsidRPr="002129C6" w:rsidDel="002129C6" w:rsidRDefault="00DA3B27" w:rsidP="002129C6">
      <w:pPr>
        <w:pStyle w:val="Prrafodelista"/>
        <w:numPr>
          <w:ilvl w:val="0"/>
          <w:numId w:val="4"/>
        </w:numPr>
        <w:rPr>
          <w:del w:id="1987" w:author="JORGE CONTRERAS ORTIZ" w:date="2021-09-05T16:17:00Z"/>
          <w:b/>
          <w:bCs/>
          <w:rPrChange w:id="1988" w:author="JORGE CONTRERAS ORTIZ" w:date="2021-09-05T16:25:00Z">
            <w:rPr>
              <w:del w:id="1989" w:author="JORGE CONTRERAS ORTIZ" w:date="2021-09-05T16:17:00Z"/>
            </w:rPr>
          </w:rPrChange>
        </w:rPr>
      </w:pPr>
      <w:r w:rsidRPr="005A11AB">
        <w:rPr>
          <w:b/>
          <w:bCs/>
        </w:rPr>
        <w:t xml:space="preserve">Sensores Analógicos: </w:t>
      </w:r>
      <w:r w:rsidRPr="00791D37">
        <w:t>Estos sensores generan</w:t>
      </w:r>
      <w:ins w:id="1990" w:author="JORGE CONTRERAS ORTIZ" w:date="2021-09-05T16:18:00Z">
        <w:r w:rsidR="005B41E7">
          <w:t xml:space="preserve"> como salida</w:t>
        </w:r>
      </w:ins>
      <w:r w:rsidRPr="00791D37">
        <w:t xml:space="preserve"> una señal continua</w:t>
      </w:r>
      <w:del w:id="1991" w:author="JORGE CONTRERAS ORTIZ" w:date="2021-09-05T16:18:00Z">
        <w:r w:rsidRPr="00791D37" w:rsidDel="005B41E7">
          <w:delText xml:space="preserve"> de salida</w:delText>
        </w:r>
      </w:del>
      <w:r w:rsidRPr="00791D37">
        <w:t xml:space="preserve">. </w:t>
      </w:r>
      <w:del w:id="1992" w:author="JORGE CONTRERAS ORTIZ" w:date="2021-09-05T16:19:00Z">
        <w:r w:rsidRPr="00791D37" w:rsidDel="005B41E7">
          <w:delText xml:space="preserve">Sensores de este tipo son como los acelerómetros, sensor de presión, de sonido, de temperatura, etc. </w:delText>
        </w:r>
      </w:del>
      <w:r w:rsidRPr="00791D37">
        <w:t>Sensores que captan cantidades analógicas y que son continuas en la naturaleza</w:t>
      </w:r>
      <w:ins w:id="1993" w:author="JORGE CONTRERAS ORTIZ" w:date="2021-09-05T16:18:00Z">
        <w:r w:rsidR="005B41E7">
          <w:t xml:space="preserve">, como pueden ser los acelerómetros, barómetros, </w:t>
        </w:r>
      </w:ins>
      <w:ins w:id="1994" w:author="JORGE CONTRERAS ORTIZ" w:date="2021-09-05T16:19:00Z">
        <w:r w:rsidR="005B41E7">
          <w:t>sensores de sonido, temperatura, etc.</w:t>
        </w:r>
      </w:ins>
      <w:ins w:id="1995" w:author="JORGE CONTRERAS ORTIZ" w:date="2021-09-05T16:25:00Z">
        <w:r w:rsidR="002129C6">
          <w:t xml:space="preserve"> </w:t>
        </w:r>
      </w:ins>
      <w:del w:id="199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1997" w:author="JORGE CONTRERAS ORTIZ" w:date="2021-09-05T16:25:00Z"/>
          <w:b/>
          <w:bCs/>
          <w:rPrChange w:id="1998" w:author="JORGE CONTRERAS ORTIZ" w:date="2021-09-05T16:24:00Z">
            <w:rPr>
              <w:ins w:id="1999" w:author="JORGE CONTRERAS ORTIZ" w:date="2021-09-05T16:25:00Z"/>
            </w:rPr>
          </w:rPrChange>
        </w:rPr>
      </w:pPr>
    </w:p>
    <w:p w14:paraId="6935E2D6" w14:textId="77777777" w:rsidR="00DA3B27" w:rsidRPr="002129C6" w:rsidRDefault="00DA3B27">
      <w:pPr>
        <w:pStyle w:val="Prrafodelista"/>
        <w:rPr>
          <w:b/>
          <w:bCs/>
          <w:rPrChange w:id="2000" w:author="JORGE CONTRERAS ORTIZ" w:date="2021-09-05T16:24:00Z">
            <w:rPr/>
          </w:rPrChange>
        </w:rPr>
        <w:pPrChange w:id="2001" w:author="JORGE CONTRERAS ORTIZ" w:date="2021-09-05T16:25:00Z">
          <w:pPr/>
        </w:pPrChange>
      </w:pPr>
    </w:p>
    <w:p w14:paraId="534C2B0B" w14:textId="477A49A0" w:rsidR="00DA3B27" w:rsidRPr="00791D37" w:rsidRDefault="00DA3B27" w:rsidP="00791D37">
      <w:pPr>
        <w:pStyle w:val="Prrafodelista"/>
        <w:numPr>
          <w:ilvl w:val="0"/>
          <w:numId w:val="4"/>
        </w:numPr>
        <w:rPr>
          <w:b/>
          <w:bCs/>
        </w:rPr>
      </w:pPr>
      <w:r w:rsidRPr="00791D37">
        <w:rPr>
          <w:b/>
          <w:bCs/>
        </w:rPr>
        <w:t xml:space="preserve">Sensores Digitales: </w:t>
      </w:r>
      <w:del w:id="2002" w:author="JORGE CONTRERAS ORTIZ" w:date="2021-09-05T16:23:00Z">
        <w:r w:rsidRPr="00791D37" w:rsidDel="002129C6">
          <w:delText xml:space="preserve">Son usados para medidas analíticas generalmente. </w:delText>
        </w:r>
      </w:del>
      <w:r w:rsidRPr="00791D37">
        <w:t xml:space="preserve">Producen una salida binaria, un “1” lógico o un “0” lógico, son valores discretos que pueden ser un solo “bit” (transmisión serie) o un conjunto de bits </w:t>
      </w:r>
      <w:r w:rsidRPr="00791D37">
        <w:lastRenderedPageBreak/>
        <w:t>formando un único “byte” de salida (transmisión paralela)</w:t>
      </w:r>
      <w:ins w:id="2003" w:author="JORGE CONTRERAS ORTIZ" w:date="2021-09-05T16:23:00Z">
        <w:r w:rsidR="002129C6">
          <w:t>. Por esto, se usan por lo general para medidas analíticas.</w:t>
        </w:r>
      </w:ins>
      <w:del w:id="2004" w:author="JORGE CONTRERAS ORTIZ" w:date="2021-09-05T16:22:00Z">
        <w:r w:rsidRPr="00791D37" w:rsidDel="002129C6">
          <w:delText>.</w:delText>
        </w:r>
      </w:del>
    </w:p>
    <w:p w14:paraId="2C1C3624" w14:textId="77777777" w:rsidR="00DA3B27" w:rsidRPr="00791D37" w:rsidRDefault="00DA3B27" w:rsidP="00791D37">
      <w:r w:rsidRPr="00791D37">
        <w:t xml:space="preserve">Por otro lado, según el </w:t>
      </w:r>
      <w:r w:rsidRPr="00791D37">
        <w:rPr>
          <w:b/>
          <w:bCs/>
        </w:rPr>
        <w:t>tipo de dato</w:t>
      </w:r>
      <w:r w:rsidRPr="00791D37">
        <w:t xml:space="preserve"> tenemos las siguientes clases de sensores:</w:t>
      </w:r>
    </w:p>
    <w:p w14:paraId="5155C131" w14:textId="5C64A29C" w:rsidR="00DA3B27" w:rsidRPr="00791D37" w:rsidDel="002129C6" w:rsidRDefault="00DA3B27" w:rsidP="00791D37">
      <w:pPr>
        <w:pStyle w:val="Prrafodelista"/>
        <w:numPr>
          <w:ilvl w:val="0"/>
          <w:numId w:val="5"/>
        </w:numPr>
        <w:rPr>
          <w:del w:id="2005" w:author="JORGE CONTRERAS ORTIZ" w:date="2021-09-05T16:25:00Z"/>
          <w:b/>
          <w:bCs/>
        </w:rPr>
      </w:pPr>
      <w:r w:rsidRPr="002129C6">
        <w:rPr>
          <w:b/>
          <w:bCs/>
        </w:rPr>
        <w:t xml:space="preserve">Sensores escalares: </w:t>
      </w:r>
      <w:r w:rsidRPr="00791D37">
        <w:t xml:space="preserve">La señal de salida </w:t>
      </w:r>
      <w:del w:id="2006" w:author="JORGE CONTRERAS ORTIZ" w:date="2021-09-05T16:26:00Z">
        <w:r w:rsidRPr="00791D37" w:rsidDel="002129C6">
          <w:delText>generada por el sensor</w:delText>
        </w:r>
      </w:del>
      <w:ins w:id="2007" w:author="JORGE CONTRERAS ORTIZ" w:date="2021-09-05T16:26:00Z">
        <w:r w:rsidR="002129C6">
          <w:t>generada</w:t>
        </w:r>
      </w:ins>
      <w:del w:id="2008" w:author="JORGE CONTRERAS ORTIZ" w:date="2021-09-05T16:26:00Z">
        <w:r w:rsidRPr="00791D37" w:rsidDel="002129C6">
          <w:delText>,</w:delText>
        </w:r>
      </w:del>
      <w:r w:rsidRPr="00791D37">
        <w:t xml:space="preserve"> </w:t>
      </w:r>
      <w:del w:id="2009" w:author="JORGE CONTRERAS ORTIZ" w:date="2021-09-05T16:26:00Z">
        <w:r w:rsidRPr="00791D37" w:rsidDel="002129C6">
          <w:delText xml:space="preserve">o el voltaje, </w:delText>
        </w:r>
      </w:del>
      <w:r w:rsidRPr="00791D37">
        <w:t xml:space="preserve">es proporcional a la magnitud que se está midiendo. </w:t>
      </w:r>
      <w:del w:id="2010" w:author="JORGE CONTRERAS ORTIZ" w:date="2021-09-05T16:24:00Z">
        <w:r w:rsidRPr="00791D37" w:rsidDel="002129C6">
          <w:delText xml:space="preserve">Mediciones </w:delText>
        </w:r>
      </w:del>
      <w:ins w:id="2011" w:author="JORGE CONTRERAS ORTIZ" w:date="2021-09-05T16:24:00Z">
        <w:r w:rsidR="002129C6">
          <w:t>Medidas</w:t>
        </w:r>
        <w:r w:rsidR="002129C6" w:rsidRPr="00791D37">
          <w:t xml:space="preserve"> </w:t>
        </w:r>
      </w:ins>
      <w:r w:rsidRPr="00791D37">
        <w:t xml:space="preserve">físicas como temperatura, presión, etc., son magnitudes escalares cuyo valor es suficiente información. Dichas </w:t>
      </w:r>
      <w:del w:id="2012" w:author="JORGE CONTRERAS ORTIZ" w:date="2021-09-05T16:24:00Z">
        <w:r w:rsidRPr="00791D37" w:rsidDel="002129C6">
          <w:delText xml:space="preserve">mediciones </w:delText>
        </w:r>
      </w:del>
      <w:ins w:id="2013"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014" w:author="JORGE CONTRERAS ORTIZ" w:date="2021-09-05T16:25:00Z"/>
        </w:rPr>
      </w:pPr>
      <w:ins w:id="2015" w:author="JORGE CONTRERAS ORTIZ" w:date="2021-09-05T16:25:00Z">
        <w:r>
          <w:t xml:space="preserve"> </w:t>
        </w:r>
      </w:ins>
    </w:p>
    <w:p w14:paraId="1C0279AD" w14:textId="77777777" w:rsidR="002129C6" w:rsidRPr="00791D37" w:rsidRDefault="002129C6">
      <w:pPr>
        <w:pStyle w:val="Prrafodelista"/>
        <w:pPrChange w:id="2016"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017" w:author="JORGE CONTRERAS ORTIZ" w:date="2021-09-05T16:28:00Z">
        <w:r w:rsidRPr="00791D37" w:rsidDel="002129C6">
          <w:delText>Se produce una señal de salida, o voltaje,</w:delText>
        </w:r>
      </w:del>
      <w:ins w:id="2018" w:author="JORGE CONTRERAS ORTIZ" w:date="2021-09-05T16:28:00Z">
        <w:r w:rsidR="002129C6">
          <w:t>La señal de salida generada es</w:t>
        </w:r>
      </w:ins>
      <w:r w:rsidRPr="00791D37">
        <w:t xml:space="preserve"> proporcional</w:t>
      </w:r>
      <w:del w:id="2019"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020" w:name="_Toc81499339"/>
      <w:bookmarkStart w:id="2021" w:name="_Toc81761728"/>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020"/>
      <w:r w:rsidR="00AD1498" w:rsidRPr="00791D37">
        <w:rPr>
          <w:noProof/>
        </w:rPr>
        <w:t>[3]</w:t>
      </w:r>
      <w:bookmarkEnd w:id="2021"/>
      <w:r w:rsidR="00DA3B27" w:rsidRPr="00791D37">
        <w:fldChar w:fldCharType="end"/>
      </w:r>
    </w:p>
    <w:p w14:paraId="06CDD20D" w14:textId="77777777" w:rsidR="00DA3B27" w:rsidRPr="00791D37" w:rsidRDefault="00DA3B27" w:rsidP="00791D37"/>
    <w:p w14:paraId="20FFE423" w14:textId="77777777" w:rsidR="00DA3B27" w:rsidRPr="00791D37" w:rsidRDefault="00DA3B27" w:rsidP="00791D37">
      <w:r w:rsidRPr="00791D37">
        <w:t>La arquitectura de las tecnologías IoT es una arquitectura orientada al servicio (SOA por sus siglas en inglés). A continuación, se explicará una arquitectura SOA de cuatro capas, la cuál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022" w:name="_Toc81499340"/>
      <w:bookmarkStart w:id="2023" w:name="_Toc81761729"/>
      <w:r w:rsidRPr="00791D37">
        <w:t>CAPA DE SENSORIZADO</w:t>
      </w:r>
      <w:bookmarkEnd w:id="2022"/>
      <w:bookmarkEnd w:id="2023"/>
    </w:p>
    <w:p w14:paraId="47A47AED" w14:textId="77777777" w:rsidR="00DA3B27" w:rsidRPr="00791D37" w:rsidRDefault="00DA3B27" w:rsidP="00791D37"/>
    <w:p w14:paraId="0C0CB449" w14:textId="135B90C3" w:rsidR="00DA3B27" w:rsidRPr="00791D37" w:rsidRDefault="00DA3B27" w:rsidP="00791D37">
      <w:del w:id="2024"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025" w:name="_Toc81499341"/>
      <w:bookmarkStart w:id="2026" w:name="_Toc81761730"/>
      <w:r w:rsidRPr="00791D37">
        <w:t>CAPA DE RED</w:t>
      </w:r>
      <w:bookmarkEnd w:id="2025"/>
      <w:bookmarkEnd w:id="2026"/>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027" w:author="JORGE CONTRERAS ORTIZ" w:date="2021-09-05T16:36:00Z">
        <w:r w:rsidRPr="00791D37" w:rsidDel="00260047">
          <w:delText>conectar todo entre sí</w:delText>
        </w:r>
      </w:del>
      <w:ins w:id="2028" w:author="JORGE CONTRERAS ORTIZ" w:date="2021-09-05T16:36:00Z">
        <w:r w:rsidR="00260047">
          <w:t>interconectar to</w:t>
        </w:r>
      </w:ins>
      <w:ins w:id="2029" w:author="JORGE CONTRERAS ORTIZ" w:date="2021-09-05T16:37:00Z">
        <w:r w:rsidR="00260047">
          <w:t>do</w:t>
        </w:r>
      </w:ins>
      <w:ins w:id="2030" w:author="JORGE CONTRERAS ORTIZ" w:date="2021-09-05T16:38:00Z">
        <w:r w:rsidR="00260047">
          <w:t xml:space="preserve"> entre sí</w:t>
        </w:r>
      </w:ins>
      <w:r w:rsidRPr="00791D37">
        <w:t xml:space="preserve"> y permitir el envío de información </w:t>
      </w:r>
      <w:ins w:id="2031" w:author="JORGE CONTRERAS ORTIZ" w:date="2021-09-05T16:38:00Z">
        <w:r w:rsidR="00260047">
          <w:t>con otros</w:t>
        </w:r>
      </w:ins>
      <w:del w:id="2032"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033" w:author="JORGE CONTRERAS ORTIZ" w:date="2021-09-05T16:39:00Z">
        <w:r w:rsidRPr="00791D37" w:rsidDel="00260047">
          <w:delText>redes heterogéneas</w:delText>
        </w:r>
      </w:del>
      <w:ins w:id="2034" w:author="JORGE CONTRERAS ORTIZ" w:date="2021-09-05T16:39:00Z">
        <w:r w:rsidR="00260047">
          <w:t xml:space="preserve">una red </w:t>
        </w:r>
      </w:ins>
      <w:ins w:id="2035" w:author="JORGE CONTRERAS ORTIZ" w:date="2021-09-05T16:40:00Z">
        <w:r w:rsidR="00260047">
          <w:t>heterogénea</w:t>
        </w:r>
      </w:ins>
      <w:r w:rsidRPr="00791D37">
        <w:t xml:space="preserve"> y </w:t>
      </w:r>
      <w:ins w:id="2036" w:author="JORGE CONTRERAS ORTIZ" w:date="2021-09-05T16:41:00Z">
        <w:r w:rsidR="00260047">
          <w:t xml:space="preserve">se provee de </w:t>
        </w:r>
      </w:ins>
      <w:del w:id="2037" w:author="JORGE CONTRERAS ORTIZ" w:date="2021-09-05T16:41:00Z">
        <w:r w:rsidRPr="00791D37" w:rsidDel="00260047">
          <w:delText xml:space="preserve">los dispositivos </w:delText>
        </w:r>
      </w:del>
      <w:del w:id="2038" w:author="JORGE CONTRERAS ORTIZ" w:date="2021-09-05T16:40:00Z">
        <w:r w:rsidRPr="00791D37" w:rsidDel="00260047">
          <w:delText>relacionados se introducen en el</w:delText>
        </w:r>
      </w:del>
      <w:del w:id="2039" w:author="JORGE CONTRERAS ORTIZ" w:date="2021-09-05T16:41:00Z">
        <w:r w:rsidRPr="00791D37" w:rsidDel="00260047">
          <w:delText xml:space="preserve"> </w:delText>
        </w:r>
      </w:del>
      <w:r w:rsidRPr="00791D37">
        <w:t>servicio de Internet</w:t>
      </w:r>
      <w:ins w:id="2040" w:author="JORGE CONTRERAS ORTIZ" w:date="2021-09-05T16:41:00Z">
        <w:r w:rsidR="00260047">
          <w:t xml:space="preserve"> a todos los dispositivos.</w:t>
        </w:r>
      </w:ins>
      <w:del w:id="2041" w:author="JORGE CONTRERAS ORTIZ" w:date="2021-09-05T16:41:00Z">
        <w:r w:rsidRPr="00791D37" w:rsidDel="00260047">
          <w:delText>.</w:delText>
        </w:r>
      </w:del>
    </w:p>
    <w:p w14:paraId="0A89747C" w14:textId="2B82ECA4" w:rsidR="00154AE0" w:rsidRDefault="00DA3B27" w:rsidP="00791D37">
      <w:pPr>
        <w:rPr>
          <w:ins w:id="2042" w:author="JORGE CONTRERAS ORTIZ" w:date="2021-09-05T16:43:00Z"/>
        </w:rPr>
      </w:pPr>
      <w:r w:rsidRPr="00791D37">
        <w:t xml:space="preserve">Este proceso puede involucrar el manejo y control de QoS (Quality of Service) para así cumplir con los requerimientos de los usuarios y/o aplicaciones. Por otro lado, </w:t>
      </w:r>
      <w:del w:id="2043" w:author="JORGE CONTRERAS ORTIZ" w:date="2021-09-05T16:42:00Z">
        <w:r w:rsidRPr="00791D37" w:rsidDel="00154AE0">
          <w:delText>es importante que se automatice el encontrar y mapear los dispositivos</w:delText>
        </w:r>
      </w:del>
      <w:del w:id="2044" w:author="JORGE CONTRERAS ORTIZ" w:date="2021-09-05T16:41:00Z">
        <w:r w:rsidRPr="00791D37" w:rsidDel="00154AE0">
          <w:delText xml:space="preserve"> o “cosas”</w:delText>
        </w:r>
      </w:del>
      <w:del w:id="2045" w:author="JORGE CONTRERAS ORTIZ" w:date="2021-09-05T16:42:00Z">
        <w:r w:rsidRPr="00791D37" w:rsidDel="00154AE0">
          <w:delText xml:space="preserve"> para una </w:delText>
        </w:r>
      </w:del>
      <w:del w:id="2046" w:author="JORGE CONTRERAS ORTIZ" w:date="2021-09-05T16:41:00Z">
        <w:r w:rsidRPr="00791D37" w:rsidDel="00154AE0">
          <w:delText>dinámica red cambiante</w:delText>
        </w:r>
      </w:del>
      <w:ins w:id="2047" w:author="JORGE CONTRERAS ORTIZ" w:date="2021-09-05T16:42:00Z">
        <w:r w:rsidR="00154AE0">
          <w:t xml:space="preserve">en </w:t>
        </w:r>
      </w:ins>
      <w:ins w:id="2048" w:author="JORGE CONTRERAS ORTIZ" w:date="2021-09-05T16:43:00Z">
        <w:r w:rsidR="00154AE0">
          <w:t>las redes dinámicas, es importante la automatización de la búsqueda y mapeamiento de dispositivos.</w:t>
        </w:r>
      </w:ins>
    </w:p>
    <w:p w14:paraId="76798740" w14:textId="222DD014" w:rsidR="00260047" w:rsidRDefault="00DA3B27" w:rsidP="00791D37">
      <w:pPr>
        <w:rPr>
          <w:ins w:id="2049" w:author="JORGE CONTRERAS ORTIZ" w:date="2021-09-05T16:36:00Z"/>
        </w:rPr>
      </w:pPr>
      <w:del w:id="2050" w:author="JORGE CONTRERAS ORTIZ" w:date="2021-09-05T16:43:00Z">
        <w:r w:rsidRPr="00791D37" w:rsidDel="00154AE0">
          <w:lastRenderedPageBreak/>
          <w:delText xml:space="preserve">. </w:delText>
        </w:r>
      </w:del>
      <w:r w:rsidRPr="00791D37">
        <w:t>Estos dispositivos necesitan que se les asigne un rol automáticamente, para desplegar, manejar y organizar (scheduling) comportamientos de los dispositivos y ser capaces de cambiar de rol en cualquier momento según</w:t>
      </w:r>
      <w:ins w:id="2051" w:author="JORGE CONTRERAS ORTIZ" w:date="2021-09-05T16:42:00Z">
        <w:r w:rsidR="00154AE0">
          <w:t xml:space="preserve"> se</w:t>
        </w:r>
      </w:ins>
      <w:r w:rsidRPr="00791D37">
        <w:t xml:space="preserve"> necesite. Esto </w:t>
      </w:r>
      <w:ins w:id="2052" w:author="JORGE CONTRERAS ORTIZ" w:date="2021-09-05T16:44:00Z">
        <w:r w:rsidR="00154AE0">
          <w:t xml:space="preserve">permite </w:t>
        </w:r>
      </w:ins>
      <w:del w:id="2053" w:author="JORGE CONTRERAS ORTIZ" w:date="2021-09-05T16:44:00Z">
        <w:r w:rsidRPr="00791D37" w:rsidDel="00154AE0">
          <w:delText xml:space="preserve">habilita </w:delText>
        </w:r>
      </w:del>
      <w:r w:rsidRPr="00791D37">
        <w:t xml:space="preserve">a los dispositivos </w:t>
      </w:r>
      <w:del w:id="2054" w:author="JORGE CONTRERAS ORTIZ" w:date="2021-09-05T16:44:00Z">
        <w:r w:rsidRPr="00791D37" w:rsidDel="00154AE0">
          <w:delText xml:space="preserve">para </w:delText>
        </w:r>
      </w:del>
      <w:r w:rsidRPr="00791D37">
        <w:t xml:space="preserve">colaborar en la realización de las distintas tareas. </w:t>
      </w:r>
    </w:p>
    <w:p w14:paraId="429A3ED7" w14:textId="2F46A587" w:rsidR="00DA3B27" w:rsidRPr="00791D37" w:rsidRDefault="00DA3B27" w:rsidP="00791D37">
      <w:r w:rsidRPr="00791D37">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055" w:name="_Toc81499342"/>
      <w:bookmarkStart w:id="2056" w:name="_Toc81761731"/>
      <w:r w:rsidRPr="00791D37">
        <w:t>CAPA DE SERVICIO</w:t>
      </w:r>
      <w:bookmarkEnd w:id="2055"/>
      <w:bookmarkEnd w:id="2056"/>
    </w:p>
    <w:p w14:paraId="7F110491" w14:textId="77777777" w:rsidR="00DA3B27" w:rsidRPr="00791D37" w:rsidRDefault="00DA3B27" w:rsidP="00791D37"/>
    <w:p w14:paraId="4AE924D6" w14:textId="77777777" w:rsidR="00DA3B27" w:rsidRPr="00791D37" w:rsidRDefault="00DA3B27" w:rsidP="00791D37">
      <w:r w:rsidRPr="00791D37">
        <w:t>Esta capa se apoya en la tecnología del Middleware que aporta funcionalidades para integrar de manera correcta servicios y aplicaciones en IoT. La tecnología Middleware provee a IoT con una plataforma coste-eficiencia, donde pueden ser reusadas las plataformas Hardware and Software. La principal actividad de esta capa implica las especificaciones de servicio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6D3710D0" w14:textId="71C9E065" w:rsidR="00DA3B27" w:rsidDel="00154AE0" w:rsidRDefault="00DA3B27" w:rsidP="00791D37">
      <w:pPr>
        <w:pStyle w:val="Prrafodelista"/>
        <w:numPr>
          <w:ilvl w:val="0"/>
          <w:numId w:val="2"/>
        </w:numPr>
        <w:rPr>
          <w:del w:id="2057" w:author="JORGE CONTRERAS ORTIZ" w:date="2021-09-05T16:46:00Z"/>
        </w:rPr>
      </w:pPr>
      <w:r w:rsidRPr="00EA0B9B">
        <w:rPr>
          <w:b/>
          <w:bCs/>
          <w:rPrChange w:id="2058"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059" w:author="JORGE CONTRERAS ORTIZ" w:date="2021-09-05T16:46:00Z"/>
        </w:rPr>
      </w:pPr>
    </w:p>
    <w:p w14:paraId="748CEB0E" w14:textId="77777777" w:rsidR="00DA3B27" w:rsidRPr="00791D37" w:rsidRDefault="00DA3B27">
      <w:pPr>
        <w:pStyle w:val="Prrafodelista"/>
        <w:pPrChange w:id="2060" w:author="JORGE CONTRERAS ORTIZ" w:date="2021-09-05T16:46:00Z">
          <w:pPr/>
        </w:pPrChange>
      </w:pPr>
    </w:p>
    <w:p w14:paraId="5D225CB7" w14:textId="526B9842" w:rsidR="00DA3B27" w:rsidDel="00154AE0" w:rsidRDefault="00DA3B27">
      <w:pPr>
        <w:pStyle w:val="Prrafodelista"/>
        <w:numPr>
          <w:ilvl w:val="0"/>
          <w:numId w:val="2"/>
        </w:numPr>
        <w:rPr>
          <w:del w:id="2061" w:author="JORGE CONTRERAS ORTIZ" w:date="2021-09-05T16:46:00Z"/>
        </w:rPr>
      </w:pPr>
      <w:r w:rsidRPr="00EA0B9B">
        <w:rPr>
          <w:b/>
          <w:bCs/>
          <w:rPrChange w:id="2062"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063" w:author="JORGE CONTRERAS ORTIZ" w:date="2021-09-05T16:46:00Z"/>
        </w:rPr>
      </w:pPr>
    </w:p>
    <w:p w14:paraId="0A4BB03A" w14:textId="77777777" w:rsidR="00DA3B27" w:rsidRPr="00791D37" w:rsidRDefault="00DA3B27">
      <w:pPr>
        <w:pStyle w:val="Prrafodelista"/>
        <w:pPrChange w:id="2064" w:author="JORGE CONTRERAS ORTIZ" w:date="2021-09-05T16:46:00Z">
          <w:pPr/>
        </w:pPrChange>
      </w:pPr>
    </w:p>
    <w:p w14:paraId="14B44916" w14:textId="292602DA" w:rsidR="00DA3B27" w:rsidDel="00154AE0" w:rsidRDefault="00DA3B27">
      <w:pPr>
        <w:pStyle w:val="Prrafodelista"/>
        <w:numPr>
          <w:ilvl w:val="0"/>
          <w:numId w:val="2"/>
        </w:numPr>
        <w:rPr>
          <w:del w:id="2065" w:author="JORGE CONTRERAS ORTIZ" w:date="2021-09-05T16:46:00Z"/>
        </w:rPr>
      </w:pPr>
      <w:r w:rsidRPr="00EA0B9B">
        <w:rPr>
          <w:b/>
          <w:bCs/>
          <w:rPrChange w:id="2066"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067" w:author="JORGE CONTRERAS ORTIZ" w:date="2021-09-05T16:46:00Z"/>
        </w:rPr>
      </w:pPr>
    </w:p>
    <w:p w14:paraId="63648451" w14:textId="77777777" w:rsidR="00DA3B27" w:rsidRPr="00791D37" w:rsidRDefault="00DA3B27">
      <w:pPr>
        <w:pStyle w:val="Prrafodelista"/>
        <w:pPrChange w:id="2068" w:author="JORGE CONTRERAS ORTIZ" w:date="2021-09-05T16:46:00Z">
          <w:pPr/>
        </w:pPrChange>
      </w:pPr>
    </w:p>
    <w:p w14:paraId="22350187" w14:textId="77777777" w:rsidR="00DA3B27" w:rsidRPr="00791D37" w:rsidRDefault="00DA3B27" w:rsidP="00791D37">
      <w:pPr>
        <w:pStyle w:val="Prrafodelista"/>
        <w:numPr>
          <w:ilvl w:val="0"/>
          <w:numId w:val="2"/>
        </w:numPr>
      </w:pPr>
      <w:r w:rsidRPr="00EA0B9B">
        <w:rPr>
          <w:b/>
          <w:bCs/>
          <w:rPrChange w:id="2069" w:author="JORGE CONTRERAS ORTIZ" w:date="2021-09-05T16:52:00Z">
            <w:rPr/>
          </w:rPrChange>
        </w:rPr>
        <w:t>Servicio APIs</w:t>
      </w:r>
      <w:r w:rsidRPr="00791D37">
        <w:t>: Apoyando la interacción entre los servicios requeridos en IoT.</w:t>
      </w:r>
    </w:p>
    <w:p w14:paraId="6688534F" w14:textId="77777777" w:rsidR="00DA3B27" w:rsidRPr="00791D37" w:rsidRDefault="00DA3B27" w:rsidP="00791D37"/>
    <w:p w14:paraId="16F0F18B" w14:textId="77777777" w:rsidR="00DA3B27" w:rsidRPr="00791D37" w:rsidRDefault="00DA3B27" w:rsidP="00791D37"/>
    <w:p w14:paraId="346F0DEE" w14:textId="511FC0EB" w:rsidR="00DA3B27" w:rsidRPr="00791D37" w:rsidRDefault="00154AE0" w:rsidP="00FE1EC4">
      <w:pPr>
        <w:pStyle w:val="Ttulo4"/>
      </w:pPr>
      <w:bookmarkStart w:id="2070" w:name="_Toc81499343"/>
      <w:bookmarkStart w:id="2071" w:name="_Toc81761732"/>
      <w:r w:rsidRPr="00791D37">
        <w:t>CAPA DE INTERFAZ</w:t>
      </w:r>
      <w:bookmarkEnd w:id="2070"/>
      <w:bookmarkEnd w:id="2071"/>
    </w:p>
    <w:p w14:paraId="2376324A" w14:textId="77777777" w:rsidR="00DA3B27" w:rsidRPr="00791D37" w:rsidRDefault="00DA3B27" w:rsidP="00791D37"/>
    <w:p w14:paraId="0873F7A9" w14:textId="34F2C1E8" w:rsidR="00DA3B27" w:rsidRPr="00791D37" w:rsidRDefault="00DA3B27" w:rsidP="00791D37">
      <w:r w:rsidRPr="00791D37">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w:t>
      </w:r>
      <w:del w:id="2072" w:author="JORGE CONTRERAS ORTIZ" w:date="2021-09-05T16:58:00Z">
        <w:r w:rsidRPr="00791D37" w:rsidDel="00EA0B9B">
          <w:delText>dificultoso</w:delText>
        </w:r>
      </w:del>
      <w:ins w:id="2073" w:author="JORGE CONTRERAS ORTIZ" w:date="2021-09-05T16:58:00Z">
        <w:r w:rsidR="00EA0B9B">
          <w:t>complejo</w:t>
        </w:r>
      </w:ins>
      <w:r w:rsidRPr="00791D37">
        <w:t xml:space="preserve">. Va </w:t>
      </w:r>
      <w:del w:id="2074" w:author="JORGE CONTRERAS ORTIZ" w:date="2021-09-05T16:58:00Z">
        <w:r w:rsidRPr="00791D37" w:rsidDel="00EA0B9B">
          <w:delText xml:space="preserve">apareciendo </w:delText>
        </w:r>
      </w:del>
      <w:ins w:id="2075" w:author="JORGE CONTRERAS ORTIZ" w:date="2021-09-05T16:58:00Z">
        <w:r w:rsidR="00EA0B9B">
          <w:t>surgiendo</w:t>
        </w:r>
        <w:r w:rsidR="00EA0B9B" w:rsidRPr="00791D37">
          <w:t xml:space="preserve"> </w:t>
        </w:r>
      </w:ins>
      <w:r w:rsidRPr="00791D37">
        <w:t xml:space="preserve">la necesidad de una capa de Interfaz que simplifique la gestión y la interconexión </w:t>
      </w:r>
      <w:r w:rsidRPr="00791D37">
        <w:lastRenderedPageBreak/>
        <w:t>de los distintos dispositivos.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77777777" w:rsidR="00DA3B27" w:rsidRPr="00791D37" w:rsidRDefault="00DA3B27" w:rsidP="00791D37">
      <w:r w:rsidRPr="00791D37">
        <w:t>Tradicionalmente, la capa de servicio daba una API universal a las aplicaciones. Sin embargo, con los nuevos resultados de investigaciones sobre SOA-IoT, se ha visto que el Proceso de provisionamiento de servicios (SPP de sus siglas en inglés) puede también dar una interacción efectiva entre aplicaciones y servicios.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2505884D" w14:textId="77777777" w:rsidR="00DA3B27" w:rsidRPr="00791D37" w:rsidRDefault="00DA3B27" w:rsidP="00791D37"/>
    <w:p w14:paraId="604AAA51" w14:textId="1AA804E1" w:rsidR="00DA3B27" w:rsidRPr="00791D37" w:rsidRDefault="00DA3B27" w:rsidP="00791D37">
      <w:pPr>
        <w:pStyle w:val="Ttulo2"/>
      </w:pPr>
      <w:bookmarkStart w:id="2076" w:name="_Toc81499344"/>
      <w:bookmarkStart w:id="2077" w:name="_Toc81761733"/>
      <w:r w:rsidRPr="00791D37">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076"/>
      <w:r w:rsidR="00AD1498" w:rsidRPr="00791D37">
        <w:rPr>
          <w:noProof/>
        </w:rPr>
        <w:t>[4]</w:t>
      </w:r>
      <w:bookmarkEnd w:id="2077"/>
      <w:r w:rsidRPr="00791D37">
        <w:fldChar w:fldCharType="end"/>
      </w:r>
    </w:p>
    <w:p w14:paraId="2B74D60B" w14:textId="77777777" w:rsidR="00DA3B27" w:rsidRPr="00791D37" w:rsidRDefault="00DA3B27" w:rsidP="00791D37"/>
    <w:p w14:paraId="3C443E0F" w14:textId="77777777" w:rsidR="00DA3B27" w:rsidRPr="00791D37" w:rsidRDefault="00DA3B27" w:rsidP="00791D37">
      <w:r w:rsidRPr="00791D37">
        <w:t>Muchas de las soluciones patentadas,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77777777" w:rsidR="00DA3B27" w:rsidRPr="00791D37" w:rsidRDefault="00DA3B27" w:rsidP="00791D37">
      <w:r w:rsidRPr="00791D37">
        <w:rPr>
          <w:b/>
          <w:bCs/>
        </w:rPr>
        <w:t xml:space="preserve">6LoWPAN </w:t>
      </w:r>
      <w:r w:rsidRPr="00791D37">
        <w:t>consigue vencer estos problemas gracias al uso de IPV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078" w:name="_Toc81499345"/>
      <w:bookmarkStart w:id="2079" w:name="_Ref81655481"/>
      <w:bookmarkStart w:id="2080" w:name="_Toc81761734"/>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078"/>
      <w:r w:rsidR="00AD1498" w:rsidRPr="00791D37">
        <w:rPr>
          <w:noProof/>
        </w:rPr>
        <w:t>[4]</w:t>
      </w:r>
      <w:bookmarkEnd w:id="2080"/>
      <w:r w:rsidR="00DA3B27" w:rsidRPr="00791D37">
        <w:fldChar w:fldCharType="end"/>
      </w:r>
      <w:bookmarkEnd w:id="2079"/>
    </w:p>
    <w:p w14:paraId="128E6A85" w14:textId="77777777" w:rsidR="00DA3B27" w:rsidRPr="00791D37" w:rsidRDefault="00DA3B27" w:rsidP="00791D37"/>
    <w:p w14:paraId="7C9924D6" w14:textId="77777777" w:rsidR="00DA3B27" w:rsidRPr="00791D37" w:rsidRDefault="00DA3B27" w:rsidP="00791D37">
      <w:r w:rsidRPr="00791D37">
        <w:t>6LoWPAN es la abreviación de IPv6 over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77777777" w:rsidR="00DA3B27" w:rsidRPr="00791D37" w:rsidRDefault="00DA3B27" w:rsidP="00791D37">
      <w:r w:rsidRPr="00791D37">
        <w:rPr>
          <w:b/>
          <w:bCs/>
          <w:lang w:val="en-GB"/>
        </w:rPr>
        <w:lastRenderedPageBreak/>
        <w:t>WPAN</w:t>
      </w:r>
      <w:r w:rsidRPr="00791D37">
        <w:rPr>
          <w:lang w:val="en-GB"/>
        </w:rPr>
        <w:t xml:space="preserve"> corresponde a Wireless Personal Area Networks. </w:t>
      </w:r>
      <w:r w:rsidRPr="00791D37">
        <w:t>Una WPAN es la red personal en área que conecta los dispositivos de una persona.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77777777" w:rsidR="00DA3B27" w:rsidRPr="00791D37" w:rsidRDefault="00DA3B27" w:rsidP="00791D37"/>
    <w:p w14:paraId="30EFDB3B" w14:textId="4D6FC66C" w:rsidR="00DA3B27" w:rsidRPr="00791D37" w:rsidRDefault="00DC6100" w:rsidP="00791D37">
      <w:pPr>
        <w:pStyle w:val="Ttulo3"/>
      </w:pPr>
      <w:bookmarkStart w:id="2081" w:name="_Toc81499346"/>
      <w:bookmarkStart w:id="2082" w:name="_Toc81761735"/>
      <w:r w:rsidRPr="00DC6100">
        <w:rPr>
          <w:rPrChange w:id="2083" w:author="JORGE CONTRERAS ORTIZ" w:date="2021-09-05T17:50:00Z">
            <w:rPr/>
          </w:rPrChange>
        </w:rPr>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081"/>
      <w:r w:rsidR="00AD1498" w:rsidRPr="00791D37">
        <w:rPr>
          <w:noProof/>
        </w:rPr>
        <w:t>[4]–[6]</w:t>
      </w:r>
      <w:bookmarkEnd w:id="2082"/>
      <w:r w:rsidR="00DA3B27" w:rsidRPr="00791D37">
        <w:fldChar w:fldCharType="end"/>
      </w:r>
    </w:p>
    <w:p w14:paraId="7CBA25D2" w14:textId="77777777" w:rsidR="00DA3B27" w:rsidRPr="00791D37" w:rsidRDefault="00DA3B27" w:rsidP="00791D37"/>
    <w:p w14:paraId="0C49DCC2" w14:textId="7795C476" w:rsidR="00DA3B27" w:rsidRPr="00791D37" w:rsidRDefault="00DA3B27" w:rsidP="00791D37">
      <w:r w:rsidRPr="00791D37">
        <w:t xml:space="preserve">El concepto básico de la pila del 6LoWPAN, </w:t>
      </w:r>
      <w:ins w:id="2084"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085" w:author="JORGE CONTRERAS ORTIZ" w:date="2021-09-04T14:47:00Z">
        <w:r w:rsidR="003E5AE5" w:rsidRPr="00791D37">
          <w:t xml:space="preserve">Ilustración </w:t>
        </w:r>
        <w:r w:rsidR="003E5AE5">
          <w:rPr>
            <w:noProof/>
          </w:rPr>
          <w:t>1</w:t>
        </w:r>
      </w:ins>
      <w:ins w:id="2086" w:author="JORGE CONTRERAS ORTIZ" w:date="2021-09-04T13:43:00Z">
        <w:r w:rsidR="00F92885">
          <w:fldChar w:fldCharType="end"/>
        </w:r>
      </w:ins>
      <w:del w:id="2087"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1A8C4CCD" w:rsidR="00DA3B27" w:rsidRPr="00F21168" w:rsidRDefault="00DA3B27" w:rsidP="00F21168">
      <w:pPr>
        <w:pStyle w:val="Descripcin"/>
        <w:jc w:val="center"/>
      </w:pPr>
      <w:bookmarkStart w:id="2088" w:name="_Ref81655480"/>
      <w:bookmarkStart w:id="2089" w:name="_Toc81499811"/>
      <w:bookmarkStart w:id="2090" w:name="_Toc81499576"/>
      <w:bookmarkStart w:id="2091" w:name="_Toc81762019"/>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1</w:t>
      </w:r>
      <w:r w:rsidRPr="00F21168">
        <w:fldChar w:fldCharType="end"/>
      </w:r>
      <w:bookmarkEnd w:id="2088"/>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089"/>
      <w:bookmarkEnd w:id="2090"/>
      <w:r w:rsidR="00AD1498" w:rsidRPr="00791D37">
        <w:rPr>
          <w:noProof/>
        </w:rPr>
        <w:t>[6]</w:t>
      </w:r>
      <w:bookmarkEnd w:id="2091"/>
      <w:r w:rsidRPr="00F21168">
        <w:fldChar w:fldCharType="end"/>
      </w:r>
    </w:p>
    <w:p w14:paraId="40DAEC1D" w14:textId="77777777"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092" w:author="JORGE CONTRERAS ORTIZ" w:date="2021-09-05T17:40:00Z">
        <w:r w:rsidRPr="00791D37" w:rsidDel="00257A8F">
          <w:delText xml:space="preserve">los esfuerzos de los diferentes equipos de trabajo en la investigación de la </w:delText>
        </w:r>
      </w:del>
      <w:ins w:id="2093"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8E5F988" w:rsidR="00DA3B27" w:rsidRPr="00791D37" w:rsidRDefault="00DA3B27" w:rsidP="00791D37">
      <w:r w:rsidRPr="00791D37">
        <w:t xml:space="preserve">La tecnología de las capas bajas de 6LoWPAN </w:t>
      </w:r>
      <w:ins w:id="2094" w:author="JORGE CONTRERAS ORTIZ" w:date="2021-09-05T17:44:00Z">
        <w:r w:rsidR="00DC6100">
          <w:t xml:space="preserve">se </w:t>
        </w:r>
      </w:ins>
      <w:r w:rsidRPr="00791D37">
        <w:t>apoya</w:t>
      </w:r>
      <w:ins w:id="2095" w:author="JORGE CONTRERAS ORTIZ" w:date="2021-09-05T17:44:00Z">
        <w:r w:rsidR="00DC6100">
          <w:t xml:space="preserve"> en</w:t>
        </w:r>
      </w:ins>
      <w:del w:id="2096"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ya que esta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 enmallada.</w:t>
      </w:r>
    </w:p>
    <w:p w14:paraId="3E06722C" w14:textId="77777777" w:rsidR="00DA3B27" w:rsidRPr="00791D37" w:rsidRDefault="00DA3B27" w:rsidP="00791D37"/>
    <w:p w14:paraId="1856D755" w14:textId="6C486C7F" w:rsidR="00DA3B27" w:rsidRPr="00791D37" w:rsidRDefault="00DC6100" w:rsidP="00791D37">
      <w:pPr>
        <w:pStyle w:val="Ttulo3"/>
      </w:pPr>
      <w:bookmarkStart w:id="2097" w:name="_Toc81499347"/>
      <w:bookmarkStart w:id="2098" w:name="_Toc81761736"/>
      <w:r w:rsidRPr="00791D37">
        <w:lastRenderedPageBreak/>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097"/>
      <w:r w:rsidR="00AD1498" w:rsidRPr="00791D37">
        <w:rPr>
          <w:noProof/>
        </w:rPr>
        <w:t>[7]</w:t>
      </w:r>
      <w:bookmarkEnd w:id="2098"/>
      <w:r w:rsidR="00DA3B27" w:rsidRPr="00791D37">
        <w:fldChar w:fldCharType="end"/>
      </w:r>
    </w:p>
    <w:p w14:paraId="568F8715" w14:textId="77777777" w:rsidR="00DA3B27" w:rsidRPr="00791D37" w:rsidRDefault="00DA3B27" w:rsidP="00791D37"/>
    <w:p w14:paraId="5B3E1B1A" w14:textId="424C86CE" w:rsidR="00DA3B27" w:rsidRPr="00791D37" w:rsidRDefault="00DA3B27" w:rsidP="00791D37">
      <w:r w:rsidRPr="00791D37">
        <w:t>Como se ha indicado tanto e</w:t>
      </w:r>
      <w:del w:id="2099" w:author="JORGE CONTRERAS ORTIZ" w:date="2021-09-04T13:44:00Z">
        <w:r w:rsidRPr="00791D37" w:rsidDel="00E915C0">
          <w:delText xml:space="preserve">n </w:delText>
        </w:r>
      </w:del>
      <w:ins w:id="2100"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101" w:author="JORGE CONTRERAS ORTIZ" w:date="2021-09-04T14:47:00Z">
        <w:r w:rsidR="003E5AE5">
          <w:t>2</w:t>
        </w:r>
        <w:r w:rsidR="003E5AE5">
          <w:t>.</w:t>
        </w:r>
        <w:r w:rsidR="003E5AE5">
          <w:t>2.1</w:t>
        </w:r>
      </w:ins>
      <w:ins w:id="2102" w:author="JORGE CONTRERAS ORTIZ" w:date="2021-09-04T13:44:00Z">
        <w:r w:rsidR="00E915C0">
          <w:fldChar w:fldCharType="end"/>
        </w:r>
        <w:r w:rsidR="00E915C0">
          <w:t xml:space="preserve"> </w:t>
        </w:r>
      </w:ins>
      <w:del w:id="2103" w:author="JORGE CONTRERAS ORTIZ" w:date="2021-09-04T13:44:00Z">
        <w:r w:rsidRPr="00791D37" w:rsidDel="00F92885">
          <w:delText xml:space="preserve">el apartado anterior </w:delText>
        </w:r>
      </w:del>
      <w:r w:rsidRPr="00791D37">
        <w:t xml:space="preserve">como en </w:t>
      </w:r>
      <w:ins w:id="2104" w:author="JORGE CONTRERAS ORTIZ" w:date="2021-09-04T13:43:00Z">
        <w:r w:rsidR="00F92885">
          <w:fldChar w:fldCharType="begin"/>
        </w:r>
        <w:r w:rsidR="00F92885">
          <w:instrText xml:space="preserve"> REF _Ref81655480 \h </w:instrText>
        </w:r>
      </w:ins>
      <w:ins w:id="2105" w:author="JORGE CONTRERAS ORTIZ" w:date="2021-09-04T13:43:00Z">
        <w:r w:rsidR="00F92885">
          <w:fldChar w:fldCharType="separate"/>
        </w:r>
      </w:ins>
      <w:ins w:id="2106" w:author="JORGE CONTRERAS ORTIZ" w:date="2021-09-04T14:47:00Z">
        <w:r w:rsidR="003E5AE5" w:rsidRPr="00791D37">
          <w:t xml:space="preserve">Ilustración </w:t>
        </w:r>
        <w:r w:rsidR="003E5AE5">
          <w:rPr>
            <w:noProof/>
          </w:rPr>
          <w:t>1</w:t>
        </w:r>
      </w:ins>
      <w:ins w:id="2107" w:author="JORGE CONTRERAS ORTIZ" w:date="2021-09-04T13:43:00Z">
        <w:r w:rsidR="00F92885">
          <w:fldChar w:fldCharType="end"/>
        </w:r>
      </w:ins>
      <w:del w:id="2108"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109" w:author="JORGE CONTRERAS ORTIZ" w:date="2021-09-04T13:44:00Z">
        <w:r w:rsidRPr="00791D37" w:rsidDel="00E915C0">
          <w:delText>cuál</w:delText>
        </w:r>
      </w:del>
      <w:ins w:id="2110"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Este estándar es un estándar de WPAN de baja potencia y baja velocidad que usa CSMA/CA y con una configuración típica con un rango de 10 a 100 m y una tasa de rango de datos sin procesar de 2 a 250 KBits/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111" w:name="_Toc81499348"/>
      <w:bookmarkStart w:id="2112" w:name="_Toc81761737"/>
      <w:r w:rsidRPr="00791D37">
        <w:t>COMPRESIÓN DE CABECERA</w:t>
      </w:r>
      <w:bookmarkEnd w:id="2111"/>
      <w:bookmarkEnd w:id="2112"/>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113" w:name="_Toc81499349"/>
      <w:bookmarkStart w:id="2114" w:name="_Toc81761738"/>
      <w:r w:rsidRPr="00791D37">
        <w:t>ENRUTAMIENTO</w:t>
      </w:r>
      <w:bookmarkEnd w:id="2113"/>
      <w:bookmarkEnd w:id="2114"/>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33DB5782" w:rsidR="00DA3B27" w:rsidRPr="00791D37" w:rsidRDefault="00DA3B27" w:rsidP="00791D37">
      <w:r w:rsidRPr="00791D37">
        <w:t xml:space="preserve">Debido a que las redes con </w:t>
      </w:r>
      <w:del w:id="2115" w:author="JORGE CONTRERAS ORTIZ" w:date="2021-09-05T17:58:00Z">
        <w:r w:rsidRPr="00791D37" w:rsidDel="00FD2A2F">
          <w:delText>perdidas</w:delText>
        </w:r>
      </w:del>
      <w:ins w:id="2116" w:author="JORGE CONTRERAS ORTIZ" w:date="2021-09-05T17:58:00Z">
        <w:r w:rsidR="00FD2A2F" w:rsidRPr="00791D37">
          <w:t>pérdidas</w:t>
        </w:r>
      </w:ins>
      <w:r w:rsidRPr="00791D37">
        <w:t xml:space="preserve"> (Lossy Networks) no tienen topologías predefinidas, RPL organiza una topología como un Gráfico Acíclico Directo (DAG) particionado en uno o más DAGs Orientados a Destino (DODAGs).</w:t>
      </w:r>
    </w:p>
    <w:p w14:paraId="2182A8EE" w14:textId="50016351" w:rsidR="00DA3B27" w:rsidRPr="00791D37" w:rsidRDefault="00DA3B27" w:rsidP="00791D37">
      <w:r w:rsidRPr="00791D37">
        <w:t xml:space="preserve">También, </w:t>
      </w:r>
      <w:commentRangeStart w:id="2117"/>
      <w:r w:rsidRPr="00791D37">
        <w:t>RPL está pensado para ser usado en redes con bastantes nodos</w:t>
      </w:r>
      <w:commentRangeEnd w:id="2117"/>
      <w:r w:rsidRPr="00791D37">
        <w:rPr>
          <w:rStyle w:val="Refdecomentario"/>
        </w:rPr>
        <w:commentReference w:id="2117"/>
      </w:r>
      <w:r w:rsidRPr="00791D37">
        <w:t xml:space="preserve">, los cuales tendrán recursos limitados y las redes estarán “manejadas” por uno o pocos “supernodos” o </w:t>
      </w:r>
      <w:ins w:id="2118" w:author="JORGE CONTRERAS ORTIZ" w:date="2021-09-05T17:59:00Z">
        <w:r w:rsidR="00FD2A2F">
          <w:t>B</w:t>
        </w:r>
      </w:ins>
      <w:del w:id="2119" w:author="JORGE CONTRERAS ORTIZ" w:date="2021-09-05T17:59:00Z">
        <w:r w:rsidRPr="00791D37" w:rsidDel="00FD2A2F">
          <w:delText>b</w:delText>
        </w:r>
      </w:del>
      <w:r w:rsidRPr="00791D37">
        <w:t xml:space="preserve">order </w:t>
      </w:r>
      <w:ins w:id="2120" w:author="JORGE CONTRERAS ORTIZ" w:date="2021-09-05T17:59:00Z">
        <w:r w:rsidR="00FD2A2F">
          <w:t>R</w:t>
        </w:r>
      </w:ins>
      <w:del w:id="2121"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122"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123" w:name="_Toc81499350"/>
      <w:bookmarkStart w:id="2124" w:name="_Toc81761739"/>
      <w:r w:rsidRPr="00791D37">
        <w:t>SEGURIDAD</w:t>
      </w:r>
      <w:bookmarkEnd w:id="2123"/>
      <w:bookmarkEnd w:id="2124"/>
    </w:p>
    <w:p w14:paraId="5BF83AE9" w14:textId="77777777" w:rsidR="00DA3B27" w:rsidRPr="00791D37" w:rsidRDefault="00DA3B27" w:rsidP="00791D37"/>
    <w:p w14:paraId="5CF8D296" w14:textId="77777777" w:rsidR="00DA3B27" w:rsidRPr="00791D37" w:rsidRDefault="00DA3B27" w:rsidP="00791D37">
      <w:r w:rsidRPr="00791D37">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77777777" w:rsidR="00DA3B27" w:rsidRPr="00791D37" w:rsidRDefault="00DA3B27" w:rsidP="00791D37">
      <w:r w:rsidRPr="00791D37">
        <w:t xml:space="preserve">En la capa de aplicación, el protocolo principal como candidato es el DTLS o </w:t>
      </w:r>
      <w:r w:rsidRPr="00791D37">
        <w:rPr>
          <w:i/>
          <w:iCs/>
        </w:rPr>
        <w:t>Datagram Transport Layer Security</w:t>
      </w:r>
      <w:r w:rsidRPr="00791D37">
        <w:t>. Al contrario de TLS, que trabaja en TCP, DTLS trabaja en UDP, el cuál es adecuado para redes limitadas como es el caso de 6LoWPAN.</w:t>
      </w:r>
    </w:p>
    <w:p w14:paraId="7B4E017A" w14:textId="58F87B40" w:rsidR="00DA3B27" w:rsidRDefault="00DA3B27" w:rsidP="00791D37">
      <w:pPr>
        <w:rPr>
          <w:ins w:id="2125" w:author="JORGE CONTRERAS ORTIZ" w:date="2021-09-05T17:59:00Z"/>
        </w:rPr>
      </w:pPr>
    </w:p>
    <w:p w14:paraId="4F9D35E4" w14:textId="77777777" w:rsidR="00FD2A2F" w:rsidRPr="00791D37" w:rsidRDefault="00FD2A2F" w:rsidP="00791D37"/>
    <w:p w14:paraId="7A9B8EBE" w14:textId="68439C38" w:rsidR="00DA3B27" w:rsidRPr="00791D37" w:rsidRDefault="00FD2A2F" w:rsidP="00FE1EC4">
      <w:pPr>
        <w:pStyle w:val="Ttulo4"/>
      </w:pPr>
      <w:bookmarkStart w:id="2126" w:name="_Toc81499351"/>
      <w:bookmarkStart w:id="2127" w:name="_Toc81761740"/>
      <w:r w:rsidRPr="00791D37">
        <w:t>PROTOCOLOS DE APLICACIÓN</w:t>
      </w:r>
      <w:bookmarkEnd w:id="2126"/>
      <w:bookmarkEnd w:id="2127"/>
    </w:p>
    <w:p w14:paraId="3CBFFEBE" w14:textId="77777777" w:rsidR="00DA3B27" w:rsidRPr="00791D37" w:rsidRDefault="00DA3B27" w:rsidP="00791D37"/>
    <w:p w14:paraId="2C9C9245" w14:textId="77777777" w:rsidR="00DA3B27" w:rsidRPr="00791D37" w:rsidRDefault="00DA3B27" w:rsidP="00791D37">
      <w:r w:rsidRPr="00791D37">
        <w:t>Actualmente hay muchos protocolos de aplicación disponibles para 6LoWPAN, pero los dos más populares son Constrained Applicacion Protocol (CoAP) y Message Queuing Telemetry Transport-Sensor Network MQTT-SN.</w:t>
      </w:r>
    </w:p>
    <w:p w14:paraId="0DA43357" w14:textId="77777777" w:rsidR="00DA3B27" w:rsidRPr="00791D37" w:rsidRDefault="00DA3B27" w:rsidP="00791D37">
      <w:r w:rsidRPr="00791D37">
        <w:t>Debido a la popularidad de los servicios web, se desarrolló CoAP como un HTTP ligero para 6LoWPAN. Al ser dispositivos con limitaciones,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128" w:name="_Toc81499352"/>
      <w:bookmarkStart w:id="2129" w:name="_Toc81761741"/>
      <w:r w:rsidRPr="00791D37">
        <w:t>RETOS DE</w:t>
      </w:r>
      <w:r w:rsidR="00DA3B27" w:rsidRPr="00791D37">
        <w:t xml:space="preserve"> 6LoWPAN</w:t>
      </w:r>
      <w:bookmarkEnd w:id="2128"/>
      <w:bookmarkEnd w:id="2129"/>
    </w:p>
    <w:p w14:paraId="4AA6C5D6" w14:textId="77777777" w:rsidR="00DA3B27" w:rsidRPr="00791D37" w:rsidRDefault="00DA3B27" w:rsidP="00791D37"/>
    <w:p w14:paraId="7B00783B" w14:textId="6F15B718" w:rsidR="00DA3B27" w:rsidRPr="00791D37" w:rsidRDefault="00DA3B27" w:rsidP="00791D37">
      <w:r w:rsidRPr="00791D37">
        <w:t xml:space="preserve">Debido a las limitaciones de recursos que tienen los nodos, </w:t>
      </w:r>
      <w:del w:id="2130" w:author="JORGE CONTRERAS ORTIZ" w:date="2021-09-05T18:03:00Z">
        <w:r w:rsidRPr="00791D37" w:rsidDel="00387F22">
          <w:delText xml:space="preserve">como </w:delText>
        </w:r>
      </w:del>
      <w:ins w:id="2131" w:author="JORGE CONTRERAS ORTIZ" w:date="2021-09-05T18:03:00Z">
        <w:r w:rsidR="00387F22">
          <w:t>tanto</w:t>
        </w:r>
        <w:r w:rsidR="00387F22" w:rsidRPr="00791D37">
          <w:t xml:space="preserve"> </w:t>
        </w:r>
      </w:ins>
      <w:r w:rsidRPr="00791D37">
        <w:t xml:space="preserve">de energía, </w:t>
      </w:r>
      <w:ins w:id="2132" w:author="JORGE CONTRERAS ORTIZ" w:date="2021-09-05T18:03:00Z">
        <w:r w:rsidR="00387F22">
          <w:t xml:space="preserve">como de </w:t>
        </w:r>
      </w:ins>
      <w:r w:rsidRPr="00791D37">
        <w:t xml:space="preserve">memoria </w:t>
      </w:r>
      <w:ins w:id="2133" w:author="JORGE CONTRERAS ORTIZ" w:date="2021-09-05T18:03:00Z">
        <w:r w:rsidR="00387F22">
          <w:t xml:space="preserve">y de </w:t>
        </w:r>
      </w:ins>
      <w:del w:id="2134" w:author="JORGE CONTRERAS ORTIZ" w:date="2021-09-05T18:03:00Z">
        <w:r w:rsidRPr="00791D37" w:rsidDel="00387F22">
          <w:delText xml:space="preserve">y </w:delText>
        </w:r>
      </w:del>
      <w:r w:rsidRPr="00791D37">
        <w:t>potencia de procesamiento, hay varios retos a la hora del diseño e implementación de 6LoWPAN, puesto que este implementa IPv6. Algunos de los principales retos son:</w:t>
      </w:r>
    </w:p>
    <w:p w14:paraId="5C11794D" w14:textId="2F1E0CA8" w:rsidR="00DA3B27" w:rsidRPr="00387F22" w:rsidRDefault="00DA3B27" w:rsidP="00791D37">
      <w:pPr>
        <w:pStyle w:val="Prrafodelista"/>
        <w:numPr>
          <w:ilvl w:val="0"/>
          <w:numId w:val="7"/>
        </w:numPr>
        <w:rPr>
          <w:ins w:id="2135" w:author="JORGE CONTRERAS ORTIZ" w:date="2021-09-05T18:03:00Z"/>
          <w:b/>
          <w:bCs/>
          <w:rPrChange w:id="2136" w:author="JORGE CONTRERAS ORTIZ" w:date="2021-09-05T18:03:00Z">
            <w:rPr>
              <w:ins w:id="2137"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rsidP="00387F22">
      <w:pPr>
        <w:pStyle w:val="Prrafodelista"/>
        <w:rPr>
          <w:b/>
          <w:bCs/>
        </w:rPr>
        <w:pPrChange w:id="2138" w:author="JORGE CONTRERAS ORTIZ" w:date="2021-09-05T18:03:00Z">
          <w:pPr>
            <w:pStyle w:val="Prrafodelista"/>
            <w:numPr>
              <w:numId w:val="7"/>
            </w:numPr>
            <w:ind w:hanging="360"/>
          </w:pPr>
        </w:pPrChange>
      </w:pPr>
    </w:p>
    <w:p w14:paraId="2EC68BFC" w14:textId="25E145B7" w:rsidR="00387F22" w:rsidRPr="00387F22" w:rsidRDefault="00DA3B27" w:rsidP="00387F22">
      <w:pPr>
        <w:pStyle w:val="Prrafodelista"/>
        <w:numPr>
          <w:ilvl w:val="0"/>
          <w:numId w:val="7"/>
        </w:numPr>
        <w:rPr>
          <w:ins w:id="2139" w:author="JORGE CONTRERAS ORTIZ" w:date="2021-09-05T18:04:00Z"/>
          <w:b/>
          <w:bCs/>
          <w:rPrChange w:id="2140" w:author="JORGE CONTRERAS ORTIZ" w:date="2021-09-05T18:04:00Z">
            <w:rPr>
              <w:ins w:id="2141" w:author="JORGE CONTRERAS ORTIZ" w:date="2021-09-05T18:04:00Z"/>
            </w:rPr>
          </w:rPrChange>
        </w:rPr>
      </w:pPr>
      <w:r w:rsidRPr="00791D37">
        <w:rPr>
          <w:b/>
          <w:bCs/>
        </w:rPr>
        <w:t>Neighbo</w:t>
      </w:r>
      <w:ins w:id="2142" w:author="JORGE CONTRERAS ORTIZ" w:date="2021-09-05T18:05:00Z">
        <w:r w:rsidR="00387F22">
          <w:rPr>
            <w:b/>
            <w:bCs/>
          </w:rPr>
          <w:t>u</w:t>
        </w:r>
      </w:ins>
      <w:r w:rsidRPr="00791D37">
        <w:rPr>
          <w:b/>
          <w:bCs/>
        </w:rPr>
        <w:t xml:space="preserve">r Discovery Protocol: </w:t>
      </w:r>
      <w:r w:rsidRPr="00791D37">
        <w:t xml:space="preserve">IPv6 usa este protocolo NDP, el cual se encarga de reconocer a los diferentes </w:t>
      </w:r>
      <w:del w:id="2143" w:author="JORGE CONTRERAS ORTIZ" w:date="2021-09-05T18:05:00Z">
        <w:r w:rsidRPr="00791D37" w:rsidDel="00387F22">
          <w:delText xml:space="preserve">equipos </w:delText>
        </w:r>
      </w:del>
      <w:ins w:id="2144" w:author="JORGE CONTRERAS ORTIZ" w:date="2021-09-05T18:05:00Z">
        <w:r w:rsidR="00387F22">
          <w:t>dispositivos</w:t>
        </w:r>
        <w:r w:rsidR="00387F22" w:rsidRPr="00791D37">
          <w:t xml:space="preserve"> </w:t>
        </w:r>
      </w:ins>
      <w:r w:rsidRPr="00791D37">
        <w:t xml:space="preserve">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w:t>
      </w:r>
      <w:del w:id="2145" w:author="JORGE CONTRERAS ORTIZ" w:date="2021-09-05T18:05:00Z">
        <w:r w:rsidRPr="00791D37" w:rsidDel="00387F22">
          <w:delText xml:space="preserve">adaptarse </w:delText>
        </w:r>
      </w:del>
      <w:ins w:id="2146" w:author="JORGE CONTRERAS ORTIZ" w:date="2021-09-05T18:05:00Z">
        <w:r w:rsidR="00387F22">
          <w:t>adaptación</w:t>
        </w:r>
        <w:r w:rsidR="00387F22" w:rsidRPr="00791D37">
          <w:t xml:space="preserve"> </w:t>
        </w:r>
      </w:ins>
      <w:r w:rsidRPr="00791D37">
        <w:t>para redes limitada</w:t>
      </w:r>
      <w:ins w:id="2147" w:author="JORGE CONTRERAS ORTIZ" w:date="2021-09-05T18:04:00Z">
        <w:r w:rsidR="00387F22">
          <w:t>s.</w:t>
        </w:r>
      </w:ins>
      <w:del w:id="2148" w:author="JORGE CONTRERAS ORTIZ" w:date="2021-09-05T18:04:00Z">
        <w:r w:rsidRPr="00791D37" w:rsidDel="00387F22">
          <w:delText>s.</w:delText>
        </w:r>
      </w:del>
    </w:p>
    <w:p w14:paraId="2A0CB1EA" w14:textId="77777777" w:rsidR="00387F22" w:rsidRPr="00387F22" w:rsidRDefault="00387F22" w:rsidP="00387F22">
      <w:pPr>
        <w:pStyle w:val="Prrafodelista"/>
        <w:rPr>
          <w:b/>
          <w:bCs/>
          <w:rPrChange w:id="2149" w:author="JORGE CONTRERAS ORTIZ" w:date="2021-09-05T18:03:00Z">
            <w:rPr/>
          </w:rPrChange>
        </w:rPr>
        <w:pPrChange w:id="2150"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151" w:author="JORGE CONTRERAS ORTIZ" w:date="2021-09-05T18:03:00Z"/>
          <w:b/>
          <w:bCs/>
          <w:rPrChange w:id="2152" w:author="JORGE CONTRERAS ORTIZ" w:date="2021-09-05T18:03:00Z">
            <w:rPr>
              <w:ins w:id="2153"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rsidP="00387F22">
      <w:pPr>
        <w:pStyle w:val="Prrafodelista"/>
        <w:rPr>
          <w:b/>
          <w:bCs/>
        </w:rPr>
        <w:pPrChange w:id="2154" w:author="JORGE CONTRERAS ORTIZ" w:date="2021-09-05T18:03:00Z">
          <w:pPr>
            <w:pStyle w:val="Prrafodelista"/>
            <w:numPr>
              <w:numId w:val="7"/>
            </w:numPr>
            <w:ind w:hanging="360"/>
          </w:pPr>
        </w:pPrChange>
      </w:pPr>
    </w:p>
    <w:p w14:paraId="12892BF2" w14:textId="77777777" w:rsidR="00DA3B27" w:rsidRPr="00791D37" w:rsidRDefault="00DA3B27" w:rsidP="00791D37">
      <w:pPr>
        <w:pStyle w:val="Prrafodelista"/>
        <w:numPr>
          <w:ilvl w:val="0"/>
          <w:numId w:val="7"/>
        </w:numPr>
        <w:rPr>
          <w:b/>
          <w:bCs/>
        </w:rPr>
      </w:pPr>
      <w:r w:rsidRPr="00791D37">
        <w:rPr>
          <w:b/>
          <w:bCs/>
        </w:rPr>
        <w:lastRenderedPageBreak/>
        <w:t xml:space="preserve">Seguridad: </w:t>
      </w:r>
      <w:r w:rsidRPr="00791D37">
        <w:t>En todo tipo de redes, la seguridad siempre es un asunto importante. En redes estándar TCP/IP, se usa seguridad end-to-end, como es el caso de IPSec en la capa de red o en Transport Layer Security (TLS) en la capa de aplicación.</w:t>
      </w:r>
    </w:p>
    <w:p w14:paraId="33678E60" w14:textId="77777777" w:rsidR="00DA3B27" w:rsidRPr="00791D37" w:rsidRDefault="00DA3B27" w:rsidP="00791D37"/>
    <w:p w14:paraId="26CDB9D7" w14:textId="78E69960" w:rsidR="00DA3B27" w:rsidRPr="00791D37" w:rsidRDefault="00387F22" w:rsidP="00791D37">
      <w:pPr>
        <w:pStyle w:val="Ttulo3"/>
      </w:pPr>
      <w:bookmarkStart w:id="2155" w:name="_Toc81499353"/>
      <w:bookmarkStart w:id="2156" w:name="_Toc81761742"/>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155"/>
      <w:r w:rsidR="00AD1498" w:rsidRPr="00791D37">
        <w:rPr>
          <w:noProof/>
        </w:rPr>
        <w:t>[5], [7]</w:t>
      </w:r>
      <w:bookmarkEnd w:id="2156"/>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7777777" w:rsidR="00DA3B27" w:rsidRPr="00791D37" w:rsidRDefault="00DA3B27" w:rsidP="00FE1EC4">
      <w:pPr>
        <w:pStyle w:val="Ttulo4"/>
      </w:pPr>
      <w:bookmarkStart w:id="2157" w:name="_Toc81499354"/>
      <w:bookmarkStart w:id="2158" w:name="_Toc81761743"/>
      <w:r w:rsidRPr="00791D37">
        <w:t>Contiki</w:t>
      </w:r>
      <w:bookmarkEnd w:id="2157"/>
      <w:bookmarkEnd w:id="2158"/>
    </w:p>
    <w:p w14:paraId="3B69A77C" w14:textId="77777777" w:rsidR="00DA3B27" w:rsidRPr="00791D37" w:rsidRDefault="00DA3B27" w:rsidP="00791D37"/>
    <w:p w14:paraId="5F4B18D6" w14:textId="0E41CB63" w:rsidR="00DA3B27" w:rsidRPr="00791D37" w:rsidRDefault="00DA3B27" w:rsidP="00791D37">
      <w:r w:rsidRPr="00791D37">
        <w:t xml:space="preserve">Contiki es un sistema operativo hibrido basado en Unix. </w:t>
      </w:r>
      <w:del w:id="2159" w:author="JORGE CONTRERAS ORTIZ" w:date="2021-09-05T18:06:00Z">
        <w:r w:rsidRPr="00791D37" w:rsidDel="00387F22">
          <w:delText>Contiki e</w:delText>
        </w:r>
      </w:del>
      <w:ins w:id="2160" w:author="JORGE CONTRERAS ORTIZ" w:date="2021-09-05T18:07:00Z">
        <w:r w:rsidR="00387F22">
          <w:t>E</w:t>
        </w:r>
      </w:ins>
      <w:r w:rsidRPr="00791D37">
        <w:t>s de código abierto, muy portable y con capacidad de multitarea y control de eventos</w:t>
      </w:r>
      <w:del w:id="2161" w:author="JORGE CONTRERAS ORTIZ" w:date="2021-09-05T18:12:00Z">
        <w:r w:rsidRPr="00791D37" w:rsidDel="00E558C7">
          <w:delText>, el cuál</w:delText>
        </w:r>
      </w:del>
      <w:ins w:id="2162" w:author="JORGE CONTRERAS ORTIZ" w:date="2021-09-05T18:12:00Z">
        <w:r w:rsidR="00E558C7">
          <w:t xml:space="preserve">. </w:t>
        </w:r>
      </w:ins>
      <w:del w:id="2163" w:author="JORGE CONTRERAS ORTIZ" w:date="2021-09-05T18:12:00Z">
        <w:r w:rsidRPr="00791D37" w:rsidDel="00E558C7">
          <w:delText xml:space="preserve"> fue pensado</w:delText>
        </w:r>
      </w:del>
      <w:ins w:id="2164"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165" w:author="JORGE CONTRERAS ORTIZ" w:date="2021-09-05T18:07:00Z">
        <w:r w:rsidRPr="00791D37" w:rsidDel="00387F22">
          <w:delText xml:space="preserve">Contiki </w:delText>
        </w:r>
      </w:del>
      <w:ins w:id="2166" w:author="JORGE CONTRERAS ORTIZ" w:date="2021-09-05T18:07:00Z">
        <w:r w:rsidR="00387F22">
          <w:t>También</w:t>
        </w:r>
        <w:r w:rsidR="00387F22" w:rsidRPr="00791D37">
          <w:t xml:space="preserve"> </w:t>
        </w:r>
      </w:ins>
      <w:r w:rsidRPr="00791D37">
        <w:t>permite comunicaciones IP, pudiendo tanto IPv4 e IPv6.</w:t>
      </w:r>
    </w:p>
    <w:p w14:paraId="5F04ACF2" w14:textId="2FF87E06" w:rsidR="00DA3B27" w:rsidRPr="00791D37" w:rsidRDefault="00DA3B27" w:rsidP="00791D37">
      <w:r w:rsidRPr="00791D37">
        <w:t xml:space="preserve">Gracias a la multitarea y manejo de eventos, se soporta una carga dinámica y reemplazamiento de servicios o programas individualmente. La arquitectura utilizada es la mostrada </w:t>
      </w:r>
      <w:del w:id="2167" w:author="JORGE CONTRERAS ORTIZ" w:date="2021-09-05T18:13:00Z">
        <w:r w:rsidRPr="00791D37" w:rsidDel="00E558C7">
          <w:delText>en la siguiente imagen</w:delText>
        </w:r>
      </w:del>
      <w:ins w:id="2168"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169" w:author="JORGE CONTRERAS ORTIZ" w:date="2021-09-05T18:13:00Z">
        <w:r w:rsidR="00E558C7">
          <w:t xml:space="preserve">Ilustración </w:t>
        </w:r>
        <w:r w:rsidR="00E558C7">
          <w:rPr>
            <w:noProof/>
          </w:rPr>
          <w:t>2</w:t>
        </w:r>
        <w:r w:rsidR="00E558C7">
          <w:fldChar w:fldCharType="end"/>
        </w:r>
      </w:ins>
      <w:r w:rsidRPr="00791D37">
        <w:t xml:space="preserve">: </w:t>
      </w:r>
    </w:p>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16"/>
                    <a:stretch>
                      <a:fillRect/>
                    </a:stretch>
                  </pic:blipFill>
                  <pic:spPr>
                    <a:xfrm>
                      <a:off x="0" y="0"/>
                      <a:ext cx="2790854" cy="2963262"/>
                    </a:xfrm>
                    <a:prstGeom prst="rect">
                      <a:avLst/>
                    </a:prstGeom>
                  </pic:spPr>
                </pic:pic>
              </a:graphicData>
            </a:graphic>
          </wp:inline>
        </w:drawing>
      </w:r>
    </w:p>
    <w:p w14:paraId="516BACA2" w14:textId="6E008C73" w:rsidR="00DA3B27" w:rsidRPr="00791D37" w:rsidRDefault="00F21168" w:rsidP="00F21168">
      <w:pPr>
        <w:pStyle w:val="Descripcin"/>
        <w:jc w:val="center"/>
      </w:pPr>
      <w:bookmarkStart w:id="2170" w:name="_Ref81758054"/>
      <w:bookmarkStart w:id="2171" w:name="_Toc81762020"/>
      <w:r>
        <w:t xml:space="preserve">Ilustración </w:t>
      </w:r>
      <w:r w:rsidR="00691851">
        <w:fldChar w:fldCharType="begin"/>
      </w:r>
      <w:r w:rsidR="00691851">
        <w:instrText xml:space="preserve"> SEQ Ilustración \* ARABIC </w:instrText>
      </w:r>
      <w:r w:rsidR="00691851">
        <w:fldChar w:fldCharType="separate"/>
      </w:r>
      <w:r w:rsidR="009C65A7">
        <w:rPr>
          <w:noProof/>
        </w:rPr>
        <w:t>2</w:t>
      </w:r>
      <w:r w:rsidR="00691851">
        <w:rPr>
          <w:noProof/>
        </w:rPr>
        <w:fldChar w:fldCharType="end"/>
      </w:r>
      <w:bookmarkEnd w:id="2170"/>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171"/>
      <w:r>
        <w:fldChar w:fldCharType="end"/>
      </w:r>
    </w:p>
    <w:p w14:paraId="2ACAB232" w14:textId="6B0785A4" w:rsidR="00DA3B27" w:rsidRPr="00791D37" w:rsidDel="00E558C7" w:rsidRDefault="00DA3B27" w:rsidP="006242EF">
      <w:pPr>
        <w:pStyle w:val="TDC3"/>
        <w:rPr>
          <w:del w:id="2172" w:author="JORGE CONTRERAS ORTIZ" w:date="2021-09-05T18:14:00Z"/>
          <w:rFonts w:eastAsiaTheme="minorHAnsi"/>
        </w:rPr>
      </w:pPr>
    </w:p>
    <w:p w14:paraId="3D22FEDB" w14:textId="77777777" w:rsidR="00DA3B27" w:rsidRPr="00791D37" w:rsidRDefault="00DA3B27" w:rsidP="00791D37"/>
    <w:p w14:paraId="0297F779" w14:textId="77777777" w:rsidR="00DA3B27" w:rsidRPr="00791D37" w:rsidRDefault="00DA3B27" w:rsidP="00791D37"/>
    <w:p w14:paraId="1AFD7D41" w14:textId="78482533" w:rsidR="00DA3B27" w:rsidRPr="00791D37" w:rsidRDefault="00E558C7" w:rsidP="00FE1EC4">
      <w:pPr>
        <w:pStyle w:val="Ttulo4"/>
      </w:pPr>
      <w:bookmarkStart w:id="2173" w:name="_Toc81499355"/>
      <w:bookmarkStart w:id="2174" w:name="_Toc81761744"/>
      <w:r w:rsidRPr="00791D37">
        <w:t>TINY</w:t>
      </w:r>
      <w:r w:rsidR="00DA3B27" w:rsidRPr="00791D37">
        <w:t>OS</w:t>
      </w:r>
      <w:bookmarkEnd w:id="2173"/>
      <w:bookmarkEnd w:id="2174"/>
    </w:p>
    <w:p w14:paraId="09BAE51C" w14:textId="77777777" w:rsidR="00DA3B27" w:rsidRPr="00791D37" w:rsidRDefault="00DA3B27" w:rsidP="00791D37"/>
    <w:p w14:paraId="61F41A05" w14:textId="77777777" w:rsidR="00DA3B27" w:rsidRPr="00791D37" w:rsidRDefault="00DA3B27" w:rsidP="00791D37">
      <w:r w:rsidRPr="00791D37">
        <w:lastRenderedPageBreak/>
        <w:t xml:space="preserve">Otro sistema basado en Unix, pensado para dispositivos limitados y de baja potencia. </w:t>
      </w:r>
      <w:r w:rsidRPr="006242EF">
        <w:rPr>
          <w:lang w:val="en-US"/>
        </w:rPr>
        <w:t>TinyOs 2.X soporta 6LoWPAN gracias a BLIP (</w:t>
      </w:r>
      <w:r w:rsidRPr="006242EF">
        <w:rPr>
          <w:i/>
          <w:iCs/>
          <w:lang w:val="en-US"/>
        </w:rPr>
        <w:t xml:space="preserve">Berkeley Low-power IP stack). </w:t>
      </w:r>
      <w:r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Pr="00791D37">
        <w:rPr>
          <w:i/>
          <w:iCs/>
        </w:rPr>
        <w:t>Descubrimiento de vecinos o Neighbor Discovery</w:t>
      </w:r>
      <w:r w:rsidRPr="00791D37">
        <w:t xml:space="preserve">, en una versión reducida, configurar una dirección local de enlace en el arranque de los nodos y una dirección global si se recibe el anuncio del enrutador. </w:t>
      </w:r>
    </w:p>
    <w:p w14:paraId="6C970A28" w14:textId="77777777" w:rsidR="00DA3B27" w:rsidRPr="00791D37" w:rsidRDefault="00DA3B27" w:rsidP="00791D37">
      <w:r w:rsidRPr="00791D37">
        <w:t>En comparación con versiones anteriores, BLIP soporta redes de malla.</w:t>
      </w:r>
    </w:p>
    <w:p w14:paraId="796D8049" w14:textId="77777777" w:rsidR="00DA3B27" w:rsidRPr="00791D37" w:rsidRDefault="00DA3B27" w:rsidP="00791D37"/>
    <w:p w14:paraId="1D1EF8CE" w14:textId="1E3A6E5B" w:rsidR="007E2B99" w:rsidRPr="00791D37" w:rsidRDefault="00E558C7" w:rsidP="00FE1EC4">
      <w:pPr>
        <w:pStyle w:val="Ttulo4"/>
      </w:pPr>
      <w:bookmarkStart w:id="2175" w:name="_Toc81499356"/>
      <w:bookmarkStart w:id="2176" w:name="_Toc81761745"/>
      <w:r w:rsidRPr="00791D37">
        <w:t>THREAD</w:t>
      </w:r>
      <w:bookmarkEnd w:id="2175"/>
      <w:bookmarkEnd w:id="2176"/>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177" w:author="JORGE CONTRERAS ORTIZ" w:date="2021-09-05T18:14:00Z">
        <w:r w:rsidR="00D46385" w:rsidRPr="00791D37" w:rsidDel="00E558C7">
          <w:delText>.</w:delText>
        </w:r>
      </w:del>
    </w:p>
    <w:p w14:paraId="0BB7A1AA" w14:textId="55FB0707" w:rsidR="00E558C7" w:rsidRDefault="00D46385" w:rsidP="00791D37">
      <w:pPr>
        <w:rPr>
          <w:ins w:id="2178" w:author="JORGE CONTRERAS ORTIZ" w:date="2021-09-05T18:15:00Z"/>
        </w:rPr>
      </w:pPr>
      <w:r w:rsidRPr="00791D37">
        <w:t xml:space="preserve">Al ser el protocolo elegido </w:t>
      </w:r>
      <w:del w:id="2179" w:author="JORGE CONTRERAS ORTIZ" w:date="2021-09-05T18:15:00Z">
        <w:r w:rsidRPr="00791D37" w:rsidDel="00E558C7">
          <w:delText xml:space="preserve">lo </w:delText>
        </w:r>
      </w:del>
      <w:del w:id="2180" w:author="JORGE CONTRERAS ORTIZ" w:date="2021-09-05T18:14:00Z">
        <w:r w:rsidRPr="00791D37" w:rsidDel="00E558C7">
          <w:delText xml:space="preserve">comentaremos </w:delText>
        </w:r>
      </w:del>
      <w:ins w:id="2181" w:author="JORGE CONTRERAS ORTIZ" w:date="2021-09-05T18:14:00Z">
        <w:r w:rsidR="00E558C7">
          <w:t>se explicará y analizará</w:t>
        </w:r>
        <w:r w:rsidR="00E558C7" w:rsidRPr="00791D37">
          <w:t xml:space="preserve"> </w:t>
        </w:r>
      </w:ins>
      <w:r w:rsidRPr="00791D37">
        <w:t>más en profundidad en</w:t>
      </w:r>
      <w:ins w:id="2182" w:author="JORGE CONTRERAS ORTIZ" w:date="2021-09-04T13:51:00Z">
        <w:r w:rsidR="00E915C0">
          <w:t xml:space="preserve"> el apartado</w:t>
        </w:r>
      </w:ins>
      <w:r w:rsidRPr="00791D37">
        <w:t xml:space="preserve"> </w:t>
      </w:r>
      <w:r w:rsidR="00B62082" w:rsidRPr="00791D37">
        <w:t xml:space="preserve"> </w:t>
      </w:r>
      <w:ins w:id="2183" w:author="JORGE CONTRERAS ORTIZ" w:date="2021-09-04T13:50:00Z">
        <w:r w:rsidR="00E915C0">
          <w:fldChar w:fldCharType="begin"/>
        </w:r>
        <w:r w:rsidR="00E915C0">
          <w:instrText xml:space="preserve"> REF _Ref81655865 \w \h </w:instrText>
        </w:r>
      </w:ins>
      <w:r w:rsidR="00E915C0">
        <w:fldChar w:fldCharType="separate"/>
      </w:r>
      <w:ins w:id="2184" w:author="JORGE CONTRERAS ORTIZ" w:date="2021-09-04T14:47:00Z">
        <w:r w:rsidR="003E5AE5">
          <w:t>2.3</w:t>
        </w:r>
      </w:ins>
      <w:ins w:id="2185" w:author="JORGE CONTRERAS ORTIZ" w:date="2021-09-04T13:50:00Z">
        <w:r w:rsidR="00E915C0">
          <w:fldChar w:fldCharType="end"/>
        </w:r>
      </w:ins>
      <w:ins w:id="2186" w:author="JORGE CONTRERAS ORTIZ" w:date="2021-09-05T18:14:00Z">
        <w:r w:rsidR="00E558C7">
          <w:t xml:space="preserve"> </w:t>
        </w:r>
        <w:r w:rsidR="00E558C7">
          <w:fldChar w:fldCharType="begin"/>
        </w:r>
        <w:r w:rsidR="00E558C7">
          <w:instrText xml:space="preserve"> REF _Ref81758097 \h </w:instrText>
        </w:r>
      </w:ins>
      <w:r w:rsidR="00E558C7">
        <w:fldChar w:fldCharType="separate"/>
      </w:r>
      <w:ins w:id="2187" w:author="JORGE CONTRERAS ORTIZ" w:date="2021-09-05T18:14:00Z">
        <w:r w:rsidR="00E558C7">
          <w:t>THREAD</w:t>
        </w:r>
        <w:r w:rsidR="00E558C7">
          <w:fldChar w:fldCharType="end"/>
        </w:r>
      </w:ins>
      <w:ins w:id="2188" w:author="JORGE CONTRERAS ORTIZ" w:date="2021-09-05T18:15:00Z">
        <w:r w:rsidR="00E558C7">
          <w:t xml:space="preserve">. </w:t>
        </w:r>
      </w:ins>
    </w:p>
    <w:p w14:paraId="7E6D4B3E" w14:textId="0442A4C4" w:rsidR="00B62082" w:rsidDel="00E558C7" w:rsidRDefault="00B62082" w:rsidP="00791D37">
      <w:pPr>
        <w:rPr>
          <w:del w:id="2189" w:author="JORGE CONTRERAS ORTIZ" w:date="2021-09-04T13:47:00Z"/>
        </w:rPr>
      </w:pPr>
      <w:del w:id="2190" w:author="JORGE CONTRERAS ORTIZ" w:date="2021-09-04T13:50:00Z">
        <w:r w:rsidRPr="00791D37" w:rsidDel="00E915C0">
          <w:rPr>
            <w:rFonts w:eastAsiaTheme="majorEastAsia"/>
            <w:color w:val="2F5496" w:themeColor="accent1" w:themeShade="BF"/>
            <w:sz w:val="28"/>
            <w:szCs w:val="26"/>
          </w:rPr>
          <w:fldChar w:fldCharType="begin"/>
        </w:r>
        <w:r w:rsidRPr="00E915C0"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191" w:author="JORGE CONTRERAS ORTIZ" w:date="2021-09-05T18:15:00Z">
        <w:r w:rsidR="00E558C7">
          <w:t>dffd</w:t>
        </w:r>
      </w:ins>
      <w:del w:id="2192"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193" w:author="JORGE CONTRERAS ORTIZ" w:date="2021-09-05T18:15:00Z"/>
        </w:rPr>
      </w:pPr>
    </w:p>
    <w:p w14:paraId="2F26234A" w14:textId="77777777" w:rsidR="00E558C7" w:rsidRDefault="00E558C7" w:rsidP="00791D37">
      <w:pPr>
        <w:rPr>
          <w:ins w:id="2194" w:author="JORGE CONTRERAS ORTIZ" w:date="2021-09-05T18:15:00Z"/>
        </w:rPr>
      </w:pPr>
    </w:p>
    <w:p w14:paraId="1B8AF1C1" w14:textId="77777777" w:rsidR="00E558C7" w:rsidRDefault="00E558C7" w:rsidP="00791D37">
      <w:pPr>
        <w:rPr>
          <w:ins w:id="2195" w:author="JORGE CONTRERAS ORTIZ" w:date="2021-09-05T18:15:00Z"/>
        </w:rPr>
      </w:pPr>
    </w:p>
    <w:p w14:paraId="0217FA4F" w14:textId="77777777" w:rsidR="00E558C7" w:rsidRPr="00791D37" w:rsidRDefault="00E558C7" w:rsidP="00791D37">
      <w:pPr>
        <w:rPr>
          <w:ins w:id="2196"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197" w:author="JORGE CONTRERAS ORTIZ" w:date="2021-09-04T13:50:00Z"/>
        </w:rPr>
      </w:pPr>
      <w:del w:id="2198" w:author="JORGE CONTRERAS ORTIZ" w:date="2021-09-04T13:47:00Z">
        <w:r w:rsidRPr="00791D37" w:rsidDel="00E915C0">
          <w:br w:type="page"/>
        </w:r>
      </w:del>
    </w:p>
    <w:p w14:paraId="5A7D5EB3" w14:textId="43B598C8" w:rsidR="00E915C0" w:rsidRPr="00791D37" w:rsidDel="00E915C0" w:rsidRDefault="00B62082" w:rsidP="00791D37">
      <w:pPr>
        <w:rPr>
          <w:ins w:id="2199" w:author="JORGE CONTRERAS ORTIZ" w:date="2021-09-04T13:50:00Z"/>
          <w:del w:id="2200" w:author="JORGE CONTRERAS ORTIZ" w:date="2021-09-04T13:47:00Z"/>
          <w:rFonts w:eastAsiaTheme="majorEastAsia"/>
          <w:color w:val="2F5496" w:themeColor="accent1" w:themeShade="BF"/>
          <w:sz w:val="28"/>
          <w:szCs w:val="26"/>
        </w:rPr>
      </w:pPr>
      <w:bookmarkStart w:id="2201" w:name="_THREAD"/>
      <w:bookmarkStart w:id="2202" w:name="_Toc81499357"/>
      <w:bookmarkEnd w:id="2201"/>
      <w:del w:id="2203" w:author="JORGE CONTRERAS ORTIZ" w:date="2021-09-04T13:50:00Z">
        <w:r w:rsidRPr="00791D37" w:rsidDel="00E915C0">
          <w:delText>TH</w:delText>
        </w:r>
        <w:r w:rsidRPr="00791D37" w:rsidDel="00E915C0">
          <w:fldChar w:fldCharType="end"/>
        </w:r>
      </w:del>
    </w:p>
    <w:p w14:paraId="16A6D45E" w14:textId="77777777" w:rsidR="00E915C0" w:rsidRPr="00791D37" w:rsidRDefault="00E915C0" w:rsidP="00791D37">
      <w:pPr>
        <w:rPr>
          <w:ins w:id="2204" w:author="JORGE CONTRERAS ORTIZ" w:date="2021-09-04T13:50:00Z"/>
        </w:rPr>
      </w:pPr>
      <w:ins w:id="2205" w:author="JORGE CONTRERAS ORTIZ" w:date="2021-09-04T13:50:00Z">
        <w:del w:id="2206" w:author="JORGE CONTRERAS ORTIZ" w:date="2021-09-04T13:47:00Z">
          <w:r w:rsidRPr="00791D37" w:rsidDel="00E915C0">
            <w:br w:type="page"/>
          </w:r>
        </w:del>
      </w:ins>
    </w:p>
    <w:p w14:paraId="2966E203" w14:textId="1E31DD52" w:rsidR="00B62082" w:rsidRPr="00791D37" w:rsidRDefault="00E915C0" w:rsidP="00791D37">
      <w:pPr>
        <w:pStyle w:val="Ttulo2"/>
      </w:pPr>
      <w:bookmarkStart w:id="2207" w:name="_Ref81655865"/>
      <w:bookmarkStart w:id="2208" w:name="_Ref81758097"/>
      <w:bookmarkStart w:id="2209" w:name="_Toc81761746"/>
      <w:ins w:id="2210" w:author="JORGE CONTRERAS ORTIZ" w:date="2021-09-04T13:50:00Z">
        <w:r>
          <w:t>THR</w:t>
        </w:r>
      </w:ins>
      <w:ins w:id="2211" w:author="JORGE CONTRERAS ORTIZ" w:date="2021-09-04T13:51:00Z">
        <w:r>
          <w:t>EAD</w:t>
        </w:r>
      </w:ins>
      <w:bookmarkEnd w:id="2208"/>
      <w:bookmarkEnd w:id="2209"/>
      <w:commentRangeStart w:id="2212"/>
      <w:commentRangeEnd w:id="2212"/>
      <w:del w:id="2213" w:author="JORGE CONTRERAS ORTIZ" w:date="2021-09-04T13:50:00Z">
        <w:r w:rsidR="00B62082" w:rsidRPr="00791D37" w:rsidDel="00E915C0">
          <w:rPr>
            <w:rStyle w:val="Refdecomentario"/>
            <w:rFonts w:eastAsiaTheme="minorHAnsi"/>
            <w:color w:val="auto"/>
          </w:rPr>
          <w:commentReference w:id="2212"/>
        </w:r>
        <w:r w:rsidR="00B62082" w:rsidRPr="00791D37" w:rsidDel="00E915C0">
          <w:delText>READ</w:delText>
        </w:r>
      </w:del>
      <w:bookmarkEnd w:id="2202"/>
      <w:bookmarkEnd w:id="2207"/>
      <w:r w:rsidR="00B62082" w:rsidRPr="00791D37">
        <w:t xml:space="preserve"> </w:t>
      </w:r>
    </w:p>
    <w:p w14:paraId="6AF95DDC" w14:textId="77777777" w:rsidR="00B62082" w:rsidRPr="00791D37" w:rsidRDefault="00B62082" w:rsidP="00791D37"/>
    <w:p w14:paraId="7B92B9C7" w14:textId="5BC38212" w:rsidR="00B62082" w:rsidRPr="00791D37" w:rsidRDefault="00B62082" w:rsidP="00791D37">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46EE070C" w14:textId="122764E4" w:rsidR="00B62082" w:rsidRPr="00791D37" w:rsidRDefault="00E558C7" w:rsidP="00791D37">
      <w:pPr>
        <w:pStyle w:val="Ttulo3"/>
      </w:pPr>
      <w:bookmarkStart w:id="2214" w:name="_Toc81499358"/>
      <w:bookmarkStart w:id="2215" w:name="_Toc81761747"/>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214"/>
      <w:r w:rsidR="00AD1498" w:rsidRPr="00791D37">
        <w:rPr>
          <w:noProof/>
        </w:rPr>
        <w:t>[8], [10]–[12]</w:t>
      </w:r>
      <w:bookmarkEnd w:id="2215"/>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800BCDB" w:rsidR="00B62082" w:rsidRPr="00791D37" w:rsidRDefault="00B62082" w:rsidP="00791D37">
      <w:pPr>
        <w:pStyle w:val="Prrafodelista"/>
        <w:numPr>
          <w:ilvl w:val="0"/>
          <w:numId w:val="9"/>
        </w:num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216" w:author="JORGE CONTRERAS ORTIZ" w:date="2021-09-05T18:18:00Z">
        <w:r w:rsidRPr="00791D37" w:rsidDel="00E558C7">
          <w:delText>a la vez que ocurren</w:delText>
        </w:r>
      </w:del>
      <w:ins w:id="2217" w:author="JORGE CONTRERAS ORTIZ" w:date="2021-09-05T18:18:00Z">
        <w:r w:rsidR="00E558C7">
          <w:t>en tiempo real</w:t>
        </w:r>
      </w:ins>
      <w:r w:rsidRPr="00791D37">
        <w:t>.</w:t>
      </w:r>
    </w:p>
    <w:p w14:paraId="00C76F83" w14:textId="77777777" w:rsidR="00B62082" w:rsidRPr="00791D37" w:rsidRDefault="00B62082" w:rsidP="00791D37">
      <w:pPr>
        <w:pStyle w:val="Prrafodelista"/>
        <w:numPr>
          <w:ilvl w:val="0"/>
          <w:numId w:val="9"/>
        </w:numPr>
      </w:pPr>
      <w:r w:rsidRPr="00791D37">
        <w:rPr>
          <w:b/>
          <w:bCs/>
        </w:rPr>
        <w:t>Seguridad.</w:t>
      </w:r>
      <w:r w:rsidRPr="00791D37">
        <w:t xml:space="preserve"> No se permite unirse a dispositivos a una red Thread si no están autorizados. Todas las comunicaciones están encriptadas y seguras.</w:t>
      </w:r>
    </w:p>
    <w:p w14:paraId="7E0DB5A0" w14:textId="77777777" w:rsidR="00B62082" w:rsidRPr="00791D37" w:rsidRDefault="00B62082" w:rsidP="00791D37">
      <w:pPr>
        <w:pStyle w:val="Prrafodelista"/>
        <w:numPr>
          <w:ilvl w:val="0"/>
          <w:numId w:val="9"/>
        </w:num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6EFDAE70" w14:textId="534D8E29" w:rsidR="00B62082" w:rsidRPr="00791D37" w:rsidRDefault="00B62082" w:rsidP="00791D37">
      <w:pPr>
        <w:pStyle w:val="Prrafodelista"/>
        <w:numPr>
          <w:ilvl w:val="0"/>
          <w:numId w:val="9"/>
        </w:numPr>
      </w:pPr>
      <w:r w:rsidRPr="00791D37">
        <w:rPr>
          <w:b/>
          <w:bCs/>
        </w:rPr>
        <w:t>Rango.</w:t>
      </w:r>
      <w:r w:rsidRPr="00791D37">
        <w:t xml:space="preserve"> Los </w:t>
      </w:r>
      <w:del w:id="2218" w:author="JORGE CONTRERAS ORTIZ" w:date="2021-09-05T18:17:00Z">
        <w:r w:rsidRPr="00791D37" w:rsidDel="00E558C7">
          <w:delText xml:space="preserve">típicos </w:delText>
        </w:r>
      </w:del>
      <w:r w:rsidRPr="00791D37">
        <w:t xml:space="preserve">dispositivos </w:t>
      </w:r>
      <w:ins w:id="2219" w:author="JORGE CONTRERAS ORTIZ" w:date="2021-09-05T18:17:00Z">
        <w:r w:rsidR="00E558C7">
          <w:t xml:space="preserve">comunes dispuestos </w:t>
        </w:r>
      </w:ins>
      <w:del w:id="2220" w:author="JORGE CONTRERAS ORTIZ" w:date="2021-09-05T18:17:00Z">
        <w:r w:rsidRPr="00791D37" w:rsidDel="00E558C7">
          <w:delText>junto con</w:delText>
        </w:r>
      </w:del>
      <w:ins w:id="2221"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1519F90C" w14:textId="77777777" w:rsidR="00B62082" w:rsidRPr="00791D37" w:rsidRDefault="00B62082" w:rsidP="00791D37">
      <w:pPr>
        <w:pStyle w:val="Prrafodelista"/>
        <w:numPr>
          <w:ilvl w:val="0"/>
          <w:numId w:val="9"/>
        </w:numPr>
      </w:pPr>
      <w:r w:rsidRPr="00791D37">
        <w:rPr>
          <w:b/>
          <w:bCs/>
        </w:rPr>
        <w:lastRenderedPageBreak/>
        <w:t>Sin fallos.</w:t>
      </w:r>
      <w:r w:rsidRPr="00791D37">
        <w:t xml:space="preserve"> La pila del protocolo está diseñada para dar operar segura y fiablemente incluso con fallos o perdidas en dispositivos individualmente.</w:t>
      </w: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222" w:author="JORGE CONTRERAS ORTIZ" w:date="2021-09-04T13:51:00Z"/>
          <w:noProof/>
        </w:rPr>
      </w:pPr>
      <w:bookmarkStart w:id="2223" w:name="_Tipos_de_dispositivos"/>
      <w:bookmarkStart w:id="2224" w:name="_Toc81499359"/>
      <w:bookmarkStart w:id="2225" w:name="_Toc81761748"/>
      <w:bookmarkEnd w:id="2223"/>
      <w:r w:rsidRPr="00791D37">
        <w:rPr>
          <w:noProof/>
        </w:rPr>
        <w:lastRenderedPageBreak/>
        <w:t>TIPOS DE DISPOSITIVOS</w:t>
      </w:r>
      <w:commentRangeStart w:id="2226"/>
      <w:commentRangeEnd w:id="2226"/>
      <w:r w:rsidR="00B62082" w:rsidRPr="00791D37">
        <w:rPr>
          <w:rStyle w:val="Refdecomentario"/>
          <w:rFonts w:eastAsiaTheme="minorHAnsi"/>
          <w:color w:val="auto"/>
        </w:rPr>
        <w:commentReference w:id="2226"/>
      </w:r>
      <w:bookmarkEnd w:id="2224"/>
      <w:bookmarkEnd w:id="2225"/>
    </w:p>
    <w:p w14:paraId="3A21969E" w14:textId="77777777" w:rsidR="00E915C0" w:rsidRPr="00E915C0" w:rsidRDefault="00E915C0">
      <w:pPr>
        <w:rPr>
          <w:rPrChange w:id="2227" w:author="JORGE CONTRERAS ORTIZ" w:date="2021-09-04T13:51:00Z">
            <w:rPr>
              <w:noProof/>
            </w:rPr>
          </w:rPrChange>
        </w:rPr>
        <w:pPrChange w:id="2228" w:author="JORGE CONTRERAS ORTIZ" w:date="2021-09-04T13:51:00Z">
          <w:pPr>
            <w:pStyle w:val="Ttulo3"/>
          </w:pPr>
        </w:pPrChange>
      </w:pPr>
    </w:p>
    <w:p w14:paraId="29CB4442" w14:textId="421A431E" w:rsidR="00F547F4" w:rsidDel="00F547F4" w:rsidRDefault="00B62082" w:rsidP="00F547F4">
      <w:pPr>
        <w:rPr>
          <w:del w:id="2229" w:author="JORGE CONTRERAS ORTIZ" w:date="2021-09-05T18:23:00Z"/>
          <w:noProof/>
        </w:rPr>
        <w:pPrChange w:id="2230" w:author="JORGE CONTRERAS ORTIZ" w:date="2021-09-05T18:23:00Z">
          <w:pPr/>
        </w:pPrChange>
      </w:pPr>
      <w:r w:rsidRPr="00791D37">
        <w:rPr>
          <w:noProof/>
        </w:rPr>
        <w:t xml:space="preserve">En estas redes, hay 2 clasificaciones </w:t>
      </w:r>
      <w:del w:id="2231" w:author="JORGE CONTRERAS ORTIZ" w:date="2021-09-05T18:19:00Z">
        <w:r w:rsidRPr="00791D37" w:rsidDel="00E558C7">
          <w:rPr>
            <w:noProof/>
          </w:rPr>
          <w:delText>para los posibles</w:delText>
        </w:r>
      </w:del>
      <w:ins w:id="2232" w:author="JORGE CONTRERAS ORTIZ" w:date="2021-09-05T18:19:00Z">
        <w:r w:rsidR="00E558C7">
          <w:rPr>
            <w:noProof/>
          </w:rPr>
          <w:t>de</w:t>
        </w:r>
      </w:ins>
      <w:r w:rsidRPr="00791D37">
        <w:rPr>
          <w:noProof/>
        </w:rPr>
        <w:t xml:space="preserve"> tipos de nodos que puede haber en la propia red</w:t>
      </w:r>
      <w:ins w:id="2233"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234"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235" w:author="JORGE CONTRERAS ORTIZ" w:date="2021-09-05T18:36:00Z"/>
        </w:rPr>
      </w:pPr>
      <w:bookmarkStart w:id="2236" w:name="BR"/>
      <w:r w:rsidRPr="00791D37">
        <w:rPr>
          <w:b/>
          <w:bCs/>
        </w:rPr>
        <w:t>Border Routers</w:t>
      </w:r>
      <w:bookmarkEnd w:id="2236"/>
      <w:r w:rsidRPr="00791D37">
        <w:rPr>
          <w:b/>
          <w:bCs/>
        </w:rPr>
        <w:t xml:space="preserve">. </w:t>
      </w:r>
      <w:r w:rsidRPr="00791D37">
        <w:t>Es un router específico que da conectividad desde redes 802.15.4 a redes adyacentes en otras capas físicas, como Wi-Fi o Ethernet</w:t>
      </w:r>
      <w:ins w:id="2237" w:author="JORGE CONTRERAS ORTIZ" w:date="2021-09-05T18:36:00Z">
        <w:r w:rsidR="00BD51E1">
          <w:t xml:space="preserve">, pudiendo dotar de </w:t>
        </w:r>
      </w:ins>
      <w:ins w:id="2238" w:author="JORGE CONTRERAS ORTIZ" w:date="2021-09-05T18:42:00Z">
        <w:r w:rsidR="00845295">
          <w:t xml:space="preserve">conectividad a </w:t>
        </w:r>
      </w:ins>
      <w:ins w:id="2239"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rsidP="00BD51E1">
      <w:pPr>
        <w:pStyle w:val="Prrafodelista"/>
        <w:pPrChange w:id="2240"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241" w:author="JORGE CONTRERAS ORTIZ" w:date="2021-09-05T18:36:00Z"/>
        </w:rPr>
      </w:pPr>
      <w:bookmarkStart w:id="2242" w:name="R"/>
      <w:r w:rsidRPr="00791D37">
        <w:rPr>
          <w:b/>
          <w:bCs/>
        </w:rPr>
        <w:t>Routers</w:t>
      </w:r>
      <w:bookmarkEnd w:id="2242"/>
      <w:r w:rsidRPr="00791D37">
        <w:rPr>
          <w:b/>
          <w:bCs/>
        </w:rPr>
        <w:t>.</w:t>
      </w:r>
      <w:r w:rsidRPr="00791D37">
        <w:t xml:space="preserve"> Estos se encargan de dar servicios de enrutamiento a los distintos dispositivos de red</w:t>
      </w:r>
      <w:ins w:id="2243" w:author="JORGE CONTRERAS ORTIZ" w:date="2021-09-04T11:21:00Z">
        <w:r w:rsidR="00B83329">
          <w:t xml:space="preserve"> y de proporcionar los </w:t>
        </w:r>
      </w:ins>
      <w:del w:id="2244" w:author="JORGE CONTRERAS ORTIZ" w:date="2021-09-04T11:21:00Z">
        <w:r w:rsidRPr="00791D37" w:rsidDel="00B83329">
          <w:delText xml:space="preserve">. También se encargan de </w:delText>
        </w:r>
      </w:del>
      <w:r w:rsidRPr="00791D37">
        <w:t>servicios de seguridad</w:t>
      </w:r>
      <w:del w:id="2245"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246"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rsidP="00BD51E1">
      <w:pPr>
        <w:pStyle w:val="Prrafodelista"/>
        <w:pPrChange w:id="2247" w:author="JORGE CONTRERAS ORTIZ" w:date="2021-09-05T18:36:00Z">
          <w:pPr>
            <w:pStyle w:val="Prrafodelista"/>
            <w:numPr>
              <w:numId w:val="10"/>
            </w:numPr>
            <w:ind w:hanging="360"/>
          </w:pPr>
        </w:pPrChange>
      </w:pPr>
    </w:p>
    <w:p w14:paraId="28C08466" w14:textId="132BB009" w:rsidR="00B62082" w:rsidRDefault="00B62082" w:rsidP="00791D37">
      <w:pPr>
        <w:pStyle w:val="Prrafodelista"/>
        <w:numPr>
          <w:ilvl w:val="0"/>
          <w:numId w:val="10"/>
        </w:numPr>
        <w:rPr>
          <w:ins w:id="2248" w:author="JORGE CONTRERAS ORTIZ" w:date="2021-09-05T18:36:00Z"/>
        </w:rPr>
      </w:pPr>
      <w:bookmarkStart w:id="2249" w:name="REEDs"/>
      <w:r w:rsidRPr="00791D37">
        <w:rPr>
          <w:b/>
          <w:bCs/>
        </w:rPr>
        <w:t>Router-Eligible End Devices</w:t>
      </w:r>
      <w:bookmarkEnd w:id="2249"/>
      <w:r w:rsidRPr="00791D37">
        <w:rPr>
          <w:b/>
          <w:bCs/>
        </w:rPr>
        <w:t xml:space="preserve">. </w:t>
      </w:r>
      <w:r w:rsidRPr="00791D37">
        <w:t xml:space="preserve">Estos </w:t>
      </w:r>
      <w:r w:rsidR="00363231" w:rsidRPr="00791D37">
        <w:t>dispositivos</w:t>
      </w:r>
      <w:r w:rsidRPr="00791D37">
        <w:t xml:space="preserve"> pueden convertirse en Routers</w:t>
      </w:r>
      <w:r w:rsidR="00363231" w:rsidRPr="00791D37">
        <w:t xml:space="preserve"> </w:t>
      </w:r>
      <w:r w:rsidRPr="00791D37">
        <w:t xml:space="preserve">acorde a la topología o condiciones de la red, </w:t>
      </w:r>
      <w:r w:rsidR="00363231" w:rsidRPr="00791D37">
        <w:t xml:space="preserve">pero </w:t>
      </w:r>
      <w:r w:rsidRPr="00791D37">
        <w:t>no actúan como Routers.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rsidP="00BD51E1">
      <w:pPr>
        <w:pStyle w:val="Prrafodelista"/>
        <w:pPrChange w:id="2250" w:author="JORGE CONTRERAS ORTIZ" w:date="2021-09-05T18:36:00Z">
          <w:pPr>
            <w:pStyle w:val="Prrafodelista"/>
            <w:numPr>
              <w:numId w:val="10"/>
            </w:numPr>
            <w:ind w:hanging="360"/>
          </w:pPr>
        </w:pPrChange>
      </w:pPr>
    </w:p>
    <w:p w14:paraId="7CA412EB" w14:textId="09B51734" w:rsidR="00B62082" w:rsidRPr="00791D37" w:rsidDel="00E558C7" w:rsidRDefault="00B62082" w:rsidP="00791D37">
      <w:pPr>
        <w:pStyle w:val="Prrafodelista"/>
        <w:numPr>
          <w:ilvl w:val="0"/>
          <w:numId w:val="10"/>
        </w:numPr>
        <w:rPr>
          <w:del w:id="2251" w:author="JORGE CONTRERAS ORTIZ" w:date="2021-09-05T18:21:00Z"/>
        </w:rPr>
      </w:pPr>
      <w:bookmarkStart w:id="2252" w:name="SED"/>
      <w:r w:rsidRPr="00E558C7">
        <w:rPr>
          <w:b/>
          <w:bCs/>
          <w:rPrChange w:id="2253" w:author="JORGE CONTRERAS ORTIZ" w:date="2021-09-05T18:21:00Z">
            <w:rPr>
              <w:b/>
              <w:bCs/>
            </w:rPr>
          </w:rPrChange>
        </w:rPr>
        <w:t>Sleepy End Devices</w:t>
      </w:r>
      <w:bookmarkEnd w:id="2252"/>
      <w:r w:rsidRPr="00E558C7">
        <w:rPr>
          <w:b/>
          <w:bCs/>
          <w:rPrChange w:id="2254" w:author="JORGE CONTRERAS ORTIZ" w:date="2021-09-05T18:21:00Z">
            <w:rPr>
              <w:b/>
              <w:bCs/>
            </w:rPr>
          </w:rPrChange>
        </w:rPr>
        <w:t xml:space="preserve">. </w:t>
      </w:r>
      <w:r w:rsidRPr="00791D37">
        <w:t xml:space="preserve">Son </w:t>
      </w:r>
      <w:del w:id="2255" w:author="JORGE CONTRERAS ORTIZ" w:date="2021-09-05T18:21:00Z">
        <w:r w:rsidRPr="00791D37" w:rsidDel="00E558C7">
          <w:delText xml:space="preserve">dispositivos </w:delText>
        </w:r>
      </w:del>
      <w:del w:id="2256" w:author="JORGE CONTRERAS ORTIZ" w:date="2021-09-05T18:20:00Z">
        <w:r w:rsidRPr="00791D37" w:rsidDel="00E558C7">
          <w:delText>anfitriones o Host de la red</w:delText>
        </w:r>
      </w:del>
      <w:del w:id="2257" w:author="JORGE CONTRERAS ORTIZ" w:date="2021-09-05T18:21:00Z">
        <w:r w:rsidRPr="00791D37" w:rsidDel="00E558C7">
          <w:delText>.</w:delText>
        </w:r>
      </w:del>
      <w:ins w:id="2258" w:author="JORGE CONTRERAS ORTIZ" w:date="2021-09-05T18:21:00Z">
        <w:r w:rsidR="00E558C7">
          <w:t>dispositivos más sencillos.</w:t>
        </w:r>
      </w:ins>
      <w:r w:rsidRPr="00791D37">
        <w:t xml:space="preserve"> Solo se pueden comunicar a través de su </w:t>
      </w:r>
      <w:del w:id="2259" w:author="JORGE CONTRERAS ORTIZ" w:date="2021-09-05T18:21:00Z">
        <w:r w:rsidRPr="00791D37" w:rsidDel="00E558C7">
          <w:delText xml:space="preserve">Router </w:delText>
        </w:r>
      </w:del>
      <w:ins w:id="2260"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D76C7B8" w14:textId="77777777" w:rsidR="00B62082" w:rsidRPr="00791D37" w:rsidRDefault="00B62082" w:rsidP="00791D37">
      <w:pPr>
        <w:pStyle w:val="Prrafodelista"/>
        <w:numPr>
          <w:ilvl w:val="0"/>
          <w:numId w:val="10"/>
        </w:numPr>
        <w:pPrChange w:id="2261" w:author="JORGE CONTRERAS ORTIZ" w:date="2021-09-05T18:21:00Z">
          <w:pPr/>
        </w:pPrChange>
      </w:pPr>
    </w:p>
    <w:p w14:paraId="10D8AB8C" w14:textId="77777777" w:rsidR="00B62082"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262"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rsidP="00BD51E1">
      <w:pPr>
        <w:pStyle w:val="Prrafodelista"/>
        <w:pPrChange w:id="2263"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264"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rsidP="00BD51E1">
      <w:pPr>
        <w:pStyle w:val="Prrafodelista"/>
        <w:ind w:left="1440"/>
        <w:pPrChange w:id="2265" w:author="JORGE CONTRERAS ORTIZ" w:date="2021-09-05T18:36:00Z">
          <w:pPr>
            <w:pStyle w:val="Prrafodelista"/>
            <w:numPr>
              <w:ilvl w:val="1"/>
              <w:numId w:val="11"/>
            </w:numPr>
            <w:ind w:left="1440" w:hanging="360"/>
          </w:pPr>
        </w:pPrChange>
      </w:pPr>
    </w:p>
    <w:p w14:paraId="7CDBC92B" w14:textId="4DE449E4" w:rsidR="00B62082" w:rsidRDefault="00B62082" w:rsidP="00791D37">
      <w:pPr>
        <w:pStyle w:val="Prrafodelista"/>
        <w:numPr>
          <w:ilvl w:val="1"/>
          <w:numId w:val="11"/>
        </w:numPr>
        <w:rPr>
          <w:ins w:id="2266" w:author="JORGE CONTRERAS ORTIZ" w:date="2021-09-05T18:36:00Z"/>
        </w:rPr>
      </w:pPr>
      <w:r w:rsidRPr="00791D37">
        <w:rPr>
          <w:b/>
          <w:bCs/>
        </w:rPr>
        <w:t xml:space="preserve">Border Router. </w:t>
      </w:r>
      <w:del w:id="2267" w:author="JORGE CONTRERAS ORTIZ" w:date="2021-09-05T18:22:00Z">
        <w:r w:rsidRPr="00791D37" w:rsidDel="00E558C7">
          <w:rPr>
            <w:b/>
            <w:bCs/>
          </w:rPr>
          <w:delText>(</w:delText>
        </w:r>
        <w:r w:rsidRPr="00791D37" w:rsidDel="00E558C7">
          <w:delText>Misma funcionalidad comentada en la primera clasificación.)</w:delText>
        </w:r>
      </w:del>
      <w:ins w:id="2268" w:author="JORGE CONTRERAS ORTIZ" w:date="2021-09-05T18:27:00Z">
        <w:r w:rsidR="00F547F4">
          <w:t xml:space="preserve">Funcionalidad descrita en </w:t>
        </w:r>
      </w:ins>
      <w:ins w:id="2269" w:author="JORGE CONTRERAS ORTIZ" w:date="2021-09-05T18:26:00Z">
        <w:r w:rsidR="00F547F4">
          <w:fldChar w:fldCharType="begin"/>
        </w:r>
        <w:r w:rsidR="00F547F4">
          <w:instrText xml:space="preserve"> REF BR \h </w:instrText>
        </w:r>
      </w:ins>
      <w:r w:rsidR="00F547F4">
        <w:fldChar w:fldCharType="separate"/>
      </w:r>
      <w:ins w:id="2270" w:author="JORGE CONTRERAS ORTIZ" w:date="2021-09-05T18:26:00Z">
        <w:r w:rsidR="00F547F4" w:rsidRPr="00791D37">
          <w:rPr>
            <w:b/>
            <w:bCs/>
          </w:rPr>
          <w:t>Border Routers</w:t>
        </w:r>
        <w:r w:rsidR="00F547F4">
          <w:fldChar w:fldCharType="end"/>
        </w:r>
      </w:ins>
      <w:ins w:id="2271" w:author="JORGE CONTRERAS ORTIZ" w:date="2021-09-05T18:27:00Z">
        <w:r w:rsidR="00F547F4">
          <w:t>.</w:t>
        </w:r>
      </w:ins>
    </w:p>
    <w:p w14:paraId="49F39FC5" w14:textId="77777777" w:rsidR="00BD51E1" w:rsidRPr="00791D37" w:rsidRDefault="00BD51E1" w:rsidP="00BD51E1">
      <w:pPr>
        <w:pStyle w:val="Prrafodelista"/>
        <w:ind w:left="1440"/>
        <w:pPrChange w:id="2272" w:author="JORGE CONTRERAS ORTIZ" w:date="2021-09-05T18:36:00Z">
          <w:pPr>
            <w:pStyle w:val="Prrafodelista"/>
            <w:numPr>
              <w:ilvl w:val="1"/>
              <w:numId w:val="11"/>
            </w:numPr>
            <w:ind w:left="1440" w:hanging="360"/>
          </w:pPr>
        </w:pPrChange>
      </w:pPr>
    </w:p>
    <w:p w14:paraId="16C163CB" w14:textId="6BB007A7" w:rsidR="00B62082" w:rsidRDefault="00B62082" w:rsidP="00791D37">
      <w:pPr>
        <w:pStyle w:val="Prrafodelista"/>
        <w:numPr>
          <w:ilvl w:val="1"/>
          <w:numId w:val="11"/>
        </w:numPr>
        <w:rPr>
          <w:ins w:id="2273" w:author="JORGE CONTRERAS ORTIZ" w:date="2021-09-05T18:37:00Z"/>
        </w:rPr>
      </w:pPr>
      <w:r w:rsidRPr="00791D37">
        <w:rPr>
          <w:b/>
          <w:bCs/>
        </w:rPr>
        <w:t>Active Router.</w:t>
      </w:r>
      <w:r w:rsidRPr="00791D37">
        <w:t xml:space="preserve"> </w:t>
      </w:r>
      <w:ins w:id="2274" w:author="JORGE CONTRERAS ORTIZ" w:date="2021-09-05T18:27:00Z">
        <w:r w:rsidR="00F547F4">
          <w:t xml:space="preserve">Funcionalidad descrita en </w:t>
        </w:r>
        <w:r w:rsidR="00F547F4">
          <w:fldChar w:fldCharType="begin"/>
        </w:r>
        <w:r w:rsidR="00F547F4">
          <w:instrText xml:space="preserve"> REF R \h </w:instrText>
        </w:r>
      </w:ins>
      <w:r w:rsidR="00F547F4">
        <w:fldChar w:fldCharType="separate"/>
      </w:r>
      <w:ins w:id="2275" w:author="JORGE CONTRERAS ORTIZ" w:date="2021-09-05T18:27:00Z">
        <w:r w:rsidR="00F547F4" w:rsidRPr="00791D37">
          <w:rPr>
            <w:b/>
            <w:bCs/>
          </w:rPr>
          <w:t>Routers</w:t>
        </w:r>
        <w:r w:rsidR="00F547F4">
          <w:fldChar w:fldCharType="end"/>
        </w:r>
        <w:r w:rsidR="00F547F4">
          <w:t>.</w:t>
        </w:r>
      </w:ins>
      <w:del w:id="2276" w:author="JORGE CONTRERAS ORTIZ" w:date="2021-09-05T18:26:00Z">
        <w:r w:rsidRPr="00791D37" w:rsidDel="00F547F4">
          <w:delText>(Misma funcionalidad comentada en la primera clasificación.)</w:delText>
        </w:r>
      </w:del>
    </w:p>
    <w:p w14:paraId="5B226F67" w14:textId="77777777" w:rsidR="00BD51E1" w:rsidRPr="00791D37" w:rsidRDefault="00BD51E1" w:rsidP="00BD51E1">
      <w:pPr>
        <w:pStyle w:val="Prrafodelista"/>
        <w:ind w:left="1440"/>
        <w:pPrChange w:id="2277" w:author="JORGE CONTRERAS ORTIZ" w:date="2021-09-05T18:37:00Z">
          <w:pPr>
            <w:pStyle w:val="Prrafodelista"/>
            <w:numPr>
              <w:ilvl w:val="1"/>
              <w:numId w:val="11"/>
            </w:numPr>
            <w:ind w:left="1440" w:hanging="360"/>
          </w:pPr>
        </w:pPrChange>
      </w:pPr>
    </w:p>
    <w:p w14:paraId="141E2F40" w14:textId="43804D6E" w:rsidR="00B62082" w:rsidRDefault="00B62082" w:rsidP="00791D37">
      <w:pPr>
        <w:pStyle w:val="Prrafodelista"/>
        <w:numPr>
          <w:ilvl w:val="1"/>
          <w:numId w:val="11"/>
        </w:numPr>
        <w:rPr>
          <w:ins w:id="2278" w:author="JORGE CONTRERAS ORTIZ" w:date="2021-09-05T18:37:00Z"/>
        </w:rPr>
      </w:pPr>
      <w:r w:rsidRPr="00791D37">
        <w:rPr>
          <w:b/>
          <w:bCs/>
        </w:rPr>
        <w:t>REEDs.</w:t>
      </w:r>
      <w:r w:rsidRPr="00791D37">
        <w:t xml:space="preserve"> </w:t>
      </w:r>
      <w:del w:id="2279" w:author="JORGE CONTRERAS ORTIZ" w:date="2021-09-05T18:27:00Z">
        <w:r w:rsidRPr="00791D37" w:rsidDel="00F547F4">
          <w:delText>(Misma funcionalidad comentada en la primera clasificación.)</w:delText>
        </w:r>
      </w:del>
      <w:ins w:id="2280" w:author="JORGE CONTRERAS ORTIZ" w:date="2021-09-05T18:27:00Z">
        <w:r w:rsidR="00F547F4">
          <w:t xml:space="preserve">Funcionalidad descrita en </w:t>
        </w:r>
        <w:r w:rsidR="00F547F4">
          <w:fldChar w:fldCharType="begin"/>
        </w:r>
        <w:r w:rsidR="00F547F4">
          <w:instrText xml:space="preserve"> REF REEDs \h </w:instrText>
        </w:r>
      </w:ins>
      <w:r w:rsidR="00F547F4">
        <w:fldChar w:fldCharType="separate"/>
      </w:r>
      <w:ins w:id="2281" w:author="JORGE CONTRERAS ORTIZ" w:date="2021-09-05T18:27:00Z">
        <w:r w:rsidR="00F547F4" w:rsidRPr="00791D37">
          <w:rPr>
            <w:b/>
            <w:bCs/>
          </w:rPr>
          <w:t>Router-Eligible End Devices</w:t>
        </w:r>
        <w:r w:rsidR="00F547F4">
          <w:fldChar w:fldCharType="end"/>
        </w:r>
        <w:r w:rsidR="00F547F4">
          <w:t xml:space="preserve">. </w:t>
        </w:r>
      </w:ins>
      <w:del w:id="2282" w:author="JORGE CONTRERAS ORTIZ" w:date="2021-09-05T18:27:00Z">
        <w:r w:rsidRPr="00791D37" w:rsidDel="00F547F4">
          <w:delText xml:space="preserve"> </w:delText>
        </w:r>
      </w:del>
      <w:r w:rsidRPr="00791D37">
        <w:t>Pueden tener varios nodos hijos y mantener enlaces con los Routers vecinos.</w:t>
      </w:r>
    </w:p>
    <w:p w14:paraId="7940B493" w14:textId="77777777" w:rsidR="00BD51E1" w:rsidRDefault="00BD51E1" w:rsidP="00BD51E1">
      <w:pPr>
        <w:pStyle w:val="Prrafodelista"/>
        <w:rPr>
          <w:ins w:id="2283" w:author="JORGE CONTRERAS ORTIZ" w:date="2021-09-05T18:37:00Z"/>
        </w:rPr>
        <w:pPrChange w:id="2284" w:author="JORGE CONTRERAS ORTIZ" w:date="2021-09-05T18:37:00Z">
          <w:pPr>
            <w:pStyle w:val="Prrafodelista"/>
            <w:numPr>
              <w:ilvl w:val="1"/>
              <w:numId w:val="11"/>
            </w:numPr>
            <w:ind w:left="1440" w:hanging="360"/>
          </w:pPr>
        </w:pPrChange>
      </w:pPr>
    </w:p>
    <w:p w14:paraId="2C2742F6" w14:textId="77777777" w:rsidR="00BD51E1" w:rsidRPr="00791D37" w:rsidRDefault="00BD51E1" w:rsidP="00BD51E1">
      <w:pPr>
        <w:pStyle w:val="Prrafodelista"/>
        <w:ind w:left="1440"/>
        <w:pPrChange w:id="2285"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286"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rsidP="00BD51E1">
      <w:pPr>
        <w:pStyle w:val="Prrafodelista"/>
        <w:ind w:left="1440"/>
        <w:pPrChange w:id="2287"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288"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rsidP="00BD51E1">
      <w:pPr>
        <w:pStyle w:val="Prrafodelista"/>
        <w:pPrChange w:id="2289"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290"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rsidP="00BD51E1">
      <w:pPr>
        <w:pStyle w:val="Prrafodelista"/>
        <w:ind w:left="1440"/>
        <w:pPrChange w:id="2291" w:author="JORGE CONTRERAS ORTIZ" w:date="2021-09-05T18:37:00Z">
          <w:pPr>
            <w:pStyle w:val="Prrafodelista"/>
            <w:numPr>
              <w:ilvl w:val="1"/>
              <w:numId w:val="11"/>
            </w:numPr>
            <w:ind w:left="1440" w:hanging="360"/>
          </w:pPr>
        </w:pPrChange>
      </w:pPr>
    </w:p>
    <w:p w14:paraId="094E5F7B" w14:textId="1D677E36" w:rsidR="00B62082" w:rsidRPr="00791D37" w:rsidDel="00F547F4" w:rsidRDefault="00B62082" w:rsidP="00791D37">
      <w:pPr>
        <w:pStyle w:val="Prrafodelista"/>
        <w:numPr>
          <w:ilvl w:val="1"/>
          <w:numId w:val="11"/>
        </w:numPr>
        <w:rPr>
          <w:del w:id="2292" w:author="JORGE CONTRERAS ORTIZ" w:date="2021-09-05T18:28:00Z"/>
        </w:rPr>
      </w:pPr>
      <w:r w:rsidRPr="00F547F4">
        <w:rPr>
          <w:b/>
          <w:bCs/>
        </w:rPr>
        <w:t>Sleepy End Device.</w:t>
      </w:r>
      <w:r w:rsidRPr="00791D37">
        <w:t xml:space="preserve"> </w:t>
      </w:r>
      <w:ins w:id="2293"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294" w:author="JORGE CONTRERAS ORTIZ" w:date="2021-09-05T18:28:00Z">
        <w:r w:rsidR="00F547F4" w:rsidRPr="00E558C7">
          <w:rPr>
            <w:b/>
            <w:bCs/>
            <w:rPrChange w:id="2295" w:author="JORGE CONTRERAS ORTIZ" w:date="2021-09-05T18:21:00Z">
              <w:rPr>
                <w:b/>
                <w:bCs/>
              </w:rPr>
            </w:rPrChange>
          </w:rPr>
          <w:t>Sleepy End Devices</w:t>
        </w:r>
        <w:r w:rsidR="00F547F4">
          <w:fldChar w:fldCharType="end"/>
        </w:r>
        <w:r w:rsidR="00F547F4">
          <w:t>.</w:t>
        </w:r>
      </w:ins>
      <w:del w:id="2296"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1EB1AE87" w14:textId="77777777" w:rsidR="00B62082" w:rsidRPr="00791D37" w:rsidRDefault="00B62082" w:rsidP="00791D37">
      <w:pPr>
        <w:pStyle w:val="Prrafodelista"/>
        <w:numPr>
          <w:ilvl w:val="1"/>
          <w:numId w:val="11"/>
        </w:numPr>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7"/>
                    <a:stretch>
                      <a:fillRect/>
                    </a:stretch>
                  </pic:blipFill>
                  <pic:spPr>
                    <a:xfrm>
                      <a:off x="0" y="0"/>
                      <a:ext cx="2669087" cy="2750922"/>
                    </a:xfrm>
                    <a:prstGeom prst="rect">
                      <a:avLst/>
                    </a:prstGeom>
                  </pic:spPr>
                </pic:pic>
              </a:graphicData>
            </a:graphic>
          </wp:inline>
        </w:drawing>
      </w:r>
    </w:p>
    <w:p w14:paraId="75373365" w14:textId="14706C79" w:rsidR="00B62082" w:rsidRPr="00791D37" w:rsidRDefault="00B62082" w:rsidP="00F21168">
      <w:pPr>
        <w:pStyle w:val="Descripcin"/>
        <w:jc w:val="center"/>
      </w:pPr>
      <w:bookmarkStart w:id="2297" w:name="_Toc81499813"/>
      <w:bookmarkStart w:id="2298" w:name="_Toc81499578"/>
      <w:bookmarkStart w:id="2299" w:name="_Toc81762021"/>
      <w:r w:rsidRPr="00791D37">
        <w:t xml:space="preserve">Ilustración </w:t>
      </w:r>
      <w:r w:rsidRPr="00F21168">
        <w:fldChar w:fldCharType="begin"/>
      </w:r>
      <w:r w:rsidRPr="00791D37">
        <w:instrText xml:space="preserve"> SEQ Ilustración \* ARABIC </w:instrText>
      </w:r>
      <w:r w:rsidRPr="00F21168">
        <w:fldChar w:fldCharType="separate"/>
      </w:r>
      <w:r w:rsidR="009C65A7">
        <w:rPr>
          <w:noProof/>
        </w:rPr>
        <w:t>3</w:t>
      </w:r>
      <w:r w:rsidRPr="00F21168">
        <w:fldChar w:fldCharType="end"/>
      </w:r>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297"/>
      <w:bookmarkEnd w:id="2298"/>
      <w:r w:rsidR="00AD1498" w:rsidRPr="00791D37">
        <w:rPr>
          <w:noProof/>
        </w:rPr>
        <w:t>[9]</w:t>
      </w:r>
      <w:bookmarkEnd w:id="2299"/>
      <w:r w:rsidRPr="00F21168">
        <w:fldChar w:fldCharType="end"/>
      </w:r>
      <w:r w:rsidRPr="00791D37">
        <w:t xml:space="preserve"> </w:t>
      </w: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300" w:author="JORGE CONTRERAS ORTIZ" w:date="2021-09-05T18:30:00Z">
        <w:r w:rsidRPr="00791D37" w:rsidDel="00F547F4">
          <w:delText xml:space="preserve">puede </w:delText>
        </w:r>
      </w:del>
      <w:ins w:id="2301"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302" w:author="JORGE CONTRERAS ORTIZ" w:date="2021-09-05T18:29:00Z">
        <w:r w:rsidRPr="00791D37" w:rsidDel="00F547F4">
          <w:delText xml:space="preserve">tendrá </w:delText>
        </w:r>
      </w:del>
      <w:ins w:id="2303" w:author="JORGE CONTRERAS ORTIZ" w:date="2021-09-05T18:29:00Z">
        <w:r w:rsidR="00F547F4">
          <w:t>deberá</w:t>
        </w:r>
      </w:ins>
      <w:del w:id="2304" w:author="JORGE CONTRERAS ORTIZ" w:date="2021-09-05T18:29:00Z">
        <w:r w:rsidRPr="00791D37" w:rsidDel="00F547F4">
          <w:delText>que</w:delText>
        </w:r>
      </w:del>
      <w:ins w:id="2305" w:author="JORGE CONTRERAS ORTIZ" w:date="2021-09-05T18:29:00Z">
        <w:r w:rsidR="00F547F4">
          <w:t xml:space="preserve"> </w:t>
        </w:r>
      </w:ins>
      <w:del w:id="2306"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307" w:author="JORGE CONTRERAS ORTIZ" w:date="2021-09-05T18:30:00Z">
        <w:r w:rsidRPr="00791D37" w:rsidDel="00F547F4">
          <w:delText xml:space="preserve">se </w:delText>
        </w:r>
      </w:del>
      <w:r w:rsidRPr="00791D37">
        <w:t>falla</w:t>
      </w:r>
      <w:ins w:id="2308" w:author="JORGE CONTRERAS ORTIZ" w:date="2021-09-05T18:30:00Z">
        <w:r w:rsidR="00F547F4">
          <w:t>ra</w:t>
        </w:r>
      </w:ins>
      <w:r w:rsidRPr="00791D37">
        <w:t>, un nodo Router o Border Router asumirá ese rol de manera automática, asegurando así ningún punto singular de fallo.</w:t>
      </w:r>
    </w:p>
    <w:p w14:paraId="41EB8323" w14:textId="77777777" w:rsidR="00B62082" w:rsidRPr="00791D37" w:rsidRDefault="00B62082" w:rsidP="00791D37"/>
    <w:p w14:paraId="0312B674" w14:textId="625A04D3" w:rsidR="00B62082" w:rsidRPr="00791D37" w:rsidRDefault="00F547F4" w:rsidP="00791D37">
      <w:pPr>
        <w:pStyle w:val="Ttulo3"/>
      </w:pPr>
      <w:bookmarkStart w:id="2309" w:name="_Toc81499360"/>
      <w:bookmarkStart w:id="2310" w:name="_Toc81761749"/>
      <w:r w:rsidRPr="00791D37">
        <w:t>PROTOCOLO THREAD</w:t>
      </w:r>
      <w:bookmarkEnd w:id="2309"/>
      <w:bookmarkEnd w:id="2310"/>
      <w:r w:rsidRPr="00791D37">
        <w:t xml:space="preserve"> </w:t>
      </w:r>
    </w:p>
    <w:p w14:paraId="7FEE205B" w14:textId="77777777" w:rsidR="00B62082" w:rsidRPr="00791D37" w:rsidRDefault="00B62082" w:rsidP="00791D37"/>
    <w:p w14:paraId="6D5C474F" w14:textId="77F5704B" w:rsidR="00B62082" w:rsidRPr="00791D37" w:rsidRDefault="00B62082" w:rsidP="00791D37">
      <w:r w:rsidRPr="00791D37">
        <w:t xml:space="preserve">En este apartado </w:t>
      </w:r>
      <w:del w:id="2311" w:author="JORGE CONTRERAS ORTIZ" w:date="2021-09-05T18:30:00Z">
        <w:r w:rsidRPr="00791D37" w:rsidDel="00F547F4">
          <w:delText xml:space="preserve">describiremos </w:delText>
        </w:r>
      </w:del>
      <w:ins w:id="2312" w:author="JORGE CONTRERAS ORTIZ" w:date="2021-09-05T18:30:00Z">
        <w:r w:rsidR="00F547F4">
          <w:t>se describirá</w:t>
        </w:r>
        <w:r w:rsidR="00F547F4" w:rsidRPr="00791D37">
          <w:t xml:space="preserve"> </w:t>
        </w:r>
      </w:ins>
      <w:r w:rsidRPr="00791D37">
        <w:t>la pila del protocolo Thread con las diferentes capas que la integran, las cuales podemos ver en</w:t>
      </w:r>
      <w:ins w:id="2313"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314" w:author="JORGE CONTRERAS ORTIZ" w:date="2021-09-05T18:29:00Z">
        <w:r w:rsidR="00F547F4">
          <w:t xml:space="preserve">Ilustración </w:t>
        </w:r>
        <w:r w:rsidR="00F547F4">
          <w:rPr>
            <w:noProof/>
          </w:rPr>
          <w:t>4</w:t>
        </w:r>
        <w:r w:rsidR="00F547F4">
          <w:fldChar w:fldCharType="end"/>
        </w:r>
      </w:ins>
      <w:del w:id="2315" w:author="JORGE CONTRERAS ORTIZ" w:date="2021-09-05T18:29:00Z">
        <w:r w:rsidRPr="00791D37" w:rsidDel="00F547F4">
          <w:delText xml:space="preserve"> </w:delText>
        </w:r>
        <w:r w:rsidRPr="00791D37" w:rsidDel="00F547F4">
          <w:rPr>
            <w:i/>
            <w:iCs/>
          </w:rPr>
          <w:delText>Ilustración 4</w:delText>
        </w:r>
      </w:del>
      <w:r w:rsidRPr="00791D37">
        <w:t>:</w:t>
      </w:r>
    </w:p>
    <w:p w14:paraId="08288309" w14:textId="77777777" w:rsidR="00B62082" w:rsidRPr="00791D37" w:rsidRDefault="00B62082" w:rsidP="00791D37"/>
    <w:p w14:paraId="7A910E1E" w14:textId="77777777" w:rsidR="009C65A7" w:rsidRDefault="00B62082">
      <w:pPr>
        <w:keepNext/>
        <w:jc w:val="center"/>
        <w:rPr>
          <w:ins w:id="2316" w:author="JORGE CONTRERAS ORTIZ" w:date="2021-09-04T14:50:00Z"/>
        </w:rPr>
      </w:pPr>
      <w:commentRangeStart w:id="2317"/>
      <w:commentRangeStart w:id="2318"/>
      <w:del w:id="2319" w:author="JORGE CONTRERAS ORTIZ" w:date="2021-09-04T14:49:00Z">
        <w:r w:rsidRPr="00791D37" w:rsidDel="009C65A7">
          <w:rPr>
            <w:noProof/>
          </w:rPr>
          <w:lastRenderedPageBreak/>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8"/>
                      <a:stretch>
                        <a:fillRect/>
                      </a:stretch>
                    </pic:blipFill>
                    <pic:spPr>
                      <a:xfrm>
                        <a:off x="0" y="0"/>
                        <a:ext cx="4543653" cy="2412093"/>
                      </a:xfrm>
                      <a:prstGeom prst="rect">
                        <a:avLst/>
                      </a:prstGeom>
                    </pic:spPr>
                  </pic:pic>
                </a:graphicData>
              </a:graphic>
            </wp:inline>
          </w:drawing>
        </w:r>
      </w:del>
      <w:commentRangeEnd w:id="2317"/>
      <w:commentRangeEnd w:id="2318"/>
      <w:ins w:id="2320"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19"/>
                      <a:stretch>
                        <a:fillRect/>
                      </a:stretch>
                    </pic:blipFill>
                    <pic:spPr>
                      <a:xfrm>
                        <a:off x="0" y="0"/>
                        <a:ext cx="4579597" cy="2599312"/>
                      </a:xfrm>
                      <a:prstGeom prst="rect">
                        <a:avLst/>
                      </a:prstGeom>
                    </pic:spPr>
                  </pic:pic>
                </a:graphicData>
              </a:graphic>
            </wp:inline>
          </w:drawing>
        </w:r>
      </w:ins>
    </w:p>
    <w:p w14:paraId="5B999FE6" w14:textId="5FC1E1FD" w:rsidR="00F21168" w:rsidRDefault="009C65A7">
      <w:pPr>
        <w:pStyle w:val="Descripcin"/>
        <w:jc w:val="center"/>
        <w:pPrChange w:id="2321" w:author="JORGE CONTRERAS ORTIZ" w:date="2021-09-04T14:50:00Z">
          <w:pPr>
            <w:keepNext/>
          </w:pPr>
        </w:pPrChange>
      </w:pPr>
      <w:bookmarkStart w:id="2322" w:name="_Ref81758997"/>
      <w:bookmarkStart w:id="2323" w:name="_Toc81762022"/>
      <w:ins w:id="2324" w:author="JORGE CONTRERAS ORTIZ" w:date="2021-09-04T14:50:00Z">
        <w:r>
          <w:t xml:space="preserve">Ilustración </w:t>
        </w:r>
        <w:r>
          <w:fldChar w:fldCharType="begin"/>
        </w:r>
        <w:r>
          <w:instrText xml:space="preserve"> SEQ Ilustración \* ARABIC </w:instrText>
        </w:r>
      </w:ins>
      <w:r>
        <w:fldChar w:fldCharType="separate"/>
      </w:r>
      <w:ins w:id="2325" w:author="JORGE CONTRERAS ORTIZ" w:date="2021-09-04T14:50:00Z">
        <w:r>
          <w:rPr>
            <w:noProof/>
          </w:rPr>
          <w:t>4</w:t>
        </w:r>
        <w:r>
          <w:fldChar w:fldCharType="end"/>
        </w:r>
        <w:bookmarkEnd w:id="2322"/>
        <w:r>
          <w:t xml:space="preserve"> </w:t>
        </w:r>
        <w:r w:rsidRPr="006D1E1A">
          <w:t xml:space="preserve"> Pila de Protocolo Thread en un sistema IoT</w:t>
        </w:r>
      </w:ins>
      <w:bookmarkEnd w:id="2323"/>
    </w:p>
    <w:p w14:paraId="2F982B9F" w14:textId="359C8DCB" w:rsidR="00F21168" w:rsidDel="00B83329" w:rsidRDefault="00F21168" w:rsidP="00F21168">
      <w:pPr>
        <w:pStyle w:val="Descripcin"/>
        <w:jc w:val="center"/>
        <w:rPr>
          <w:del w:id="2326" w:author="JORGE CONTRERAS ORTIZ" w:date="2021-09-04T11:19:00Z"/>
        </w:rPr>
      </w:pPr>
      <w:del w:id="2327" w:author="JORGE CONTRERAS ORTIZ" w:date="2021-09-04T14:50:00Z">
        <w:r w:rsidDel="009C65A7">
          <w:delText xml:space="preserve">Ilustración </w:delText>
        </w:r>
        <w:r w:rsidR="00807E1A" w:rsidDel="009C65A7">
          <w:rPr>
            <w:i w:val="0"/>
            <w:iCs w:val="0"/>
          </w:rPr>
          <w:fldChar w:fldCharType="begin"/>
        </w:r>
        <w:r w:rsidR="00807E1A" w:rsidDel="009C65A7">
          <w:rPr>
            <w:i w:val="0"/>
            <w:iCs w:val="0"/>
          </w:rPr>
          <w:delInstrText xml:space="preserve"> SEQ Ilustración \* ARABIC </w:delInstrText>
        </w:r>
        <w:r w:rsidR="00807E1A" w:rsidDel="009C65A7">
          <w:rPr>
            <w:i w:val="0"/>
            <w:iCs w:val="0"/>
          </w:rPr>
          <w:fldChar w:fldCharType="separate"/>
        </w:r>
        <w:r w:rsidR="003E5AE5" w:rsidDel="009C65A7">
          <w:rPr>
            <w:noProof/>
          </w:rPr>
          <w:delText>4</w:delText>
        </w:r>
        <w:r w:rsidR="00807E1A" w:rsidDel="009C65A7">
          <w:rPr>
            <w:i w:val="0"/>
            <w:iCs w:val="0"/>
            <w:noProof/>
          </w:rPr>
          <w:fldChar w:fldCharType="end"/>
        </w:r>
        <w:r w:rsidDel="009C65A7">
          <w:delText xml:space="preserve"> </w:delText>
        </w:r>
        <w:r w:rsidRPr="005C1943" w:rsidDel="009C65A7">
          <w:delText xml:space="preserve">Pila de Protocolo Thread en un sistema IoT </w:delText>
        </w:r>
        <w:r w:rsidRPr="00791D37" w:rsidDel="009C65A7">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fldChar w:fldCharType="separate"/>
        </w:r>
        <w:r w:rsidR="006242EF" w:rsidRPr="006242EF" w:rsidDel="009C65A7">
          <w:rPr>
            <w:i w:val="0"/>
            <w:noProof/>
          </w:rPr>
          <w:delText>[12], [13]</w:delText>
        </w:r>
        <w:r w:rsidRPr="00791D37" w:rsidDel="009C65A7">
          <w:fldChar w:fldCharType="end"/>
        </w:r>
      </w:del>
    </w:p>
    <w:p w14:paraId="224F3377" w14:textId="4B88D67F" w:rsidR="00B62082" w:rsidRPr="00791D37" w:rsidRDefault="00B62082">
      <w:pPr>
        <w:pStyle w:val="Descripcin"/>
        <w:jc w:val="center"/>
        <w:pPrChange w:id="2328" w:author="JORGE CONTRERAS ORTIZ" w:date="2021-09-04T11:19:00Z">
          <w:pPr/>
        </w:pPrChange>
      </w:pPr>
      <w:r w:rsidRPr="00791D37">
        <w:rPr>
          <w:rStyle w:val="Refdecomentario"/>
        </w:rPr>
        <w:commentReference w:id="2317"/>
      </w:r>
      <w:r w:rsidR="008807DC">
        <w:rPr>
          <w:rStyle w:val="Refdecomentario"/>
          <w:i w:val="0"/>
          <w:iCs w:val="0"/>
          <w:color w:val="auto"/>
        </w:rPr>
        <w:commentReference w:id="2318"/>
      </w:r>
    </w:p>
    <w:p w14:paraId="53762177" w14:textId="08B226AD" w:rsidR="00B62082" w:rsidRPr="00791D37" w:rsidRDefault="00F547F4" w:rsidP="00FE1EC4">
      <w:pPr>
        <w:pStyle w:val="Ttulo4"/>
      </w:pPr>
      <w:bookmarkStart w:id="2329" w:name="_Toc81499361"/>
      <w:bookmarkStart w:id="2330" w:name="_Toc81761750"/>
      <w:r w:rsidRPr="00791D37">
        <w:t xml:space="preserve">REDES DE ÁREA PRIVADA </w:t>
      </w:r>
      <w:del w:id="233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329"/>
      <w:r w:rsidR="00AD1498" w:rsidRPr="00791D37">
        <w:rPr>
          <w:noProof/>
        </w:rPr>
        <w:t>[12]</w:t>
      </w:r>
      <w:bookmarkEnd w:id="2330"/>
      <w:r w:rsidR="00B62082" w:rsidRPr="00791D37">
        <w:fldChar w:fldCharType="end"/>
      </w:r>
    </w:p>
    <w:p w14:paraId="75EEA5C6" w14:textId="77777777" w:rsidR="00B62082" w:rsidRPr="00791D37" w:rsidRDefault="00B62082" w:rsidP="00791D37"/>
    <w:p w14:paraId="5F5A8B13" w14:textId="359A3C15"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 o puertas</w:t>
      </w:r>
      <w:ins w:id="2332" w:author="JORGE CONTRERAS ORTIZ" w:date="2021-09-05T18:34:00Z">
        <w:r w:rsidR="00BD51E1">
          <w:t xml:space="preserve"> de enlace</w:t>
        </w:r>
      </w:ins>
      <w:ins w:id="2333" w:author="JORGE CONTRERAS ORTIZ" w:date="2021-09-05T18:35:00Z">
        <w:r w:rsidR="00BD51E1">
          <w:t>, también conocidos como Border Routers</w:t>
        </w:r>
      </w:ins>
      <w:r w:rsidRPr="00791D37">
        <w:t>.</w:t>
      </w:r>
    </w:p>
    <w:p w14:paraId="2F963258" w14:textId="661DEA96" w:rsidR="00B62082" w:rsidRPr="00791D37" w:rsidRDefault="00B62082" w:rsidP="00791D37">
      <w:r w:rsidRPr="00791D37">
        <w:t>Antes de que un dispositivo pueda unirse a una PAN, este debe</w:t>
      </w:r>
      <w:del w:id="2334" w:author="JORGE CONTRERAS ORTIZ" w:date="2021-09-05T18:31:00Z">
        <w:r w:rsidRPr="00791D37" w:rsidDel="00F547F4">
          <w:delText xml:space="preserve"> ser</w:delText>
        </w:r>
      </w:del>
      <w:ins w:id="2335" w:author="JORGE CONTRERAS ORTIZ" w:date="2021-09-05T18:31:00Z">
        <w:r w:rsidR="00F547F4">
          <w:t>rá ser</w:t>
        </w:r>
      </w:ins>
      <w:del w:id="2336" w:author="JORGE CONTRERAS ORTIZ" w:date="2021-09-05T18:31:00Z">
        <w:r w:rsidRPr="00791D37" w:rsidDel="00F547F4">
          <w:delText xml:space="preserve"> puesto</w:delText>
        </w:r>
      </w:del>
      <w:ins w:id="2337" w:author="JORGE CONTRERAS ORTIZ" w:date="2021-09-05T18:31:00Z">
        <w:r w:rsidR="00F547F4">
          <w:t xml:space="preserve"> introducido</w:t>
        </w:r>
      </w:ins>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 xml:space="preserve">(Mesh Commissioning Protocol). Este protocolo MeshCoP permite a una red de malla una segura autenticación, </w:t>
      </w:r>
      <w:ins w:id="2338" w:author="JORGE CONTRERAS ORTIZ" w:date="2021-09-05T18:31:00Z">
        <w:r w:rsidR="00F547F4">
          <w:t xml:space="preserve">una </w:t>
        </w:r>
      </w:ins>
      <w:r w:rsidRPr="00791D37">
        <w:t>puesta en servicio y la unión de nuevos dispositivos desconocidos. Más adelante se entrará más en detalle de este protocolo.</w:t>
      </w:r>
    </w:p>
    <w:p w14:paraId="301616A9" w14:textId="5E9911A6" w:rsidR="00B62082" w:rsidRPr="00791D37" w:rsidRDefault="00B62082" w:rsidP="00791D37">
      <w:r w:rsidRPr="00791D37">
        <w:t xml:space="preserve">Un ejemplo de una PAN Thread se muestra </w:t>
      </w:r>
      <w:ins w:id="2339"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2340" w:author="JORGE CONTRERAS ORTIZ" w:date="2021-09-05T18:32:00Z">
        <w:r w:rsidR="00F547F4" w:rsidRPr="00791D37">
          <w:t xml:space="preserve">Ilustración </w:t>
        </w:r>
        <w:r w:rsidR="00F547F4">
          <w:rPr>
            <w:noProof/>
          </w:rPr>
          <w:t>5</w:t>
        </w:r>
        <w:r w:rsidR="00F547F4">
          <w:fldChar w:fldCharType="end"/>
        </w:r>
      </w:ins>
      <w:del w:id="2341" w:author="JORGE CONTRERAS ORTIZ" w:date="2021-09-05T18:32:00Z">
        <w:r w:rsidRPr="00791D37" w:rsidDel="00F547F4">
          <w:delText>en la Ilustración 5</w:delText>
        </w:r>
      </w:del>
      <w:r w:rsidRPr="00791D37">
        <w:t>:</w:t>
      </w:r>
    </w:p>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0"/>
                    <a:stretch>
                      <a:fillRect/>
                    </a:stretch>
                  </pic:blipFill>
                  <pic:spPr>
                    <a:xfrm>
                      <a:off x="0" y="0"/>
                      <a:ext cx="3281379" cy="2772711"/>
                    </a:xfrm>
                    <a:prstGeom prst="rect">
                      <a:avLst/>
                    </a:prstGeom>
                  </pic:spPr>
                </pic:pic>
              </a:graphicData>
            </a:graphic>
          </wp:inline>
        </w:drawing>
      </w:r>
    </w:p>
    <w:p w14:paraId="1CF525F0" w14:textId="2679F66A" w:rsidR="00B62082" w:rsidRPr="006242EF" w:rsidRDefault="00B62082" w:rsidP="006242EF">
      <w:pPr>
        <w:pStyle w:val="Descripcin"/>
        <w:jc w:val="center"/>
      </w:pPr>
      <w:bookmarkStart w:id="2342" w:name="_Toc81499815"/>
      <w:bookmarkStart w:id="2343" w:name="_Toc81499580"/>
      <w:bookmarkStart w:id="2344" w:name="_Ref81759169"/>
      <w:bookmarkStart w:id="2345" w:name="_Toc8176202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5</w:t>
      </w:r>
      <w:r w:rsidRPr="006242EF">
        <w:fldChar w:fldCharType="end"/>
      </w:r>
      <w:bookmarkEnd w:id="2344"/>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342"/>
      <w:bookmarkEnd w:id="2343"/>
      <w:r w:rsidR="00AD1498" w:rsidRPr="006242EF">
        <w:t>[12], [13]</w:t>
      </w:r>
      <w:bookmarkEnd w:id="2345"/>
      <w:r w:rsidRPr="006242EF">
        <w:fldChar w:fldCharType="end"/>
      </w:r>
    </w:p>
    <w:p w14:paraId="03BD17C5" w14:textId="443C01CA" w:rsidR="00B62082" w:rsidRDefault="00B62082" w:rsidP="00791D37">
      <w:pPr>
        <w:rPr>
          <w:ins w:id="2346" w:author="JORGE CONTRERAS ORTIZ" w:date="2021-09-05T18:40:00Z"/>
        </w:rPr>
      </w:pPr>
      <w:r w:rsidRPr="00791D37">
        <w:lastRenderedPageBreak/>
        <w:t>Las redes PAN que usen el protocolo Thread tendrán las siguientes características:</w:t>
      </w:r>
    </w:p>
    <w:p w14:paraId="4D1D7361" w14:textId="2C795D41" w:rsidR="00BD51E1" w:rsidRPr="00791D37" w:rsidDel="00BD51E1" w:rsidRDefault="00BD51E1" w:rsidP="00791D37">
      <w:pPr>
        <w:rPr>
          <w:del w:id="2347" w:author="JORGE CONTRERAS ORTIZ" w:date="2021-09-05T18:40:00Z"/>
        </w:rPr>
      </w:pPr>
      <w:moveToRangeStart w:id="2348" w:author="JORGE CONTRERAS ORTIZ" w:date="2021-09-05T18:41:00Z" w:name="move81759685"/>
      <w:moveTo w:id="2349" w:author="JORGE CONTRERAS ORTIZ" w:date="2021-09-05T18:41:00Z">
        <w:r w:rsidRPr="001F032F">
          <w:rPr>
            <w:b/>
            <w:bCs/>
          </w:rPr>
          <w:t xml:space="preserve">Nodos. </w:t>
        </w:r>
        <w:r w:rsidRPr="00791D37">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348"/>
    </w:p>
    <w:p w14:paraId="0845A129" w14:textId="6587473C" w:rsidR="00B62082" w:rsidDel="00BD51E1" w:rsidRDefault="00B62082" w:rsidP="00BD51E1">
      <w:pPr>
        <w:pStyle w:val="Prrafodelista"/>
        <w:numPr>
          <w:ilvl w:val="0"/>
          <w:numId w:val="2"/>
        </w:numPr>
        <w:rPr>
          <w:moveFrom w:id="2350" w:author="JORGE CONTRERAS ORTIZ" w:date="2021-09-05T18:41:00Z"/>
        </w:rPr>
        <w:pPrChange w:id="2351" w:author="JORGE CONTRERAS ORTIZ" w:date="2021-09-05T18:40:00Z">
          <w:pPr>
            <w:pStyle w:val="Prrafodelista"/>
          </w:pPr>
        </w:pPrChange>
      </w:pPr>
      <w:moveFromRangeStart w:id="2352" w:author="JORGE CONTRERAS ORTIZ" w:date="2021-09-05T18:41:00Z" w:name="move81759685"/>
      <w:moveFrom w:id="2353" w:author="JORGE CONTRERAS ORTIZ" w:date="2021-09-05T18:41:00Z">
        <w:r w:rsidRPr="00BD51E1" w:rsidDel="00BD51E1">
          <w:rPr>
            <w:b/>
            <w:bCs/>
            <w:rPrChange w:id="2354" w:author="JORGE CONTRERAS ORTIZ" w:date="2021-09-05T18:37:00Z">
              <w:rPr>
                <w:b/>
                <w:bCs/>
              </w:rPr>
            </w:rPrChange>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352"/>
    <w:p w14:paraId="602BFBFE" w14:textId="50102C39" w:rsidR="00BD51E1" w:rsidRDefault="00BD51E1" w:rsidP="00BD51E1">
      <w:pPr>
        <w:pStyle w:val="Prrafodelista"/>
        <w:numPr>
          <w:ilvl w:val="0"/>
          <w:numId w:val="2"/>
        </w:numPr>
        <w:rPr>
          <w:ins w:id="2355" w:author="JORGE CONTRERAS ORTIZ" w:date="2021-09-05T18:38:00Z"/>
        </w:rPr>
        <w:pPrChange w:id="2356" w:author="JORGE CONTRERAS ORTIZ" w:date="2021-09-05T18:40:00Z">
          <w:pPr>
            <w:pStyle w:val="Prrafodelista"/>
          </w:pPr>
        </w:pPrChange>
      </w:pPr>
    </w:p>
    <w:p w14:paraId="4B1A9F98" w14:textId="4AD50A45" w:rsidR="00BD51E1" w:rsidRDefault="00BD51E1" w:rsidP="00BD51E1">
      <w:pPr>
        <w:pStyle w:val="Prrafodelista"/>
        <w:rPr>
          <w:ins w:id="2357" w:author="JORGE CONTRERAS ORTIZ" w:date="2021-09-05T18:38:00Z"/>
        </w:rPr>
      </w:pPr>
    </w:p>
    <w:p w14:paraId="65D863A1" w14:textId="7541C4F3" w:rsidR="00BD51E1" w:rsidRPr="00845295" w:rsidRDefault="00BD51E1" w:rsidP="00BD51E1">
      <w:pPr>
        <w:pStyle w:val="Prrafodelista"/>
        <w:numPr>
          <w:ilvl w:val="0"/>
          <w:numId w:val="12"/>
        </w:numPr>
        <w:rPr>
          <w:ins w:id="2358" w:author="JORGE CONTRERAS ORTIZ" w:date="2021-09-05T18:43:00Z"/>
          <w:b/>
          <w:bCs/>
          <w:rPrChange w:id="2359" w:author="JORGE CONTRERAS ORTIZ" w:date="2021-09-05T18:43:00Z">
            <w:rPr>
              <w:ins w:id="2360" w:author="JORGE CONTRERAS ORTIZ" w:date="2021-09-05T18:43:00Z"/>
            </w:rPr>
          </w:rPrChange>
        </w:rPr>
      </w:pPr>
      <w:ins w:id="2361"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362" w:author="JORGE CONTRERAS ORTIZ" w:date="2021-09-05T18:43:00Z">
        <w:r w:rsidR="00845295">
          <w:t xml:space="preserve">  </w:t>
        </w:r>
      </w:ins>
    </w:p>
    <w:p w14:paraId="772DA046" w14:textId="77777777" w:rsidR="00845295" w:rsidRPr="00845295" w:rsidRDefault="00845295" w:rsidP="00845295">
      <w:pPr>
        <w:pStyle w:val="Prrafodelista"/>
        <w:rPr>
          <w:ins w:id="2363" w:author="JORGE CONTRERAS ORTIZ" w:date="2021-09-05T18:43:00Z"/>
          <w:b/>
          <w:bCs/>
          <w:rPrChange w:id="2364" w:author="JORGE CONTRERAS ORTIZ" w:date="2021-09-05T18:43:00Z">
            <w:rPr>
              <w:ins w:id="2365" w:author="JORGE CONTRERAS ORTIZ" w:date="2021-09-05T18:43:00Z"/>
            </w:rPr>
          </w:rPrChange>
        </w:rPr>
        <w:pPrChange w:id="2366" w:author="JORGE CONTRERAS ORTIZ" w:date="2021-09-05T18:43:00Z">
          <w:pPr>
            <w:pStyle w:val="Prrafodelista"/>
            <w:numPr>
              <w:numId w:val="12"/>
            </w:numPr>
            <w:ind w:hanging="360"/>
          </w:pPr>
        </w:pPrChange>
      </w:pPr>
    </w:p>
    <w:p w14:paraId="4E36E13B" w14:textId="53E437E9" w:rsidR="00845295" w:rsidRPr="00845295" w:rsidRDefault="00845295" w:rsidP="00845295">
      <w:pPr>
        <w:pStyle w:val="Prrafodelista"/>
        <w:numPr>
          <w:ilvl w:val="0"/>
          <w:numId w:val="12"/>
        </w:numPr>
        <w:rPr>
          <w:ins w:id="2367" w:author="JORGE CONTRERAS ORTIZ" w:date="2021-09-05T18:43:00Z"/>
          <w:rPrChange w:id="2368" w:author="JORGE CONTRERAS ORTIZ" w:date="2021-09-05T18:43:00Z">
            <w:rPr>
              <w:ins w:id="2369" w:author="JORGE CONTRERAS ORTIZ" w:date="2021-09-05T18:43:00Z"/>
            </w:rPr>
          </w:rPrChange>
        </w:rPr>
        <w:pPrChange w:id="2370" w:author="JORGE CONTRERAS ORTIZ" w:date="2021-09-05T18:43:00Z">
          <w:pPr>
            <w:pStyle w:val="Prrafodelista"/>
            <w:numPr>
              <w:numId w:val="12"/>
            </w:numPr>
            <w:ind w:hanging="360"/>
          </w:pPr>
        </w:pPrChange>
      </w:pPr>
      <w:ins w:id="2371"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rsidP="00BD51E1">
      <w:pPr>
        <w:pStyle w:val="Prrafodelista"/>
        <w:rPr>
          <w:del w:id="2372" w:author="JORGE CONTRERAS ORTIZ" w:date="2021-09-05T18:38:00Z"/>
        </w:rPr>
        <w:pPrChange w:id="2373" w:author="JORGE CONTRERAS ORTIZ" w:date="2021-09-05T18:37:00Z">
          <w:pPr/>
        </w:pPrChange>
      </w:pPr>
    </w:p>
    <w:p w14:paraId="40194B60" w14:textId="39A1CB3F" w:rsidR="00B62082" w:rsidDel="00BD51E1" w:rsidRDefault="00B62082" w:rsidP="00791D37">
      <w:pPr>
        <w:pStyle w:val="Prrafodelista"/>
        <w:numPr>
          <w:ilvl w:val="0"/>
          <w:numId w:val="12"/>
        </w:numPr>
        <w:rPr>
          <w:del w:id="2374" w:author="JORGE CONTRERAS ORTIZ" w:date="2021-09-05T18:37:00Z"/>
        </w:rPr>
      </w:pPr>
      <w:del w:id="2375" w:author="JORGE CONTRERAS ORTIZ" w:date="2021-09-05T18:38:00Z">
        <w:r w:rsidRPr="00BD51E1" w:rsidDel="00BD51E1">
          <w:rPr>
            <w:b/>
            <w:bCs/>
            <w:rPrChange w:id="2376" w:author="JORGE CONTRERAS ORTIZ" w:date="2021-09-05T18:37:00Z">
              <w:rPr>
                <w:b/>
                <w:bCs/>
              </w:rPr>
            </w:rPrChange>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rsidP="00791D37">
      <w:pPr>
        <w:pStyle w:val="Prrafodelista"/>
        <w:numPr>
          <w:ilvl w:val="0"/>
          <w:numId w:val="12"/>
        </w:numPr>
        <w:rPr>
          <w:del w:id="2377" w:author="JORGE CONTRERAS ORTIZ" w:date="2021-09-05T18:38:00Z"/>
        </w:rPr>
        <w:pPrChange w:id="2378" w:author="JORGE CONTRERAS ORTIZ" w:date="2021-09-05T18:37:00Z">
          <w:pPr/>
        </w:pPrChange>
      </w:pPr>
    </w:p>
    <w:p w14:paraId="35D25197" w14:textId="26CFE6AE" w:rsidR="00BD51E1" w:rsidRPr="00BD51E1" w:rsidDel="00BD51E1" w:rsidRDefault="00B62082" w:rsidP="00BD51E1">
      <w:pPr>
        <w:pStyle w:val="Prrafodelista"/>
        <w:rPr>
          <w:del w:id="2379" w:author="JORGE CONTRERAS ORTIZ" w:date="2021-09-05T18:38:00Z"/>
          <w:b/>
          <w:bCs/>
          <w:rPrChange w:id="2380" w:author="JORGE CONTRERAS ORTIZ" w:date="2021-09-05T18:39:00Z">
            <w:rPr>
              <w:del w:id="2381" w:author="JORGE CONTRERAS ORTIZ" w:date="2021-09-05T18:38:00Z"/>
            </w:rPr>
          </w:rPrChange>
        </w:rPr>
        <w:pPrChange w:id="2382" w:author="JORGE CONTRERAS ORTIZ" w:date="2021-09-05T18:39:00Z">
          <w:pPr>
            <w:pStyle w:val="Prrafodelista"/>
            <w:numPr>
              <w:numId w:val="12"/>
            </w:numPr>
            <w:ind w:hanging="360"/>
          </w:pPr>
        </w:pPrChange>
      </w:pPr>
      <w:del w:id="2383" w:author="JORGE CONTRERAS ORTIZ" w:date="2021-09-05T18:43:00Z">
        <w:r w:rsidRPr="00BD51E1" w:rsidDel="00845295">
          <w:rPr>
            <w:b/>
            <w:bCs/>
            <w:rPrChange w:id="2384" w:author="JORGE CONTRERAS ORTIZ" w:date="2021-09-05T18:39:00Z">
              <w:rPr>
                <w:b/>
                <w:bCs/>
              </w:rPr>
            </w:rPrChange>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385" w:author="JORGE CONTRERAS ORTIZ" w:date="2021-09-05T18:39:00Z">
        <w:r w:rsidRPr="00791D37" w:rsidDel="00BD51E1">
          <w:delText>.</w:delText>
        </w:r>
      </w:del>
    </w:p>
    <w:p w14:paraId="5AB57744" w14:textId="77777777" w:rsidR="00BD51E1" w:rsidRPr="00BD51E1" w:rsidRDefault="00BD51E1" w:rsidP="00BD51E1">
      <w:pPr>
        <w:pStyle w:val="Prrafodelista"/>
        <w:rPr>
          <w:ins w:id="2386" w:author="JORGE CONTRERAS ORTIZ" w:date="2021-09-05T18:39:00Z"/>
          <w:b/>
          <w:bCs/>
          <w:rPrChange w:id="2387" w:author="JORGE CONTRERAS ORTIZ" w:date="2021-09-05T18:39:00Z">
            <w:rPr>
              <w:ins w:id="2388" w:author="JORGE CONTRERAS ORTIZ" w:date="2021-09-05T18:39:00Z"/>
              <w:b/>
              <w:bCs/>
            </w:rPr>
          </w:rPrChange>
        </w:rPr>
        <w:pPrChange w:id="2389"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390" w:author="JORGE CONTRERAS ORTIZ" w:date="2021-09-05T18:39:00Z"/>
        </w:rPr>
      </w:pPr>
    </w:p>
    <w:p w14:paraId="53CDC86C" w14:textId="539F408D" w:rsidR="00B62082" w:rsidRPr="00BD51E1" w:rsidDel="00BD51E1" w:rsidRDefault="00B62082" w:rsidP="00791D37">
      <w:pPr>
        <w:pStyle w:val="Prrafodelista"/>
        <w:numPr>
          <w:ilvl w:val="0"/>
          <w:numId w:val="12"/>
        </w:numPr>
        <w:rPr>
          <w:del w:id="2391" w:author="JORGE CONTRERAS ORTIZ" w:date="2021-09-05T18:39:00Z"/>
          <w:b/>
          <w:bCs/>
          <w:rPrChange w:id="2392" w:author="JORGE CONTRERAS ORTIZ" w:date="2021-09-05T18:39:00Z">
            <w:rPr>
              <w:del w:id="2393" w:author="JORGE CONTRERAS ORTIZ" w:date="2021-09-05T18:39:00Z"/>
            </w:rPr>
          </w:rPrChange>
        </w:rPr>
      </w:pPr>
      <w:r w:rsidRPr="00BD51E1">
        <w:rPr>
          <w:b/>
          <w:bCs/>
          <w:rPrChange w:id="2394" w:author="JORGE CONTRERAS ORTIZ" w:date="2021-09-05T18:39:00Z">
            <w:rPr>
              <w:b/>
              <w:bCs/>
            </w:rPr>
          </w:rPrChange>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395"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396" w:author="JORGE CONTRERAS ORTIZ" w:date="2021-09-05T18:39:00Z"/>
          <w:b/>
          <w:bCs/>
        </w:rPr>
      </w:pPr>
    </w:p>
    <w:p w14:paraId="188ECCBA" w14:textId="77777777" w:rsidR="00B62082" w:rsidRPr="00791D37" w:rsidRDefault="00B62082" w:rsidP="00BD51E1">
      <w:pPr>
        <w:pStyle w:val="Prrafodelista"/>
        <w:pPrChange w:id="2397"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398" w:author="JORGE CONTRERAS ORTIZ" w:date="2021-09-05T18:39:00Z"/>
          <w:b/>
          <w:bCs/>
        </w:rPr>
      </w:pPr>
      <w:r w:rsidRPr="00BD51E1">
        <w:rPr>
          <w:b/>
          <w:bCs/>
          <w:rPrChange w:id="2399" w:author="JORGE CONTRERAS ORTIZ" w:date="2021-09-05T18:39:00Z">
            <w:rPr>
              <w:b/>
              <w:bCs/>
            </w:rPr>
          </w:rPrChange>
        </w:rPr>
        <w:t xml:space="preserve">Identificación de dispositivos. </w:t>
      </w:r>
      <w:r w:rsidRPr="00791D37">
        <w:t>Cada nodo en una red PAN Thread tiene una dirección IPv6, la cual es comprimida con 6LoWPAN. Se detallará más en profundidad posteriormente.</w:t>
      </w:r>
      <w:ins w:id="2400"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401" w:author="JORGE CONTRERAS ORTIZ" w:date="2021-09-05T18:39:00Z"/>
        </w:rPr>
      </w:pPr>
    </w:p>
    <w:p w14:paraId="66443D72" w14:textId="77777777" w:rsidR="00B62082" w:rsidRPr="00791D37" w:rsidRDefault="00B62082" w:rsidP="00BD51E1">
      <w:pPr>
        <w:pStyle w:val="Prrafodelista"/>
        <w:pPrChange w:id="2402"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2403" w:author="JORGE CONTRERAS ORTIZ" w:date="2021-09-05T18:39:00Z"/>
          <w:b/>
          <w:bCs/>
        </w:rPr>
      </w:pPr>
      <w:r w:rsidRPr="00BD51E1">
        <w:rPr>
          <w:b/>
          <w:bCs/>
          <w:rPrChange w:id="2404" w:author="JORGE CONTRERAS ORTIZ" w:date="2021-09-05T18:39:00Z">
            <w:rPr>
              <w:b/>
              <w:bCs/>
            </w:rPr>
          </w:rPrChange>
        </w:rPr>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2405" w:author="JORGE CONTRERAS ORTIZ" w:date="2021-09-05T18:39:00Z"/>
        </w:rPr>
      </w:pPr>
    </w:p>
    <w:p w14:paraId="17C7F35F" w14:textId="77777777" w:rsidR="00B62082" w:rsidRPr="00791D37" w:rsidRDefault="00B62082" w:rsidP="00BD51E1">
      <w:pPr>
        <w:pStyle w:val="Prrafodelista"/>
        <w:pPrChange w:id="2406"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2407" w:author="JORGE CONTRERAS ORTIZ" w:date="2021-09-05T18:39:00Z"/>
          <w:b/>
          <w:bCs/>
        </w:rPr>
      </w:pPr>
      <w:r w:rsidRPr="00BD51E1">
        <w:rPr>
          <w:b/>
          <w:bCs/>
          <w:rPrChange w:id="2408" w:author="JORGE CONTRERAS ORTIZ" w:date="2021-09-05T18:39:00Z">
            <w:rPr>
              <w:b/>
              <w:bCs/>
            </w:rPr>
          </w:rPrChange>
        </w:rPr>
        <w:t xml:space="preserve">Recursos informáticos. </w:t>
      </w:r>
      <w:r w:rsidRPr="00791D37">
        <w:t>Todos los nodos necesitan alguna forma de computación, para formar los paquetes de datos, encriptación/desencriptación de datos, realizar la transmisión, etc.</w:t>
      </w:r>
      <w:ins w:id="2409" w:author="JORGE CONTRERAS ORTIZ" w:date="2021-09-05T18:39:00Z">
        <w:r w:rsidR="00BD51E1">
          <w:t xml:space="preserve"> </w:t>
        </w:r>
      </w:ins>
    </w:p>
    <w:p w14:paraId="391A1F4E" w14:textId="77777777" w:rsidR="00BD51E1" w:rsidRDefault="00BD51E1" w:rsidP="00BD51E1">
      <w:pPr>
        <w:pStyle w:val="Prrafodelista"/>
        <w:numPr>
          <w:ilvl w:val="0"/>
          <w:numId w:val="12"/>
        </w:numPr>
        <w:rPr>
          <w:ins w:id="2410" w:author="JORGE CONTRERAS ORTIZ" w:date="2021-09-05T18:40:00Z"/>
        </w:rPr>
      </w:pPr>
    </w:p>
    <w:p w14:paraId="0D69BC19" w14:textId="77777777" w:rsidR="00B62082" w:rsidRPr="00791D37" w:rsidRDefault="00B62082" w:rsidP="00BD51E1">
      <w:pPr>
        <w:pStyle w:val="Prrafodelista"/>
        <w:pPrChange w:id="2411"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2412" w:author="JORGE CONTRERAS ORTIZ" w:date="2021-09-05T18:41:00Z"/>
          <w:b/>
          <w:bCs/>
        </w:rPr>
      </w:pPr>
      <w:r w:rsidRPr="00BD51E1">
        <w:rPr>
          <w:b/>
          <w:bCs/>
          <w:rPrChange w:id="2413" w:author="JORGE CONTRERAS ORTIZ" w:date="2021-09-05T18:41:00Z">
            <w:rPr>
              <w:b/>
              <w:bCs/>
            </w:rPr>
          </w:rPrChange>
        </w:rPr>
        <w:t xml:space="preserve">Servicio ubicuo. </w:t>
      </w:r>
      <w:r w:rsidRPr="00791D37">
        <w:t>Se ofrece a sus usuarios un servicios siempre disponible.</w:t>
      </w:r>
    </w:p>
    <w:p w14:paraId="3FB82484" w14:textId="3C6B8085" w:rsidR="00B62082" w:rsidRDefault="00BD51E1" w:rsidP="00791D37">
      <w:pPr>
        <w:pStyle w:val="Prrafodelista"/>
        <w:numPr>
          <w:ilvl w:val="0"/>
          <w:numId w:val="12"/>
        </w:numPr>
        <w:rPr>
          <w:ins w:id="2414" w:author="JORGE CONTRERAS ORTIZ" w:date="2021-09-05T18:41:00Z"/>
        </w:rPr>
      </w:pPr>
      <w:ins w:id="2415" w:author="JORGE CONTRERAS ORTIZ" w:date="2021-09-05T18:41:00Z">
        <w:r>
          <w:t xml:space="preserve"> </w:t>
        </w:r>
      </w:ins>
    </w:p>
    <w:p w14:paraId="032E4430" w14:textId="77777777" w:rsidR="00BD51E1" w:rsidRPr="00791D37" w:rsidRDefault="00BD51E1" w:rsidP="00BD51E1">
      <w:pPr>
        <w:pStyle w:val="Prrafodelista"/>
        <w:pPrChange w:id="2416" w:author="JORGE CONTRERAS ORTIZ" w:date="2021-09-05T18:41:00Z">
          <w:pPr/>
        </w:pPrChange>
      </w:pPr>
    </w:p>
    <w:p w14:paraId="165DA22A" w14:textId="49A3EA0B" w:rsidR="00B62082" w:rsidRPr="00BD51E1" w:rsidRDefault="00B62082" w:rsidP="00791D37">
      <w:pPr>
        <w:pStyle w:val="Prrafodelista"/>
        <w:numPr>
          <w:ilvl w:val="0"/>
          <w:numId w:val="12"/>
        </w:numPr>
        <w:rPr>
          <w:ins w:id="2417" w:author="JORGE CONTRERAS ORTIZ" w:date="2021-09-05T18:41:00Z"/>
          <w:b/>
          <w:bCs/>
          <w:rPrChange w:id="2418" w:author="JORGE CONTRERAS ORTIZ" w:date="2021-09-05T18:41:00Z">
            <w:rPr>
              <w:ins w:id="2419"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420" w:author="JORGE CONTRERAS ORTIZ" w:date="2021-09-05T18:41:00Z">
        <w:r w:rsidR="00BD51E1">
          <w:t xml:space="preserve">  </w:t>
        </w:r>
      </w:ins>
    </w:p>
    <w:p w14:paraId="30568EB9" w14:textId="77777777" w:rsidR="00BD51E1" w:rsidRPr="00BD51E1" w:rsidRDefault="00BD51E1" w:rsidP="00BD51E1">
      <w:pPr>
        <w:pStyle w:val="Prrafodelista"/>
        <w:rPr>
          <w:ins w:id="2421" w:author="JORGE CONTRERAS ORTIZ" w:date="2021-09-05T18:41:00Z"/>
          <w:b/>
          <w:bCs/>
          <w:rPrChange w:id="2422" w:author="JORGE CONTRERAS ORTIZ" w:date="2021-09-05T18:41:00Z">
            <w:rPr>
              <w:ins w:id="2423" w:author="JORGE CONTRERAS ORTIZ" w:date="2021-09-05T18:41:00Z"/>
            </w:rPr>
          </w:rPrChange>
        </w:rPr>
        <w:pPrChange w:id="2424"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425" w:author="JORGE CONTRERAS ORTIZ" w:date="2021-09-05T18:41:00Z"/>
          <w:b/>
          <w:bCs/>
        </w:rPr>
      </w:pPr>
    </w:p>
    <w:p w14:paraId="2122E04E" w14:textId="6BF8FA36" w:rsidR="00B62082" w:rsidRPr="00791D37" w:rsidDel="00BD51E1" w:rsidRDefault="00B62082" w:rsidP="00791D37">
      <w:pPr>
        <w:rPr>
          <w:del w:id="2426" w:author="JORGE CONTRERAS ORTIZ" w:date="2021-09-05T18:41:00Z"/>
        </w:rPr>
      </w:pPr>
    </w:p>
    <w:p w14:paraId="5203C8E8" w14:textId="740B0251" w:rsidR="00B62082" w:rsidRPr="00BD51E1" w:rsidRDefault="00B62082" w:rsidP="00791D37">
      <w:pPr>
        <w:pStyle w:val="Prrafodelista"/>
        <w:numPr>
          <w:ilvl w:val="0"/>
          <w:numId w:val="12"/>
        </w:numPr>
        <w:rPr>
          <w:ins w:id="2427" w:author="JORGE CONTRERAS ORTIZ" w:date="2021-09-05T18:41:00Z"/>
          <w:b/>
          <w:bCs/>
          <w:rPrChange w:id="2428" w:author="JORGE CONTRERAS ORTIZ" w:date="2021-09-05T18:41:00Z">
            <w:rPr>
              <w:ins w:id="2429" w:author="JORGE CONTRERAS ORTIZ" w:date="2021-09-05T18:41:00Z"/>
            </w:rPr>
          </w:rPrChange>
        </w:rPr>
      </w:pPr>
      <w:r w:rsidRPr="00791D37">
        <w:rPr>
          <w:b/>
          <w:bCs/>
        </w:rPr>
        <w:t xml:space="preserve">Gateways. </w:t>
      </w:r>
      <w:r w:rsidRPr="00791D37">
        <w:t xml:space="preserve">Las redes PAN Thread, pueden disponer de múltiples gateways, como los </w:t>
      </w:r>
      <w:del w:id="2430" w:author="JORGE CONTRERAS ORTIZ" w:date="2021-09-05T18:42:00Z">
        <w:r w:rsidRPr="00791D37" w:rsidDel="00BD51E1">
          <w:delText xml:space="preserve">border </w:delText>
        </w:r>
      </w:del>
      <w:ins w:id="2431" w:author="JORGE CONTRERAS ORTIZ" w:date="2021-09-05T18:42:00Z">
        <w:r w:rsidR="00BD51E1">
          <w:t>Bo</w:t>
        </w:r>
        <w:r w:rsidR="00BD51E1" w:rsidRPr="00791D37">
          <w:t xml:space="preserve">rder </w:t>
        </w:r>
      </w:ins>
      <w:del w:id="2432" w:author="JORGE CONTRERAS ORTIZ" w:date="2021-09-05T18:42:00Z">
        <w:r w:rsidRPr="00791D37" w:rsidDel="00BD51E1">
          <w:delText>routers</w:delText>
        </w:r>
      </w:del>
      <w:ins w:id="2433"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434" w:author="JORGE CONTRERAS ORTIZ" w:date="2021-09-05T18:41:00Z"/>
          <w:b/>
          <w:bCs/>
        </w:rPr>
      </w:pPr>
    </w:p>
    <w:p w14:paraId="57D22BF0" w14:textId="34EC7AAB" w:rsidR="00BD51E1" w:rsidRDefault="00BD51E1" w:rsidP="00BD51E1">
      <w:pPr>
        <w:rPr>
          <w:ins w:id="2435" w:author="JORGE CONTRERAS ORTIZ" w:date="2021-09-05T18:41:00Z"/>
          <w:b/>
          <w:bCs/>
        </w:rPr>
      </w:pPr>
    </w:p>
    <w:p w14:paraId="6F2ABBD9" w14:textId="77777777" w:rsidR="00BD51E1" w:rsidRPr="00BD51E1" w:rsidRDefault="00BD51E1" w:rsidP="00BD51E1">
      <w:pPr>
        <w:rPr>
          <w:b/>
          <w:bCs/>
          <w:rPrChange w:id="2436" w:author="JORGE CONTRERAS ORTIZ" w:date="2021-09-05T18:41:00Z">
            <w:rPr/>
          </w:rPrChange>
        </w:rPr>
        <w:pPrChange w:id="2437" w:author="JORGE CONTRERAS ORTIZ" w:date="2021-09-05T18:41:00Z">
          <w:pPr>
            <w:pStyle w:val="Prrafodelista"/>
            <w:numPr>
              <w:numId w:val="12"/>
            </w:numPr>
            <w:ind w:hanging="360"/>
          </w:pPr>
        </w:pPrChange>
      </w:pPr>
    </w:p>
    <w:p w14:paraId="763F4B70" w14:textId="77777777" w:rsidR="00B62082" w:rsidRPr="00791D37" w:rsidRDefault="00B62082" w:rsidP="00791D37">
      <w:r w:rsidRPr="00791D37">
        <w:lastRenderedPageBreak/>
        <w:t>Todas estas características están diseñadas bajo estas cinco restricciones:</w:t>
      </w:r>
    </w:p>
    <w:p w14:paraId="753DFBC0" w14:textId="2116D011" w:rsidR="00B62082" w:rsidRDefault="00B62082" w:rsidP="00791D37">
      <w:pPr>
        <w:pStyle w:val="Prrafodelista"/>
        <w:numPr>
          <w:ilvl w:val="0"/>
          <w:numId w:val="13"/>
        </w:numPr>
        <w:rPr>
          <w:ins w:id="2438"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2439" w:author="JORGE CONTRERAS ORTIZ" w:date="2021-09-05T18:44:00Z">
        <w:r w:rsidRPr="00791D37" w:rsidDel="00845295">
          <w:delText>deber</w:delText>
        </w:r>
      </w:del>
      <w:ins w:id="2440"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2441" w:author="JORGE CONTRERAS ORTIZ" w:date="2021-09-05T18:41:00Z">
        <w:r w:rsidR="00BD51E1">
          <w:t xml:space="preserve"> </w:t>
        </w:r>
      </w:ins>
    </w:p>
    <w:p w14:paraId="4C9FE686" w14:textId="77777777" w:rsidR="00BD51E1" w:rsidRDefault="00BD51E1" w:rsidP="00BD51E1">
      <w:pPr>
        <w:pStyle w:val="Prrafodelista"/>
        <w:rPr>
          <w:ins w:id="2442" w:author="JORGE CONTRERAS ORTIZ" w:date="2021-09-05T18:41:00Z"/>
        </w:rPr>
        <w:pPrChange w:id="2443"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2444" w:author="JORGE CONTRERAS ORTIZ" w:date="2021-09-05T18:41:00Z"/>
        </w:rPr>
      </w:pPr>
    </w:p>
    <w:p w14:paraId="65EFDC86" w14:textId="02618F12" w:rsidR="00B62082" w:rsidRPr="00791D37" w:rsidDel="00BD51E1" w:rsidRDefault="00B62082" w:rsidP="00791D37">
      <w:pPr>
        <w:rPr>
          <w:del w:id="2445" w:author="JORGE CONTRERAS ORTIZ" w:date="2021-09-05T18:41:00Z"/>
        </w:rPr>
      </w:pPr>
    </w:p>
    <w:p w14:paraId="565353BD" w14:textId="1F782DC0" w:rsidR="00BD51E1" w:rsidDel="00845295" w:rsidRDefault="00B62082" w:rsidP="00791D37">
      <w:pPr>
        <w:pStyle w:val="Prrafodelista"/>
        <w:numPr>
          <w:ilvl w:val="0"/>
          <w:numId w:val="13"/>
        </w:numPr>
        <w:rPr>
          <w:del w:id="2446" w:author="JORGE CONTRERAS ORTIZ" w:date="2021-09-05T18:45:00Z"/>
        </w:rPr>
      </w:pPr>
      <w:r w:rsidRPr="00845295">
        <w:rPr>
          <w:b/>
          <w:bCs/>
          <w:rPrChange w:id="2447" w:author="JORGE CONTRERAS ORTIZ" w:date="2021-09-05T18:45:00Z">
            <w:rPr>
              <w:b/>
              <w:bCs/>
            </w:rPr>
          </w:rPrChange>
        </w:rPr>
        <w:t>Bajo coste.</w:t>
      </w:r>
      <w:r w:rsidRPr="00791D37">
        <w:t xml:space="preserve"> Es importante que el sistema tenga dispositivos bajo coste y de bajo coste de mantenimiento, si lo que se quiere es un sistema ubicuo.</w:t>
      </w:r>
      <w:ins w:id="2448" w:author="JORGE CONTRERAS ORTIZ" w:date="2021-09-05T18:42:00Z">
        <w:r w:rsidR="00BD51E1">
          <w:t xml:space="preserve"> </w:t>
        </w:r>
      </w:ins>
    </w:p>
    <w:p w14:paraId="607FF331" w14:textId="77777777" w:rsidR="00845295" w:rsidRPr="00791D37" w:rsidRDefault="00845295" w:rsidP="00845295">
      <w:pPr>
        <w:pStyle w:val="Prrafodelista"/>
        <w:rPr>
          <w:ins w:id="2449" w:author="JORGE CONTRERAS ORTIZ" w:date="2021-09-05T18:45:00Z"/>
        </w:rPr>
        <w:pPrChange w:id="2450" w:author="JORGE CONTRERAS ORTIZ" w:date="2021-09-05T18:45:00Z">
          <w:pPr>
            <w:pStyle w:val="Prrafodelista"/>
            <w:numPr>
              <w:numId w:val="13"/>
            </w:numPr>
            <w:ind w:hanging="360"/>
          </w:pPr>
        </w:pPrChange>
      </w:pPr>
    </w:p>
    <w:p w14:paraId="7BAC63A8" w14:textId="77777777" w:rsidR="00845295" w:rsidRPr="00845295" w:rsidRDefault="00845295" w:rsidP="00845295">
      <w:pPr>
        <w:pStyle w:val="Prrafodelista"/>
        <w:rPr>
          <w:ins w:id="2451" w:author="JORGE CONTRERAS ORTIZ" w:date="2021-09-05T18:45:00Z"/>
          <w:rPrChange w:id="2452" w:author="JORGE CONTRERAS ORTIZ" w:date="2021-09-05T18:45:00Z">
            <w:rPr>
              <w:ins w:id="2453" w:author="JORGE CONTRERAS ORTIZ" w:date="2021-09-05T18:45:00Z"/>
              <w:b/>
              <w:bCs/>
            </w:rPr>
          </w:rPrChange>
        </w:rPr>
        <w:pPrChange w:id="2454"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2455" w:author="JORGE CONTRERAS ORTIZ" w:date="2021-09-05T18:42:00Z"/>
        </w:rPr>
      </w:pPr>
      <w:r w:rsidRPr="00845295">
        <w:rPr>
          <w:b/>
          <w:bCs/>
          <w:rPrChange w:id="2456" w:author="JORGE CONTRERAS ORTIZ" w:date="2021-09-05T18:45:00Z">
            <w:rPr>
              <w:b/>
              <w:bCs/>
            </w:rPr>
          </w:rPrChange>
        </w:rPr>
        <w:t>Seguridad.</w:t>
      </w:r>
      <w:r w:rsidRPr="00791D37">
        <w:t xml:space="preserve"> Es importante mantener la seguridad de la PAN y de la nube.</w:t>
      </w:r>
      <w:ins w:id="2457" w:author="JORGE CONTRERAS ORTIZ" w:date="2021-09-05T18:42:00Z">
        <w:r w:rsidR="00BD51E1">
          <w:t xml:space="preserve"> </w:t>
        </w:r>
      </w:ins>
    </w:p>
    <w:p w14:paraId="5B6FEC27" w14:textId="36021464" w:rsidR="00B62082" w:rsidRDefault="00BD51E1" w:rsidP="00791D37">
      <w:pPr>
        <w:pStyle w:val="Prrafodelista"/>
        <w:numPr>
          <w:ilvl w:val="0"/>
          <w:numId w:val="13"/>
        </w:numPr>
        <w:rPr>
          <w:ins w:id="2458" w:author="JORGE CONTRERAS ORTIZ" w:date="2021-09-05T18:42:00Z"/>
        </w:rPr>
      </w:pPr>
      <w:ins w:id="2459" w:author="JORGE CONTRERAS ORTIZ" w:date="2021-09-05T18:42:00Z">
        <w:r>
          <w:t xml:space="preserve"> </w:t>
        </w:r>
      </w:ins>
    </w:p>
    <w:p w14:paraId="08D517C6" w14:textId="77777777" w:rsidR="00BD51E1" w:rsidRPr="00791D37" w:rsidRDefault="00BD51E1" w:rsidP="00BD51E1">
      <w:pPr>
        <w:pStyle w:val="Prrafodelista"/>
        <w:pPrChange w:id="2460"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2461" w:author="JORGE CONTRERAS ORTIZ" w:date="2021-09-05T18:42:00Z"/>
        </w:rPr>
      </w:pPr>
      <w:r w:rsidRPr="00BD51E1">
        <w:rPr>
          <w:b/>
          <w:bCs/>
          <w:rPrChange w:id="2462" w:author="JORGE CONTRERAS ORTIZ" w:date="2021-09-05T18:42:00Z">
            <w:rPr>
              <w:b/>
              <w:bCs/>
            </w:rPr>
          </w:rPrChange>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2463" w:author="JORGE CONTRERAS ORTIZ" w:date="2021-09-05T18:42:00Z"/>
        </w:rPr>
      </w:pPr>
      <w:ins w:id="2464" w:author="JORGE CONTRERAS ORTIZ" w:date="2021-09-05T18:42:00Z">
        <w:r>
          <w:t xml:space="preserve">  </w:t>
        </w:r>
      </w:ins>
    </w:p>
    <w:p w14:paraId="47384205" w14:textId="77777777" w:rsidR="00BD51E1" w:rsidRPr="00791D37" w:rsidRDefault="00BD51E1" w:rsidP="00BD51E1">
      <w:pPr>
        <w:pStyle w:val="Prrafodelista"/>
        <w:pPrChange w:id="2465" w:author="JORGE CONTRERAS ORTIZ" w:date="2021-09-05T18:42:00Z">
          <w:pPr/>
        </w:pPrChange>
      </w:pPr>
    </w:p>
    <w:p w14:paraId="5605C4B3" w14:textId="64C8229E" w:rsidR="00B62082" w:rsidRPr="00791D37" w:rsidRDefault="00B62082" w:rsidP="00791D37">
      <w:pPr>
        <w:pStyle w:val="Prrafodelista"/>
        <w:numPr>
          <w:ilvl w:val="0"/>
          <w:numId w:val="13"/>
        </w:num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salir y reunirse a la red sin ser notificados. Thread usa DTLS para poder </w:t>
      </w:r>
      <w:del w:id="2466" w:author="JORGE CONTRERAS ORTIZ" w:date="2021-09-05T18:45:00Z">
        <w:r w:rsidRPr="00791D37" w:rsidDel="00845295">
          <w:delText>solventa</w:delText>
        </w:r>
      </w:del>
      <w:ins w:id="2467" w:author="JORGE CONTRERAS ORTIZ" w:date="2021-09-05T18:45:00Z">
        <w:r w:rsidR="00845295" w:rsidRPr="00791D37">
          <w:t>solventar</w:t>
        </w:r>
      </w:ins>
      <w:r w:rsidRPr="00791D37">
        <w:t xml:space="preserve"> este tipo de comunicaciones poco fiables. DTLS asume una capa de Transporte poco fiable. Debido al bajo consumo, la señal de comunicaciones es débil, por lo que lo complica más, por lo que una de las medidas tomadas es </w:t>
      </w:r>
      <w:del w:id="2468" w:author="JORGE CONTRERAS ORTIZ" w:date="2021-09-05T18:46:00Z">
        <w:r w:rsidRPr="00791D37" w:rsidDel="00845295">
          <w:delText>el envío</w:delText>
        </w:r>
      </w:del>
      <w:ins w:id="2469" w:author="JORGE CONTRERAS ORTIZ" w:date="2021-09-05T18:46:00Z">
        <w:r w:rsidR="00845295">
          <w:t>la transmisión</w:t>
        </w:r>
      </w:ins>
      <w:r w:rsidRPr="00791D37">
        <w:t xml:space="preserve"> de paquetes pequeños y con redundancia para tener cierta tolerancia a errores.</w:t>
      </w:r>
    </w:p>
    <w:p w14:paraId="3657FC84" w14:textId="77777777" w:rsidR="00B62082" w:rsidRPr="00791D37" w:rsidRDefault="00B62082" w:rsidP="00791D37"/>
    <w:p w14:paraId="687F2699" w14:textId="27E8E190" w:rsidR="00B62082" w:rsidRPr="00791D37" w:rsidRDefault="00845295" w:rsidP="00FE1EC4">
      <w:pPr>
        <w:pStyle w:val="Ttulo4"/>
      </w:pPr>
      <w:bookmarkStart w:id="2470" w:name="_Toc81499362"/>
      <w:bookmarkStart w:id="2471" w:name="_Toc81761751"/>
      <w:r w:rsidRPr="00791D37">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470"/>
      <w:r w:rsidR="00AD1498" w:rsidRPr="00791D37">
        <w:rPr>
          <w:noProof/>
        </w:rPr>
        <w:t>[12], [14]</w:t>
      </w:r>
      <w:bookmarkEnd w:id="2471"/>
      <w:r w:rsidR="00B62082" w:rsidRPr="00791D37">
        <w:fldChar w:fldCharType="end"/>
      </w:r>
    </w:p>
    <w:p w14:paraId="70F8A2D5" w14:textId="77777777" w:rsidR="00B62082" w:rsidRPr="00791D37" w:rsidRDefault="00B62082" w:rsidP="00791D37"/>
    <w:p w14:paraId="0D8BAAC3" w14:textId="77777777" w:rsidR="00B62082" w:rsidRPr="00791D37" w:rsidRDefault="00B62082" w:rsidP="00791D37">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4222A52D" w14:textId="77777777" w:rsidR="00B62082" w:rsidRPr="00791D37" w:rsidRDefault="00B62082" w:rsidP="00791D37"/>
    <w:p w14:paraId="46277AE0" w14:textId="522015CF" w:rsidR="00B62082" w:rsidRPr="00791D37" w:rsidRDefault="00845295" w:rsidP="00FE1EC4">
      <w:pPr>
        <w:pStyle w:val="Ttulo4"/>
      </w:pPr>
      <w:bookmarkStart w:id="2472" w:name="_Toc81499363"/>
      <w:bookmarkStart w:id="2473" w:name="_Toc81761752"/>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472"/>
      <w:r w:rsidR="00AD1498" w:rsidRPr="00791D37">
        <w:rPr>
          <w:noProof/>
        </w:rPr>
        <w:t>[12], [14]</w:t>
      </w:r>
      <w:bookmarkEnd w:id="2473"/>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2474" w:author="JORGE CONTRERAS ORTIZ" w:date="2021-09-05T18:47:00Z"/>
        </w:rPr>
      </w:pPr>
      <w:r w:rsidRPr="00791D37">
        <w:t>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conmpleto (MAC Full Function Device – FFD) o como un dispositivo MAC reducido (MAC Reduced Function Device – RFD).</w:t>
      </w:r>
    </w:p>
    <w:p w14:paraId="1A9D2A09" w14:textId="1A62696C" w:rsidR="00845295" w:rsidRDefault="00845295" w:rsidP="00791D37">
      <w:pPr>
        <w:rPr>
          <w:ins w:id="2475" w:author="JORGE CONTRERAS ORTIZ" w:date="2021-09-05T18:47:00Z"/>
        </w:rPr>
      </w:pPr>
    </w:p>
    <w:p w14:paraId="4C731905" w14:textId="7693A4E9" w:rsidR="00845295" w:rsidRDefault="00845295" w:rsidP="00791D37">
      <w:pPr>
        <w:rPr>
          <w:ins w:id="2476" w:author="JORGE CONTRERAS ORTIZ" w:date="2021-09-05T18:47:00Z"/>
        </w:rPr>
      </w:pPr>
    </w:p>
    <w:p w14:paraId="192A8585" w14:textId="0F50F0FF" w:rsidR="00845295" w:rsidRDefault="00845295" w:rsidP="00791D37">
      <w:pPr>
        <w:rPr>
          <w:ins w:id="2477" w:author="JORGE CONTRERAS ORTIZ" w:date="2021-09-05T18:47:00Z"/>
        </w:rPr>
      </w:pPr>
    </w:p>
    <w:p w14:paraId="2F3A2A86" w14:textId="77777777" w:rsidR="00845295" w:rsidRPr="00791D37" w:rsidRDefault="00845295" w:rsidP="00791D37"/>
    <w:p w14:paraId="74C092F5" w14:textId="77777777" w:rsidR="00B62082" w:rsidRPr="00791D37" w:rsidRDefault="00B62082" w:rsidP="00791D37">
      <w:r w:rsidRPr="00791D37">
        <w:lastRenderedPageBreak/>
        <w:t>Las capacidades MAC que debe de tener un dispositivo Thread son:</w:t>
      </w:r>
    </w:p>
    <w:p w14:paraId="1AD2AF27" w14:textId="77777777" w:rsidR="00B62082" w:rsidRPr="00257E99" w:rsidRDefault="00B62082" w:rsidP="00791D37">
      <w:pPr>
        <w:pStyle w:val="Prrafodelista"/>
        <w:numPr>
          <w:ilvl w:val="0"/>
          <w:numId w:val="2"/>
        </w:numPr>
        <w:rPr>
          <w:rPrChange w:id="2478" w:author="JORGE CONTRERAS ORTIZ" w:date="2021-09-05T19:14:00Z">
            <w:rPr/>
          </w:rPrChange>
        </w:rPr>
      </w:pPr>
      <w:r w:rsidRPr="00257E99">
        <w:rPr>
          <w:rPrChange w:id="2479" w:author="JORGE CONTRERAS ORTIZ" w:date="2021-09-05T19:14:00Z">
            <w:rPr/>
          </w:rPrChange>
        </w:rPr>
        <w:t xml:space="preserve"> 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77777777" w:rsidR="00B62082" w:rsidRPr="00791D37" w:rsidRDefault="00B62082"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046630A2" w:rsidR="006242EF" w:rsidRDefault="006242EF" w:rsidP="006242EF">
      <w:pPr>
        <w:pStyle w:val="Descripcin"/>
        <w:jc w:val="center"/>
      </w:pPr>
      <w:bookmarkStart w:id="2480" w:name="_Toc81762095"/>
      <w:r>
        <w:t xml:space="preserve">Tabla </w:t>
      </w:r>
      <w:r w:rsidR="00691851">
        <w:fldChar w:fldCharType="begin"/>
      </w:r>
      <w:r w:rsidR="00691851">
        <w:instrText xml:space="preserve"> SEQ Tabla \* ARABIC </w:instrText>
      </w:r>
      <w:r w:rsidR="00691851">
        <w:fldChar w:fldCharType="separate"/>
      </w:r>
      <w:r w:rsidR="003E5AE5">
        <w:rPr>
          <w:noProof/>
        </w:rPr>
        <w:t>3</w:t>
      </w:r>
      <w:r w:rsidR="00691851">
        <w:rPr>
          <w:noProof/>
        </w:rPr>
        <w:fldChar w:fldCharType="end"/>
      </w:r>
      <w:r>
        <w:t xml:space="preserve"> </w:t>
      </w:r>
      <w:r w:rsidRPr="00F365E2">
        <w:t>MAC Layer Frame</w:t>
      </w:r>
      <w:bookmarkEnd w:id="2480"/>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lastRenderedPageBreak/>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77777777" w:rsidR="00B62082" w:rsidRPr="00791D37" w:rsidRDefault="00B62082" w:rsidP="00791D37">
      <w:pPr>
        <w:pStyle w:val="Prrafodelista"/>
        <w:numPr>
          <w:ilvl w:val="0"/>
          <w:numId w:val="2"/>
        </w:numPr>
        <w:rPr>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481" w:name="_Toc81499364"/>
      <w:bookmarkStart w:id="2482" w:name="_Toc81761753"/>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481"/>
      <w:r w:rsidR="00AD1498" w:rsidRPr="00791D37">
        <w:rPr>
          <w:noProof/>
        </w:rPr>
        <w:t>[12]</w:t>
      </w:r>
      <w:bookmarkEnd w:id="2482"/>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over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77777777" w:rsidR="00B62082" w:rsidRPr="00791D37" w:rsidRDefault="00B62082" w:rsidP="00791D37"/>
    <w:p w14:paraId="6F9052E6" w14:textId="4BE21F4C" w:rsidR="00B62082" w:rsidRPr="00791D37" w:rsidRDefault="00845295" w:rsidP="00FE1EC4">
      <w:pPr>
        <w:pStyle w:val="Ttulo4"/>
      </w:pPr>
      <w:bookmarkStart w:id="2483" w:name="_Toc81499365"/>
      <w:bookmarkStart w:id="2484" w:name="_Toc81761754"/>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483"/>
      <w:r w:rsidR="00AD1498" w:rsidRPr="00791D37">
        <w:rPr>
          <w:noProof/>
        </w:rPr>
        <w:t>[12]</w:t>
      </w:r>
      <w:bookmarkEnd w:id="2484"/>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w:t>
      </w:r>
      <w:del w:id="2485" w:author="JORGE CONTRERAS ORTIZ" w:date="2021-09-05T18:53:00Z">
        <w:r w:rsidRPr="00791D37" w:rsidDel="008C2FD4">
          <w:delText>malla</w:delText>
        </w:r>
      </w:del>
      <w:ins w:id="2486" w:author="JORGE CONTRERAS ORTIZ" w:date="2021-09-05T18:53:00Z">
        <w:r w:rsidR="008C2FD4">
          <w:t>red</w:t>
        </w:r>
      </w:ins>
      <w:r w:rsidRPr="00791D37">
        <w:t>.</w:t>
      </w:r>
    </w:p>
    <w:p w14:paraId="497D4905" w14:textId="06055250" w:rsidR="00B62082" w:rsidRPr="00791D37" w:rsidRDefault="00B62082" w:rsidP="00791D37">
      <w:r w:rsidRPr="00791D37">
        <w:t xml:space="preserve">Las direcciones Unicast IPv6 son usadas para el uso interno de la </w:t>
      </w:r>
      <w:del w:id="2487" w:author="JORGE CONTRERAS ORTIZ" w:date="2021-09-05T18:53:00Z">
        <w:r w:rsidRPr="00791D37" w:rsidDel="008C2FD4">
          <w:delText>malla</w:delText>
        </w:r>
      </w:del>
      <w:ins w:id="2488" w:author="JORGE CONTRERAS ORTIZ" w:date="2021-09-05T18:53:00Z">
        <w:r w:rsidR="008C2FD4">
          <w:t>red</w:t>
        </w:r>
      </w:ins>
      <w:r w:rsidRPr="00791D37">
        <w:t xml:space="preserve">. Las Unicast pueden ser localizadores de enrutamientos, localizador de cualquier tipo (Líder, DHCPv6, Servicio, </w:t>
      </w:r>
      <w:ins w:id="2489" w:author="JORGE CONTRERAS ORTIZ" w:date="2021-09-05T19:04:00Z">
        <w:r w:rsidR="006E3638" w:rsidRPr="00791D37">
          <w:t>Commission</w:t>
        </w:r>
        <w:r w:rsidR="006E3638">
          <w:t>ing</w:t>
        </w:r>
      </w:ins>
      <w:del w:id="2490" w:author="JORGE CONTRERAS ORTIZ" w:date="2021-09-05T19:04:00Z">
        <w:r w:rsidRPr="00791D37" w:rsidDel="006E3638">
          <w:delText>Commision</w:delText>
        </w:r>
      </w:del>
      <w:r w:rsidRPr="00791D37">
        <w:t>, Descubrimiento de Vecinos) o incluso Identifcador de Punto Final (EID – Endpoint Identifier).</w:t>
      </w:r>
    </w:p>
    <w:p w14:paraId="666714FD" w14:textId="0D86B82E" w:rsidR="00B62082" w:rsidRPr="00791D37" w:rsidRDefault="00B62082" w:rsidP="00791D37">
      <w:r w:rsidRPr="00791D37">
        <w:t xml:space="preserve">Las redes Thread no depende del Protocolo de Configuración de Host Dinámico v6 (DHCPv6), por lo que los dispositivos no tendrán que implementarlo. Lo que </w:t>
      </w:r>
      <w:del w:id="2491" w:author="JORGE CONTRERAS ORTIZ" w:date="2021-09-05T18:54:00Z">
        <w:r w:rsidRPr="00791D37" w:rsidDel="008C2FD4">
          <w:delText>si</w:delText>
        </w:r>
      </w:del>
      <w:ins w:id="2492"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2493" w:author="JORGE CONTRERAS ORTIZ" w:date="2021-09-05T18:54:00Z"/>
        </w:rPr>
      </w:pPr>
    </w:p>
    <w:p w14:paraId="39603094" w14:textId="77777777" w:rsidR="008C2FD4" w:rsidRPr="00791D37" w:rsidRDefault="008C2FD4" w:rsidP="00791D37"/>
    <w:p w14:paraId="744A4AE2" w14:textId="1ACD662D" w:rsidR="00B62082" w:rsidRPr="00791D37" w:rsidRDefault="00B62082" w:rsidP="00FE1EC4">
      <w:pPr>
        <w:pStyle w:val="Ttulo4"/>
      </w:pPr>
      <w:r w:rsidRPr="00791D37">
        <w:lastRenderedPageBreak/>
        <w:t xml:space="preserve"> </w:t>
      </w:r>
      <w:bookmarkStart w:id="2494" w:name="_Toc81499366"/>
      <w:bookmarkStart w:id="2495" w:name="_Toc81761755"/>
      <w:r w:rsidR="008C2FD4" w:rsidRPr="00791D37">
        <w:t>PROTOCOLO DE ENRUTAMIENTO</w:t>
      </w:r>
      <w:bookmarkEnd w:id="2494"/>
      <w:bookmarkEnd w:id="2495"/>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RIPng (estándares RFC 2080 y RFC 1058). Los </w:t>
      </w:r>
      <w:del w:id="2496" w:author="JORGE CONTRERAS ORTIZ" w:date="2021-09-05T18:54:00Z">
        <w:r w:rsidRPr="00791D37" w:rsidDel="008C2FD4">
          <w:delText xml:space="preserve">rúters </w:delText>
        </w:r>
      </w:del>
      <w:ins w:id="2497"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2498" w:author="JORGE CONTRERAS ORTIZ" w:date="2021-09-05T18:54:00Z">
        <w:r w:rsidR="008C2FD4">
          <w:t>routers</w:t>
        </w:r>
        <w:r w:rsidR="008C2FD4" w:rsidRPr="00791D37">
          <w:t xml:space="preserve"> </w:t>
        </w:r>
      </w:ins>
      <w:del w:id="2499"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2500" w:author="JORGE CONTRERAS ORTIZ" w:date="2021-09-05T18:54:00Z">
        <w:r w:rsidR="008C2FD4">
          <w:t>router</w:t>
        </w:r>
        <w:r w:rsidR="008C2FD4">
          <w:t xml:space="preserve"> </w:t>
        </w:r>
      </w:ins>
      <w:del w:id="2501"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77777777" w:rsidR="00B62082" w:rsidRPr="00791D37" w:rsidRDefault="00B62082" w:rsidP="00791D37">
      <w:pPr>
        <w:pStyle w:val="Prrafodelista"/>
        <w:numPr>
          <w:ilvl w:val="0"/>
          <w:numId w:val="2"/>
        </w:numPr>
      </w:pPr>
      <w:r w:rsidRPr="00791D37">
        <w:t>Enlace</w:t>
      </w:r>
    </w:p>
    <w:p w14:paraId="16FBD788" w14:textId="77777777" w:rsidR="00B62082" w:rsidRPr="00791D37" w:rsidRDefault="00B62082" w:rsidP="00791D37">
      <w:pPr>
        <w:pStyle w:val="Prrafodelista"/>
        <w:numPr>
          <w:ilvl w:val="0"/>
          <w:numId w:val="2"/>
        </w:numPr>
      </w:pPr>
      <w:r w:rsidRPr="00791D37">
        <w:t>Ruta</w:t>
      </w:r>
    </w:p>
    <w:p w14:paraId="5688465C" w14:textId="3E583294" w:rsidR="00B62082" w:rsidRPr="00791D37" w:rsidRDefault="00B62082" w:rsidP="00791D37">
      <w:r w:rsidRPr="00791D37">
        <w:t xml:space="preserve">Los </w:t>
      </w:r>
      <w:ins w:id="2502" w:author="JORGE CONTRERAS ORTIZ" w:date="2021-09-05T18:55:00Z">
        <w:r w:rsidR="008C2FD4">
          <w:t>routers</w:t>
        </w:r>
        <w:r w:rsidR="008C2FD4" w:rsidRPr="00791D37">
          <w:t xml:space="preserve"> </w:t>
        </w:r>
      </w:ins>
      <w:del w:id="2503" w:author="JORGE CONTRERAS ORTIZ" w:date="2021-09-05T18:55:00Z">
        <w:r w:rsidRPr="00791D37" w:rsidDel="008C2FD4">
          <w:delText xml:space="preserve">rúters </w:delText>
        </w:r>
      </w:del>
      <w:r w:rsidRPr="00791D37">
        <w:t xml:space="preserve">de la PAN </w:t>
      </w:r>
      <w:del w:id="2504" w:author="JORGE CONTRERAS ORTIZ" w:date="2021-09-05T18:55:00Z">
        <w:r w:rsidRPr="00791D37" w:rsidDel="008C2FD4">
          <w:delText xml:space="preserve">mantienen </w:delText>
        </w:r>
      </w:del>
      <w:ins w:id="2505" w:author="JORGE CONTRERAS ORTIZ" w:date="2021-09-05T18:55:00Z">
        <w:r w:rsidR="008C2FD4">
          <w:t>realizan</w:t>
        </w:r>
        <w:r w:rsidR="008C2FD4" w:rsidRPr="00791D37">
          <w:t xml:space="preserve"> </w:t>
        </w:r>
      </w:ins>
      <w:r w:rsidRPr="00791D37">
        <w:t xml:space="preserve">un seguimiento de la versión Thread de los enlaces de sus </w:t>
      </w:r>
      <w:ins w:id="2506" w:author="JORGE CONTRERAS ORTIZ" w:date="2021-09-05T18:56:00Z">
        <w:r w:rsidR="008C2FD4">
          <w:t xml:space="preserve">nodos </w:t>
        </w:r>
      </w:ins>
      <w:r w:rsidRPr="00791D37">
        <w:t xml:space="preserve">hijos y, de manera proactiva, manda actualizaciones de versiones más nuevas. Además, si el </w:t>
      </w:r>
      <w:ins w:id="2507" w:author="JORGE CONTRERAS ORTIZ" w:date="2021-09-05T18:55:00Z">
        <w:r w:rsidR="008C2FD4">
          <w:t>router</w:t>
        </w:r>
        <w:r w:rsidR="008C2FD4">
          <w:t xml:space="preserve"> </w:t>
        </w:r>
      </w:ins>
      <w:del w:id="2508" w:author="JORGE CONTRERAS ORTIZ" w:date="2021-09-05T18:55:00Z">
        <w:r w:rsidRPr="00791D37" w:rsidDel="008C2FD4">
          <w:delText xml:space="preserve">rúter </w:delText>
        </w:r>
      </w:del>
      <w:r w:rsidRPr="00791D37">
        <w:t xml:space="preserve">es un nodo Leader, este tiene una base de datos con las asignaciones de id. Los </w:t>
      </w:r>
      <w:ins w:id="2509" w:author="JORGE CONTRERAS ORTIZ" w:date="2021-09-05T18:55:00Z">
        <w:r w:rsidR="008C2FD4">
          <w:t>routers</w:t>
        </w:r>
        <w:r w:rsidR="008C2FD4" w:rsidRPr="00791D37">
          <w:t xml:space="preserve"> </w:t>
        </w:r>
      </w:ins>
      <w:del w:id="2510"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2511" w:name="_Toc81499367"/>
      <w:bookmarkStart w:id="2512" w:name="_Toc81761756"/>
      <w:r w:rsidRPr="00791D37">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511"/>
      <w:r w:rsidR="00AD1498" w:rsidRPr="00791D37">
        <w:rPr>
          <w:noProof/>
        </w:rPr>
        <w:t>[12]</w:t>
      </w:r>
      <w:bookmarkEnd w:id="2512"/>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13473D9F" w14:textId="258A1BC1" w:rsidR="00B62082" w:rsidRPr="00791D37" w:rsidRDefault="00B62082" w:rsidP="00791D37">
      <w:r w:rsidRPr="00791D37">
        <w:t xml:space="preserve">CoAP tiene un conjunto de modos de seguridad y de </w:t>
      </w:r>
      <w:ins w:id="2513" w:author="JORGE CONTRERAS ORTIZ" w:date="2021-09-05T18:57:00Z">
        <w:r w:rsidR="008C2FD4">
          <w:t>cifrados de</w:t>
        </w:r>
      </w:ins>
      <w:ins w:id="2514" w:author="JORGE CONTRERAS ORTIZ" w:date="2021-09-05T18:58:00Z">
        <w:r w:rsidR="008C2FD4">
          <w:t xml:space="preserve"> </w:t>
        </w:r>
      </w:ins>
      <w:r w:rsidRPr="00791D37">
        <w:t>implementación obligatoria</w:t>
      </w:r>
      <w:del w:id="2515" w:author="JORGE CONTRERAS ORTIZ" w:date="2021-09-05T18:58:00Z">
        <w:r w:rsidRPr="00791D37" w:rsidDel="008C2FD4">
          <w:delText xml:space="preserve"> cifrados</w:delText>
        </w:r>
      </w:del>
      <w:r w:rsidRPr="00791D37">
        <w:t>. CoAP toma prestado algunos conceptos del protocolo Representational State Transfer (REST). 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77777777" w:rsidR="00B62082" w:rsidRPr="00791D37" w:rsidRDefault="00B62082" w:rsidP="00791D37">
      <w:pPr>
        <w:pStyle w:val="Prrafodelista"/>
        <w:numPr>
          <w:ilvl w:val="0"/>
          <w:numId w:val="2"/>
        </w:numPr>
      </w:pPr>
      <w:r w:rsidRPr="00791D37">
        <w:t>Modo Certificado (“certificate”).</w:t>
      </w:r>
    </w:p>
    <w:p w14:paraId="5BE8D66A" w14:textId="6A1BD3D0"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En el modo de Clave Pre-Compartida, CoAP junta claves Pre-Compartidas con una lista de los correspondientes nodos de comunicación. En cuanto al modo Certificado, esta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lastRenderedPageBreak/>
        <w:t>Thread usa encriptación DTLS en la capa de Transporte en caso de que el hardware no soporte la encriptación de los datos. Otra posibilidad es una doble encriptación, tanto en la capa de transporte como en la de enlace de datos</w:t>
      </w:r>
      <w:ins w:id="2516" w:author="JORGE CONTRERAS ORTIZ" w:date="2021-09-05T18:58:00Z">
        <w:r w:rsidR="008C2FD4">
          <w:t xml:space="preserve"> (capa MAC)</w:t>
        </w:r>
      </w:ins>
      <w:r w:rsidRPr="00791D37">
        <w:t>, lo cual reduce el ratio de compresión, dejando paso a su vez a más transmisiones de paquetes y potencias consumidas mayores</w:t>
      </w:r>
      <w:ins w:id="2517" w:author="JORGE CONTRERAS ORTIZ" w:date="2021-09-05T18:58:00Z">
        <w:r w:rsidR="008C2FD4">
          <w:t>.</w:t>
        </w:r>
      </w:ins>
      <w:del w:id="2518"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2519" w:name="_Toc81499368"/>
      <w:bookmarkStart w:id="2520" w:name="_Toc81761757"/>
      <w:r w:rsidRPr="00791D37">
        <w:t xml:space="preserve">SEGURIDAD Y </w:t>
      </w:r>
      <w:ins w:id="2521" w:author="JORGE CONTRERAS ORTIZ" w:date="2021-09-05T19:00:00Z">
        <w:r>
          <w:t>COMMISSIONING</w:t>
        </w:r>
        <w:r w:rsidRPr="00791D37">
          <w:t xml:space="preserve"> </w:t>
        </w:r>
      </w:ins>
      <w:del w:id="2522"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2519"/>
      <w:r w:rsidR="00AD1498" w:rsidRPr="00791D37">
        <w:rPr>
          <w:noProof/>
        </w:rPr>
        <w:t>[10], [12]</w:t>
      </w:r>
      <w:bookmarkEnd w:id="2520"/>
      <w:r w:rsidR="00B62082" w:rsidRPr="00791D37">
        <w:fldChar w:fldCharType="end"/>
      </w:r>
    </w:p>
    <w:p w14:paraId="113F210B" w14:textId="77777777" w:rsidR="00B62082" w:rsidRPr="00791D37" w:rsidRDefault="00B62082" w:rsidP="00791D37"/>
    <w:p w14:paraId="3DE36828" w14:textId="77777777" w:rsidR="00B62082" w:rsidRPr="00791D37" w:rsidRDefault="00B62082" w:rsidP="00791D37">
      <w:r w:rsidRPr="00791D37">
        <w:t xml:space="preserve">Para dicho Commissioning </w:t>
      </w:r>
      <w:commentRangeStart w:id="2523"/>
      <w:commentRangeEnd w:id="2523"/>
      <w:r w:rsidRPr="00791D37">
        <w:rPr>
          <w:rStyle w:val="Refdecomentario"/>
        </w:rPr>
        <w:commentReference w:id="2523"/>
      </w:r>
      <w:r w:rsidRPr="00791D37">
        <w:t>Thread usa MeshCoP (Mesh Commissioning Protocol), el cual permite una autenticación, una comisión 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1B6B36C4" w:rsidR="00B62082" w:rsidRPr="00791D37" w:rsidRDefault="00B62082" w:rsidP="00791D37">
      <w:r w:rsidRPr="00791D37">
        <w:t xml:space="preserve">Para añadir a la PAN un dispositivo, primero habrá que autenticarlo manualmente como un dispositivo elegible para unirse a la red, prosiguiendo con </w:t>
      </w:r>
      <w:ins w:id="2524" w:author="JORGE CONTRERAS ORTIZ" w:date="2021-09-05T18:59:00Z">
        <w:r w:rsidR="008C2FD4">
          <w:t xml:space="preserve">el proceso de </w:t>
        </w:r>
      </w:ins>
      <w:ins w:id="2525" w:author="JORGE CONTRERAS ORTIZ" w:date="2021-09-05T19:00:00Z">
        <w:r w:rsidR="008C2FD4">
          <w:t>commissioning</w:t>
        </w:r>
      </w:ins>
      <w:del w:id="2526"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77777777" w:rsidR="00B62082" w:rsidRPr="00791D37" w:rsidRDefault="00B62082" w:rsidP="00791D37">
      <w:r w:rsidRPr="00791D37">
        <w:t>Los dos principales métodos para la comisión que tiene Thread son:</w:t>
      </w:r>
    </w:p>
    <w:p w14:paraId="1E9F2191" w14:textId="7A1CD40E" w:rsidR="00B62082" w:rsidRDefault="00B62082" w:rsidP="00791D37">
      <w:pPr>
        <w:pStyle w:val="Prrafodelista"/>
        <w:numPr>
          <w:ilvl w:val="0"/>
          <w:numId w:val="2"/>
        </w:numPr>
        <w:rPr>
          <w:ins w:id="2527" w:author="JORGE CONTRERAS ORTIZ" w:date="2021-09-05T19:01:00Z"/>
        </w:rPr>
      </w:pPr>
      <w:r w:rsidRPr="00791D37">
        <w:t>Usando el método Out-of-band, configurar directamente sobre el dispositivo toda la información necesaria para la comisión. Esta información permitirá a los dispositivos que quieran unirse, que se unan a la red Thread correcta.</w:t>
      </w:r>
    </w:p>
    <w:p w14:paraId="3F0011C0" w14:textId="77777777" w:rsidR="008C2FD4" w:rsidRPr="00791D37" w:rsidRDefault="008C2FD4" w:rsidP="008C2FD4">
      <w:pPr>
        <w:pStyle w:val="Prrafodelista"/>
        <w:pPrChange w:id="2528"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2529" w:author="JORGE CONTRERAS ORTIZ" w:date="2021-09-05T19:00:00Z">
        <w:r w:rsidR="008C2FD4">
          <w:t>commissioning</w:t>
        </w:r>
        <w:r w:rsidR="008C2FD4" w:rsidRPr="00791D37">
          <w:t xml:space="preserve"> </w:t>
        </w:r>
      </w:ins>
      <w:del w:id="2530" w:author="JORGE CONTRERAS ORTIZ" w:date="2021-09-05T19:00:00Z">
        <w:r w:rsidRPr="00791D37" w:rsidDel="008C2FD4">
          <w:delText xml:space="preserve">comisión </w:delText>
        </w:r>
      </w:del>
      <w:r w:rsidRPr="00791D37">
        <w:t>entre un</w:t>
      </w:r>
      <w:ins w:id="2531" w:author="JORGE CONTRERAS ORTIZ" w:date="2021-09-05T19:00:00Z">
        <w:r w:rsidR="008C2FD4">
          <w:t>a</w:t>
        </w:r>
      </w:ins>
      <w:r w:rsidRPr="00791D37">
        <w:t xml:space="preserve"> aplicación</w:t>
      </w:r>
      <w:ins w:id="2532" w:author="JORGE CONTRERAS ORTIZ" w:date="2021-09-05T19:01:00Z">
        <w:r w:rsidR="008C2FD4">
          <w:t xml:space="preserve"> propia</w:t>
        </w:r>
      </w:ins>
      <w:r w:rsidRPr="00791D37">
        <w:t xml:space="preserve"> de </w:t>
      </w:r>
      <w:ins w:id="2533" w:author="JORGE CONTRERAS ORTIZ" w:date="2021-09-05T19:00:00Z">
        <w:r w:rsidR="008C2FD4">
          <w:t>commissioning</w:t>
        </w:r>
      </w:ins>
      <w:del w:id="2534"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719D282B" w:rsidR="00B62082" w:rsidRPr="00791D37" w:rsidRDefault="00B62082" w:rsidP="00791D37">
      <w:r w:rsidRPr="00791D37">
        <w:t xml:space="preserve">Antes de que un dispositivo sea autenticado, el propio </w:t>
      </w:r>
      <w:ins w:id="2535" w:author="JORGE CONTRERAS ORTIZ" w:date="2021-09-05T19:02:00Z">
        <w:r w:rsidR="008C2FD4" w:rsidRPr="00791D37">
          <w:t>Commissioner</w:t>
        </w:r>
        <w:r w:rsidR="008C2FD4" w:rsidRPr="00791D37" w:rsidDel="008C2FD4">
          <w:t xml:space="preserve"> </w:t>
        </w:r>
      </w:ins>
      <w:del w:id="2536"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2537" w:author="JORGE CONTRERAS ORTIZ" w:date="2021-09-05T19:01:00Z">
        <w:r w:rsidRPr="00791D37" w:rsidDel="008C2FD4">
          <w:delText>cuál</w:delText>
        </w:r>
      </w:del>
      <w:ins w:id="2538" w:author="JORGE CONTRERAS ORTIZ" w:date="2021-09-05T19:01:00Z">
        <w:r w:rsidR="008C2FD4" w:rsidRPr="00791D37">
          <w:t>cual</w:t>
        </w:r>
      </w:ins>
      <w:r w:rsidRPr="00791D37">
        <w:t xml:space="preserve"> se le llamará Sesió</w:t>
      </w:r>
      <w:ins w:id="2539" w:author="JORGE CONTRERAS ORTIZ" w:date="2021-09-05T19:02:00Z">
        <w:r w:rsidR="008C2FD4">
          <w:t>n d</w:t>
        </w:r>
      </w:ins>
      <w:del w:id="2540" w:author="JORGE CONTRERAS ORTIZ" w:date="2021-09-05T19:02:00Z">
        <w:r w:rsidRPr="00791D37" w:rsidDel="008C2FD4">
          <w:delText>n d</w:delText>
        </w:r>
      </w:del>
      <w:r w:rsidRPr="00791D37">
        <w:t>e</w:t>
      </w:r>
      <w:del w:id="2541" w:author="JORGE CONTRERAS ORTIZ" w:date="2021-09-05T19:02:00Z">
        <w:r w:rsidRPr="00791D37" w:rsidDel="008C2FD4">
          <w:delText xml:space="preserve"> </w:delText>
        </w:r>
      </w:del>
      <w:ins w:id="2542" w:author="JORGE CONTRERAS ORTIZ" w:date="2021-09-05T19:02:00Z">
        <w:r w:rsidR="008C2FD4">
          <w:t xml:space="preserve"> </w:t>
        </w:r>
      </w:ins>
      <w:ins w:id="2543" w:author="JORGE CONTRERAS ORTIZ" w:date="2021-09-05T19:01:00Z">
        <w:r w:rsidR="008C2FD4">
          <w:t>C</w:t>
        </w:r>
        <w:r w:rsidR="008C2FD4">
          <w:t>ommissioning</w:t>
        </w:r>
        <w:r w:rsidR="008C2FD4" w:rsidRPr="00791D37">
          <w:t xml:space="preserve"> </w:t>
        </w:r>
      </w:ins>
      <w:del w:id="2544" w:author="JORGE CONTRERAS ORTIZ" w:date="2021-09-05T19:01:00Z">
        <w:r w:rsidRPr="00791D37" w:rsidDel="008C2FD4">
          <w:delText xml:space="preserve">Comisión </w:delText>
        </w:r>
      </w:del>
      <w:r w:rsidRPr="00791D37">
        <w:t xml:space="preserve">y sucede entre el </w:t>
      </w:r>
      <w:del w:id="2545" w:author="JORGE CONTRERAS ORTIZ" w:date="2021-09-05T19:01:00Z">
        <w:r w:rsidRPr="00791D37" w:rsidDel="008C2FD4">
          <w:delText xml:space="preserve">Comisario </w:delText>
        </w:r>
      </w:del>
      <w:ins w:id="2546" w:author="JORGE CONTRERAS ORTIZ" w:date="2021-09-05T19:02:00Z">
        <w:r w:rsidR="008C2FD4" w:rsidRPr="00791D37">
          <w:t>Commissioner</w:t>
        </w:r>
        <w:r w:rsidR="008C2FD4" w:rsidRPr="00791D37">
          <w:t xml:space="preserve">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2547" w:author="JORGE CONTRERAS ORTIZ" w:date="2021-09-05T19:02:00Z">
        <w:r w:rsidR="008C2FD4" w:rsidRPr="00791D37">
          <w:t>Commissioner</w:t>
        </w:r>
        <w:r w:rsidR="008C2FD4" w:rsidRPr="00791D37" w:rsidDel="008C2FD4">
          <w:t xml:space="preserve"> </w:t>
        </w:r>
      </w:ins>
      <w:del w:id="2548" w:author="JORGE CONTRERAS ORTIZ" w:date="2021-09-05T19:02:00Z">
        <w:r w:rsidRPr="00791D37" w:rsidDel="008C2FD4">
          <w:delText xml:space="preserve">Comisario </w:delText>
        </w:r>
      </w:del>
      <w:r w:rsidRPr="00791D37">
        <w:t xml:space="preserve">se registra con el BR, y este último comparte la información del </w:t>
      </w:r>
      <w:ins w:id="2549" w:author="JORGE CONTRERAS ORTIZ" w:date="2021-09-05T19:02:00Z">
        <w:r w:rsidR="006E3638" w:rsidRPr="00791D37">
          <w:t>Commissioner</w:t>
        </w:r>
        <w:r w:rsidR="006E3638" w:rsidRPr="00791D37" w:rsidDel="006E3638">
          <w:t xml:space="preserve"> </w:t>
        </w:r>
      </w:ins>
      <w:del w:id="2550" w:author="JORGE CONTRERAS ORTIZ" w:date="2021-09-05T19:02:00Z">
        <w:r w:rsidRPr="00791D37" w:rsidDel="006E3638">
          <w:delText xml:space="preserve">Comisario </w:delText>
        </w:r>
      </w:del>
      <w:r w:rsidRPr="00791D37">
        <w:t xml:space="preserve">al Nodo Leader, el cuál procederá a aceptar o rechazar al </w:t>
      </w:r>
      <w:ins w:id="2551" w:author="JORGE CONTRERAS ORTIZ" w:date="2021-09-05T19:03:00Z">
        <w:r w:rsidR="006E3638" w:rsidRPr="00791D37">
          <w:t>Comisario</w:t>
        </w:r>
        <w:r w:rsidR="006E3638" w:rsidRPr="00791D37" w:rsidDel="006E3638">
          <w:t xml:space="preserve"> </w:t>
        </w:r>
      </w:ins>
      <w:del w:id="2552" w:author="JORGE CONTRERAS ORTIZ" w:date="2021-09-05T19:03:00Z">
        <w:r w:rsidRPr="00791D37" w:rsidDel="006E3638">
          <w:delText>Comisario</w:delText>
        </w:r>
      </w:del>
      <w:r w:rsidRPr="00791D37">
        <w:t xml:space="preserve">. En caso de ser aceptado el </w:t>
      </w:r>
      <w:ins w:id="2553" w:author="JORGE CONTRERAS ORTIZ" w:date="2021-09-05T19:03:00Z">
        <w:r w:rsidR="006E3638" w:rsidRPr="00791D37">
          <w:t>Commissioner</w:t>
        </w:r>
      </w:ins>
      <w:del w:id="2554" w:author="JORGE CONTRERAS ORTIZ" w:date="2021-09-05T19:03:00Z">
        <w:r w:rsidRPr="00791D37" w:rsidDel="006E3638">
          <w:delText>Comisario</w:delText>
        </w:r>
      </w:del>
      <w:r w:rsidRPr="00791D37">
        <w:t>, el L</w:t>
      </w:r>
      <w:ins w:id="2555" w:author="JORGE CONTRERAS ORTIZ" w:date="2021-09-05T19:03:00Z">
        <w:r w:rsidR="006E3638">
          <w:t>ea</w:t>
        </w:r>
      </w:ins>
      <w:del w:id="2556"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Session (JS). El JR mandará mensajes UDP al BR, el </w:t>
      </w:r>
      <w:del w:id="2557" w:author="JORGE CONTRERAS ORTIZ" w:date="2021-09-05T19:05:00Z">
        <w:r w:rsidRPr="00791D37" w:rsidDel="006E3638">
          <w:delText>cuál</w:delText>
        </w:r>
      </w:del>
      <w:ins w:id="2558" w:author="JORGE CONTRERAS ORTIZ" w:date="2021-09-05T19:05:00Z">
        <w:r w:rsidR="006E3638" w:rsidRPr="00791D37">
          <w:t>cual</w:t>
        </w:r>
      </w:ins>
      <w:r w:rsidRPr="00791D37">
        <w:t xml:space="preserve"> los transmitirá al </w:t>
      </w:r>
      <w:ins w:id="2559" w:author="JORGE CONTRERAS ORTIZ" w:date="2021-09-05T19:05:00Z">
        <w:r w:rsidR="006E3638" w:rsidRPr="00791D37">
          <w:t>Commissioner</w:t>
        </w:r>
      </w:ins>
      <w:del w:id="2560" w:author="JORGE CONTRERAS ORTIZ" w:date="2021-09-05T19:05:00Z">
        <w:r w:rsidRPr="00791D37" w:rsidDel="006E3638">
          <w:delText>Comisario</w:delText>
        </w:r>
      </w:del>
      <w:r w:rsidRPr="00791D37">
        <w:t xml:space="preserve">. A pesar de manejar estos mensajes, ni el BR ni el JR tienen acceso al contenido de los </w:t>
      </w:r>
      <w:r w:rsidRPr="00791D37">
        <w:lastRenderedPageBreak/>
        <w:t xml:space="preserve">mensajes, solo los transmiten al puerto UDP indicado. Para afianzar una confianza entre dispositivos, hay un intercambio de mensajes entre el JD y el </w:t>
      </w:r>
      <w:ins w:id="2561" w:author="JORGE CONTRERAS ORTIZ" w:date="2021-09-05T19:05:00Z">
        <w:r w:rsidR="006E3638" w:rsidRPr="00791D37">
          <w:t>Commissioner</w:t>
        </w:r>
      </w:ins>
      <w:del w:id="2562" w:author="JORGE CONTRERAS ORTIZ" w:date="2021-09-05T19:05:00Z">
        <w:r w:rsidRPr="00791D37" w:rsidDel="006E3638">
          <w:delText>Comisario</w:delText>
        </w:r>
      </w:del>
      <w:r w:rsidRPr="00791D37">
        <w:t xml:space="preserve">. </w:t>
      </w:r>
    </w:p>
    <w:p w14:paraId="730AE5F4" w14:textId="1179B04C" w:rsidR="00B62082" w:rsidRPr="00791D37" w:rsidRDefault="00B62082" w:rsidP="00791D37">
      <w:r w:rsidRPr="00791D37">
        <w:t xml:space="preserve">El </w:t>
      </w:r>
      <w:ins w:id="2563" w:author="JORGE CONTRERAS ORTIZ" w:date="2021-09-05T19:05:00Z">
        <w:r w:rsidR="006E3638" w:rsidRPr="00791D37">
          <w:t>Commissioner</w:t>
        </w:r>
        <w:r w:rsidR="006E3638" w:rsidRPr="00791D37" w:rsidDel="006E3638">
          <w:t xml:space="preserve"> </w:t>
        </w:r>
      </w:ins>
      <w:del w:id="2564" w:author="JORGE CONTRERAS ORTIZ" w:date="2021-09-05T19:05:00Z">
        <w:r w:rsidRPr="00791D37" w:rsidDel="006E3638">
          <w:delText xml:space="preserve">Comisario </w:delText>
        </w:r>
      </w:del>
      <w:r w:rsidRPr="00791D37">
        <w:t>chequea el Identificador de Interfaz del JD (IID) y sus credenciales y si todo está correcto, el JD recibirá con los datos y los servicios apropiados, a la vez que comparte su Key Encryption Key (KEK) y finalmente se cierra la JS.</w:t>
      </w:r>
    </w:p>
    <w:p w14:paraId="5F062372" w14:textId="64F282A0" w:rsidR="00571788" w:rsidRPr="00791D37" w:rsidRDefault="00B62082" w:rsidP="00791D37">
      <w:r w:rsidRPr="00791D37">
        <w:t xml:space="preserve">Finalmente, el </w:t>
      </w:r>
      <w:ins w:id="2565" w:author="JORGE CONTRERAS ORTIZ" w:date="2021-09-05T19:05:00Z">
        <w:r w:rsidR="006E3638" w:rsidRPr="00791D37">
          <w:t>Commissioner</w:t>
        </w:r>
        <w:r w:rsidR="006E3638" w:rsidRPr="00791D37" w:rsidDel="006E3638">
          <w:t xml:space="preserve"> </w:t>
        </w:r>
      </w:ins>
      <w:del w:id="2566" w:author="JORGE CONTRERAS ORTIZ" w:date="2021-09-05T19:05:00Z">
        <w:r w:rsidRPr="00791D37" w:rsidDel="006E3638">
          <w:delText xml:space="preserve">Comisario </w:delText>
        </w:r>
      </w:del>
      <w:r w:rsidRPr="00791D37">
        <w:t>enviará una señal al JR que al JD se le compartirán las credenciales de la red. Finalmente, el Comisario le proporciona un secreto compartido entre JD y JR, completando así la unión del JD.</w:t>
      </w:r>
    </w:p>
    <w:p w14:paraId="2AF5B547" w14:textId="77777777" w:rsidR="00571788" w:rsidRPr="00791D37" w:rsidRDefault="00571788" w:rsidP="00791D37">
      <w:r w:rsidRPr="00791D37">
        <w:br w:type="page"/>
      </w:r>
    </w:p>
    <w:p w14:paraId="7AADAB98" w14:textId="774AFED9" w:rsidR="00363231" w:rsidRDefault="00571788" w:rsidP="00791D37">
      <w:pPr>
        <w:pStyle w:val="Ttulo1"/>
        <w:numPr>
          <w:ilvl w:val="0"/>
          <w:numId w:val="1"/>
        </w:numPr>
      </w:pPr>
      <w:bookmarkStart w:id="2567" w:name="_Toc81499399"/>
      <w:bookmarkStart w:id="2568" w:name="_Toc81761758"/>
      <w:r w:rsidRPr="00791D37">
        <w:lastRenderedPageBreak/>
        <w:t>AN</w:t>
      </w:r>
      <w:commentRangeStart w:id="2569"/>
      <w:commentRangeStart w:id="2570"/>
      <w:r w:rsidRPr="00791D37">
        <w:t>ALISIS</w:t>
      </w:r>
      <w:commentRangeEnd w:id="2569"/>
      <w:commentRangeEnd w:id="2570"/>
      <w:r w:rsidRPr="00791D37">
        <w:t xml:space="preserve"> DE LA TECNOLOGÍA THREAD</w:t>
      </w:r>
      <w:r w:rsidRPr="00791D37">
        <w:rPr>
          <w:rStyle w:val="Refdecomentario"/>
          <w:rFonts w:eastAsiaTheme="minorHAnsi"/>
          <w:color w:val="auto"/>
        </w:rPr>
        <w:commentReference w:id="2569"/>
      </w:r>
      <w:bookmarkEnd w:id="2567"/>
      <w:r w:rsidR="00890963">
        <w:rPr>
          <w:rStyle w:val="Refdecomentario"/>
          <w:rFonts w:eastAsiaTheme="minorHAnsi"/>
          <w:color w:val="auto"/>
        </w:rPr>
        <w:commentReference w:id="2570"/>
      </w:r>
      <w:bookmarkEnd w:id="2568"/>
    </w:p>
    <w:p w14:paraId="131FB54F" w14:textId="427B4F85" w:rsidR="00F21168" w:rsidRDefault="00F21168" w:rsidP="00F21168"/>
    <w:p w14:paraId="0FA68786" w14:textId="0D1074BC" w:rsidR="00F21168" w:rsidRDefault="00F21168" w:rsidP="00F21168">
      <w:pPr>
        <w:pStyle w:val="Ttulo2"/>
      </w:pPr>
      <w:bookmarkStart w:id="2571" w:name="_ANÁLISIS_INICIAL_"/>
      <w:bookmarkStart w:id="2572" w:name="_Ref81640651"/>
      <w:bookmarkStart w:id="2573" w:name="_Toc81761759"/>
      <w:bookmarkEnd w:id="2571"/>
      <w:commentRangeStart w:id="2574"/>
      <w:r>
        <w:t>ANÁLISIS INICIAL</w:t>
      </w:r>
      <w:r w:rsidR="00BA0D46">
        <w:t xml:space="preserve"> </w:t>
      </w:r>
      <w:commentRangeEnd w:id="2574"/>
      <w:r w:rsidR="006F13B4">
        <w:rPr>
          <w:rStyle w:val="Refdecomentario"/>
          <w:rFonts w:eastAsiaTheme="minorHAnsi"/>
          <w:color w:val="auto"/>
        </w:rPr>
        <w:commentReference w:id="2574"/>
      </w:r>
      <w:r w:rsidR="00BA0D46">
        <w:t>DE LA TECNOLOGÍA</w:t>
      </w:r>
      <w:bookmarkEnd w:id="2572"/>
      <w:ins w:id="2575" w:author="JORGE CONTRERAS ORTIZ" w:date="2021-09-04T09:37:00Z">
        <w:r w:rsidR="008E3912">
          <w:t xml:space="preserve"> THREAD</w:t>
        </w:r>
      </w:ins>
      <w:bookmarkEnd w:id="2573"/>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2576" w:author="JORGE CONTRERAS ORTIZ" w:date="2021-09-04T09:58:00Z">
        <w:r w:rsidR="000A0AF3">
          <w:t>quirir</w:t>
        </w:r>
      </w:ins>
      <w:del w:id="2577" w:author="JORGE CONTRERAS ORTIZ" w:date="2021-09-04T09:58:00Z">
        <w:r w:rsidR="00CD0C5B" w:rsidDel="000A0AF3">
          <w:delText>quirir</w:delText>
        </w:r>
      </w:del>
      <w:ins w:id="2578" w:author="JORGE CONTRERAS ORTIZ" w:date="2021-09-04T10:03:00Z">
        <w:r w:rsidR="007B782F">
          <w:t>, a pesar de no contar con un entorno de desarrollo software.</w:t>
        </w:r>
      </w:ins>
      <w:del w:id="2579"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0D8181F5" w:rsidR="00AF4313" w:rsidRPr="00AF4313" w:rsidRDefault="00AF4313" w:rsidP="00AF4313">
      <w:pPr>
        <w:pStyle w:val="Prrafodelista"/>
        <w:numPr>
          <w:ilvl w:val="0"/>
          <w:numId w:val="2"/>
        </w:numPr>
        <w:rPr>
          <w:b/>
          <w:bCs/>
        </w:rPr>
      </w:pPr>
      <w:r w:rsidRPr="00797426">
        <w:rPr>
          <w:b/>
          <w:bCs/>
          <w:rPrChange w:id="2580"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Esto sería interesante en caso de querer aprovechar las diferentes entradas del hardware para diferentes tipos de sensorizados. En el caso de este proyecto, el hardware de sensorizado está integrado en la plataforma Coocki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581" w:author="JORGE CONTRERAS ORTIZ" w:date="2021-09-04T00:17:00Z"/>
          <w:b/>
          <w:bCs/>
          <w:rPrChange w:id="2582" w:author="JORGE CONTRERAS ORTIZ" w:date="2021-09-04T00:17:00Z">
            <w:rPr>
              <w:ins w:id="2583"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584" w:author="JORGE CONTRERAS ORTIZ" w:date="2021-09-04T00:20:00Z"/>
        </w:rPr>
      </w:pPr>
      <w:ins w:id="2585" w:author="JORGE CONTRERAS ORTIZ" w:date="2021-09-04T00:17:00Z">
        <w:r>
          <w:t xml:space="preserve">Una posible desventaja es la falta de sensorizado o de entradas Analógicas y/o Digitales para </w:t>
        </w:r>
      </w:ins>
      <w:ins w:id="2586" w:author="JORGE CONTRERAS ORTIZ" w:date="2021-09-04T00:18:00Z">
        <w:r>
          <w:t>la integración de sensores, de cara a posibles pruebas de envíos de datos que se estén leyendo en tiempo real</w:t>
        </w:r>
      </w:ins>
      <w:ins w:id="2587" w:author="JORGE CONTRERAS ORTIZ" w:date="2021-09-04T00:19:00Z">
        <w:r>
          <w:t xml:space="preserve">. Esto obliga a elaborar una plataforma integrando los sensores a un microcontrolador que se encargue tanto de la lectura de los sensores como </w:t>
        </w:r>
      </w:ins>
      <w:ins w:id="2588" w:author="JORGE CONTRERAS ORTIZ" w:date="2021-09-04T00:20:00Z">
        <w:r>
          <w:t>del control del Dongle de evaluación vía UART.</w:t>
        </w:r>
      </w:ins>
    </w:p>
    <w:p w14:paraId="349DF474" w14:textId="78EB42E9" w:rsidR="006F13B4" w:rsidRDefault="000A0AF3" w:rsidP="006F13B4">
      <w:pPr>
        <w:ind w:left="360"/>
        <w:rPr>
          <w:ins w:id="2589" w:author="JORGE CONTRERAS ORTIZ" w:date="2021-09-04T00:20:00Z"/>
        </w:rPr>
      </w:pPr>
      <w:ins w:id="2590" w:author="JORGE CONTRERAS ORTIZ" w:date="2021-09-04T09:59:00Z">
        <w:r>
          <w:t>Tras el primer análisis realizado, se ha elegido la tecnología de Kirale, debido a que en este pro</w:t>
        </w:r>
      </w:ins>
      <w:ins w:id="2591" w:author="JORGE CONTRERAS ORTIZ" w:date="2021-09-04T10:00:00Z">
        <w:r>
          <w:t>yecto la implementación de tecnología THREAD será hardware y la plataforma final integra un pequeño sistema de sensorizado, por lo que</w:t>
        </w:r>
      </w:ins>
      <w:ins w:id="2592" w:author="JORGE CONTRERAS ORTIZ" w:date="2021-09-04T10:01:00Z">
        <w:r>
          <w:t xml:space="preserve"> </w:t>
        </w:r>
      </w:ins>
      <w:ins w:id="2593" w:author="JORGE CONTRERAS ORTIZ" w:date="2021-09-04T10:04:00Z">
        <w:r w:rsidR="007B782F">
          <w:t xml:space="preserve">las principales desventajas no afectarían al desarrollo del </w:t>
        </w:r>
      </w:ins>
      <w:ins w:id="2594" w:author="JORGE CONTRERAS ORTIZ" w:date="2021-09-04T10:05:00Z">
        <w:r w:rsidR="007B782F">
          <w:t>proyecto.</w:t>
        </w:r>
      </w:ins>
    </w:p>
    <w:p w14:paraId="0685D12F" w14:textId="77777777" w:rsidR="006F13B4" w:rsidRPr="006F13B4" w:rsidRDefault="006F13B4">
      <w:pPr>
        <w:ind w:left="360"/>
        <w:pPrChange w:id="2595"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2596" w:author="JORGE CONTRERAS ORTIZ" w:date="2021-09-04T09:33:00Z">
          <w:pPr>
            <w:pStyle w:val="Ttulo2"/>
          </w:pPr>
        </w:pPrChange>
      </w:pPr>
      <w:bookmarkStart w:id="2597" w:name="_Toc81761760"/>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2597"/>
    </w:p>
    <w:p w14:paraId="38A9E63D" w14:textId="68F29344" w:rsidR="00ED1700" w:rsidRDefault="00ED1700" w:rsidP="00ED1700"/>
    <w:p w14:paraId="3D088121" w14:textId="1F8D4601" w:rsidR="00ED1700" w:rsidRDefault="00B83329">
      <w:pPr>
        <w:pStyle w:val="Ttulo4"/>
        <w:pPrChange w:id="2598" w:author="JORGE CONTRERAS ORTIZ" w:date="2021-09-04T11:25:00Z">
          <w:pPr>
            <w:pStyle w:val="Ttulo3"/>
          </w:pPr>
        </w:pPrChange>
      </w:pPr>
      <w:bookmarkStart w:id="2599" w:name="_Características_módulo_RF"/>
      <w:bookmarkStart w:id="2600" w:name="_Ref81655939"/>
      <w:bookmarkStart w:id="2601" w:name="_Ref81655947"/>
      <w:bookmarkStart w:id="2602" w:name="_Toc81761761"/>
      <w:bookmarkEnd w:id="2599"/>
      <w:r>
        <w:t>CARACTERÍSTICAS MÓDULO RF KTWM102</w:t>
      </w:r>
      <w:bookmarkEnd w:id="2600"/>
      <w:bookmarkEnd w:id="2601"/>
      <w:bookmarkEnd w:id="2602"/>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2603" w:author="JORGE CONTRERAS ORTIZ" w:date="2021-09-04T11:25:00Z">
          <w:pPr>
            <w:pStyle w:val="Ttulo3"/>
          </w:pPr>
        </w:pPrChange>
      </w:pPr>
      <w:bookmarkStart w:id="2604" w:name="_Toc81761762"/>
      <w:r>
        <w:t>CARACTERÍSTICAS KTDG102 EVALUATION DONGLE</w:t>
      </w:r>
      <w:bookmarkEnd w:id="2604"/>
    </w:p>
    <w:p w14:paraId="3B1DCDA7" w14:textId="016763ED" w:rsidR="00EF2EE1" w:rsidRDefault="00EF2EE1" w:rsidP="00EF2EE1"/>
    <w:p w14:paraId="76712FEB" w14:textId="3A97A1EE" w:rsidR="00EF2EE1" w:rsidRDefault="00EF2EE1" w:rsidP="00EF2EE1">
      <w:r>
        <w:t xml:space="preserve">En primera instancia, el módulo KTDG102 integra el módulo RF KTWM102 comentado en </w:t>
      </w:r>
      <w:ins w:id="2605" w:author="JORGE CONTRERAS ORTIZ" w:date="2021-09-04T13:52:00Z">
        <w:r w:rsidR="00E915C0">
          <w:fldChar w:fldCharType="begin"/>
        </w:r>
        <w:r w:rsidR="00E915C0">
          <w:instrText xml:space="preserve"> REF _Ref81655939 \w \h </w:instrText>
        </w:r>
      </w:ins>
      <w:r w:rsidR="00E915C0">
        <w:fldChar w:fldCharType="separate"/>
      </w:r>
      <w:ins w:id="2606" w:author="JORGE CONTRERAS ORTIZ" w:date="2021-09-04T14:47:00Z">
        <w:r w:rsidR="003E5AE5">
          <w:t>3.1.1.1</w:t>
        </w:r>
      </w:ins>
      <w:ins w:id="2607" w:author="JORGE CONTRERAS ORTIZ" w:date="2021-09-04T13:52:00Z">
        <w:r w:rsidR="00E915C0">
          <w:fldChar w:fldCharType="end"/>
        </w:r>
        <w:r w:rsidR="00E915C0">
          <w:fldChar w:fldCharType="begin"/>
        </w:r>
        <w:r w:rsidR="00E915C0">
          <w:instrText xml:space="preserve"> REF _Ref81655947 \h </w:instrText>
        </w:r>
      </w:ins>
      <w:r w:rsidR="00E915C0">
        <w:fldChar w:fldCharType="separate"/>
      </w:r>
      <w:ins w:id="2608" w:author="JORGE CONTRERAS ORTIZ" w:date="2021-09-04T14:47:00Z">
        <w:r w:rsidR="003E5AE5">
          <w:t>CARACTERÍSTICAS MÓDULO RF KTWM102</w:t>
        </w:r>
      </w:ins>
      <w:ins w:id="2609" w:author="JORGE CONTRERAS ORTIZ" w:date="2021-09-04T13:52:00Z">
        <w:r w:rsidR="00E915C0">
          <w:fldChar w:fldCharType="end"/>
        </w:r>
        <w:r w:rsidR="00E915C0">
          <w:t xml:space="preserve"> </w:t>
        </w:r>
      </w:ins>
      <w:del w:id="2610"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El KTDG102 permite actualizar el firmware a los usuarios, pudiendo así cambiar incluso la funcionalidad del dispositivo, ya sea a un nodo Thread, un sniffer 802.15.4 o un dispositivo Golden Reference, el cuál ejecutar la certificación Thread interna.</w:t>
      </w:r>
    </w:p>
    <w:p w14:paraId="33B38147" w14:textId="77777777" w:rsidR="00DF2718" w:rsidRPr="00EF2EE1" w:rsidRDefault="00DF2718" w:rsidP="00EF2EE1"/>
    <w:p w14:paraId="03801E7A" w14:textId="126043F9" w:rsidR="00363231" w:rsidRPr="00791D37" w:rsidRDefault="00B83329">
      <w:pPr>
        <w:pStyle w:val="Ttulo4"/>
        <w:pPrChange w:id="2611" w:author="JORGE CONTRERAS ORTIZ" w:date="2021-09-04T11:25:00Z">
          <w:pPr>
            <w:pStyle w:val="Ttulo3"/>
          </w:pPr>
        </w:pPrChange>
      </w:pPr>
      <w:bookmarkStart w:id="2612" w:name="_Toc81761763"/>
      <w:r w:rsidRPr="00791D37">
        <w:t>CARACTERÍSTICAS DEL BORDER ROUTER KTBRN1</w:t>
      </w:r>
      <w:bookmarkEnd w:id="2612"/>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w:t>
      </w:r>
      <w:r w:rsidR="00933E5F" w:rsidRPr="00791D37">
        <w:lastRenderedPageBreak/>
        <w:t>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2613" w:author="JORGE CONTRERAS ORTIZ" w:date="2021-09-04T00:20:00Z"/>
        </w:rPr>
      </w:pPr>
    </w:p>
    <w:p w14:paraId="2F60D229" w14:textId="78A12678" w:rsidR="006F13B4" w:rsidRPr="00FE1EC4" w:rsidRDefault="00B83329">
      <w:pPr>
        <w:pStyle w:val="Ttulo4"/>
        <w:rPr>
          <w:ins w:id="2614" w:author="JORGE CONTRERAS ORTIZ" w:date="2021-09-04T00:21:00Z"/>
        </w:rPr>
        <w:pPrChange w:id="2615" w:author="JORGE CONTRERAS ORTIZ" w:date="2021-09-04T11:25:00Z">
          <w:pPr>
            <w:pStyle w:val="Ttulo3"/>
          </w:pPr>
        </w:pPrChange>
      </w:pPr>
      <w:bookmarkStart w:id="2616" w:name="_Toc81761764"/>
      <w:ins w:id="2617" w:author="JORGE CONTRERAS ORTIZ" w:date="2021-09-04T00:20:00Z">
        <w:r w:rsidRPr="00FE1EC4">
          <w:t xml:space="preserve">CARACTERÍSTICAS KINOS </w:t>
        </w:r>
      </w:ins>
      <w:ins w:id="2618" w:author="JORGE CONTRERAS ORTIZ" w:date="2021-09-04T00:21:00Z">
        <w:r w:rsidRPr="00FE1EC4">
          <w:t>–</w:t>
        </w:r>
      </w:ins>
      <w:ins w:id="2619" w:author="JORGE CONTRERAS ORTIZ" w:date="2021-09-04T00:20:00Z">
        <w:r w:rsidRPr="00FE1EC4">
          <w:t xml:space="preserve"> N</w:t>
        </w:r>
      </w:ins>
      <w:ins w:id="2620" w:author="JORGE CONTRERAS ORTIZ" w:date="2021-09-04T00:21:00Z">
        <w:r w:rsidRPr="00FE1EC4">
          <w:t>ETWORK OS</w:t>
        </w:r>
        <w:bookmarkEnd w:id="2616"/>
      </w:ins>
    </w:p>
    <w:p w14:paraId="5921BB1C" w14:textId="03494F31" w:rsidR="006F13B4" w:rsidRDefault="006F13B4" w:rsidP="006F13B4">
      <w:pPr>
        <w:rPr>
          <w:ins w:id="2621" w:author="JORGE CONTRERAS ORTIZ" w:date="2021-09-04T00:21:00Z"/>
        </w:rPr>
      </w:pPr>
    </w:p>
    <w:p w14:paraId="2E6FCE50" w14:textId="78441D3C" w:rsidR="006F13B4" w:rsidRDefault="006F13B4" w:rsidP="006F13B4">
      <w:pPr>
        <w:rPr>
          <w:ins w:id="2622" w:author="JORGE CONTRERAS ORTIZ" w:date="2021-09-04T00:22:00Z"/>
        </w:rPr>
      </w:pPr>
      <w:ins w:id="2623" w:author="JORGE CONTRERAS ORTIZ" w:date="2021-09-04T00:21:00Z">
        <w:r w:rsidRPr="006F13B4">
          <w:t>KiNOS proviene de las siglas Kirale Real-Time Network Operating System</w:t>
        </w:r>
        <w:r w:rsidRPr="006F13B4">
          <w:rPr>
            <w:rPrChange w:id="2624" w:author="JORGE CONTRERAS ORTIZ" w:date="2021-09-04T00:21:00Z">
              <w:rPr>
                <w:lang w:val="en-US"/>
              </w:rPr>
            </w:rPrChange>
          </w:rPr>
          <w:t xml:space="preserve"> y es </w:t>
        </w:r>
        <w:r>
          <w:t xml:space="preserve">un </w:t>
        </w:r>
      </w:ins>
      <w:ins w:id="2625"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2626" w:author="JORGE CONTRERAS ORTIZ" w:date="2021-09-04T00:24:00Z"/>
        </w:rPr>
      </w:pPr>
      <w:ins w:id="2627" w:author="JORGE CONTRERAS ORTIZ" w:date="2021-09-04T00:22:00Z">
        <w:r>
          <w:t>P</w:t>
        </w:r>
      </w:ins>
      <w:ins w:id="2628" w:author="JORGE CONTRERAS ORTIZ" w:date="2021-09-04T00:23:00Z">
        <w:r>
          <w:t>ermite actualizar el firmware a través USB-DFU y gracias a una encriptación punto a punto AES-EAX</w:t>
        </w:r>
      </w:ins>
      <w:ins w:id="2629" w:author="JORGE CONTRERAS ORTIZ" w:date="2021-09-04T00:24:00Z">
        <w:r>
          <w:t>. A su vez, protege al dispositivo de firmware no oficial.</w:t>
        </w:r>
      </w:ins>
    </w:p>
    <w:p w14:paraId="6F8975F9" w14:textId="47569BCB" w:rsidR="006F13B4" w:rsidRDefault="006F13B4" w:rsidP="006F13B4">
      <w:pPr>
        <w:rPr>
          <w:ins w:id="2630" w:author="JORGE CONTRERAS ORTIZ" w:date="2021-09-04T09:34:00Z"/>
        </w:rPr>
      </w:pPr>
      <w:ins w:id="2631" w:author="JORGE CONTRERAS ORTIZ" w:date="2021-09-04T00:24:00Z">
        <w:r>
          <w:t xml:space="preserve">Por lo </w:t>
        </w:r>
      </w:ins>
      <w:ins w:id="2632" w:author="JORGE CONTRERAS ORTIZ" w:date="2021-09-04T00:25:00Z">
        <w:r>
          <w:t>que más se destaca KiNOS es por el soporte de todos los roles de Thread y por las interfaces que permiten una fácil integración y desplegar modos de b</w:t>
        </w:r>
      </w:ins>
      <w:ins w:id="2633" w:author="JORGE CONTRERAS ORTIZ" w:date="2021-09-04T00:26:00Z">
        <w:r>
          <w:t>ajo consumo o de ahorro de batería.</w:t>
        </w:r>
      </w:ins>
    </w:p>
    <w:p w14:paraId="60A3A777" w14:textId="77777777" w:rsidR="008E3912" w:rsidRPr="006F13B4" w:rsidRDefault="008E3912" w:rsidP="006F13B4"/>
    <w:p w14:paraId="0D210564" w14:textId="443545A1" w:rsidR="00537564" w:rsidRDefault="008E3912" w:rsidP="008E3912">
      <w:pPr>
        <w:pStyle w:val="Ttulo3"/>
        <w:rPr>
          <w:ins w:id="2634" w:author="JORGE CONTRERAS ORTIZ" w:date="2021-09-04T09:35:00Z"/>
        </w:rPr>
      </w:pPr>
      <w:bookmarkStart w:id="2635" w:name="_Toc81761765"/>
      <w:ins w:id="2636" w:author="JORGE CONTRERAS ORTIZ" w:date="2021-09-04T09:34:00Z">
        <w:r>
          <w:t>EJEMPLOS DE OTROS DISPOSITIVOS</w:t>
        </w:r>
      </w:ins>
      <w:bookmarkEnd w:id="2635"/>
    </w:p>
    <w:p w14:paraId="4ABD039C" w14:textId="50405482" w:rsidR="008E3912" w:rsidRDefault="008E3912" w:rsidP="008E3912">
      <w:pPr>
        <w:rPr>
          <w:ins w:id="2637" w:author="JORGE CONTRERAS ORTIZ" w:date="2021-09-04T09:35:00Z"/>
        </w:rPr>
      </w:pPr>
    </w:p>
    <w:p w14:paraId="4EF6DB17" w14:textId="5EA655F5" w:rsidR="008E3912" w:rsidRDefault="008E3912" w:rsidP="008E3912">
      <w:pPr>
        <w:rPr>
          <w:ins w:id="2638" w:author="JORGE CONTRERAS ORTIZ" w:date="2021-09-04T09:41:00Z"/>
        </w:rPr>
      </w:pPr>
      <w:ins w:id="2639" w:author="JORGE CONTRERAS ORTIZ" w:date="2021-09-04T09:36:00Z">
        <w:r>
          <w:t xml:space="preserve">Como ya se ha mencionado en el análisis realizado en </w:t>
        </w:r>
      </w:ins>
      <w:ins w:id="2640" w:author="JORGE CONTRERAS ORTIZ" w:date="2021-09-04T09:38:00Z">
        <w:r>
          <w:fldChar w:fldCharType="begin"/>
        </w:r>
        <w:r>
          <w:instrText>HYPERLINK  \l "_ANÁLISIS_INICIAL_"</w:instrText>
        </w:r>
        <w:r>
          <w:fldChar w:fldCharType="separate"/>
        </w:r>
        <w:r>
          <w:rPr>
            <w:rStyle w:val="Hipervnculo"/>
          </w:rPr>
          <w:t>3.1. ANÁLISIS INICIAL  DE LA TECNOLOGÍA THREAD</w:t>
        </w:r>
        <w:r>
          <w:fldChar w:fldCharType="end"/>
        </w:r>
        <w:r>
          <w:t xml:space="preserve"> </w:t>
        </w:r>
      </w:ins>
      <w:ins w:id="2641" w:author="JORGE CONTRERAS ORTIZ" w:date="2021-09-04T09:39:00Z">
        <w:r>
          <w:t>existe una gran variedad de desarrolladores</w:t>
        </w:r>
      </w:ins>
      <w:ins w:id="2642" w:author="JORGE CONTRERAS ORTIZ" w:date="2021-09-04T09:40:00Z">
        <w:r>
          <w:t xml:space="preserve"> en la tecnología Thread. A continuación se hará mención de algun</w:t>
        </w:r>
      </w:ins>
      <w:ins w:id="2643" w:author="JORGE CONTRERAS ORTIZ" w:date="2021-09-04T09:41:00Z">
        <w:r>
          <w:t>a</w:t>
        </w:r>
      </w:ins>
      <w:ins w:id="2644" w:author="JORGE CONTRERAS ORTIZ" w:date="2021-09-04T09:40:00Z">
        <w:r>
          <w:t>s de l</w:t>
        </w:r>
      </w:ins>
      <w:ins w:id="2645" w:author="JORGE CONTRERAS ORTIZ" w:date="2021-09-04T09:41:00Z">
        <w:r>
          <w:t>as diferentes alternativas con certificación Thread que existen actualmente.</w:t>
        </w:r>
      </w:ins>
    </w:p>
    <w:p w14:paraId="5A2E7FC1" w14:textId="2F60F061" w:rsidR="008E3912" w:rsidRDefault="00A73883" w:rsidP="008E3912">
      <w:pPr>
        <w:rPr>
          <w:ins w:id="2646" w:author="JORGE CONTRERAS ORTIZ" w:date="2021-09-04T10:14:00Z"/>
        </w:rPr>
      </w:pPr>
      <w:ins w:id="2647" w:author="JORGE CONTRERAS ORTIZ" w:date="2021-09-04T09:48:00Z">
        <w:r>
          <w:t>En cuanto a Border Routers, como ya</w:t>
        </w:r>
      </w:ins>
      <w:ins w:id="2648" w:author="JORGE CONTRERAS ORTIZ" w:date="2021-09-04T09:50:00Z">
        <w:r>
          <w:t xml:space="preserve"> se ha mencionado, solo se dispone de la alternativa ofrecida por </w:t>
        </w:r>
      </w:ins>
      <w:ins w:id="2649" w:author="JORGE CONTRERAS ORTIZ" w:date="2021-09-04T09:51:00Z">
        <w:r>
          <w:t xml:space="preserve">OpenThread, el cuál consiste en una implementación en </w:t>
        </w:r>
      </w:ins>
      <w:ins w:id="2650" w:author="JORGE CONTRERAS ORTIZ" w:date="2021-09-04T09:52:00Z">
        <w:r>
          <w:t>sistemas basados en Linux o en Raspberry Pi 3B</w:t>
        </w:r>
      </w:ins>
      <w:ins w:id="2651" w:author="JORGE CONTRERAS ORTIZ" w:date="2021-09-04T09:57:00Z">
        <w:r w:rsidR="000A0AF3">
          <w:t>.</w:t>
        </w:r>
      </w:ins>
    </w:p>
    <w:p w14:paraId="34F27794" w14:textId="23DA8783" w:rsidR="004A3A88" w:rsidRDefault="004A3A88" w:rsidP="008E3912">
      <w:pPr>
        <w:rPr>
          <w:ins w:id="2652" w:author="JORGE CONTRERAS ORTIZ" w:date="2021-09-04T10:19:00Z"/>
        </w:rPr>
      </w:pPr>
      <w:ins w:id="2653" w:author="JORGE CONTRERAS ORTIZ" w:date="2021-09-04T10:14:00Z">
        <w:r>
          <w:t>En caso de necesitar un entorno de desarrollo software, existen entornos desarrollados por NXP</w:t>
        </w:r>
      </w:ins>
      <w:ins w:id="2654" w:author="JORGE CONTRERAS ORTIZ" w:date="2021-09-04T10:25:00Z">
        <w:r w:rsidR="00247D58">
          <w:t xml:space="preserve"> (</w:t>
        </w:r>
        <w:r w:rsidR="00247D58" w:rsidRPr="00247D58">
          <w:rPr>
            <w:rStyle w:val="Hipervnculo"/>
            <w:rPrChange w:id="2655" w:author="JORGE CONTRERAS ORTIZ" w:date="2021-09-04T10:25:00Z">
              <w:rPr/>
            </w:rPrChange>
          </w:rPr>
          <w:fldChar w:fldCharType="begin"/>
        </w:r>
        <w:r w:rsidR="00247D58" w:rsidRPr="00247D58">
          <w:rPr>
            <w:rStyle w:val="Hipervnculo"/>
            <w:rPrChange w:id="2656"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657" w:author="JORGE CONTRERAS ORTIZ" w:date="2021-09-04T10:25:00Z">
              <w:rPr/>
            </w:rPrChange>
          </w:rPr>
          <w:fldChar w:fldCharType="separate"/>
        </w:r>
        <w:r w:rsidR="00247D58" w:rsidRPr="00247D58">
          <w:rPr>
            <w:rStyle w:val="Hipervnculo"/>
            <w:rPrChange w:id="2658"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2659" w:author="JORGE CONTRERAS ORTIZ" w:date="2021-09-04T10:25:00Z">
              <w:rPr/>
            </w:rPrChange>
          </w:rPr>
          <w:fldChar w:fldCharType="end"/>
        </w:r>
        <w:r w:rsidR="00247D58">
          <w:t>)</w:t>
        </w:r>
      </w:ins>
      <w:ins w:id="2660" w:author="JORGE CONTRERAS ORTIZ" w:date="2021-09-04T10:16:00Z">
        <w:r>
          <w:t>, Nordic Semiconductor</w:t>
        </w:r>
      </w:ins>
      <w:ins w:id="2661"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662"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663"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664" w:author="JORGE CONTRERAS ORTIZ" w:date="2021-09-04T10:16:00Z">
        <w:r>
          <w:t>, Silicon Labs</w:t>
        </w:r>
      </w:ins>
      <w:ins w:id="2665" w:author="JORGE CONTRERAS ORTIZ" w:date="2021-09-04T10:25:00Z">
        <w:r w:rsidR="00247D58">
          <w:t xml:space="preserve"> (</w:t>
        </w:r>
        <w:r w:rsidR="00247D58" w:rsidRPr="00247D58">
          <w:rPr>
            <w:rStyle w:val="Hipervnculo"/>
            <w:rPrChange w:id="2666" w:author="JORGE CONTRERAS ORTIZ" w:date="2021-09-04T10:26:00Z">
              <w:rPr/>
            </w:rPrChange>
          </w:rPr>
          <w:fldChar w:fldCharType="begin"/>
        </w:r>
        <w:r w:rsidR="00247D58" w:rsidRPr="00247D58">
          <w:rPr>
            <w:rStyle w:val="Hipervnculo"/>
            <w:rPrChange w:id="2667" w:author="JORGE CONTRERAS ORTIZ" w:date="2021-09-04T10:26:00Z">
              <w:rPr/>
            </w:rPrChange>
          </w:rPr>
          <w:instrText xml:space="preserve"> HYPERLINK "https://www.silabs.com/products/development-tools/software/simplicity-studio" \t "_blank" </w:instrText>
        </w:r>
        <w:r w:rsidR="00247D58" w:rsidRPr="00247D58">
          <w:rPr>
            <w:rStyle w:val="Hipervnculo"/>
            <w:rPrChange w:id="2668" w:author="JORGE CONTRERAS ORTIZ" w:date="2021-09-04T10:26:00Z">
              <w:rPr/>
            </w:rPrChange>
          </w:rPr>
          <w:fldChar w:fldCharType="separate"/>
        </w:r>
        <w:r w:rsidR="00247D58" w:rsidRPr="00247D58">
          <w:rPr>
            <w:rStyle w:val="Hipervnculo"/>
            <w:rPrChange w:id="2669"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2670" w:author="JORGE CONTRERAS ORTIZ" w:date="2021-09-04T10:26:00Z">
              <w:rPr/>
            </w:rPrChange>
          </w:rPr>
          <w:fldChar w:fldCharType="end"/>
        </w:r>
        <w:r w:rsidR="00247D58">
          <w:t>)</w:t>
        </w:r>
      </w:ins>
      <w:ins w:id="2671" w:author="JORGE CONTRERAS ORTIZ" w:date="2021-09-04T10:17:00Z">
        <w:r>
          <w:t xml:space="preserve"> y MMB Networks</w:t>
        </w:r>
      </w:ins>
      <w:ins w:id="2672" w:author="JORGE CONTRERAS ORTIZ" w:date="2021-09-04T10:25:00Z">
        <w:r w:rsidR="00247D58">
          <w:t xml:space="preserve"> (</w:t>
        </w:r>
        <w:r w:rsidR="00247D58" w:rsidRPr="00247D58">
          <w:rPr>
            <w:rStyle w:val="Hipervnculo"/>
            <w:rPrChange w:id="2673" w:author="JORGE CONTRERAS ORTIZ" w:date="2021-09-04T10:25:00Z">
              <w:rPr/>
            </w:rPrChange>
          </w:rPr>
          <w:fldChar w:fldCharType="begin"/>
        </w:r>
        <w:r w:rsidR="00247D58" w:rsidRPr="00247D58">
          <w:rPr>
            <w:rStyle w:val="Hipervnculo"/>
            <w:rPrChange w:id="2674" w:author="JORGE CONTRERAS ORTIZ" w:date="2021-09-04T10:25:00Z">
              <w:rPr/>
            </w:rPrChange>
          </w:rPr>
          <w:instrText xml:space="preserve"> HYPERLINK "http://mmbnetworks.com/rapidconnect" \t "_blank" </w:instrText>
        </w:r>
        <w:r w:rsidR="00247D58" w:rsidRPr="00247D58">
          <w:rPr>
            <w:rStyle w:val="Hipervnculo"/>
            <w:rPrChange w:id="2675" w:author="JORGE CONTRERAS ORTIZ" w:date="2021-09-04T10:25:00Z">
              <w:rPr/>
            </w:rPrChange>
          </w:rPr>
          <w:fldChar w:fldCharType="separate"/>
        </w:r>
        <w:r w:rsidR="00247D58" w:rsidRPr="00247D58">
          <w:rPr>
            <w:rStyle w:val="Hipervnculo"/>
            <w:rPrChange w:id="2676"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2677" w:author="JORGE CONTRERAS ORTIZ" w:date="2021-09-04T10:25:00Z">
              <w:rPr/>
            </w:rPrChange>
          </w:rPr>
          <w:fldChar w:fldCharType="end"/>
        </w:r>
        <w:r w:rsidR="00247D58">
          <w:t>)</w:t>
        </w:r>
      </w:ins>
      <w:ins w:id="2678" w:author="JORGE CONTRERAS ORTIZ" w:date="2021-09-04T10:18:00Z">
        <w:r>
          <w:t xml:space="preserve">, por lo que </w:t>
        </w:r>
      </w:ins>
      <w:ins w:id="2679" w:author="JORGE CONTRERAS ORTIZ" w:date="2021-09-04T10:19:00Z">
        <w:r>
          <w:t xml:space="preserve">habría que ver cual se adapta más a </w:t>
        </w:r>
      </w:ins>
      <w:ins w:id="2680" w:author="JORGE CONTRERAS ORTIZ" w:date="2021-09-04T10:18:00Z">
        <w:r>
          <w:t>los requerimientos del proyecto</w:t>
        </w:r>
      </w:ins>
      <w:ins w:id="2681" w:author="JORGE CONTRERAS ORTIZ" w:date="2021-09-04T10:19:00Z">
        <w:r>
          <w:t>.</w:t>
        </w:r>
      </w:ins>
    </w:p>
    <w:p w14:paraId="76B316B1" w14:textId="1D560AFA" w:rsidR="004A3A88" w:rsidRPr="00FE1EC4" w:rsidRDefault="004A3A88">
      <w:pPr>
        <w:rPr>
          <w:ins w:id="2682" w:author="JORGE CONTRERAS ORTIZ" w:date="2021-09-04T09:34:00Z"/>
        </w:rPr>
        <w:pPrChange w:id="2683" w:author="JORGE CONTRERAS ORTIZ" w:date="2021-09-04T09:35:00Z">
          <w:pPr>
            <w:pStyle w:val="Ttulo3"/>
          </w:pPr>
        </w:pPrChange>
      </w:pPr>
      <w:ins w:id="2684" w:author="JORGE CONTRERAS ORTIZ" w:date="2021-09-04T10:19:00Z">
        <w:r>
          <w:t xml:space="preserve">En cuanto a </w:t>
        </w:r>
      </w:ins>
      <w:ins w:id="2685" w:author="JORGE CONTRERAS ORTIZ" w:date="2021-09-04T10:20:00Z">
        <w:r>
          <w:t>hardware de desarrollo</w:t>
        </w:r>
      </w:ins>
      <w:ins w:id="2686" w:author="JORGE CONTRERAS ORTIZ" w:date="2021-09-04T10:21:00Z">
        <w:r>
          <w:t>, Nordic Semiconductor</w:t>
        </w:r>
      </w:ins>
      <w:ins w:id="2687" w:author="JORGE CONTRERAS ORTIZ" w:date="2021-09-04T10:31:00Z">
        <w:r w:rsidR="007127DD">
          <w:t xml:space="preserve"> (</w:t>
        </w:r>
      </w:ins>
      <w:ins w:id="2688" w:author="JORGE CONTRERAS ORTIZ" w:date="2021-09-04T10:34:00Z">
        <w:r w:rsidR="007127DD">
          <w:t xml:space="preserve">el equivalente al Dongle de Kirale sería: </w:t>
        </w:r>
      </w:ins>
      <w:ins w:id="2689" w:author="JORGE CONTRERAS ORTIZ" w:date="2021-09-04T10:31:00Z">
        <w:r w:rsidR="007127DD" w:rsidRPr="007127DD">
          <w:rPr>
            <w:rStyle w:val="Hipervnculo"/>
            <w:rPrChange w:id="2690" w:author="JORGE CONTRERAS ORTIZ" w:date="2021-09-04T10:32:00Z">
              <w:rPr/>
            </w:rPrChange>
          </w:rPr>
          <w:fldChar w:fldCharType="begin"/>
        </w:r>
        <w:r w:rsidR="007127DD" w:rsidRPr="007127DD">
          <w:rPr>
            <w:rStyle w:val="Hipervnculo"/>
            <w:rPrChange w:id="2691"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692" w:author="JORGE CONTRERAS ORTIZ" w:date="2021-09-04T10:32:00Z">
              <w:rPr/>
            </w:rPrChange>
          </w:rPr>
          <w:fldChar w:fldCharType="separate"/>
        </w:r>
        <w:r w:rsidR="007127DD" w:rsidRPr="007127DD">
          <w:rPr>
            <w:rStyle w:val="Hipervnculo"/>
            <w:rPrChange w:id="2693"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694" w:author="JORGE CONTRERAS ORTIZ" w:date="2021-09-04T10:32:00Z">
              <w:rPr/>
            </w:rPrChange>
          </w:rPr>
          <w:fldChar w:fldCharType="end"/>
        </w:r>
        <w:r w:rsidR="007127DD" w:rsidRPr="007127DD">
          <w:rPr>
            <w:rStyle w:val="Hipervnculo"/>
            <w:rPrChange w:id="2695" w:author="JORGE CONTRERAS ORTIZ" w:date="2021-09-04T10:32:00Z">
              <w:rPr/>
            </w:rPrChange>
          </w:rPr>
          <w:t>)</w:t>
        </w:r>
      </w:ins>
      <w:ins w:id="2696" w:author="JORGE CONTRERAS ORTIZ" w:date="2021-09-04T10:21:00Z">
        <w:r>
          <w:t xml:space="preserve"> y NXP </w:t>
        </w:r>
      </w:ins>
      <w:ins w:id="2697" w:author="JORGE CONTRERAS ORTIZ" w:date="2021-09-04T10:32:00Z">
        <w:r w:rsidR="007127DD">
          <w:t>(</w:t>
        </w:r>
        <w:r w:rsidR="007127DD" w:rsidRPr="007127DD">
          <w:rPr>
            <w:rStyle w:val="Hipervnculo"/>
            <w:rPrChange w:id="2698" w:author="JORGE CONTRERAS ORTIZ" w:date="2021-09-04T10:32:00Z">
              <w:rPr/>
            </w:rPrChange>
          </w:rPr>
          <w:fldChar w:fldCharType="begin"/>
        </w:r>
        <w:r w:rsidR="007127DD" w:rsidRPr="007127DD">
          <w:rPr>
            <w:rStyle w:val="Hipervnculo"/>
            <w:rPrChange w:id="2699"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700" w:author="JORGE CONTRERAS ORTIZ" w:date="2021-09-04T10:32:00Z">
              <w:rPr/>
            </w:rPrChange>
          </w:rPr>
          <w:fldChar w:fldCharType="separate"/>
        </w:r>
        <w:r w:rsidR="007127DD" w:rsidRPr="007127DD">
          <w:rPr>
            <w:rStyle w:val="Hipervnculo"/>
            <w:rPrChange w:id="2701"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702" w:author="JORGE CONTRERAS ORTIZ" w:date="2021-09-04T10:32:00Z">
              <w:rPr/>
            </w:rPrChange>
          </w:rPr>
          <w:fldChar w:fldCharType="end"/>
        </w:r>
        <w:r w:rsidR="007127DD">
          <w:t xml:space="preserve">) </w:t>
        </w:r>
      </w:ins>
      <w:ins w:id="2703" w:author="JORGE CONTRERAS ORTIZ" w:date="2021-09-04T10:21:00Z">
        <w:r>
          <w:t xml:space="preserve">cuentan con mayor variedad de </w:t>
        </w:r>
        <w:r>
          <w:lastRenderedPageBreak/>
          <w:t>dispositivos hardware</w:t>
        </w:r>
      </w:ins>
      <w:ins w:id="2704" w:author="JORGE CONTRERAS ORTIZ" w:date="2021-09-04T10:22:00Z">
        <w:r>
          <w:t>, pero también existen otros dispositivos desarrolla</w:t>
        </w:r>
      </w:ins>
      <w:ins w:id="2705" w:author="JORGE CONTRERAS ORTIZ" w:date="2021-09-04T10:23:00Z">
        <w:r>
          <w:t>dos por e</w:t>
        </w:r>
        <w:r w:rsidR="00247D58">
          <w:t>mpresas tecnológicas como Qualcomm</w:t>
        </w:r>
      </w:ins>
      <w:ins w:id="2706" w:author="JORGE CONTRERAS ORTIZ" w:date="2021-09-04T10:32:00Z">
        <w:r w:rsidR="007127DD">
          <w:t xml:space="preserve"> (</w:t>
        </w:r>
        <w:r w:rsidR="007127DD" w:rsidRPr="007127DD">
          <w:rPr>
            <w:rStyle w:val="Hipervnculo"/>
            <w:rPrChange w:id="2707" w:author="JORGE CONTRERAS ORTIZ" w:date="2021-09-04T10:32:00Z">
              <w:rPr/>
            </w:rPrChange>
          </w:rPr>
          <w:fldChar w:fldCharType="begin"/>
        </w:r>
        <w:r w:rsidR="007127DD" w:rsidRPr="007127DD">
          <w:rPr>
            <w:rStyle w:val="Hipervnculo"/>
            <w:rPrChange w:id="2708" w:author="JORGE CONTRERAS ORTIZ" w:date="2021-09-04T10:32:00Z">
              <w:rPr/>
            </w:rPrChange>
          </w:rPr>
          <w:instrText xml:space="preserve"> HYPERLINK "https://developer.qualcomm.com/hardware/qca4020-qca4024" \t "_blank" </w:instrText>
        </w:r>
        <w:r w:rsidR="007127DD" w:rsidRPr="007127DD">
          <w:rPr>
            <w:rStyle w:val="Hipervnculo"/>
            <w:rPrChange w:id="2709" w:author="JORGE CONTRERAS ORTIZ" w:date="2021-09-04T10:32:00Z">
              <w:rPr/>
            </w:rPrChange>
          </w:rPr>
          <w:fldChar w:fldCharType="separate"/>
        </w:r>
        <w:r w:rsidR="007127DD" w:rsidRPr="007127DD">
          <w:rPr>
            <w:rStyle w:val="Hipervnculo"/>
            <w:rPrChange w:id="2710"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711" w:author="JORGE CONTRERAS ORTIZ" w:date="2021-09-04T10:32:00Z">
              <w:rPr/>
            </w:rPrChange>
          </w:rPr>
          <w:fldChar w:fldCharType="end"/>
        </w:r>
        <w:r w:rsidR="007127DD">
          <w:t>)</w:t>
        </w:r>
      </w:ins>
      <w:ins w:id="2712" w:author="JORGE CONTRERAS ORTIZ" w:date="2021-09-04T10:23:00Z">
        <w:r w:rsidR="00247D58">
          <w:t xml:space="preserve"> o Texas Instuments</w:t>
        </w:r>
      </w:ins>
      <w:ins w:id="2713" w:author="JORGE CONTRERAS ORTIZ" w:date="2021-09-04T10:32:00Z">
        <w:r w:rsidR="007127DD">
          <w:t xml:space="preserve"> (</w:t>
        </w:r>
        <w:r w:rsidR="007127DD" w:rsidRPr="007127DD">
          <w:rPr>
            <w:rStyle w:val="Hipervnculo"/>
            <w:rPrChange w:id="2714" w:author="JORGE CONTRERAS ORTIZ" w:date="2021-09-04T10:32:00Z">
              <w:rPr/>
            </w:rPrChange>
          </w:rPr>
          <w:fldChar w:fldCharType="begin"/>
        </w:r>
        <w:r w:rsidR="007127DD" w:rsidRPr="007127DD">
          <w:rPr>
            <w:rStyle w:val="Hipervnculo"/>
            <w:rPrChange w:id="2715"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716" w:author="JORGE CONTRERAS ORTIZ" w:date="2021-09-04T10:32:00Z">
              <w:rPr/>
            </w:rPrChange>
          </w:rPr>
          <w:fldChar w:fldCharType="separate"/>
        </w:r>
        <w:r w:rsidR="007127DD" w:rsidRPr="007127DD">
          <w:rPr>
            <w:rStyle w:val="Hipervnculo"/>
            <w:rPrChange w:id="2717"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2718" w:author="JORGE CONTRERAS ORTIZ" w:date="2021-09-04T10:32:00Z">
              <w:rPr/>
            </w:rPrChange>
          </w:rPr>
          <w:fldChar w:fldCharType="end"/>
        </w:r>
        <w:r w:rsidR="007127DD">
          <w:t>)</w:t>
        </w:r>
      </w:ins>
      <w:ins w:id="2719" w:author="JORGE CONTRERAS ORTIZ" w:date="2021-09-04T10:30:00Z">
        <w:r w:rsidR="007127DD">
          <w:t>.</w:t>
        </w:r>
      </w:ins>
    </w:p>
    <w:p w14:paraId="389F0383" w14:textId="7F2F402A" w:rsidR="008E3912" w:rsidRDefault="007127DD" w:rsidP="00B234ED">
      <w:pPr>
        <w:rPr>
          <w:ins w:id="2720" w:author="JORGE CONTRERAS ORTIZ" w:date="2021-09-04T11:13:00Z"/>
        </w:rPr>
      </w:pPr>
      <w:ins w:id="2721" w:author="JORGE CONTRERAS ORTIZ" w:date="2021-09-04T10:33:00Z">
        <w:r>
          <w:t>En módulos RF con certificado Thread, el</w:t>
        </w:r>
      </w:ins>
      <w:ins w:id="2722" w:author="JORGE CONTRERAS ORTIZ" w:date="2021-09-04T10:34:00Z">
        <w:r>
          <w:t xml:space="preserve"> desarrollador con mayor variedad es Silicon Labs (teniendo un equiv</w:t>
        </w:r>
      </w:ins>
      <w:ins w:id="2723" w:author="JORGE CONTRERAS ORTIZ" w:date="2021-09-04T10:35:00Z">
        <w:r>
          <w:t xml:space="preserve">alente al módulo de Kirale: </w:t>
        </w:r>
        <w:r w:rsidRPr="007127DD">
          <w:rPr>
            <w:rStyle w:val="Hipervnculo"/>
            <w:rPrChange w:id="2724" w:author="JORGE CONTRERAS ORTIZ" w:date="2021-09-04T10:35:00Z">
              <w:rPr/>
            </w:rPrChange>
          </w:rPr>
          <w:fldChar w:fldCharType="begin"/>
        </w:r>
        <w:r w:rsidRPr="007127DD">
          <w:rPr>
            <w:rStyle w:val="Hipervnculo"/>
            <w:rPrChange w:id="2725" w:author="JORGE CONTRERAS ORTIZ" w:date="2021-09-04T10:35:00Z">
              <w:rPr/>
            </w:rPrChange>
          </w:rPr>
          <w:instrText xml:space="preserve"> HYPERLINK "https://www.silabs.com/wireless/zigbee/efr32mg21-series-2-modules" \t "_blank" </w:instrText>
        </w:r>
        <w:r w:rsidRPr="007127DD">
          <w:rPr>
            <w:rStyle w:val="Hipervnculo"/>
            <w:rPrChange w:id="2726" w:author="JORGE CONTRERAS ORTIZ" w:date="2021-09-04T10:35:00Z">
              <w:rPr/>
            </w:rPrChange>
          </w:rPr>
          <w:fldChar w:fldCharType="separate"/>
        </w:r>
        <w:r w:rsidRPr="007127DD">
          <w:rPr>
            <w:rStyle w:val="Hipervnculo"/>
            <w:rPrChange w:id="2727"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728" w:author="JORGE CONTRERAS ORTIZ" w:date="2021-09-04T10:35:00Z">
              <w:rPr/>
            </w:rPrChange>
          </w:rPr>
          <w:fldChar w:fldCharType="end"/>
        </w:r>
        <w:r>
          <w:t>), pero también se cuenta con desarrolladores como MMB Networks</w:t>
        </w:r>
      </w:ins>
      <w:ins w:id="2729" w:author="JORGE CONTRERAS ORTIZ" w:date="2021-09-04T11:09:00Z">
        <w:r w:rsidR="00B234ED">
          <w:t xml:space="preserve"> (</w:t>
        </w:r>
        <w:r w:rsidR="00B234ED" w:rsidRPr="00B234ED">
          <w:rPr>
            <w:rStyle w:val="Hipervnculo"/>
            <w:rPrChange w:id="2730" w:author="JORGE CONTRERAS ORTIZ" w:date="2021-09-04T11:09:00Z">
              <w:rPr/>
            </w:rPrChange>
          </w:rPr>
          <w:fldChar w:fldCharType="begin"/>
        </w:r>
        <w:r w:rsidR="00B234ED" w:rsidRPr="00B234ED">
          <w:rPr>
            <w:rStyle w:val="Hipervnculo"/>
            <w:rPrChange w:id="2731" w:author="JORGE CONTRERAS ORTIZ" w:date="2021-09-04T11:09:00Z">
              <w:rPr/>
            </w:rPrChange>
          </w:rPr>
          <w:instrText xml:space="preserve"> HYPERLINK "http://mmbnetworks.com/rapidconnect-module" \t "_blank" </w:instrText>
        </w:r>
        <w:r w:rsidR="00B234ED" w:rsidRPr="00B234ED">
          <w:rPr>
            <w:rStyle w:val="Hipervnculo"/>
            <w:rPrChange w:id="2732" w:author="JORGE CONTRERAS ORTIZ" w:date="2021-09-04T11:09:00Z">
              <w:rPr/>
            </w:rPrChange>
          </w:rPr>
          <w:fldChar w:fldCharType="separate"/>
        </w:r>
        <w:r w:rsidR="00B234ED" w:rsidRPr="00B234ED">
          <w:rPr>
            <w:rStyle w:val="Hipervnculo"/>
            <w:rPrChange w:id="2733" w:author="JORGE CONTRERAS ORTIZ" w:date="2021-09-04T11:09:00Z">
              <w:rPr>
                <w:rStyle w:val="Hipervnculo"/>
                <w:color w:val="666666"/>
                <w:sz w:val="21"/>
                <w:szCs w:val="21"/>
                <w:bdr w:val="none" w:sz="0" w:space="0" w:color="auto" w:frame="1"/>
                <w:shd w:val="clear" w:color="auto" w:fill="FFFFFF"/>
              </w:rPr>
            </w:rPrChange>
          </w:rPr>
          <w:t>RapidConnect</w:t>
        </w:r>
      </w:ins>
      <w:ins w:id="2734" w:author="JORGE CONTRERAS ORTIZ" w:date="2021-09-04T11:10:00Z">
        <w:r w:rsidR="00B234ED">
          <w:rPr>
            <w:rStyle w:val="Hipervnculo"/>
          </w:rPr>
          <w:t xml:space="preserve"> </w:t>
        </w:r>
      </w:ins>
      <w:ins w:id="2735" w:author="JORGE CONTRERAS ORTIZ" w:date="2021-09-04T11:09:00Z">
        <w:r w:rsidR="00B234ED" w:rsidRPr="00B234ED">
          <w:rPr>
            <w:rStyle w:val="Hipervnculo"/>
            <w:rPrChange w:id="2736"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737" w:author="JORGE CONTRERAS ORTIZ" w:date="2021-09-04T11:09:00Z">
              <w:rPr/>
            </w:rPrChange>
          </w:rPr>
          <w:fldChar w:fldCharType="end"/>
        </w:r>
      </w:ins>
      <w:ins w:id="2738" w:author="JORGE CONTRERAS ORTIZ" w:date="2021-09-04T11:10:00Z">
        <w:r w:rsidR="00B234ED" w:rsidRPr="00B234ED">
          <w:rPr>
            <w:rPrChange w:id="2739" w:author="JORGE CONTRERAS ORTIZ" w:date="2021-09-04T11:10:00Z">
              <w:rPr>
                <w:rStyle w:val="Hipervnculo"/>
              </w:rPr>
            </w:rPrChange>
          </w:rPr>
          <w:t xml:space="preserve">) </w:t>
        </w:r>
      </w:ins>
      <w:ins w:id="2740" w:author="JORGE CONTRERAS ORTIZ" w:date="2021-09-04T10:35:00Z">
        <w:r>
          <w:t>y NXP</w:t>
        </w:r>
      </w:ins>
      <w:ins w:id="2741" w:author="JORGE CONTRERAS ORTIZ" w:date="2021-09-04T11:11:00Z">
        <w:r w:rsidR="00B234ED">
          <w:t xml:space="preserve"> (</w:t>
        </w:r>
        <w:r w:rsidR="00B234ED" w:rsidRPr="00B234ED">
          <w:rPr>
            <w:rStyle w:val="Hipervnculo"/>
            <w:rPrChange w:id="2742" w:author="JORGE CONTRERAS ORTIZ" w:date="2021-09-04T11:11:00Z">
              <w:rPr/>
            </w:rPrChange>
          </w:rPr>
          <w:fldChar w:fldCharType="begin"/>
        </w:r>
        <w:r w:rsidR="00B234ED" w:rsidRPr="00B234ED">
          <w:rPr>
            <w:rStyle w:val="Hipervnculo"/>
            <w:rPrChange w:id="2743" w:author="JORGE CONTRERAS ORTIZ" w:date="2021-09-04T11:11:00Z">
              <w:rPr/>
            </w:rPrChange>
          </w:rPr>
          <w:instrText xml:space="preserve"> HYPERLINK "https://www.azurewave.com/wireless-modules-nxp.html" \t "_blank" </w:instrText>
        </w:r>
        <w:r w:rsidR="00B234ED" w:rsidRPr="00B234ED">
          <w:rPr>
            <w:rStyle w:val="Hipervnculo"/>
            <w:rPrChange w:id="2744" w:author="JORGE CONTRERAS ORTIZ" w:date="2021-09-04T11:11:00Z">
              <w:rPr/>
            </w:rPrChange>
          </w:rPr>
          <w:fldChar w:fldCharType="separate"/>
        </w:r>
        <w:r w:rsidR="00B234ED" w:rsidRPr="00B234ED">
          <w:rPr>
            <w:rStyle w:val="Hipervnculo"/>
            <w:rPrChange w:id="2745"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2746" w:author="JORGE CONTRERAS ORTIZ" w:date="2021-09-04T11:11:00Z">
              <w:rPr/>
            </w:rPrChange>
          </w:rPr>
          <w:fldChar w:fldCharType="end"/>
        </w:r>
        <w:r w:rsidR="00B234ED">
          <w:t>)</w:t>
        </w:r>
      </w:ins>
      <w:ins w:id="2747" w:author="JORGE CONTRERAS ORTIZ" w:date="2021-09-04T11:13:00Z">
        <w:r w:rsidR="00B234ED">
          <w:t>.</w:t>
        </w:r>
      </w:ins>
    </w:p>
    <w:p w14:paraId="22B602E2" w14:textId="4D53F756" w:rsidR="00B234ED" w:rsidRDefault="00B234ED" w:rsidP="00B234ED">
      <w:pPr>
        <w:rPr>
          <w:ins w:id="2748" w:author="JORGE CONTRERAS ORTIZ" w:date="2021-09-04T11:16:00Z"/>
        </w:rPr>
      </w:pPr>
      <w:ins w:id="2749" w:author="JORGE CONTRERAS ORTIZ" w:date="2021-09-04T11:13:00Z">
        <w:r>
          <w:t>Para sistemas operativos, tenemos desarrolladores como</w:t>
        </w:r>
      </w:ins>
      <w:ins w:id="2750" w:author="JORGE CONTRERAS ORTIZ" w:date="2021-09-04T11:14:00Z">
        <w:r>
          <w:t xml:space="preserve"> </w:t>
        </w:r>
      </w:ins>
      <w:ins w:id="2751" w:author="JORGE CONTRERAS ORTIZ" w:date="2021-09-04T11:15:00Z">
        <w:r>
          <w:t>Silicon Labs</w:t>
        </w:r>
      </w:ins>
      <w:ins w:id="2752" w:author="JORGE CONTRERAS ORTIZ" w:date="2021-09-04T11:14:00Z">
        <w:r>
          <w:t xml:space="preserve"> (</w:t>
        </w:r>
      </w:ins>
      <w:ins w:id="2753" w:author="JORGE CONTRERAS ORTIZ" w:date="2021-09-04T11:16:00Z">
        <w:r w:rsidRPr="00B234ED">
          <w:rPr>
            <w:rStyle w:val="Hipervnculo"/>
            <w:rPrChange w:id="2754" w:author="JORGE CONTRERAS ORTIZ" w:date="2021-09-04T11:16:00Z">
              <w:rPr/>
            </w:rPrChange>
          </w:rPr>
          <w:fldChar w:fldCharType="begin"/>
        </w:r>
        <w:r w:rsidRPr="00B234ED">
          <w:rPr>
            <w:rStyle w:val="Hipervnculo"/>
            <w:rPrChange w:id="2755" w:author="JORGE CONTRERAS ORTIZ" w:date="2021-09-04T11:16:00Z">
              <w:rPr/>
            </w:rPrChange>
          </w:rPr>
          <w:instrText xml:space="preserve"> HYPERLINK "https://www.silabs.com/products/development-tools/software/micrium-os" \t "_blank" </w:instrText>
        </w:r>
        <w:r w:rsidRPr="00B234ED">
          <w:rPr>
            <w:rStyle w:val="Hipervnculo"/>
            <w:rPrChange w:id="2756" w:author="JORGE CONTRERAS ORTIZ" w:date="2021-09-04T11:16:00Z">
              <w:rPr/>
            </w:rPrChange>
          </w:rPr>
          <w:fldChar w:fldCharType="separate"/>
        </w:r>
        <w:r w:rsidRPr="00B234ED">
          <w:rPr>
            <w:rStyle w:val="Hipervnculo"/>
            <w:rPrChange w:id="2757"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2758" w:author="JORGE CONTRERAS ORTIZ" w:date="2021-09-04T11:16:00Z">
              <w:rPr/>
            </w:rPrChange>
          </w:rPr>
          <w:fldChar w:fldCharType="end"/>
        </w:r>
      </w:ins>
      <w:ins w:id="2759" w:author="JORGE CONTRERAS ORTIZ" w:date="2021-09-04T11:14:00Z">
        <w:r>
          <w:t>) o Zephyr (</w:t>
        </w:r>
        <w:r w:rsidRPr="00B234ED">
          <w:rPr>
            <w:rStyle w:val="Hipervnculo"/>
            <w:rPrChange w:id="2760" w:author="JORGE CONTRERAS ORTIZ" w:date="2021-09-04T11:16:00Z">
              <w:rPr/>
            </w:rPrChange>
          </w:rPr>
          <w:fldChar w:fldCharType="begin"/>
        </w:r>
        <w:r w:rsidRPr="00B234ED">
          <w:rPr>
            <w:rStyle w:val="Hipervnculo"/>
            <w:rPrChange w:id="2761" w:author="JORGE CONTRERAS ORTIZ" w:date="2021-09-04T11:16:00Z">
              <w:rPr/>
            </w:rPrChange>
          </w:rPr>
          <w:instrText xml:space="preserve"> HYPERLINK "https://docs.zephyrproject.org/latest/reference/networking/thread.html?highlight=thread" \t "_blank" </w:instrText>
        </w:r>
        <w:r w:rsidRPr="00B234ED">
          <w:rPr>
            <w:rStyle w:val="Hipervnculo"/>
            <w:rPrChange w:id="2762" w:author="JORGE CONTRERAS ORTIZ" w:date="2021-09-04T11:16:00Z">
              <w:rPr/>
            </w:rPrChange>
          </w:rPr>
          <w:fldChar w:fldCharType="separate"/>
        </w:r>
        <w:r w:rsidRPr="00B234ED">
          <w:rPr>
            <w:rStyle w:val="Hipervnculo"/>
            <w:rPrChange w:id="2763"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2764" w:author="JORGE CONTRERAS ORTIZ" w:date="2021-09-04T11:16:00Z">
              <w:rPr/>
            </w:rPrChange>
          </w:rPr>
          <w:fldChar w:fldCharType="end"/>
        </w:r>
        <w:r>
          <w:t>)</w:t>
        </w:r>
      </w:ins>
      <w:ins w:id="2765" w:author="JORGE CONTRERAS ORTIZ" w:date="2021-09-04T11:16:00Z">
        <w:r>
          <w:t>.</w:t>
        </w:r>
      </w:ins>
    </w:p>
    <w:p w14:paraId="4D3904B9" w14:textId="44719BC6" w:rsidR="00B234ED" w:rsidRDefault="00B234ED" w:rsidP="00B234ED">
      <w:pPr>
        <w:rPr>
          <w:ins w:id="2766" w:author="JORGE CONTRERAS ORTIZ" w:date="2021-09-04T11:19:00Z"/>
        </w:rPr>
      </w:pPr>
      <w:ins w:id="2767" w:author="JORGE CONTRERAS ORTIZ" w:date="2021-09-04T11:16:00Z">
        <w:r>
          <w:t>Finalmente</w:t>
        </w:r>
      </w:ins>
      <w:ins w:id="2768" w:author="JORGE CONTRERAS ORTIZ" w:date="2021-09-04T11:17:00Z">
        <w:r>
          <w:t>, aparte de Kirale, hay también más desarrolladores de Stack Software, como son OpenThread</w:t>
        </w:r>
      </w:ins>
      <w:ins w:id="2769" w:author="JORGE CONTRERAS ORTIZ" w:date="2021-09-04T11:18:00Z">
        <w:r w:rsidR="00B83329">
          <w:t xml:space="preserve"> (</w:t>
        </w:r>
        <w:r w:rsidR="00B83329" w:rsidRPr="00B83329">
          <w:rPr>
            <w:rStyle w:val="Hipervnculo"/>
            <w:rPrChange w:id="2770" w:author="JORGE CONTRERAS ORTIZ" w:date="2021-09-04T11:18:00Z">
              <w:rPr/>
            </w:rPrChange>
          </w:rPr>
          <w:fldChar w:fldCharType="begin"/>
        </w:r>
        <w:r w:rsidR="00B83329" w:rsidRPr="00B83329">
          <w:rPr>
            <w:rStyle w:val="Hipervnculo"/>
            <w:rPrChange w:id="2771" w:author="JORGE CONTRERAS ORTIZ" w:date="2021-09-04T11:18:00Z">
              <w:rPr/>
            </w:rPrChange>
          </w:rPr>
          <w:instrText xml:space="preserve"> HYPERLINK "https://openthread.io/" \t "_blank" </w:instrText>
        </w:r>
        <w:r w:rsidR="00B83329" w:rsidRPr="00B83329">
          <w:rPr>
            <w:rStyle w:val="Hipervnculo"/>
            <w:rPrChange w:id="2772" w:author="JORGE CONTRERAS ORTIZ" w:date="2021-09-04T11:18:00Z">
              <w:rPr/>
            </w:rPrChange>
          </w:rPr>
          <w:fldChar w:fldCharType="separate"/>
        </w:r>
        <w:r w:rsidR="00B83329" w:rsidRPr="00B83329">
          <w:rPr>
            <w:rStyle w:val="Hipervnculo"/>
            <w:rPrChange w:id="2773"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2774" w:author="JORGE CONTRERAS ORTIZ" w:date="2021-09-04T11:18:00Z">
              <w:rPr/>
            </w:rPrChange>
          </w:rPr>
          <w:fldChar w:fldCharType="end"/>
        </w:r>
        <w:r w:rsidR="00B83329">
          <w:t>) y</w:t>
        </w:r>
        <w:r>
          <w:t xml:space="preserve">  Silicon LAbs (</w:t>
        </w:r>
        <w:r w:rsidRPr="00B83329">
          <w:rPr>
            <w:rStyle w:val="Hipervnculo"/>
            <w:rPrChange w:id="2775" w:author="JORGE CONTRERAS ORTIZ" w:date="2021-09-04T11:18:00Z">
              <w:rPr/>
            </w:rPrChange>
          </w:rPr>
          <w:fldChar w:fldCharType="begin"/>
        </w:r>
        <w:r w:rsidRPr="00B83329">
          <w:rPr>
            <w:rStyle w:val="Hipervnculo"/>
            <w:rPrChange w:id="2776" w:author="JORGE CONTRERAS ORTIZ" w:date="2021-09-04T11:18:00Z">
              <w:rPr/>
            </w:rPrChange>
          </w:rPr>
          <w:instrText xml:space="preserve"> HYPERLINK "https://www.silabs.com/products/wireless/mesh-networking/thread" \t "_blank" </w:instrText>
        </w:r>
        <w:r w:rsidRPr="00B83329">
          <w:rPr>
            <w:rStyle w:val="Hipervnculo"/>
            <w:rPrChange w:id="2777" w:author="JORGE CONTRERAS ORTIZ" w:date="2021-09-04T11:18:00Z">
              <w:rPr/>
            </w:rPrChange>
          </w:rPr>
          <w:fldChar w:fldCharType="separate"/>
        </w:r>
        <w:r w:rsidRPr="00B83329">
          <w:rPr>
            <w:rStyle w:val="Hipervnculo"/>
            <w:rPrChange w:id="2778"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2779" w:author="JORGE CONTRERAS ORTIZ" w:date="2021-09-04T11:18:00Z">
              <w:rPr/>
            </w:rPrChange>
          </w:rPr>
          <w:fldChar w:fldCharType="end"/>
        </w:r>
        <w:r>
          <w:t>)</w:t>
        </w:r>
        <w:r w:rsidR="00B83329">
          <w:t>.</w:t>
        </w:r>
      </w:ins>
    </w:p>
    <w:p w14:paraId="6C802EB1" w14:textId="0C8C346A" w:rsidR="00B83329" w:rsidRDefault="00B83329" w:rsidP="00B234ED">
      <w:pPr>
        <w:rPr>
          <w:ins w:id="2780" w:author="JORGE CONTRERAS ORTIZ" w:date="2021-09-04T11:19:00Z"/>
        </w:rPr>
      </w:pPr>
    </w:p>
    <w:p w14:paraId="79C38093" w14:textId="77777777" w:rsidR="00B83329" w:rsidRPr="008E3912" w:rsidRDefault="00B83329" w:rsidP="00FE1EC4"/>
    <w:p w14:paraId="18F534A6" w14:textId="77777777" w:rsidR="00571788" w:rsidRPr="00791D37" w:rsidRDefault="00571788" w:rsidP="00791D37">
      <w:pPr>
        <w:pStyle w:val="Ttulo2"/>
      </w:pPr>
      <w:bookmarkStart w:id="2781" w:name="_Toc81499400"/>
      <w:bookmarkStart w:id="2782" w:name="_Toc81761766"/>
      <w:r w:rsidRPr="00791D37">
        <w:t>CONFIGURACIONES INICIALES</w:t>
      </w:r>
      <w:bookmarkEnd w:id="2781"/>
      <w:bookmarkEnd w:id="2782"/>
    </w:p>
    <w:p w14:paraId="11F18173" w14:textId="77777777" w:rsidR="00571788" w:rsidRPr="00791D37" w:rsidRDefault="00571788" w:rsidP="00791D37"/>
    <w:p w14:paraId="78FFD4A4" w14:textId="457681B8" w:rsidR="00571788" w:rsidRPr="00791D37" w:rsidRDefault="00B83329" w:rsidP="00791D37">
      <w:pPr>
        <w:pStyle w:val="Ttulo3"/>
      </w:pPr>
      <w:bookmarkStart w:id="2783" w:name="_Toc81499401"/>
      <w:bookmarkStart w:id="2784" w:name="_Toc81761767"/>
      <w:r w:rsidRPr="00791D37">
        <w:t>CONFIGURACIÓN DEL BORDER ROUTER</w:t>
      </w:r>
      <w:commentRangeStart w:id="2785"/>
      <w:commentRangeStart w:id="2786"/>
      <w:commentRangeEnd w:id="2785"/>
      <w:r w:rsidR="00571788" w:rsidRPr="00791D37">
        <w:rPr>
          <w:rStyle w:val="Refdecomentario"/>
          <w:rFonts w:eastAsiaTheme="minorHAnsi"/>
          <w:color w:val="auto"/>
        </w:rPr>
        <w:commentReference w:id="2785"/>
      </w:r>
      <w:bookmarkEnd w:id="2783"/>
      <w:commentRangeEnd w:id="2786"/>
      <w:r w:rsidR="00537564" w:rsidRPr="00791D37">
        <w:rPr>
          <w:rStyle w:val="Refdecomentario"/>
          <w:rFonts w:eastAsiaTheme="minorHAnsi"/>
          <w:color w:val="auto"/>
        </w:rPr>
        <w:commentReference w:id="2786"/>
      </w:r>
      <w:bookmarkEnd w:id="2784"/>
    </w:p>
    <w:p w14:paraId="098D9CCE" w14:textId="77777777" w:rsidR="00571788" w:rsidRPr="00791D37" w:rsidRDefault="00571788" w:rsidP="00791D37"/>
    <w:p w14:paraId="18C53CD1" w14:textId="081CA64C" w:rsidR="00571788" w:rsidRPr="00791D37" w:rsidRDefault="00B83329" w:rsidP="00FE1EC4">
      <w:pPr>
        <w:pStyle w:val="Ttulo4"/>
      </w:pPr>
      <w:bookmarkStart w:id="2787" w:name="_Toc81499402"/>
      <w:bookmarkStart w:id="2788" w:name="_Toc81761768"/>
      <w:r w:rsidRPr="00791D37">
        <w:t>REQUERIMIENTOS</w:t>
      </w:r>
      <w:bookmarkEnd w:id="2787"/>
      <w:bookmarkEnd w:id="2788"/>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2789" w:name="_Toc81499403"/>
      <w:bookmarkStart w:id="2790" w:name="_Toc81761769"/>
      <w:r w:rsidRPr="00791D37">
        <w:t>GUÍA DE INSTALACIÓN</w:t>
      </w:r>
      <w:bookmarkEnd w:id="2789"/>
      <w:bookmarkEnd w:id="2790"/>
    </w:p>
    <w:p w14:paraId="5F2CD586" w14:textId="77777777" w:rsidR="00571788" w:rsidRPr="00791D37" w:rsidRDefault="00571788" w:rsidP="00791D37"/>
    <w:p w14:paraId="56086A91" w14:textId="7235DE27" w:rsidR="00571788" w:rsidRDefault="00571788" w:rsidP="00791D37">
      <w:pPr>
        <w:pStyle w:val="Textoindependiente"/>
        <w:rPr>
          <w:ins w:id="2791" w:author="JORGE CONTRERAS ORTIZ" w:date="2021-09-04T11:26:00Z"/>
        </w:rPr>
      </w:pPr>
      <w:r w:rsidRPr="00791D37">
        <w:t xml:space="preserve">Para la instalación del Software del Border Router </w:t>
      </w:r>
      <w:del w:id="2792" w:author="JORGE CONTRERAS ORTIZ" w:date="2021-09-04T11:26:00Z">
        <w:r w:rsidRPr="00791D37" w:rsidDel="00B83329">
          <w:delText xml:space="preserve">debemos </w:delText>
        </w:r>
      </w:del>
      <w:ins w:id="2793" w:author="JORGE CONTRERAS ORTIZ" w:date="2021-09-04T11:26:00Z">
        <w:r w:rsidR="00B83329">
          <w:t>se deberán</w:t>
        </w:r>
        <w:r w:rsidR="00B83329" w:rsidRPr="00791D37">
          <w:t xml:space="preserve"> </w:t>
        </w:r>
      </w:ins>
      <w:r w:rsidRPr="00791D37">
        <w:t>seguir los siguientes pasos.</w:t>
      </w:r>
    </w:p>
    <w:p w14:paraId="79F1EAD1" w14:textId="77777777" w:rsidR="00B83329" w:rsidRPr="00791D37" w:rsidRDefault="00B83329" w:rsidP="00791D37">
      <w:pPr>
        <w:pStyle w:val="Textoindependiente"/>
      </w:pPr>
    </w:p>
    <w:p w14:paraId="1BED244E" w14:textId="1233FCB4" w:rsidR="00571788" w:rsidRPr="00FE1EC4" w:rsidRDefault="002C3A3D" w:rsidP="00FE1EC4">
      <w:pPr>
        <w:pStyle w:val="Ttulo5"/>
        <w:rPr>
          <w:ins w:id="2794" w:author="JORGE CONTRERAS ORTIZ" w:date="2021-09-04T11:26:00Z"/>
        </w:rPr>
      </w:pPr>
      <w:bookmarkStart w:id="2795" w:name="_Toc81499404"/>
      <w:bookmarkStart w:id="2796" w:name="_Toc81761770"/>
      <w:r w:rsidRPr="00FE1EC4">
        <w:t>DESCARGA DEL SOFTWARE REQUERIDO</w:t>
      </w:r>
      <w:bookmarkEnd w:id="2795"/>
      <w:bookmarkEnd w:id="2796"/>
    </w:p>
    <w:p w14:paraId="1A4C77FD" w14:textId="77777777" w:rsidR="00B83329" w:rsidRPr="00FE1EC4" w:rsidRDefault="00B83329">
      <w:pPr>
        <w:pPrChange w:id="2797" w:author="JORGE CONTRERAS ORTIZ" w:date="2021-09-04T11:26:00Z">
          <w:pPr>
            <w:pStyle w:val="Ttulo5"/>
          </w:pPr>
        </w:pPrChange>
      </w:pPr>
    </w:p>
    <w:p w14:paraId="73967FD4" w14:textId="366D4275" w:rsidR="00571788" w:rsidRPr="00791D37" w:rsidRDefault="00571788" w:rsidP="00791D37">
      <w:del w:id="2798" w:author="JORGE CONTRERAS ORTIZ" w:date="2021-09-04T11:26:00Z">
        <w:r w:rsidRPr="00791D37" w:rsidDel="00B83329">
          <w:delText xml:space="preserve">Deberemos </w:delText>
        </w:r>
      </w:del>
      <w:ins w:id="2799" w:author="JORGE CONTRERAS ORTIZ" w:date="2021-09-04T11:26:00Z">
        <w:r w:rsidR="00B83329">
          <w:t>Se deberá</w:t>
        </w:r>
        <w:r w:rsidR="00B83329" w:rsidRPr="00791D37">
          <w:t xml:space="preserve"> </w:t>
        </w:r>
      </w:ins>
      <w:r w:rsidRPr="00791D37">
        <w:t>descargar la imagen, basada en Debian, en su última versión para el KTBRN1. Este software incluye el software de KiBRA. Esta imagen la podemos encontrar en el siguiente enlace:</w:t>
      </w:r>
    </w:p>
    <w:p w14:paraId="6FB2CA65" w14:textId="5571CBDA"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kirale.com/products/ktbrn1/" \l "resources" </w:instrText>
      </w:r>
      <w:r w:rsidRPr="00791D37">
        <w:rPr>
          <w:rStyle w:val="SinespaciadoCar"/>
        </w:rPr>
        <w:fldChar w:fldCharType="separate"/>
      </w:r>
      <w:r w:rsidRPr="00791D37">
        <w:rPr>
          <w:rStyle w:val="Hipervnculo"/>
          <w:rFonts w:eastAsiaTheme="minorEastAsia"/>
          <w:lang w:eastAsia="es-ES"/>
        </w:rPr>
        <w:t>KTBRN1 + KiBRA image file</w:t>
      </w:r>
    </w:p>
    <w:p w14:paraId="390B7190" w14:textId="09A64AA2" w:rsidR="00571788" w:rsidRPr="00791D37" w:rsidRDefault="00571788" w:rsidP="00791D37">
      <w:r w:rsidRPr="00791D37">
        <w:rPr>
          <w:rStyle w:val="SinespaciadoCar"/>
        </w:rPr>
        <w:fldChar w:fldCharType="end"/>
      </w:r>
      <w:r w:rsidRPr="00791D37">
        <w:t xml:space="preserve">Una vez descargada esta imagen, </w:t>
      </w:r>
      <w:del w:id="2800" w:author="JORGE CONTRERAS ORTIZ" w:date="2021-09-04T11:26:00Z">
        <w:r w:rsidRPr="00791D37" w:rsidDel="00B83329">
          <w:delText xml:space="preserve">descargaremos </w:delText>
        </w:r>
      </w:del>
      <w:ins w:id="2801" w:author="JORGE CONTRERAS ORTIZ" w:date="2021-09-04T11:26:00Z">
        <w:r w:rsidR="00B83329">
          <w:t>se descargará</w:t>
        </w:r>
        <w:r w:rsidR="00B83329" w:rsidRPr="00791D37">
          <w:t xml:space="preserve"> </w:t>
        </w:r>
      </w:ins>
      <w:r w:rsidRPr="00791D37">
        <w:t xml:space="preserve">el fichero </w:t>
      </w:r>
      <w:hyperlink r:id="rId21" w:anchor="resources" w:history="1">
        <w:r w:rsidRPr="00791D37">
          <w:rPr>
            <w:rStyle w:val="SinespaciadoCar"/>
          </w:rPr>
          <w:t>KiBRA-v2.x.x.zip</w:t>
        </w:r>
      </w:hyperlink>
      <w:r w:rsidRPr="00791D37">
        <w:t xml:space="preserve"> para</w:t>
      </w:r>
      <w:del w:id="2802" w:author="JORGE CONTRERAS ORTIZ" w:date="2021-09-04T11:26:00Z">
        <w:r w:rsidRPr="00791D37" w:rsidDel="00B83329">
          <w:delText xml:space="preserve"> un</w:delText>
        </w:r>
      </w:del>
      <w:r w:rsidRPr="00791D37">
        <w:t xml:space="preserve"> uso posterior.</w:t>
      </w:r>
    </w:p>
    <w:p w14:paraId="0710784F" w14:textId="144C210D" w:rsidR="00571788" w:rsidRPr="00791D37" w:rsidRDefault="00571788" w:rsidP="00791D37">
      <w:r w:rsidRPr="00791D37">
        <w:lastRenderedPageBreak/>
        <w:t xml:space="preserve">Una vez descargada la imagen y el fichero .ZIP, </w:t>
      </w:r>
      <w:del w:id="2803" w:author="JORGE CONTRERAS ORTIZ" w:date="2021-09-04T11:26:00Z">
        <w:r w:rsidRPr="00791D37" w:rsidDel="00B83329">
          <w:delText xml:space="preserve">necesitaremos </w:delText>
        </w:r>
      </w:del>
      <w:ins w:id="2804" w:author="JORGE CONTRERAS ORTIZ" w:date="2021-09-04T11:26:00Z">
        <w:r w:rsidR="00B83329">
          <w:t>se necesitará</w:t>
        </w:r>
        <w:r w:rsidR="00B83329" w:rsidRPr="00791D37">
          <w:t xml:space="preserve"> </w:t>
        </w:r>
      </w:ins>
      <w:r w:rsidRPr="00791D37">
        <w:t>un software para actualizar la imagen guardada en la SD o flashear una nueva. Un ejemplo de este software sería:</w:t>
      </w:r>
    </w:p>
    <w:p w14:paraId="1DE41DC2" w14:textId="4B89D38F"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r w:rsidRPr="00791D37">
        <w:rPr>
          <w:rStyle w:val="Hipervnculo"/>
          <w:rFonts w:eastAsiaTheme="minorEastAsia"/>
          <w:lang w:eastAsia="es-ES"/>
        </w:rPr>
        <w:t>Balena Etcher</w:t>
      </w:r>
    </w:p>
    <w:p w14:paraId="535651A6" w14:textId="288C6B21" w:rsidR="00571788" w:rsidRPr="00791D37" w:rsidRDefault="00571788" w:rsidP="00791D37">
      <w:r w:rsidRPr="00791D37">
        <w:rPr>
          <w:rStyle w:val="SinespaciadoCar"/>
        </w:rPr>
        <w:fldChar w:fldCharType="end"/>
      </w:r>
      <w:r w:rsidRPr="00791D37">
        <w:t xml:space="preserve">Por otro lado </w:t>
      </w:r>
      <w:del w:id="2805" w:author="JORGE CONTRERAS ORTIZ" w:date="2021-09-04T11:26:00Z">
        <w:r w:rsidRPr="00791D37" w:rsidDel="00B83329">
          <w:delText xml:space="preserve">necesitaremos </w:delText>
        </w:r>
      </w:del>
      <w:ins w:id="2806" w:author="JORGE CONTRERAS ORTIZ" w:date="2021-09-04T11:26:00Z">
        <w:r w:rsidR="00B83329">
          <w:t>s</w:t>
        </w:r>
      </w:ins>
      <w:ins w:id="2807" w:author="JORGE CONTRERAS ORTIZ" w:date="2021-09-04T11:27:00Z">
        <w:r w:rsidR="00B83329">
          <w:t>e necesitará</w:t>
        </w:r>
      </w:ins>
      <w:ins w:id="2808" w:author="JORGE CONTRERAS ORTIZ" w:date="2021-09-04T11:26:00Z">
        <w:r w:rsidR="00B83329" w:rsidRPr="00791D37">
          <w:t xml:space="preserve"> </w:t>
        </w:r>
      </w:ins>
      <w:r w:rsidRPr="00791D37">
        <w:t>una terminal Serie y/o un cliente SSH para la conexión con el dispositivo KTBRN1.</w:t>
      </w:r>
    </w:p>
    <w:p w14:paraId="318733A8" w14:textId="01860353" w:rsidR="00571788" w:rsidRPr="00791D37" w:rsidRDefault="007279BC" w:rsidP="00791D37">
      <w:pPr>
        <w:pStyle w:val="Prrafodelista"/>
        <w:numPr>
          <w:ilvl w:val="0"/>
          <w:numId w:val="14"/>
        </w:numPr>
      </w:pPr>
      <w:hyperlink r:id="rId22" w:history="1">
        <w:r w:rsidR="00571788" w:rsidRPr="00791D37">
          <w:rPr>
            <w:rStyle w:val="Hipervnculo"/>
          </w:rPr>
          <w:t>MobaXterm free</w:t>
        </w:r>
      </w:hyperlink>
      <w:r w:rsidR="00571788" w:rsidRPr="00791D37">
        <w:t>: Para el cliente SSH y la terminal Serie. Admite ambos tipos de sesiones a la vez, pero puede usarse cualquier otro.</w:t>
      </w:r>
    </w:p>
    <w:p w14:paraId="02A9402F" w14:textId="0D3A299F" w:rsidR="00B62082" w:rsidRPr="00791D37" w:rsidRDefault="007279BC" w:rsidP="00791D37">
      <w:hyperlink r:id="rId23" w:history="1">
        <w:r w:rsidR="00571788" w:rsidRPr="00791D37">
          <w:rPr>
            <w:rStyle w:val="Hipervnculo"/>
            <w:rFonts w:eastAsiaTheme="minorEastAsia"/>
            <w:lang w:eastAsia="es-ES"/>
          </w:rPr>
          <w:t>Zadig</w:t>
        </w:r>
        <w:r w:rsidR="00571788" w:rsidRPr="00791D37">
          <w:rPr>
            <w:rStyle w:val="Hipervnculo"/>
          </w:rPr>
          <w:t>:</w:t>
        </w:r>
      </w:hyperlink>
      <w:r w:rsidR="00571788" w:rsidRPr="00791D37">
        <w:t xml:space="preserve"> Se usará en caso de necesitar instalar los drivers de USB Serie.</w:t>
      </w:r>
    </w:p>
    <w:p w14:paraId="4CDCC861" w14:textId="4D001052" w:rsidR="00571788" w:rsidRPr="00791D37" w:rsidRDefault="00571788" w:rsidP="00791D37"/>
    <w:p w14:paraId="167F06E3" w14:textId="77777777" w:rsidR="00571788" w:rsidRPr="00791D37" w:rsidRDefault="00571788" w:rsidP="00791D37"/>
    <w:p w14:paraId="054281F7" w14:textId="6C0B4E1A" w:rsidR="00571788" w:rsidRPr="00791D37" w:rsidRDefault="00B83329" w:rsidP="00FE1EC4">
      <w:pPr>
        <w:pStyle w:val="Ttulo5"/>
      </w:pPr>
      <w:bookmarkStart w:id="2809" w:name="_Toc81499405"/>
      <w:bookmarkStart w:id="2810" w:name="_Toc81761771"/>
      <w:r w:rsidRPr="00791D37">
        <w:t>FLASHEAR LA IMAGEN EN LA TARJETA SD</w:t>
      </w:r>
      <w:bookmarkEnd w:id="2809"/>
      <w:bookmarkEnd w:id="2810"/>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2811" w:author="JORGE CONTRERAS ORTIZ" w:date="2021-09-04T11:34:00Z">
        <w:r w:rsidRPr="00791D37" w:rsidDel="00327D33">
          <w:delText xml:space="preserve">deberemos </w:delText>
        </w:r>
      </w:del>
      <w:ins w:id="2812" w:author="JORGE CONTRERAS ORTIZ" w:date="2021-09-04T11:34:00Z">
        <w:r w:rsidR="00327D33">
          <w:t>se deberán</w:t>
        </w:r>
        <w:r w:rsidR="00327D33" w:rsidRPr="00791D37">
          <w:t xml:space="preserve"> </w:t>
        </w:r>
      </w:ins>
      <w:r w:rsidRPr="00791D37">
        <w:t>seguir las siguientes instrucciones:</w:t>
      </w:r>
    </w:p>
    <w:p w14:paraId="4093606A" w14:textId="77777777" w:rsidR="00571788" w:rsidRPr="00791D37" w:rsidRDefault="00571788" w:rsidP="00791D37">
      <w:pPr>
        <w:pStyle w:val="Prrafodelista"/>
        <w:numPr>
          <w:ilvl w:val="0"/>
          <w:numId w:val="14"/>
        </w:numPr>
      </w:pPr>
      <w:r w:rsidRPr="00791D37">
        <w:t>Instalar y abrir Balena Etcher.</w:t>
      </w:r>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gz</w:t>
      </w:r>
      <w:r w:rsidRPr="00791D37">
        <w:t xml:space="preserve"> (la imagen) en Etcher.</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Etcher. </w:t>
      </w:r>
      <w:del w:id="2813" w:author="JORGE CONTRERAS ORTIZ" w:date="2021-09-04T11:34:00Z">
        <w:r w:rsidRPr="00791D37" w:rsidDel="00327D33">
          <w:delText>Recordemos que es</w:delText>
        </w:r>
      </w:del>
      <w:ins w:id="2814" w:author="JORGE CONTRERAS ORTIZ" w:date="2021-09-04T11:34:00Z">
        <w:r w:rsidR="00327D33">
          <w:t>Se</w:t>
        </w:r>
      </w:ins>
      <w:r w:rsidRPr="00791D37">
        <w:t xml:space="preserve"> </w:t>
      </w:r>
      <w:del w:id="2815" w:author="JORGE CONTRERAS ORTIZ" w:date="2021-09-04T11:34:00Z">
        <w:r w:rsidRPr="00791D37" w:rsidDel="00327D33">
          <w:delText xml:space="preserve">recomendado </w:delText>
        </w:r>
      </w:del>
      <w:ins w:id="2816"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2817" w:author="JORGE CONTRERAS ORTIZ" w:date="2021-09-04T11:34:00Z">
        <w:r w:rsidRPr="00791D37" w:rsidDel="00327D33">
          <w:delText xml:space="preserve">Seleccionaremos </w:delText>
        </w:r>
      </w:del>
      <w:ins w:id="2818" w:author="JORGE CONTRERAS ORTIZ" w:date="2021-09-04T11:34:00Z">
        <w:r w:rsidR="00327D33">
          <w:t>Se clic</w:t>
        </w:r>
      </w:ins>
      <w:ins w:id="2819" w:author="JORGE CONTRERAS ORTIZ" w:date="2021-09-04T11:35:00Z">
        <w:r w:rsidR="00327D33">
          <w:t>ará en</w:t>
        </w:r>
      </w:ins>
      <w:ins w:id="2820" w:author="JORGE CONTRERAS ORTIZ" w:date="2021-09-04T11:34:00Z">
        <w:r w:rsidR="00327D33" w:rsidRPr="00791D37">
          <w:t xml:space="preserve"> </w:t>
        </w:r>
      </w:ins>
      <w:r w:rsidRPr="00791D37">
        <w:t xml:space="preserve">Flash y </w:t>
      </w:r>
      <w:del w:id="2821" w:author="JORGE CONTRERAS ORTIZ" w:date="2021-09-04T11:35:00Z">
        <w:r w:rsidRPr="00791D37" w:rsidDel="00327D33">
          <w:delText xml:space="preserve">esperaremos </w:delText>
        </w:r>
      </w:del>
      <w:ins w:id="2822" w:author="JORGE CONTRERAS ORTIZ" w:date="2021-09-04T11:35:00Z">
        <w:r w:rsidR="00327D33">
          <w:t>esperar</w:t>
        </w:r>
        <w:r w:rsidR="00327D33" w:rsidRPr="00791D37">
          <w:t xml:space="preserve"> </w:t>
        </w:r>
      </w:ins>
      <w:r w:rsidRPr="00791D37">
        <w:t>a que termine.</w:t>
      </w:r>
    </w:p>
    <w:p w14:paraId="7F159DFB" w14:textId="2B3B8820" w:rsidR="00571788" w:rsidRPr="00791D37" w:rsidRDefault="00571788" w:rsidP="00791D37">
      <w:pPr>
        <w:pStyle w:val="Prrafodelista"/>
        <w:numPr>
          <w:ilvl w:val="0"/>
          <w:numId w:val="14"/>
        </w:numPr>
      </w:pPr>
      <w:del w:id="2823" w:author="JORGE CONTRERAS ORTIZ" w:date="2021-09-04T11:35:00Z">
        <w:r w:rsidRPr="00791D37" w:rsidDel="00327D33">
          <w:delText xml:space="preserve">Expulsaremos </w:delText>
        </w:r>
      </w:del>
      <w:ins w:id="2824" w:author="JORGE CONTRERAS ORTIZ" w:date="2021-09-04T11:35:00Z">
        <w:r w:rsidR="00327D33">
          <w:t>Una vez finalizado el proceso de flasheado, se expulsará</w:t>
        </w:r>
        <w:r w:rsidR="00327D33" w:rsidRPr="00791D37">
          <w:t xml:space="preserve"> </w:t>
        </w:r>
      </w:ins>
      <w:r w:rsidRPr="00791D37">
        <w:t xml:space="preserve">la tarjeta SD y </w:t>
      </w:r>
      <w:del w:id="2825" w:author="JORGE CONTRERAS ORTIZ" w:date="2021-09-04T11:35:00Z">
        <w:r w:rsidRPr="00791D37" w:rsidDel="00327D33">
          <w:delText>la introduciremos</w:delText>
        </w:r>
      </w:del>
      <w:ins w:id="2826" w:author="JORGE CONTRERAS ORTIZ" w:date="2021-09-04T11:35:00Z">
        <w:r w:rsidR="00327D33">
          <w:t xml:space="preserve">se introducirá </w:t>
        </w:r>
      </w:ins>
      <w:del w:id="2827" w:author="JORGE CONTRERAS ORTIZ" w:date="2021-09-04T11:35:00Z">
        <w:r w:rsidRPr="00791D37" w:rsidDel="00327D33">
          <w:delText xml:space="preserve"> </w:delText>
        </w:r>
      </w:del>
      <w:r w:rsidRPr="00791D37">
        <w:t>en la ranura para micro SD del módulo KTBRN1.</w:t>
      </w: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4"/>
                    <a:stretch>
                      <a:fillRect/>
                    </a:stretch>
                  </pic:blipFill>
                  <pic:spPr>
                    <a:xfrm>
                      <a:off x="0" y="0"/>
                      <a:ext cx="5400040" cy="3267075"/>
                    </a:xfrm>
                    <a:prstGeom prst="rect">
                      <a:avLst/>
                    </a:prstGeom>
                  </pic:spPr>
                </pic:pic>
              </a:graphicData>
            </a:graphic>
          </wp:inline>
        </w:drawing>
      </w:r>
    </w:p>
    <w:p w14:paraId="5D18D375" w14:textId="09C28593" w:rsidR="00571788" w:rsidRPr="00791D37" w:rsidRDefault="00571788" w:rsidP="00F21168">
      <w:pPr>
        <w:pStyle w:val="Descripcin"/>
        <w:jc w:val="center"/>
      </w:pPr>
      <w:bookmarkStart w:id="2828" w:name="_Toc81762024"/>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6</w:t>
      </w:r>
      <w:r w:rsidR="00691851">
        <w:rPr>
          <w:noProof/>
        </w:rPr>
        <w:fldChar w:fldCharType="end"/>
      </w:r>
      <w:r w:rsidRPr="00791D37">
        <w:t xml:space="preserve"> Balena Etcher</w:t>
      </w:r>
      <w:bookmarkEnd w:id="2828"/>
    </w:p>
    <w:p w14:paraId="50420EA8" w14:textId="77777777" w:rsidR="00571788" w:rsidRPr="00791D37" w:rsidRDefault="00571788" w:rsidP="00791D37"/>
    <w:p w14:paraId="113935C0" w14:textId="64099124" w:rsidR="00571788" w:rsidRPr="00791D37" w:rsidRDefault="00327D33" w:rsidP="00FE1EC4">
      <w:pPr>
        <w:pStyle w:val="Ttulo5"/>
      </w:pPr>
      <w:bookmarkStart w:id="2829" w:name="_Toc81499406"/>
      <w:bookmarkStart w:id="2830" w:name="_Toc81761772"/>
      <w:r w:rsidRPr="00791D37">
        <w:lastRenderedPageBreak/>
        <w:t>PRIMERA INSTALACIÓN</w:t>
      </w:r>
      <w:bookmarkEnd w:id="2829"/>
      <w:bookmarkEnd w:id="2830"/>
    </w:p>
    <w:p w14:paraId="5ACFBDBF" w14:textId="77777777" w:rsidR="00571788" w:rsidRPr="00791D37" w:rsidRDefault="00571788" w:rsidP="00791D37"/>
    <w:p w14:paraId="6EAF2EA9" w14:textId="3B5737C8" w:rsidR="00571788" w:rsidRPr="00791D37" w:rsidRDefault="00571788" w:rsidP="00791D37">
      <w:del w:id="2831" w:author="JORGE CONTRERAS ORTIZ" w:date="2021-09-04T11:35:00Z">
        <w:r w:rsidRPr="00791D37" w:rsidDel="00327D33">
          <w:delText xml:space="preserve">Conectaremos </w:delText>
        </w:r>
      </w:del>
      <w:ins w:id="2832" w:author="JORGE CONTRERAS ORTIZ" w:date="2021-09-04T11:35:00Z">
        <w:r w:rsidR="00327D33">
          <w:t>Se conec</w:t>
        </w:r>
      </w:ins>
      <w:ins w:id="2833" w:author="JORGE CONTRERAS ORTIZ" w:date="2021-09-04T11:36:00Z">
        <w:r w:rsidR="00327D33">
          <w:t>tará</w:t>
        </w:r>
      </w:ins>
      <w:ins w:id="2834" w:author="JORGE CONTRERAS ORTIZ" w:date="2021-09-04T11:35:00Z">
        <w:r w:rsidR="00327D33" w:rsidRPr="00791D37">
          <w:t xml:space="preserve"> </w:t>
        </w:r>
      </w:ins>
      <w:r w:rsidRPr="00791D37">
        <w:t xml:space="preserve">con un cable USB el dispositivo KTBRN1 al PC. La primera vez que </w:t>
      </w:r>
      <w:del w:id="2835" w:author="JORGE CONTRERAS ORTIZ" w:date="2021-09-04T11:36:00Z">
        <w:r w:rsidRPr="00791D37" w:rsidDel="00327D33">
          <w:delText xml:space="preserve">encendamos </w:delText>
        </w:r>
      </w:del>
      <w:ins w:id="2836"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18083C66" w:rsidR="00571788" w:rsidRPr="00791D37" w:rsidRDefault="00571788" w:rsidP="00791D37">
      <w:r w:rsidRPr="00791D37">
        <w:t xml:space="preserve">Una vez terminado, </w:t>
      </w:r>
      <w:del w:id="2837" w:author="JORGE CONTRERAS ORTIZ" w:date="2021-09-04T11:36:00Z">
        <w:r w:rsidRPr="00791D37" w:rsidDel="00327D33">
          <w:delText xml:space="preserve">seguiremos </w:delText>
        </w:r>
      </w:del>
      <w:ins w:id="2838" w:author="JORGE CONTRERAS ORTIZ" w:date="2021-09-04T11:36:00Z">
        <w:r w:rsidR="00327D33">
          <w:t>se seguirán</w:t>
        </w:r>
        <w:r w:rsidR="00327D33" w:rsidRPr="00791D37">
          <w:t xml:space="preserve"> </w:t>
        </w:r>
      </w:ins>
      <w:r w:rsidRPr="00791D37">
        <w:t xml:space="preserve">los pasos descritos </w:t>
      </w:r>
      <w:ins w:id="2839" w:author="JORGE CONTRERAS ORTIZ" w:date="2021-09-04T11:36:00Z">
        <w:r w:rsidR="00327D33">
          <w:t>en</w:t>
        </w:r>
      </w:ins>
      <w:ins w:id="2840" w:author="JORGE CONTRERAS ORTIZ" w:date="2021-09-04T13:54:00Z">
        <w:r w:rsidR="00D86ECC">
          <w:t xml:space="preserve"> </w:t>
        </w:r>
      </w:ins>
      <w:ins w:id="2841" w:author="JORGE CONTRERAS ORTIZ" w:date="2021-09-04T13:55:00Z">
        <w:r w:rsidR="00D86ECC">
          <w:fldChar w:fldCharType="begin"/>
        </w:r>
        <w:r w:rsidR="00D86ECC">
          <w:instrText xml:space="preserve"> REF _Ref81656136 \w \h </w:instrText>
        </w:r>
      </w:ins>
      <w:r w:rsidR="00D86ECC">
        <w:fldChar w:fldCharType="separate"/>
      </w:r>
      <w:ins w:id="2842" w:author="JORGE CONTRERAS ORTIZ" w:date="2021-09-04T14:47:00Z">
        <w:r w:rsidR="003E5AE5">
          <w:t>3.2.1.2.3.1</w:t>
        </w:r>
      </w:ins>
      <w:ins w:id="2843" w:author="JORGE CONTRERAS ORTIZ" w:date="2021-09-04T13:55:00Z">
        <w:r w:rsidR="00D86ECC">
          <w:fldChar w:fldCharType="end"/>
        </w:r>
      </w:ins>
      <w:ins w:id="2844" w:author="JORGE CONTRERAS ORTIZ" w:date="2021-09-04T11:36:00Z">
        <w:r w:rsidR="00327D33">
          <w:t xml:space="preserve"> </w:t>
        </w:r>
      </w:ins>
      <w:ins w:id="2845" w:author="JORGE CONTRERAS ORTIZ" w:date="2021-09-04T13:54:00Z">
        <w:r w:rsidR="00D86ECC">
          <w:fldChar w:fldCharType="begin"/>
        </w:r>
        <w:r w:rsidR="00D86ECC">
          <w:instrText xml:space="preserve"> REF _Ref81656100 \h </w:instrText>
        </w:r>
      </w:ins>
      <w:r w:rsidR="00D86ECC">
        <w:fldChar w:fldCharType="separate"/>
      </w:r>
      <w:ins w:id="2846" w:author="JORGE CONTRERAS ORTIZ" w:date="2021-09-04T14:47:00Z">
        <w:r w:rsidR="003E5AE5" w:rsidRPr="00791D37">
          <w:t>CONEXIÓN VÍA PUERTO USB SERIE</w:t>
        </w:r>
      </w:ins>
      <w:ins w:id="2847" w:author="JORGE CONTRERAS ORTIZ" w:date="2021-09-04T13:54:00Z">
        <w:r w:rsidR="00D86ECC">
          <w:fldChar w:fldCharType="end"/>
        </w:r>
        <w:r w:rsidR="00D86ECC">
          <w:t xml:space="preserve"> </w:t>
        </w:r>
      </w:ins>
      <w:del w:id="2848" w:author="JORGE CONTRERAS ORTIZ" w:date="2021-09-04T11:36:00Z">
        <w:r w:rsidRPr="00791D37" w:rsidDel="00327D33">
          <w:delText xml:space="preserve">debajo </w:delText>
        </w:r>
      </w:del>
      <w:r w:rsidRPr="00791D37">
        <w:t>para acceder al dispositivo KTBRN1 a través de puerto USB Serie.</w:t>
      </w:r>
    </w:p>
    <w:p w14:paraId="3689E844" w14:textId="77777777" w:rsidR="00571788" w:rsidRPr="00791D37" w:rsidRDefault="00571788" w:rsidP="00791D37"/>
    <w:p w14:paraId="63A03864" w14:textId="0F9E9A75" w:rsidR="00571788" w:rsidRPr="00791D37" w:rsidRDefault="00327D33" w:rsidP="00FE1EC4">
      <w:pPr>
        <w:pStyle w:val="Ttulo6"/>
      </w:pPr>
      <w:bookmarkStart w:id="2849" w:name="_Conexión_vía_puerto"/>
      <w:bookmarkStart w:id="2850" w:name="_Ref81656100"/>
      <w:bookmarkStart w:id="2851" w:name="_Ref81656136"/>
      <w:bookmarkStart w:id="2852" w:name="_Ref81656274"/>
      <w:bookmarkStart w:id="2853" w:name="_Ref81656279"/>
      <w:bookmarkStart w:id="2854" w:name="_Toc81761773"/>
      <w:bookmarkEnd w:id="2849"/>
      <w:r w:rsidRPr="00791D37">
        <w:t>CONEXIÓN VÍA PUERTO USB SERIE</w:t>
      </w:r>
      <w:bookmarkEnd w:id="2850"/>
      <w:bookmarkEnd w:id="2851"/>
      <w:bookmarkEnd w:id="2852"/>
      <w:bookmarkEnd w:id="2853"/>
      <w:bookmarkEnd w:id="2854"/>
    </w:p>
    <w:p w14:paraId="14A03D4E" w14:textId="77777777" w:rsidR="00571788" w:rsidRPr="00791D37" w:rsidRDefault="00571788" w:rsidP="00791D37"/>
    <w:p w14:paraId="625C9F2B" w14:textId="35375FAF" w:rsidR="00571788" w:rsidRDefault="00571788" w:rsidP="00791D37">
      <w:pPr>
        <w:rPr>
          <w:ins w:id="2855" w:author="JORGE CONTRERAS ORTIZ" w:date="2021-09-04T11:38:00Z"/>
        </w:rPr>
      </w:pPr>
      <w:r w:rsidRPr="00791D37">
        <w:t xml:space="preserve">Al conectarse, deberá detectarse y listarse un nuevo dispositivo Serie (USB a Serie), dependiendo del sistema operativo del ordenador. Quizás se requiera que </w:t>
      </w:r>
      <w:del w:id="2856" w:author="JORGE CONTRERAS ORTIZ" w:date="2021-09-04T11:39:00Z">
        <w:r w:rsidRPr="00791D37" w:rsidDel="002C3A3D">
          <w:delText xml:space="preserve">instalemos </w:delText>
        </w:r>
      </w:del>
      <w:ins w:id="2857" w:author="JORGE CONTRERAS ORTIZ" w:date="2021-09-04T11:39:00Z">
        <w:r w:rsidR="002C3A3D">
          <w:t>la instalación de</w:t>
        </w:r>
      </w:ins>
      <w:del w:id="2858" w:author="JORGE CONTRERAS ORTIZ" w:date="2021-09-04T11:39:00Z">
        <w:r w:rsidRPr="00791D37" w:rsidDel="002C3A3D">
          <w:delText>e</w:delText>
        </w:r>
      </w:del>
      <w:r w:rsidRPr="00791D37">
        <w:t xml:space="preserve">l driver para el puerto USB a Serie, para ello </w:t>
      </w:r>
      <w:del w:id="2859" w:author="JORGE CONTRERAS ORTIZ" w:date="2021-09-04T11:39:00Z">
        <w:r w:rsidRPr="00791D37" w:rsidDel="002C3A3D">
          <w:delText xml:space="preserve">comprobaremos </w:delText>
        </w:r>
      </w:del>
      <w:ins w:id="2860" w:author="JORGE CONTRERAS ORTIZ" w:date="2021-09-04T11:39:00Z">
        <w:r w:rsidR="002C3A3D">
          <w:t>se comprobará</w:t>
        </w:r>
        <w:r w:rsidR="002C3A3D" w:rsidRPr="00791D37">
          <w:t xml:space="preserve"> </w:t>
        </w:r>
      </w:ins>
      <w:r w:rsidRPr="00791D37">
        <w:t xml:space="preserve">si </w:t>
      </w:r>
      <w:del w:id="2861" w:author="JORGE CONTRERAS ORTIZ" w:date="2021-09-04T11:39:00Z">
        <w:r w:rsidRPr="00791D37" w:rsidDel="002C3A3D">
          <w:delText xml:space="preserve">nuestro </w:delText>
        </w:r>
      </w:del>
      <w:ins w:id="2862" w:author="JORGE CONTRERAS ORTIZ" w:date="2021-09-04T11:39:00Z">
        <w:r w:rsidR="002C3A3D">
          <w:t>el</w:t>
        </w:r>
        <w:r w:rsidR="002C3A3D" w:rsidRPr="00791D37">
          <w:t xml:space="preserve"> </w:t>
        </w:r>
      </w:ins>
      <w:r w:rsidRPr="00791D37">
        <w:t>ordenador lo reconoce.</w:t>
      </w: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5"/>
                    <a:stretch>
                      <a:fillRect/>
                    </a:stretch>
                  </pic:blipFill>
                  <pic:spPr>
                    <a:xfrm>
                      <a:off x="0" y="0"/>
                      <a:ext cx="5400040" cy="3946525"/>
                    </a:xfrm>
                    <a:prstGeom prst="rect">
                      <a:avLst/>
                    </a:prstGeom>
                  </pic:spPr>
                </pic:pic>
              </a:graphicData>
            </a:graphic>
          </wp:inline>
        </w:drawing>
      </w:r>
    </w:p>
    <w:p w14:paraId="0D080367" w14:textId="6266F82C" w:rsidR="00571788" w:rsidRPr="00791D37" w:rsidDel="002C3A3D" w:rsidRDefault="00571788" w:rsidP="00F21168">
      <w:pPr>
        <w:pStyle w:val="Descripcin"/>
        <w:jc w:val="center"/>
        <w:rPr>
          <w:del w:id="2863" w:author="JORGE CONTRERAS ORTIZ" w:date="2021-09-04T11:45:00Z"/>
        </w:rPr>
      </w:pPr>
      <w:bookmarkStart w:id="2864" w:name="_Ref81656195"/>
      <w:bookmarkStart w:id="2865" w:name="_Toc81499818"/>
      <w:bookmarkStart w:id="2866" w:name="_Toc81762025"/>
      <w:r w:rsidRPr="00791D37">
        <w:t xml:space="preserve">Ilustración </w:t>
      </w:r>
      <w:r w:rsidR="00807E1A">
        <w:rPr>
          <w:i w:val="0"/>
          <w:iCs w:val="0"/>
        </w:rPr>
        <w:fldChar w:fldCharType="begin"/>
      </w:r>
      <w:r w:rsidR="00807E1A">
        <w:rPr>
          <w:i w:val="0"/>
          <w:iCs w:val="0"/>
        </w:rPr>
        <w:instrText xml:space="preserve"> SEQ Ilustración \* ARABIC </w:instrText>
      </w:r>
      <w:r w:rsidR="00807E1A">
        <w:rPr>
          <w:i w:val="0"/>
          <w:iCs w:val="0"/>
        </w:rPr>
        <w:fldChar w:fldCharType="separate"/>
      </w:r>
      <w:r w:rsidR="003E5AE5">
        <w:rPr>
          <w:noProof/>
        </w:rPr>
        <w:t>7</w:t>
      </w:r>
      <w:r w:rsidR="00807E1A">
        <w:rPr>
          <w:i w:val="0"/>
          <w:iCs w:val="0"/>
          <w:noProof/>
        </w:rPr>
        <w:fldChar w:fldCharType="end"/>
      </w:r>
      <w:bookmarkEnd w:id="2864"/>
      <w:r w:rsidRPr="00791D37">
        <w:t xml:space="preserve"> Border Router en Administrador de Dispositivos Previo a la instalación de Drivers</w:t>
      </w:r>
      <w:bookmarkEnd w:id="2865"/>
      <w:bookmarkEnd w:id="2866"/>
    </w:p>
    <w:p w14:paraId="07773D58" w14:textId="77777777" w:rsidR="00571788" w:rsidRPr="00791D37" w:rsidRDefault="00571788">
      <w:pPr>
        <w:pStyle w:val="Descripcin"/>
        <w:jc w:val="center"/>
        <w:pPrChange w:id="2867" w:author="JORGE CONTRERAS ORTIZ" w:date="2021-09-04T11:45:00Z">
          <w:pPr>
            <w:pStyle w:val="TDC3"/>
          </w:pPr>
        </w:pPrChange>
      </w:pPr>
    </w:p>
    <w:p w14:paraId="047911EB" w14:textId="77777777" w:rsidR="00571788" w:rsidRPr="00791D37" w:rsidRDefault="00571788" w:rsidP="00791D37"/>
    <w:p w14:paraId="33B119A5" w14:textId="585D6ABF" w:rsidR="00571788" w:rsidRPr="00FE1EC4" w:rsidRDefault="00571788" w:rsidP="00791D37">
      <w:commentRangeStart w:id="2868"/>
      <w:r w:rsidRPr="00791D37">
        <w:t>Si sale como en la</w:t>
      </w:r>
      <w:del w:id="2869" w:author="JORGE CONTRERAS ORTIZ" w:date="2021-09-04T11:40:00Z">
        <w:r w:rsidRPr="00791D37" w:rsidDel="002C3A3D">
          <w:delText xml:space="preserve"> </w:delText>
        </w:r>
      </w:del>
      <w:ins w:id="2870" w:author="JORGE CONTRERAS ORTIZ" w:date="2021-09-04T11:40:00Z">
        <w:r w:rsidR="002C3A3D">
          <w:t xml:space="preserve"> </w:t>
        </w:r>
      </w:ins>
      <w:ins w:id="2871" w:author="JORGE CONTRERAS ORTIZ" w:date="2021-09-04T13:56:00Z">
        <w:r w:rsidR="00D86ECC">
          <w:fldChar w:fldCharType="begin"/>
        </w:r>
        <w:r w:rsidR="00D86ECC">
          <w:instrText xml:space="preserve"> REF _Ref81656195 \h </w:instrText>
        </w:r>
      </w:ins>
      <w:r w:rsidR="00D86ECC">
        <w:fldChar w:fldCharType="separate"/>
      </w:r>
      <w:ins w:id="2872" w:author="JORGE CONTRERAS ORTIZ" w:date="2021-09-04T14:47:00Z">
        <w:r w:rsidR="003E5AE5" w:rsidRPr="00791D37">
          <w:t xml:space="preserve">Ilustración </w:t>
        </w:r>
        <w:r w:rsidR="003E5AE5">
          <w:rPr>
            <w:noProof/>
          </w:rPr>
          <w:t>7</w:t>
        </w:r>
      </w:ins>
      <w:ins w:id="2873" w:author="JORGE CONTRERAS ORTIZ" w:date="2021-09-04T13:56:00Z">
        <w:r w:rsidR="00D86ECC">
          <w:fldChar w:fldCharType="end"/>
        </w:r>
      </w:ins>
      <w:del w:id="2874" w:author="JORGE CONTRERAS ORTIZ" w:date="2021-09-04T11:40:00Z">
        <w:r w:rsidRPr="00791D37" w:rsidDel="002C3A3D">
          <w:delText>imagen anterior</w:delText>
        </w:r>
      </w:del>
      <w:r w:rsidRPr="00791D37">
        <w:t xml:space="preserve">, </w:t>
      </w:r>
      <w:del w:id="2875" w:author="JORGE CONTRERAS ORTIZ" w:date="2021-09-04T00:27:00Z">
        <w:r w:rsidRPr="00791D37" w:rsidDel="006B360E">
          <w:delText xml:space="preserve">instalaremos </w:delText>
        </w:r>
      </w:del>
      <w:ins w:id="2876" w:author="JORGE CONTRERAS ORTIZ" w:date="2021-09-04T00:27:00Z">
        <w:r w:rsidR="006B360E">
          <w:t xml:space="preserve">se </w:t>
        </w:r>
      </w:ins>
      <w:ins w:id="2877" w:author="JORGE CONTRERAS ORTIZ" w:date="2021-09-04T11:40:00Z">
        <w:r w:rsidR="002C3A3D">
          <w:t>instalan</w:t>
        </w:r>
      </w:ins>
      <w:ins w:id="2878" w:author="JORGE CONTRERAS ORTIZ" w:date="2021-09-04T00:27:00Z">
        <w:r w:rsidR="006B360E" w:rsidRPr="00791D37">
          <w:t xml:space="preserve"> </w:t>
        </w:r>
      </w:ins>
      <w:r w:rsidRPr="00791D37">
        <w:t>los driver usando la herramienta Zadig.</w:t>
      </w:r>
      <w:commentRangeEnd w:id="2868"/>
      <w:r w:rsidRPr="00791D37">
        <w:rPr>
          <w:rStyle w:val="Refdecomentario"/>
        </w:rPr>
        <w:commentReference w:id="2868"/>
      </w:r>
      <w:ins w:id="2879" w:author="JORGE CONTRERAS ORTIZ" w:date="2021-09-04T11:46:00Z">
        <w:r w:rsidR="002C3A3D">
          <w:t>Al abrir la herramienta Zadig</w:t>
        </w:r>
      </w:ins>
      <w:ins w:id="2880" w:author="JORGE CONTRERAS ORTIZ" w:date="2021-09-04T11:47:00Z">
        <w:r w:rsidR="002C3A3D">
          <w:t xml:space="preserve">, se seleccionará el dispositivo </w:t>
        </w:r>
        <w:r w:rsidR="002C3A3D" w:rsidRPr="002C3A3D">
          <w:rPr>
            <w:i/>
            <w:iCs/>
            <w:rPrChange w:id="2881" w:author="JORGE CONTRERAS ORTIZ" w:date="2021-09-04T11:47:00Z">
              <w:rPr/>
            </w:rPrChange>
          </w:rPr>
          <w:t>Gadget Serial v2.4</w:t>
        </w:r>
        <w:r w:rsidR="002C3A3D">
          <w:t xml:space="preserve"> y el driver </w:t>
        </w:r>
        <w:r w:rsidR="002C3A3D">
          <w:rPr>
            <w:i/>
            <w:iCs/>
          </w:rPr>
          <w:t>USB Serial (CDC)</w:t>
        </w:r>
      </w:ins>
      <w:ins w:id="2882" w:author="JORGE CONTRERAS ORTIZ" w:date="2021-09-04T11:48:00Z">
        <w:r w:rsidR="002C3A3D">
          <w:t>, tal como se muestra en la</w:t>
        </w:r>
      </w:ins>
      <w:ins w:id="2883"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2884" w:author="JORGE CONTRERAS ORTIZ" w:date="2021-09-04T14:47:00Z">
        <w:r w:rsidR="003E5AE5" w:rsidRPr="00791D37">
          <w:t xml:space="preserve">Ilustración </w:t>
        </w:r>
        <w:r w:rsidR="003E5AE5">
          <w:rPr>
            <w:noProof/>
          </w:rPr>
          <w:t>8</w:t>
        </w:r>
      </w:ins>
      <w:ins w:id="2885" w:author="JORGE CONTRERAS ORTIZ" w:date="2021-09-04T13:56:00Z">
        <w:r w:rsidR="00D86ECC">
          <w:fldChar w:fldCharType="end"/>
        </w:r>
      </w:ins>
      <w:ins w:id="2886" w:author="JORGE CONTRERAS ORTIZ" w:date="2021-09-04T11:47:00Z">
        <w:r w:rsidR="002C3A3D">
          <w:rPr>
            <w:i/>
            <w:iCs/>
          </w:rPr>
          <w:t>.</w:t>
        </w:r>
        <w:r w:rsidR="002C3A3D">
          <w:t xml:space="preserve"> Una vez se hayan seleccionado las opciones comentadas </w:t>
        </w:r>
      </w:ins>
      <w:ins w:id="2887"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6"/>
                    <a:stretch>
                      <a:fillRect/>
                    </a:stretch>
                  </pic:blipFill>
                  <pic:spPr>
                    <a:xfrm>
                      <a:off x="0" y="0"/>
                      <a:ext cx="5400040" cy="2406015"/>
                    </a:xfrm>
                    <a:prstGeom prst="rect">
                      <a:avLst/>
                    </a:prstGeom>
                  </pic:spPr>
                </pic:pic>
              </a:graphicData>
            </a:graphic>
          </wp:inline>
        </w:drawing>
      </w:r>
    </w:p>
    <w:p w14:paraId="1D303814" w14:textId="1418049B" w:rsidR="006242EF" w:rsidRDefault="00571788" w:rsidP="006242EF">
      <w:pPr>
        <w:pStyle w:val="Descripcin"/>
        <w:jc w:val="center"/>
        <w:rPr>
          <w:ins w:id="2888" w:author="JORGE CONTRERAS ORTIZ" w:date="2021-09-04T11:41:00Z"/>
        </w:rPr>
      </w:pPr>
      <w:bookmarkStart w:id="2889" w:name="_Ref81656211"/>
      <w:bookmarkStart w:id="2890" w:name="_Toc81499584"/>
      <w:bookmarkStart w:id="2891" w:name="_Toc81499819"/>
      <w:bookmarkStart w:id="2892" w:name="_Toc8176202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8</w:t>
      </w:r>
      <w:r w:rsidRPr="006242EF">
        <w:fldChar w:fldCharType="end"/>
      </w:r>
      <w:bookmarkEnd w:id="2889"/>
      <w:r w:rsidRPr="00791D37">
        <w:t xml:space="preserve"> Instalación Drivers de Border Router con Zadig</w:t>
      </w:r>
      <w:bookmarkEnd w:id="2890"/>
      <w:bookmarkEnd w:id="2891"/>
      <w:bookmarkEnd w:id="2892"/>
    </w:p>
    <w:p w14:paraId="0860E1BE" w14:textId="77777777" w:rsidR="002C3A3D" w:rsidRPr="00FE1EC4" w:rsidRDefault="002C3A3D">
      <w:pPr>
        <w:rPr>
          <w:ins w:id="2893" w:author="JORGE CONTRERAS ORTIZ" w:date="2021-09-04T11:38:00Z"/>
        </w:rPr>
        <w:pPrChange w:id="2894" w:author="JORGE CONTRERAS ORTIZ" w:date="2021-09-04T11:41:00Z">
          <w:pPr>
            <w:pStyle w:val="Descripcin"/>
            <w:jc w:val="center"/>
          </w:pPr>
        </w:pPrChange>
      </w:pPr>
    </w:p>
    <w:p w14:paraId="73DEA226" w14:textId="55AD313D" w:rsidR="00327D33" w:rsidRDefault="002C3A3D" w:rsidP="00327D33">
      <w:pPr>
        <w:rPr>
          <w:ins w:id="2895" w:author="JORGE CONTRERAS ORTIZ" w:date="2021-09-04T11:45:00Z"/>
        </w:rPr>
      </w:pPr>
      <w:del w:id="2896"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2897" w:name="_Toc81649978"/>
                              <w:del w:id="2898"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899" w:name="_Ref81655260"/>
                              <w:del w:id="2900" w:author="JORGE CONTRERAS ORTIZ" w:date="2021-09-04T13:42:00Z">
                                <w:r w:rsidRPr="0089317F" w:rsidDel="00F92885">
                                  <w:delText>MobaXterm</w:delText>
                                </w:r>
                              </w:del>
                              <w:bookmarkEnd w:id="2897"/>
                              <w:bookmarkEnd w:id="28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2901" w:name="_Toc81649978"/>
                        <w:del w:id="2902"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2903" w:name="_Ref81655260"/>
                        <w:del w:id="2904" w:author="JORGE CONTRERAS ORTIZ" w:date="2021-09-04T13:42:00Z">
                          <w:r w:rsidRPr="0089317F" w:rsidDel="00F92885">
                            <w:delText>MobaXterm</w:delText>
                          </w:r>
                        </w:del>
                        <w:bookmarkEnd w:id="2901"/>
                        <w:bookmarkEnd w:id="2903"/>
                      </w:p>
                    </w:txbxContent>
                  </v:textbox>
                  <w10:wrap type="square" anchorx="margin"/>
                </v:shape>
              </w:pict>
            </mc:Fallback>
          </mc:AlternateContent>
        </w:r>
      </w:del>
      <w:ins w:id="2905"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p>
    <w:p w14:paraId="76240803" w14:textId="77777777" w:rsidR="002C3A3D" w:rsidRPr="00FE1EC4" w:rsidRDefault="002C3A3D">
      <w:pPr>
        <w:pPrChange w:id="2906" w:author="JORGE CONTRERAS ORTIZ" w:date="2021-09-04T11:38:00Z">
          <w:pPr>
            <w:pStyle w:val="Descripcin"/>
            <w:jc w:val="center"/>
          </w:pPr>
        </w:pPrChange>
      </w:pPr>
    </w:p>
    <w:p w14:paraId="0FE6271E" w14:textId="77777777" w:rsidR="00593FA6" w:rsidRDefault="00571788">
      <w:pPr>
        <w:keepNext/>
        <w:ind w:left="708" w:hanging="708"/>
        <w:jc w:val="center"/>
        <w:rPr>
          <w:ins w:id="2907" w:author="JORGE CONTRERAS ORTIZ" w:date="2021-09-04T12:17:00Z"/>
        </w:rPr>
        <w:pPrChange w:id="2908" w:author="JORGE CONTRERAS ORTIZ" w:date="2021-09-04T12:17:00Z">
          <w:pPr>
            <w:ind w:left="708" w:hanging="708"/>
            <w:jc w:val="center"/>
          </w:pPr>
        </w:pPrChange>
      </w:pPr>
      <w:r w:rsidRPr="00593FA6">
        <w:rPr>
          <w:i/>
          <w:iCs/>
          <w:noProof/>
          <w:color w:val="44546A" w:themeColor="text2"/>
          <w:sz w:val="18"/>
          <w:szCs w:val="18"/>
          <w:rPrChange w:id="2909" w:author="JORGE CONTRERAS ORTIZ" w:date="2021-09-04T12:14:00Z">
            <w:rPr>
              <w:noProof/>
            </w:rPr>
          </w:rPrChange>
        </w:rPr>
        <w:drawing>
          <wp:inline distT="0" distB="0" distL="0" distR="0" wp14:anchorId="068EA8C1" wp14:editId="3CB176FB">
            <wp:extent cx="5582093" cy="4682814"/>
            <wp:effectExtent l="0" t="0" r="0" b="381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587194" cy="4687094"/>
                    </a:xfrm>
                    <a:prstGeom prst="rect">
                      <a:avLst/>
                    </a:prstGeom>
                  </pic:spPr>
                </pic:pic>
              </a:graphicData>
            </a:graphic>
          </wp:inline>
        </w:drawing>
      </w:r>
    </w:p>
    <w:p w14:paraId="0B775C54" w14:textId="7B2BBD72" w:rsidR="00593FA6" w:rsidRDefault="00593FA6">
      <w:pPr>
        <w:pStyle w:val="Descripcin"/>
        <w:jc w:val="center"/>
        <w:rPr>
          <w:ins w:id="2910" w:author="JORGE CONTRERAS ORTIZ" w:date="2021-09-04T12:17:00Z"/>
        </w:rPr>
        <w:pPrChange w:id="2911" w:author="JORGE CONTRERAS ORTIZ" w:date="2021-09-04T12:17:00Z">
          <w:pPr>
            <w:pStyle w:val="Descripcin"/>
          </w:pPr>
        </w:pPrChange>
      </w:pPr>
      <w:bookmarkStart w:id="2912" w:name="_Ref81656227"/>
      <w:bookmarkStart w:id="2913" w:name="_Toc81762027"/>
      <w:ins w:id="2914" w:author="JORGE CONTRERAS ORTIZ" w:date="2021-09-04T12:17:00Z">
        <w:r>
          <w:t xml:space="preserve">Ilustración </w:t>
        </w:r>
        <w:r>
          <w:fldChar w:fldCharType="begin"/>
        </w:r>
        <w:r>
          <w:instrText xml:space="preserve"> SEQ Ilustración \* ARABIC </w:instrText>
        </w:r>
      </w:ins>
      <w:r>
        <w:fldChar w:fldCharType="separate"/>
      </w:r>
      <w:ins w:id="2915" w:author="JORGE CONTRERAS ORTIZ" w:date="2021-09-04T14:47:00Z">
        <w:r w:rsidR="003E5AE5">
          <w:rPr>
            <w:noProof/>
          </w:rPr>
          <w:t>9</w:t>
        </w:r>
      </w:ins>
      <w:ins w:id="2916" w:author="JORGE CONTRERAS ORTIZ" w:date="2021-09-04T12:17:00Z">
        <w:r>
          <w:fldChar w:fldCharType="end"/>
        </w:r>
        <w:bookmarkEnd w:id="2912"/>
        <w:r>
          <w:t xml:space="preserve"> MobaXterm</w:t>
        </w:r>
        <w:bookmarkEnd w:id="2913"/>
      </w:ins>
    </w:p>
    <w:p w14:paraId="53DBB588" w14:textId="0FB60CE8" w:rsidR="00571788" w:rsidRDefault="00571788" w:rsidP="00FE1EC4">
      <w:pPr>
        <w:rPr>
          <w:ins w:id="2917" w:author="JORGE CONTRERAS ORTIZ" w:date="2021-09-04T11:40:00Z"/>
        </w:rPr>
      </w:pPr>
      <w:del w:id="2918" w:author="JORGE CONTRERAS ORTIZ" w:date="2021-09-04T11:41:00Z">
        <w:r w:rsidRPr="00791D37" w:rsidDel="002C3A3D">
          <w:lastRenderedPageBreak/>
          <w:delText xml:space="preserve">Una vez </w:delText>
        </w:r>
      </w:del>
      <w:del w:id="2919" w:author="JORGE CONTRERAS ORTIZ" w:date="2021-09-04T00:28:00Z">
        <w:r w:rsidRPr="00791D37" w:rsidDel="006B360E">
          <w:delText>tengamos</w:delText>
        </w:r>
      </w:del>
      <w:del w:id="2920" w:author="JORGE CONTRERAS ORTIZ" w:date="2021-09-04T11:41:00Z">
        <w:r w:rsidRPr="00791D37" w:rsidDel="002C3A3D">
          <w:delText xml:space="preserve"> acceso al KTBRN1 vía USB Serie, </w:delText>
        </w:r>
      </w:del>
      <w:del w:id="2921" w:author="JORGE CONTRERAS ORTIZ" w:date="2021-09-04T00:28:00Z">
        <w:r w:rsidRPr="00791D37" w:rsidDel="006B360E">
          <w:delText xml:space="preserve">abriremos </w:delText>
        </w:r>
      </w:del>
      <w:del w:id="2922" w:author="JORGE CONTRERAS ORTIZ" w:date="2021-09-04T11:41:00Z">
        <w:r w:rsidRPr="00791D37" w:rsidDel="002C3A3D">
          <w:delText xml:space="preserve">MobaXterm con una nueva sesión Serie. </w:delText>
        </w:r>
      </w:del>
      <w:del w:id="2923" w:author="JORGE CONTRERAS ORTIZ" w:date="2021-09-04T00:28:00Z">
        <w:r w:rsidRPr="00791D37" w:rsidDel="006B360E">
          <w:delText xml:space="preserve">Seleccionaremos </w:delText>
        </w:r>
      </w:del>
      <w:del w:id="2924" w:author="JORGE CONTRERAS ORTIZ" w:date="2021-09-04T11:41:00Z">
        <w:r w:rsidRPr="00791D37" w:rsidDel="002C3A3D">
          <w:delText>el puerto asignado al KTBRN1 con un BaudRate de 115200.</w:delText>
        </w:r>
      </w:del>
      <w:r w:rsidRPr="00791D37">
        <w:t xml:space="preserve">Tras realizar esto aparecerá una consola de inició de sesión, en la cual </w:t>
      </w:r>
      <w:del w:id="2925" w:author="JORGE CONTRERAS ORTIZ" w:date="2021-09-04T00:29:00Z">
        <w:r w:rsidRPr="00791D37" w:rsidDel="006B360E">
          <w:delText xml:space="preserve">deberemos </w:delText>
        </w:r>
      </w:del>
      <w:ins w:id="2926" w:author="JORGE CONTRERAS ORTIZ" w:date="2021-09-04T00:29:00Z">
        <w:r w:rsidR="006B360E">
          <w:t>se deberá</w:t>
        </w:r>
        <w:r w:rsidR="006B360E" w:rsidRPr="00791D37">
          <w:t xml:space="preserve"> </w:t>
        </w:r>
      </w:ins>
      <w:r w:rsidRPr="00791D37">
        <w:t>iniciar sesión</w:t>
      </w:r>
      <w:ins w:id="2927" w:author="JORGE CONTRERAS ORTIZ" w:date="2021-09-04T12:18:00Z">
        <w:r w:rsidR="00593FA6">
          <w:t xml:space="preserve"> </w:t>
        </w:r>
      </w:ins>
      <w:del w:id="2928" w:author="JORGE CONTRERAS ORTIZ" w:date="2021-09-04T12:18:00Z">
        <w:r w:rsidRPr="00791D37" w:rsidDel="00593FA6">
          <w:delText xml:space="preserve"> </w:delText>
        </w:r>
      </w:del>
      <w:r w:rsidRPr="00791D37">
        <w:t xml:space="preserve">con el usuario </w:t>
      </w:r>
      <w:r w:rsidRPr="00593FA6">
        <w:rPr>
          <w:rPrChange w:id="2929" w:author="JORGE CONTRERAS ORTIZ" w:date="2021-09-04T12:18:00Z">
            <w:rPr>
              <w:i/>
              <w:iCs/>
            </w:rPr>
          </w:rPrChange>
        </w:rPr>
        <w:t>root</w:t>
      </w:r>
      <w:r w:rsidRPr="00791D37">
        <w:t xml:space="preserve"> y la contraseña </w:t>
      </w:r>
      <w:r w:rsidRPr="00593FA6">
        <w:rPr>
          <w:rPrChange w:id="2930" w:author="JORGE CONTRERAS ORTIZ" w:date="2021-09-04T12:18:00Z">
            <w:rPr>
              <w:i/>
              <w:iCs/>
            </w:rPr>
          </w:rPrChange>
        </w:rPr>
        <w:t>kirale123</w:t>
      </w:r>
      <w:r w:rsidRPr="00791D37">
        <w:t xml:space="preserve">. </w:t>
      </w:r>
    </w:p>
    <w:p w14:paraId="517C7363" w14:textId="2E63803F" w:rsidR="002C3A3D" w:rsidRPr="00791D37" w:rsidDel="002C3A3D" w:rsidRDefault="002C3A3D" w:rsidP="00791D37">
      <w:pPr>
        <w:rPr>
          <w:del w:id="2931" w:author="JORGE CONTRERAS ORTIZ" w:date="2021-09-04T11:40:00Z"/>
        </w:rPr>
      </w:pPr>
    </w:p>
    <w:p w14:paraId="7D2C419F" w14:textId="7B348130" w:rsidR="00571788" w:rsidRPr="00791D37" w:rsidRDefault="00571788" w:rsidP="00791D37">
      <w:r w:rsidRPr="00791D37">
        <w:t>La pantalla de bienvenida mostrará información sobre las direcciones IP configuradas en el KTBRN1 y que versión de KiBRA está utilizando</w:t>
      </w:r>
      <w:ins w:id="2932" w:author="JORGE CONTRERAS ORTIZ" w:date="2021-09-04T11:49:00Z">
        <w:r w:rsidR="00675D4D">
          <w:t>, tal como se ve en</w:t>
        </w:r>
      </w:ins>
      <w:ins w:id="2933"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2934" w:author="JORGE CONTRERAS ORTIZ" w:date="2021-09-04T14:47:00Z">
        <w:r w:rsidR="003E5AE5">
          <w:t xml:space="preserve">Ilustración </w:t>
        </w:r>
        <w:r w:rsidR="003E5AE5">
          <w:rPr>
            <w:noProof/>
          </w:rPr>
          <w:t>9</w:t>
        </w:r>
      </w:ins>
      <w:ins w:id="2935" w:author="JORGE CONTRERAS ORTIZ" w:date="2021-09-04T13:56:00Z">
        <w:r w:rsidR="00D86ECC">
          <w:fldChar w:fldCharType="end"/>
        </w:r>
      </w:ins>
      <w:r w:rsidRPr="00791D37">
        <w:t>. Por defecto, la imagen instalada viene configurada con una dirección IPv4 estática para la interfaz Ethernet.</w:t>
      </w:r>
    </w:p>
    <w:p w14:paraId="25DE7A68" w14:textId="77777777" w:rsidR="00571788" w:rsidRPr="00791D37" w:rsidRDefault="00571788" w:rsidP="00791D37">
      <w:r w:rsidRPr="00791D37">
        <w:t>Dirección IPv4 por defecto: 192.168.75.84/24</w:t>
      </w:r>
    </w:p>
    <w:p w14:paraId="630AB52E" w14:textId="7A22E54F" w:rsidR="00571788" w:rsidRPr="00791D37" w:rsidRDefault="00571788" w:rsidP="00791D37">
      <w:r w:rsidRPr="00791D37">
        <w:t xml:space="preserve">Está dirección </w:t>
      </w:r>
      <w:del w:id="2936" w:author="JORGE CONTRERAS ORTIZ" w:date="2021-09-04T00:29:00Z">
        <w:r w:rsidRPr="00791D37" w:rsidDel="006B360E">
          <w:delText xml:space="preserve">deberemos </w:delText>
        </w:r>
      </w:del>
      <w:ins w:id="2937" w:author="JORGE CONTRERAS ORTIZ" w:date="2021-09-04T00:29:00Z">
        <w:r w:rsidR="006B360E">
          <w:t xml:space="preserve">se deberá proceder a </w:t>
        </w:r>
      </w:ins>
      <w:r w:rsidRPr="00791D37">
        <w:t xml:space="preserve">cambiarla a una dirección IPv4 que esté dentro de la red local </w:t>
      </w:r>
      <w:del w:id="2938" w:author="JORGE CONTRERAS ORTIZ" w:date="2021-09-04T00:29:00Z">
        <w:r w:rsidRPr="00791D37" w:rsidDel="006B360E">
          <w:delText>nuestra</w:delText>
        </w:r>
      </w:del>
      <w:ins w:id="2939" w:author="JORGE CONTRERAS ORTIZ" w:date="2021-09-04T00:29:00Z">
        <w:r w:rsidR="006B360E">
          <w:t>en la que se vaya a trabajar</w:t>
        </w:r>
      </w:ins>
      <w:r w:rsidRPr="00791D37">
        <w:t>, para poder ser visible al resto de los equipos.</w:t>
      </w:r>
    </w:p>
    <w:p w14:paraId="2CD597E7" w14:textId="6ACDAA46" w:rsidR="00571788" w:rsidRPr="00791D37" w:rsidDel="002C3A3D" w:rsidRDefault="00571788" w:rsidP="00791D37">
      <w:pPr>
        <w:rPr>
          <w:del w:id="2940"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2941" w:name="_Toc81499407"/>
      <w:bookmarkStart w:id="2942" w:name="_Toc81761774"/>
      <w:r w:rsidRPr="00791D37">
        <w:t>PANEL DE ADMINISTRACIÓN WEB</w:t>
      </w:r>
      <w:bookmarkEnd w:id="2941"/>
      <w:bookmarkEnd w:id="2942"/>
    </w:p>
    <w:p w14:paraId="7B4496BB" w14:textId="77777777" w:rsidR="00571788" w:rsidRPr="00791D37" w:rsidRDefault="00571788" w:rsidP="00791D37"/>
    <w:p w14:paraId="11578723" w14:textId="5FB61780" w:rsidR="00571788" w:rsidRPr="00791D37" w:rsidRDefault="00571788" w:rsidP="00791D37">
      <w:r w:rsidRPr="00791D37">
        <w:t xml:space="preserve">Para acceder al Panel de Administración Web, está habilitado el puerto 8000 del KTBRN1. </w:t>
      </w:r>
      <w:del w:id="2943" w:author="JORGE CONTRERAS ORTIZ" w:date="2021-09-04T00:29:00Z">
        <w:r w:rsidRPr="00791D37" w:rsidDel="006B360E">
          <w:delText xml:space="preserve">Accederemos </w:delText>
        </w:r>
      </w:del>
      <w:ins w:id="2944" w:author="JORGE CONTRERAS ORTIZ" w:date="2021-09-04T00:29:00Z">
        <w:r w:rsidR="006B360E">
          <w:t>Se</w:t>
        </w:r>
      </w:ins>
      <w:ins w:id="2945" w:author="JORGE CONTRERAS ORTIZ" w:date="2021-09-04T00:30:00Z">
        <w:r w:rsidR="006B360E">
          <w:t xml:space="preserve"> accederá</w:t>
        </w:r>
      </w:ins>
      <w:ins w:id="2946" w:author="JORGE CONTRERAS ORTIZ" w:date="2021-09-04T00:29:00Z">
        <w:r w:rsidR="006B360E" w:rsidRPr="00791D37">
          <w:t xml:space="preserve"> </w:t>
        </w:r>
      </w:ins>
      <w:r w:rsidRPr="00791D37">
        <w:t xml:space="preserve">introduciendo </w:t>
      </w:r>
      <w:hyperlink r:id="rId28" w:history="1">
        <w:r w:rsidRPr="00791D37">
          <w:rPr>
            <w:rStyle w:val="SinespaciadoCar"/>
          </w:rPr>
          <w:t>http://[IPv4]:8000</w:t>
        </w:r>
      </w:hyperlink>
      <w:r w:rsidRPr="00791D37">
        <w:t xml:space="preserve"> o </w:t>
      </w:r>
      <w:hyperlink r:id="rId29" w:history="1">
        <w:r w:rsidRPr="00791D37">
          <w:rPr>
            <w:rStyle w:val="SinespaciadoCar"/>
          </w:rPr>
          <w:t>http://[IPv6]:8000</w:t>
        </w:r>
      </w:hyperlink>
      <w:r w:rsidRPr="00791D37">
        <w:t xml:space="preserve"> en el navegador (preferiblemente Google Chrome o Mozilla Firefox debido a razones de compatibilidad). Una vez introducida la dirección web, aparecerá la página de acceso / login.</w:t>
      </w:r>
    </w:p>
    <w:p w14:paraId="65E7FF49" w14:textId="77777777" w:rsidR="00571788" w:rsidRPr="006B360E" w:rsidRDefault="00571788" w:rsidP="00791D37">
      <w:pPr>
        <w:rPr>
          <w:i/>
          <w:iCs/>
          <w:rPrChange w:id="2947" w:author="JORGE CONTRERAS ORTIZ" w:date="2021-09-04T00:30:00Z">
            <w:rPr/>
          </w:rPrChange>
        </w:rPr>
      </w:pPr>
      <w:r w:rsidRPr="006B360E">
        <w:rPr>
          <w:b/>
          <w:bCs/>
          <w:i/>
          <w:iCs/>
          <w:rPrChange w:id="2948" w:author="JORGE CONTRERAS ORTIZ" w:date="2021-09-04T00:30:00Z">
            <w:rPr/>
          </w:rPrChange>
        </w:rPr>
        <w:t>Nota:</w:t>
      </w:r>
      <w:r w:rsidRPr="006B360E">
        <w:rPr>
          <w:i/>
          <w:iCs/>
          <w:rPrChange w:id="2949" w:author="JORGE CONTRERAS ORTIZ" w:date="2021-09-04T00:30:00Z">
            <w:rPr/>
          </w:rPrChange>
        </w:rPr>
        <w:t xml:space="preserve"> El ordenador deberá estar en la misma red que el dispositivo KTBRN1.</w:t>
      </w:r>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0"/>
                    <a:stretch>
                      <a:fillRect/>
                    </a:stretch>
                  </pic:blipFill>
                  <pic:spPr>
                    <a:xfrm>
                      <a:off x="0" y="0"/>
                      <a:ext cx="5400040" cy="4117340"/>
                    </a:xfrm>
                    <a:prstGeom prst="rect">
                      <a:avLst/>
                    </a:prstGeom>
                  </pic:spPr>
                </pic:pic>
              </a:graphicData>
            </a:graphic>
          </wp:inline>
        </w:drawing>
      </w:r>
    </w:p>
    <w:p w14:paraId="188DB0C7" w14:textId="55FFF7B8" w:rsidR="00571788" w:rsidRPr="006242EF" w:rsidRDefault="00571788" w:rsidP="006242EF">
      <w:pPr>
        <w:pStyle w:val="Descripcin"/>
        <w:jc w:val="center"/>
      </w:pPr>
      <w:bookmarkStart w:id="2950" w:name="_Toc81499586"/>
      <w:bookmarkStart w:id="2951" w:name="_Toc81499821"/>
      <w:bookmarkStart w:id="2952" w:name="_Toc81762028"/>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0</w:t>
      </w:r>
      <w:r w:rsidRPr="006242EF">
        <w:fldChar w:fldCharType="end"/>
      </w:r>
      <w:r w:rsidRPr="00791D37">
        <w:t xml:space="preserve"> Login Panel Administración Web</w:t>
      </w:r>
      <w:bookmarkEnd w:id="2950"/>
      <w:bookmarkEnd w:id="2951"/>
      <w:bookmarkEnd w:id="2952"/>
    </w:p>
    <w:p w14:paraId="0EC39385" w14:textId="5E40BE53" w:rsidR="00571788" w:rsidRPr="00791D37" w:rsidDel="00675D4D" w:rsidRDefault="00571788" w:rsidP="00791D37">
      <w:pPr>
        <w:rPr>
          <w:del w:id="2953" w:author="JORGE CONTRERAS ORTIZ" w:date="2021-09-04T11:57:00Z"/>
        </w:rPr>
      </w:pPr>
    </w:p>
    <w:p w14:paraId="756BAC24" w14:textId="2B4A27C7" w:rsidR="00571788" w:rsidRDefault="00571788" w:rsidP="00791D37">
      <w:pPr>
        <w:rPr>
          <w:i/>
          <w:iCs/>
        </w:rPr>
      </w:pPr>
      <w:r w:rsidRPr="00791D37">
        <w:t>Las credenciales son las mismas a las mencionadas</w:t>
      </w:r>
      <w:ins w:id="2954"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2955" w:author="JORGE CONTRERAS ORTIZ" w:date="2021-09-04T14:47:00Z">
        <w:r w:rsidR="003E5AE5">
          <w:t>3.2.1.2.3.1</w:t>
        </w:r>
      </w:ins>
      <w:ins w:id="2956"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2957" w:author="JORGE CONTRERAS ORTIZ" w:date="2021-09-04T14:47:00Z">
        <w:r w:rsidR="003E5AE5" w:rsidRPr="00791D37">
          <w:t>CONEXIÓN VÍA PUERTO USB SERIE</w:t>
        </w:r>
      </w:ins>
      <w:ins w:id="2958" w:author="JORGE CONTRERAS ORTIZ" w:date="2021-09-04T13:57:00Z">
        <w:r w:rsidR="00D86ECC">
          <w:fldChar w:fldCharType="end"/>
        </w:r>
      </w:ins>
      <w:ins w:id="2959"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2960" w:name="_Toc81499408"/>
      <w:bookmarkStart w:id="2961" w:name="_Toc81761775"/>
      <w:r w:rsidRPr="00791D37">
        <w:t>CAMBIAR LA CONFIGURACIÓN DE RED</w:t>
      </w:r>
      <w:bookmarkEnd w:id="2960"/>
      <w:bookmarkEnd w:id="2961"/>
    </w:p>
    <w:p w14:paraId="2CDD74D7" w14:textId="77777777" w:rsidR="00571788" w:rsidRPr="00791D37" w:rsidRDefault="00571788" w:rsidP="00791D37"/>
    <w:p w14:paraId="46D81DE4" w14:textId="77777777" w:rsidR="00571788" w:rsidRPr="00791D37" w:rsidRDefault="00571788" w:rsidP="00791D37">
      <w:r w:rsidRPr="00791D37">
        <w:t>El administrador puede querer cambiar y permitir una configuración automática de DHCPv4 o cambiar la dirección IPv4 por otra. Esto podrá realizarse accediendo al menú “Network” en la administración Web.</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1"/>
                    <a:stretch>
                      <a:fillRect/>
                    </a:stretch>
                  </pic:blipFill>
                  <pic:spPr>
                    <a:xfrm>
                      <a:off x="0" y="0"/>
                      <a:ext cx="5400040" cy="3559175"/>
                    </a:xfrm>
                    <a:prstGeom prst="rect">
                      <a:avLst/>
                    </a:prstGeom>
                  </pic:spPr>
                </pic:pic>
              </a:graphicData>
            </a:graphic>
          </wp:inline>
        </w:drawing>
      </w:r>
    </w:p>
    <w:p w14:paraId="4E50C83D" w14:textId="60DCC273" w:rsidR="00571788" w:rsidRPr="006242EF" w:rsidRDefault="00571788" w:rsidP="006242EF">
      <w:pPr>
        <w:pStyle w:val="Descripcin"/>
        <w:jc w:val="center"/>
      </w:pPr>
      <w:bookmarkStart w:id="2962" w:name="_Toc81499587"/>
      <w:bookmarkStart w:id="2963" w:name="_Toc81499822"/>
      <w:bookmarkStart w:id="2964" w:name="_Toc8176202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1</w:t>
      </w:r>
      <w:r w:rsidRPr="006242EF">
        <w:fldChar w:fldCharType="end"/>
      </w:r>
      <w:r w:rsidRPr="00791D37">
        <w:t xml:space="preserve"> Pestaña Network</w:t>
      </w:r>
      <w:bookmarkEnd w:id="2962"/>
      <w:bookmarkEnd w:id="2963"/>
      <w:bookmarkEnd w:id="2964"/>
    </w:p>
    <w:p w14:paraId="0C1EA9D3" w14:textId="77777777" w:rsidR="00571788" w:rsidRPr="00791D37" w:rsidRDefault="00571788" w:rsidP="00791D37"/>
    <w:p w14:paraId="0F65B914" w14:textId="77777777" w:rsidR="00571788" w:rsidRPr="00791D37" w:rsidRDefault="00571788" w:rsidP="00791D37">
      <w:r w:rsidRPr="00791D37">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C79FB4C" w14:textId="77777777" w:rsidR="00571788" w:rsidRPr="006B360E" w:rsidRDefault="00571788" w:rsidP="00791D37">
      <w:pPr>
        <w:rPr>
          <w:i/>
          <w:iCs/>
          <w:rPrChange w:id="2965" w:author="JORGE CONTRERAS ORTIZ" w:date="2021-09-04T00:30:00Z">
            <w:rPr/>
          </w:rPrChange>
        </w:rPr>
      </w:pPr>
      <w:r w:rsidRPr="006B360E">
        <w:rPr>
          <w:b/>
          <w:bCs/>
          <w:i/>
          <w:iCs/>
          <w:rPrChange w:id="2966" w:author="JORGE CONTRERAS ORTIZ" w:date="2021-09-04T00:30:00Z">
            <w:rPr/>
          </w:rPrChange>
        </w:rPr>
        <w:t>Nota:</w:t>
      </w:r>
      <w:r w:rsidRPr="006B360E">
        <w:rPr>
          <w:i/>
          <w:iCs/>
          <w:rPrChange w:id="2967" w:author="JORGE CONTRERAS ORTIZ" w:date="2021-09-04T00:30:00Z">
            <w:rPr/>
          </w:rPrChange>
        </w:rPr>
        <w:t xml:space="preserve"> Se necesitará un reinicio del dispositivo KTBRN1 para asegurar que se aplican correctamente las nuevas configuraciones.</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2968" w:name="_Toc81499409"/>
      <w:bookmarkStart w:id="2969" w:name="_Toc81761776"/>
      <w:r w:rsidRPr="00791D37">
        <w:lastRenderedPageBreak/>
        <w:t>ACTUALIZAR K</w:t>
      </w:r>
      <w:ins w:id="2970" w:author="JORGE CONTRERAS ORTIZ" w:date="2021-09-04T11:58:00Z">
        <w:r>
          <w:t>i</w:t>
        </w:r>
      </w:ins>
      <w:del w:id="2971" w:author="JORGE CONTRERAS ORTIZ" w:date="2021-09-04T11:58:00Z">
        <w:r w:rsidRPr="00791D37" w:rsidDel="00675D4D">
          <w:delText>I</w:delText>
        </w:r>
      </w:del>
      <w:r w:rsidRPr="00791D37">
        <w:t>BRA</w:t>
      </w:r>
      <w:bookmarkEnd w:id="2968"/>
      <w:bookmarkEnd w:id="2969"/>
    </w:p>
    <w:p w14:paraId="5802F762" w14:textId="77777777" w:rsidR="00571788" w:rsidRPr="00791D37" w:rsidRDefault="00571788" w:rsidP="00791D37"/>
    <w:p w14:paraId="04D945F1" w14:textId="60EF3C45" w:rsidR="00571788" w:rsidRPr="00791D37" w:rsidRDefault="00571788" w:rsidP="00791D37">
      <w:r w:rsidRPr="00791D37">
        <w:t xml:space="preserve">Para actualizar la versión de KiBRA, </w:t>
      </w:r>
      <w:del w:id="2972" w:author="JORGE CONTRERAS ORTIZ" w:date="2021-09-04T11:58:00Z">
        <w:r w:rsidRPr="00791D37" w:rsidDel="008F301F">
          <w:delText xml:space="preserve">iremos </w:delText>
        </w:r>
      </w:del>
      <w:ins w:id="2973" w:author="JORGE CONTRERAS ORTIZ" w:date="2021-09-04T11:58:00Z">
        <w:r w:rsidR="008F301F">
          <w:t>se deberá entrar</w:t>
        </w:r>
      </w:ins>
      <w:r w:rsidRPr="00791D37">
        <w:t xml:space="preserve">al menú de KiBRA y </w:t>
      </w:r>
      <w:del w:id="2974" w:author="JORGE CONTRERAS ORTIZ" w:date="2021-09-04T00:30:00Z">
        <w:r w:rsidRPr="00791D37" w:rsidDel="006B360E">
          <w:delText xml:space="preserve">pincharemos </w:delText>
        </w:r>
      </w:del>
      <w:ins w:id="2975" w:author="JORGE CONTRERAS ORTIZ" w:date="2021-09-04T00:30:00Z">
        <w:r w:rsidR="006B360E">
          <w:t xml:space="preserve">se </w:t>
        </w:r>
      </w:ins>
      <w:ins w:id="2976" w:author="JORGE CONTRERAS ORTIZ" w:date="2021-09-04T00:32:00Z">
        <w:r w:rsidR="006B360E">
          <w:t>clicará</w:t>
        </w:r>
      </w:ins>
      <w:ins w:id="2977" w:author="JORGE CONTRERAS ORTIZ" w:date="2021-09-04T00:30:00Z">
        <w:r w:rsidR="006B360E" w:rsidRPr="00791D37">
          <w:t xml:space="preserve"> </w:t>
        </w:r>
      </w:ins>
      <w:r w:rsidRPr="00791D37">
        <w:t xml:space="preserve">en el icono de “Upgrade”, </w:t>
      </w:r>
      <w:del w:id="2978" w:author="JORGE CONTRERAS ORTIZ" w:date="2021-09-04T00:31:00Z">
        <w:r w:rsidRPr="00791D37" w:rsidDel="006B360E">
          <w:delText>que es el que se sitúa</w:delText>
        </w:r>
      </w:del>
      <w:ins w:id="2979" w:author="JORGE CONTRERAS ORTIZ" w:date="2021-09-04T00:31:00Z">
        <w:r w:rsidR="006B360E">
          <w:t>situado</w:t>
        </w:r>
      </w:ins>
      <w:r w:rsidRPr="00791D37">
        <w:t xml:space="preserve"> al lado de la imagen del KTBRN1 en la sección de “System”.</w:t>
      </w:r>
    </w:p>
    <w:p w14:paraId="1E5CF223" w14:textId="77777777" w:rsidR="00571788" w:rsidRPr="00791D37" w:rsidRDefault="00571788"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2"/>
                    <a:stretch>
                      <a:fillRect/>
                    </a:stretch>
                  </pic:blipFill>
                  <pic:spPr>
                    <a:xfrm>
                      <a:off x="0" y="0"/>
                      <a:ext cx="5400040" cy="4359910"/>
                    </a:xfrm>
                    <a:prstGeom prst="rect">
                      <a:avLst/>
                    </a:prstGeom>
                  </pic:spPr>
                </pic:pic>
              </a:graphicData>
            </a:graphic>
          </wp:inline>
        </w:drawing>
      </w:r>
    </w:p>
    <w:p w14:paraId="22FD1DDD" w14:textId="52DD5964" w:rsidR="00571788" w:rsidRPr="006242EF" w:rsidRDefault="00571788" w:rsidP="006242EF">
      <w:pPr>
        <w:pStyle w:val="Descripcin"/>
        <w:jc w:val="center"/>
      </w:pPr>
      <w:bookmarkStart w:id="2980" w:name="_Toc81499588"/>
      <w:bookmarkStart w:id="2981" w:name="_Toc81499823"/>
      <w:bookmarkStart w:id="2982" w:name="_Toc8176203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2</w:t>
      </w:r>
      <w:r w:rsidRPr="006242EF">
        <w:fldChar w:fldCharType="end"/>
      </w:r>
      <w:r w:rsidRPr="00791D37">
        <w:t xml:space="preserve"> Actualización KiBRA</w:t>
      </w:r>
      <w:bookmarkEnd w:id="2980"/>
      <w:bookmarkEnd w:id="2981"/>
      <w:bookmarkEnd w:id="2982"/>
    </w:p>
    <w:p w14:paraId="636F7954" w14:textId="77777777" w:rsidR="00571788" w:rsidRPr="00791D37" w:rsidRDefault="00571788" w:rsidP="00791D37"/>
    <w:p w14:paraId="468E87BF" w14:textId="5BD8D01C" w:rsidR="00571788" w:rsidRPr="00791D37" w:rsidRDefault="00571788" w:rsidP="00791D37">
      <w:r w:rsidRPr="00791D37">
        <w:t xml:space="preserve">Después </w:t>
      </w:r>
      <w:del w:id="2983" w:author="JORGE CONTRERAS ORTIZ" w:date="2021-09-04T00:32:00Z">
        <w:r w:rsidRPr="00791D37" w:rsidDel="006B360E">
          <w:delText xml:space="preserve">seleccionaremos </w:delText>
        </w:r>
      </w:del>
      <w:ins w:id="2984" w:author="JORGE CONTRERAS ORTIZ" w:date="2021-09-04T00:32:00Z">
        <w:r w:rsidR="006B360E">
          <w:t>se seleccionará</w:t>
        </w:r>
        <w:r w:rsidR="006B360E" w:rsidRPr="00791D37">
          <w:t xml:space="preserve"> </w:t>
        </w:r>
      </w:ins>
      <w:r w:rsidRPr="00791D37">
        <w:t>el fichero KiBRA-v2.x.x.zip descargado anteriormente</w:t>
      </w:r>
      <w:ins w:id="2985" w:author="JORGE CONTRERAS ORTIZ" w:date="2021-09-04T00:33:00Z">
        <w:r w:rsidR="006B360E">
          <w:t xml:space="preserve">, </w:t>
        </w:r>
      </w:ins>
      <w:del w:id="2986" w:author="JORGE CONTRERAS ORTIZ" w:date="2021-09-04T00:32:00Z">
        <w:r w:rsidRPr="00791D37" w:rsidDel="006B360E">
          <w:delText xml:space="preserve"> en nuestro ordenador, </w:delText>
        </w:r>
      </w:del>
      <w:del w:id="2987" w:author="JORGE CONTRERAS ORTIZ" w:date="2021-09-04T12:08:00Z">
        <w:r w:rsidRPr="00791D37" w:rsidDel="008F301F">
          <w:delText>pincharemos</w:delText>
        </w:r>
      </w:del>
      <w:ins w:id="2988" w:author="JORGE CONTRERAS ORTIZ" w:date="2021-09-04T12:08:00Z">
        <w:r w:rsidR="008F301F">
          <w:t>y se clicará</w:t>
        </w:r>
      </w:ins>
      <w:r w:rsidRPr="00791D37">
        <w:t xml:space="preserve"> en el botón “Install” y </w:t>
      </w:r>
      <w:del w:id="2989" w:author="JORGE CONTRERAS ORTIZ" w:date="2021-09-04T00:32:00Z">
        <w:r w:rsidRPr="00791D37" w:rsidDel="006B360E">
          <w:delText xml:space="preserve">seguiremos </w:delText>
        </w:r>
      </w:del>
      <w:ins w:id="2990" w:author="JORGE CONTRERAS ORTIZ" w:date="2021-09-04T00:32:00Z">
        <w:r w:rsidR="006B360E">
          <w:t>se seguirán</w:t>
        </w:r>
        <w:r w:rsidR="006B360E" w:rsidRPr="00791D37">
          <w:t xml:space="preserve"> </w:t>
        </w:r>
      </w:ins>
      <w:r w:rsidRPr="00791D37">
        <w:t>las instrucciones que</w:t>
      </w:r>
      <w:ins w:id="2991" w:author="JORGE CONTRERAS ORTIZ" w:date="2021-09-04T00:32:00Z">
        <w:r w:rsidR="006B360E">
          <w:t xml:space="preserve"> </w:t>
        </w:r>
      </w:ins>
      <w:del w:id="2992" w:author="JORGE CONTRERAS ORTIZ" w:date="2021-09-04T00:32:00Z">
        <w:r w:rsidRPr="00791D37" w:rsidDel="006B360E">
          <w:delText xml:space="preserve"> nos </w:delText>
        </w:r>
      </w:del>
      <w:r w:rsidRPr="00791D37">
        <w:t>aparecerán en pantalla.</w:t>
      </w:r>
    </w:p>
    <w:p w14:paraId="64FA8A5E" w14:textId="77777777" w:rsidR="00571788" w:rsidRPr="00791D37" w:rsidRDefault="00571788" w:rsidP="00791D37">
      <w:r w:rsidRPr="00791D37">
        <w:br w:type="page"/>
      </w:r>
    </w:p>
    <w:p w14:paraId="7A9B2C22" w14:textId="36422EA4" w:rsidR="00571788" w:rsidRPr="00791D37" w:rsidRDefault="008F301F" w:rsidP="00FE1EC4">
      <w:pPr>
        <w:pStyle w:val="Ttulo5"/>
      </w:pPr>
      <w:bookmarkStart w:id="2993" w:name="_Toc81499410"/>
      <w:bookmarkStart w:id="2994" w:name="_Toc81761777"/>
      <w:r w:rsidRPr="00791D37">
        <w:lastRenderedPageBreak/>
        <w:t>CONFIGURAR BORDER ROUTER</w:t>
      </w:r>
      <w:bookmarkEnd w:id="2993"/>
      <w:bookmarkEnd w:id="2994"/>
    </w:p>
    <w:p w14:paraId="2DF91B73" w14:textId="77777777" w:rsidR="00571788" w:rsidRPr="00791D37" w:rsidRDefault="00571788" w:rsidP="00791D37"/>
    <w:p w14:paraId="489ED16F" w14:textId="665A967D" w:rsidR="00571788" w:rsidRPr="00791D37" w:rsidRDefault="00571788" w:rsidP="00791D37">
      <w:del w:id="2995" w:author="JORGE CONTRERAS ORTIZ" w:date="2021-09-04T00:32:00Z">
        <w:r w:rsidRPr="00791D37" w:rsidDel="006B360E">
          <w:delText xml:space="preserve">Pincharemos </w:delText>
        </w:r>
      </w:del>
      <w:ins w:id="2996" w:author="JORGE CONTRERAS ORTIZ" w:date="2021-09-04T00:32:00Z">
        <w:r w:rsidR="006B360E">
          <w:t>Se clicará</w:t>
        </w:r>
        <w:r w:rsidR="006B360E" w:rsidRPr="00791D37">
          <w:t xml:space="preserve"> </w:t>
        </w:r>
      </w:ins>
      <w:r w:rsidRPr="00791D37">
        <w:t xml:space="preserve">en el submenú “Settings” por debajo del menú KiBRA, para acceder a la página de configuración. En esta pestaña, será donde se configurará los diferentes parámetros para unirse a la red. </w:t>
      </w:r>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stretch>
                      <a:fillRect/>
                    </a:stretch>
                  </pic:blipFill>
                  <pic:spPr>
                    <a:xfrm>
                      <a:off x="0" y="0"/>
                      <a:ext cx="5400040" cy="4354195"/>
                    </a:xfrm>
                    <a:prstGeom prst="rect">
                      <a:avLst/>
                    </a:prstGeom>
                  </pic:spPr>
                </pic:pic>
              </a:graphicData>
            </a:graphic>
          </wp:inline>
        </w:drawing>
      </w:r>
    </w:p>
    <w:p w14:paraId="6DCCEEC7" w14:textId="7E808B25" w:rsidR="00571788" w:rsidRPr="006242EF" w:rsidRDefault="00571788" w:rsidP="006242EF">
      <w:pPr>
        <w:pStyle w:val="Descripcin"/>
        <w:jc w:val="center"/>
      </w:pPr>
      <w:bookmarkStart w:id="2997" w:name="_Toc81499589"/>
      <w:bookmarkStart w:id="2998" w:name="_Toc81499824"/>
      <w:bookmarkStart w:id="2999" w:name="_Toc8176203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3</w:t>
      </w:r>
      <w:r w:rsidRPr="006242EF">
        <w:fldChar w:fldCharType="end"/>
      </w:r>
      <w:r w:rsidRPr="00791D37">
        <w:t xml:space="preserve"> Pestaña Settings</w:t>
      </w:r>
      <w:bookmarkEnd w:id="2997"/>
      <w:bookmarkEnd w:id="2998"/>
      <w:bookmarkEnd w:id="2999"/>
    </w:p>
    <w:p w14:paraId="69F1273A" w14:textId="77777777" w:rsidR="00571788" w:rsidRPr="00791D37" w:rsidRDefault="00571788" w:rsidP="00791D37"/>
    <w:p w14:paraId="637ABB4D" w14:textId="67083DC3" w:rsidR="00571788" w:rsidRPr="00791D37" w:rsidRDefault="008F301F" w:rsidP="00FE1EC4">
      <w:pPr>
        <w:pStyle w:val="Ttulo6"/>
      </w:pPr>
      <w:bookmarkStart w:id="3000" w:name="_Toc81761778"/>
      <w:r w:rsidRPr="00791D37">
        <w:t>UNIRSE O FORMAR UNA RED THREAD</w:t>
      </w:r>
      <w:bookmarkEnd w:id="3000"/>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77777777" w:rsidR="00571788" w:rsidRPr="00791D37" w:rsidRDefault="00571788" w:rsidP="00791D37">
      <w:pPr>
        <w:pStyle w:val="Prrafodelista"/>
        <w:numPr>
          <w:ilvl w:val="0"/>
          <w:numId w:val="16"/>
        </w:numPr>
      </w:pPr>
      <w:r w:rsidRPr="00791D37">
        <w:rPr>
          <w:b/>
          <w:bCs/>
        </w:rPr>
        <w:t xml:space="preserve">Out-of-band Commisioning: </w:t>
      </w:r>
      <w:r w:rsidRPr="00791D37">
        <w:t xml:space="preserve"> Permite seleccionar o desactivar este tipo de unión a la red cuando el sistema arranca.</w:t>
      </w:r>
    </w:p>
    <w:p w14:paraId="2B861149" w14:textId="22D22255" w:rsidR="0074559B" w:rsidRPr="00791D37" w:rsidRDefault="0074559B" w:rsidP="00791D37">
      <w:pPr>
        <w:pStyle w:val="Prrafodelista"/>
        <w:numPr>
          <w:ilvl w:val="1"/>
          <w:numId w:val="16"/>
        </w:numPr>
      </w:pPr>
      <w:r w:rsidRPr="00791D37">
        <w:rPr>
          <w:noProof/>
        </w:rPr>
        <w:lastRenderedPageBreak/>
        <mc:AlternateContent>
          <mc:Choice Requires="wps">
            <w:drawing>
              <wp:anchor distT="0" distB="0" distL="114300" distR="114300" simplePos="0" relativeHeight="251664384" behindDoc="1" locked="0" layoutInCell="1" allowOverlap="1" wp14:anchorId="54141516" wp14:editId="416DAAF9">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3001" w:name="_Toc81499590"/>
                            <w:bookmarkStart w:id="3002" w:name="_Toc81499825"/>
                            <w:bookmarkStart w:id="3003" w:name="_Toc81762032"/>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001"/>
                            <w:bookmarkEnd w:id="3002"/>
                            <w:bookmarkEnd w:id="30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0;margin-top:210.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3DD1768E" w14:textId="207402AF" w:rsidR="0074559B" w:rsidRPr="006242EF" w:rsidRDefault="0074559B" w:rsidP="006242EF">
                      <w:pPr>
                        <w:pStyle w:val="Descripcin"/>
                        <w:jc w:val="center"/>
                      </w:pPr>
                      <w:bookmarkStart w:id="3004" w:name="_Toc81499590"/>
                      <w:bookmarkStart w:id="3005" w:name="_Toc81499825"/>
                      <w:bookmarkStart w:id="3006" w:name="_Toc81762032"/>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r w:rsidRPr="001E2FD6">
                        <w:t xml:space="preserve"> Parámetros a configurar con Out-of-band Commissioning Activado</w:t>
                      </w:r>
                      <w:bookmarkEnd w:id="3004"/>
                      <w:bookmarkEnd w:id="3005"/>
                      <w:bookmarkEnd w:id="3006"/>
                    </w:p>
                  </w:txbxContent>
                </v:textbox>
                <w10:wrap type="tight"/>
              </v:shape>
            </w:pict>
          </mc:Fallback>
        </mc:AlternateContent>
      </w:r>
      <w:r w:rsidRPr="00791D37">
        <w:rPr>
          <w:noProof/>
        </w:rPr>
        <w:drawing>
          <wp:anchor distT="0" distB="0" distL="114300" distR="114300" simplePos="0" relativeHeight="251662336" behindDoc="1" locked="0" layoutInCell="1" allowOverlap="1" wp14:anchorId="569CF8C2" wp14:editId="173BFB1D">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b/>
          <w:bCs/>
        </w:rPr>
        <w:t xml:space="preserve">Activando </w:t>
      </w:r>
      <w:r w:rsidRPr="00791D37">
        <w:t xml:space="preserve"> este modo los parámetros a configurar de la red serán los mostrados en la siguiente imagen:</w:t>
      </w:r>
    </w:p>
    <w:p w14:paraId="5151D557" w14:textId="16AAB6CA" w:rsidR="0074559B" w:rsidRPr="00791D37" w:rsidRDefault="0074559B" w:rsidP="00791D37"/>
    <w:p w14:paraId="2955BA09" w14:textId="291AE899" w:rsidR="0074559B" w:rsidRDefault="008F301F" w:rsidP="008F301F">
      <w:pPr>
        <w:pStyle w:val="Prrafodelista"/>
        <w:numPr>
          <w:ilvl w:val="1"/>
          <w:numId w:val="16"/>
        </w:numPr>
        <w:rPr>
          <w:ins w:id="3007" w:author="JORGE CONTRERAS ORTIZ" w:date="2021-09-04T12:07:00Z"/>
        </w:rPr>
      </w:pPr>
      <w:del w:id="3008"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r w:rsidR="0074559B" w:rsidRPr="00791D37">
        <w:rPr>
          <w:b/>
          <w:bCs/>
        </w:rPr>
        <w:t xml:space="preserve">Desactivando </w:t>
      </w:r>
      <w:r w:rsidR="0074559B" w:rsidRPr="00791D37">
        <w:t>esta opción, los parámetros a configurar serán:</w:t>
      </w:r>
    </w:p>
    <w:p w14:paraId="111ABC2D" w14:textId="45680DA2" w:rsidR="008F301F" w:rsidRDefault="008F301F">
      <w:pPr>
        <w:pStyle w:val="Prrafodelista"/>
        <w:rPr>
          <w:ins w:id="3009" w:author="JORGE CONTRERAS ORTIZ" w:date="2021-09-04T12:07:00Z"/>
        </w:rPr>
        <w:pPrChange w:id="3010" w:author="JORGE CONTRERAS ORTIZ" w:date="2021-09-04T12:07:00Z">
          <w:pPr>
            <w:pStyle w:val="Prrafodelista"/>
            <w:numPr>
              <w:ilvl w:val="1"/>
              <w:numId w:val="16"/>
            </w:numPr>
            <w:ind w:left="1440" w:hanging="360"/>
          </w:pPr>
        </w:pPrChange>
      </w:pPr>
    </w:p>
    <w:p w14:paraId="1A9CEC1C" w14:textId="0859ED68" w:rsidR="008F301F" w:rsidRDefault="008F301F">
      <w:pPr>
        <w:rPr>
          <w:ins w:id="3011" w:author="JORGE CONTRERAS ORTIZ" w:date="2021-09-04T12:07:00Z"/>
        </w:rPr>
        <w:pPrChange w:id="3012"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3013" w:name="_Toc81499591"/>
                            <w:bookmarkStart w:id="3014" w:name="_Toc81499826"/>
                            <w:bookmarkStart w:id="3015" w:name="_Toc81762033"/>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013"/>
                            <w:bookmarkEnd w:id="3014"/>
                            <w:bookmarkEnd w:id="30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3016" w:name="_Toc81499591"/>
                      <w:bookmarkStart w:id="3017" w:name="_Toc81499826"/>
                      <w:bookmarkStart w:id="3018" w:name="_Toc81762033"/>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r w:rsidRPr="001E2FD6">
                        <w:t xml:space="preserve"> Parámetros a configurar con Out-of-band Commissioning Desactivado</w:t>
                      </w:r>
                      <w:bookmarkEnd w:id="3016"/>
                      <w:bookmarkEnd w:id="3017"/>
                      <w:bookmarkEnd w:id="3018"/>
                    </w:p>
                  </w:txbxContent>
                </v:textbox>
                <w10:wrap type="square" anchorx="margin"/>
              </v:shape>
            </w:pict>
          </mc:Fallback>
        </mc:AlternateContent>
      </w:r>
      <w:ins w:id="3019"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020" w:author="JORGE CONTRERAS ORTIZ" w:date="2021-09-04T12:08:00Z"/>
        </w:rPr>
      </w:pPr>
    </w:p>
    <w:p w14:paraId="54D5ED7E" w14:textId="77777777" w:rsidR="00593FA6" w:rsidRPr="00791D37" w:rsidRDefault="00593FA6">
      <w:pPr>
        <w:rPr>
          <w:ins w:id="3021" w:author="JORGE CONTRERAS ORTIZ" w:date="2021-09-04T12:08:00Z"/>
        </w:rPr>
        <w:pPrChange w:id="3022" w:author="JORGE CONTRERAS ORTIZ" w:date="2021-09-04T12:07:00Z">
          <w:pPr>
            <w:pStyle w:val="Prrafodelista"/>
            <w:numPr>
              <w:ilvl w:val="1"/>
              <w:numId w:val="16"/>
            </w:numPr>
            <w:ind w:left="1440" w:hanging="360"/>
          </w:pPr>
        </w:pPrChange>
      </w:pPr>
    </w:p>
    <w:p w14:paraId="58CEA8A2" w14:textId="58645EA8" w:rsidR="0074559B" w:rsidRPr="00791D37" w:rsidDel="008F301F" w:rsidRDefault="0074559B" w:rsidP="00791D37">
      <w:pPr>
        <w:rPr>
          <w:del w:id="3023"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024" w:name="_Toc81761779"/>
      <w:r w:rsidRPr="00791D37">
        <w:t>BACKBONE ROUTER SERVER (BBR).</w:t>
      </w:r>
      <w:bookmarkEnd w:id="3024"/>
    </w:p>
    <w:p w14:paraId="3359DBE6" w14:textId="77777777" w:rsidR="0074559B" w:rsidRPr="00791D37" w:rsidRDefault="0074559B" w:rsidP="00791D37"/>
    <w:p w14:paraId="1955C6FF" w14:textId="77777777" w:rsidR="0074559B" w:rsidRPr="00791D37" w:rsidRDefault="0074559B" w:rsidP="00791D37">
      <w:r w:rsidRPr="00791D37">
        <w:t>Da la posibilidad de habilitar o deshabilitar la función BBR.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025" w:name="_Toc81761780"/>
      <w:r w:rsidRPr="00791D37">
        <w:lastRenderedPageBreak/>
        <w:t>PREFIJO DE RED (NETWORK PREFIX)</w:t>
      </w:r>
      <w:bookmarkEnd w:id="3025"/>
    </w:p>
    <w:p w14:paraId="3D5A50D6" w14:textId="77777777" w:rsidR="0074559B" w:rsidRPr="00791D37" w:rsidRDefault="0074559B" w:rsidP="00791D37"/>
    <w:p w14:paraId="4CDBF224" w14:textId="77777777" w:rsidR="0074559B" w:rsidRPr="00791D37" w:rsidRDefault="0074559B" w:rsidP="00791D37">
      <w:r w:rsidRPr="00791D37">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6"/>
                    <a:stretch>
                      <a:fillRect/>
                    </a:stretch>
                  </pic:blipFill>
                  <pic:spPr>
                    <a:xfrm>
                      <a:off x="0" y="0"/>
                      <a:ext cx="5400040" cy="4656455"/>
                    </a:xfrm>
                    <a:prstGeom prst="rect">
                      <a:avLst/>
                    </a:prstGeom>
                  </pic:spPr>
                </pic:pic>
              </a:graphicData>
            </a:graphic>
          </wp:inline>
        </w:drawing>
      </w:r>
    </w:p>
    <w:p w14:paraId="6B4513F6" w14:textId="384B344F" w:rsidR="0074559B" w:rsidRPr="006242EF" w:rsidRDefault="0074559B" w:rsidP="006242EF">
      <w:pPr>
        <w:pStyle w:val="Descripcin"/>
        <w:jc w:val="center"/>
      </w:pPr>
      <w:bookmarkStart w:id="3026" w:name="_Toc81499592"/>
      <w:bookmarkStart w:id="3027" w:name="_Toc81499827"/>
      <w:bookmarkStart w:id="3028" w:name="_Toc8176203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6</w:t>
      </w:r>
      <w:r w:rsidRPr="006242EF">
        <w:fldChar w:fldCharType="end"/>
      </w:r>
      <w:r w:rsidRPr="00791D37">
        <w:t xml:space="preserve"> Configuración Prefijo de Red</w:t>
      </w:r>
      <w:bookmarkEnd w:id="3026"/>
      <w:bookmarkEnd w:id="3027"/>
      <w:bookmarkEnd w:id="3028"/>
    </w:p>
    <w:p w14:paraId="541BA5FF" w14:textId="77777777" w:rsidR="0074559B" w:rsidRPr="00791D37" w:rsidRDefault="0074559B"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029" w:name="_Toc81499411"/>
      <w:bookmarkStart w:id="3030" w:name="_Toc81761781"/>
      <w:r w:rsidRPr="00791D37">
        <w:rPr>
          <w:lang w:val="en-US"/>
        </w:rPr>
        <w:lastRenderedPageBreak/>
        <w:t>INICIO DEL BORDER ROUTER (START-UP).</w:t>
      </w:r>
      <w:bookmarkEnd w:id="3029"/>
      <w:bookmarkEnd w:id="3030"/>
    </w:p>
    <w:p w14:paraId="754B998B" w14:textId="77777777" w:rsidR="0074559B" w:rsidRPr="00791D37" w:rsidRDefault="0074559B" w:rsidP="00791D37">
      <w:pPr>
        <w:rPr>
          <w:lang w:val="en-US"/>
        </w:rPr>
      </w:pPr>
    </w:p>
    <w:p w14:paraId="704E5DB5" w14:textId="7D075D1D" w:rsidR="0074559B" w:rsidRPr="00791D37" w:rsidRDefault="0074559B" w:rsidP="00791D37">
      <w:del w:id="3031" w:author="JORGE CONTRERAS ORTIZ" w:date="2021-09-04T12:10:00Z">
        <w:r w:rsidRPr="00791D37" w:rsidDel="00593FA6">
          <w:delText xml:space="preserve">Iremos </w:delText>
        </w:r>
      </w:del>
      <w:ins w:id="3032" w:author="JORGE CONTRERAS ORTIZ" w:date="2021-09-04T12:10:00Z">
        <w:r w:rsidR="00593FA6">
          <w:t>Ir</w:t>
        </w:r>
        <w:r w:rsidR="00593FA6" w:rsidRPr="00791D37">
          <w:t xml:space="preserve"> </w:t>
        </w:r>
      </w:ins>
      <w:r w:rsidRPr="00791D37">
        <w:t>a la pestaña “KiBRA” en el menú para encender el “Border Router Engine”.</w:t>
      </w:r>
    </w:p>
    <w:p w14:paraId="096DDE78" w14:textId="77777777" w:rsidR="0074559B" w:rsidRPr="00791D37" w:rsidRDefault="0074559B"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7"/>
                    <a:stretch>
                      <a:fillRect/>
                    </a:stretch>
                  </pic:blipFill>
                  <pic:spPr>
                    <a:xfrm>
                      <a:off x="0" y="0"/>
                      <a:ext cx="5400040" cy="4389120"/>
                    </a:xfrm>
                    <a:prstGeom prst="rect">
                      <a:avLst/>
                    </a:prstGeom>
                  </pic:spPr>
                </pic:pic>
              </a:graphicData>
            </a:graphic>
          </wp:inline>
        </w:drawing>
      </w:r>
    </w:p>
    <w:p w14:paraId="2B694D6B" w14:textId="715104DB" w:rsidR="0074559B" w:rsidRPr="006242EF" w:rsidRDefault="0074559B" w:rsidP="006242EF">
      <w:pPr>
        <w:pStyle w:val="Descripcin"/>
        <w:jc w:val="center"/>
      </w:pPr>
      <w:bookmarkStart w:id="3033" w:name="_Toc81499593"/>
      <w:bookmarkStart w:id="3034" w:name="_Toc81499828"/>
      <w:bookmarkStart w:id="3035" w:name="_Toc8176203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7</w:t>
      </w:r>
      <w:r w:rsidRPr="006242EF">
        <w:fldChar w:fldCharType="end"/>
      </w:r>
      <w:r w:rsidRPr="00791D37">
        <w:t xml:space="preserve"> Menú KiBRA - Inicio de Border Router</w:t>
      </w:r>
      <w:bookmarkEnd w:id="3033"/>
      <w:bookmarkEnd w:id="3034"/>
      <w:bookmarkEnd w:id="3035"/>
    </w:p>
    <w:p w14:paraId="01CBBDE5" w14:textId="77777777" w:rsidR="0074559B" w:rsidRPr="00791D37" w:rsidRDefault="0074559B" w:rsidP="00791D37"/>
    <w:p w14:paraId="00409A44" w14:textId="54049B6E" w:rsidR="0074559B" w:rsidRPr="00791D37" w:rsidRDefault="0074559B" w:rsidP="00791D37">
      <w:r w:rsidRPr="00791D37">
        <w:t xml:space="preserve">Después </w:t>
      </w:r>
      <w:del w:id="3036" w:author="JORGE CONTRERAS ORTIZ" w:date="2021-09-04T12:16:00Z">
        <w:r w:rsidRPr="00791D37" w:rsidDel="00593FA6">
          <w:delText>de clickear</w:delText>
        </w:r>
      </w:del>
      <w:ins w:id="3037" w:author="JORGE CONTRERAS ORTIZ" w:date="2021-09-04T12:16:00Z">
        <w:r w:rsidR="00593FA6">
          <w:t>se clicará</w:t>
        </w:r>
      </w:ins>
      <w:r w:rsidRPr="00791D37">
        <w:t xml:space="preserve"> en el botón de Start, </w:t>
      </w:r>
      <w:ins w:id="3038" w:author="JORGE CONTRERAS ORTIZ" w:date="2021-09-04T12:16:00Z">
        <w:r w:rsidR="00593FA6">
          <w:t xml:space="preserve">y </w:t>
        </w:r>
      </w:ins>
      <w:r w:rsidRPr="00791D37">
        <w:t>el Border Router se unirá a la red seleccionada o formará una nueva, según los ajustes configurados por el administrador.</w:t>
      </w:r>
    </w:p>
    <w:p w14:paraId="496ACC4A" w14:textId="77777777" w:rsidR="0074559B" w:rsidRPr="00791D37" w:rsidRDefault="0074559B" w:rsidP="006242EF">
      <w:pPr>
        <w:pStyle w:val="Descripcin"/>
        <w:jc w:val="center"/>
      </w:pPr>
      <w:r w:rsidRPr="00791D37">
        <w:rPr>
          <w:noProof/>
        </w:rPr>
        <w:lastRenderedPageBreak/>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8"/>
                    <a:stretch>
                      <a:fillRect/>
                    </a:stretch>
                  </pic:blipFill>
                  <pic:spPr>
                    <a:xfrm>
                      <a:off x="0" y="0"/>
                      <a:ext cx="5400040" cy="4645660"/>
                    </a:xfrm>
                    <a:prstGeom prst="rect">
                      <a:avLst/>
                    </a:prstGeom>
                  </pic:spPr>
                </pic:pic>
              </a:graphicData>
            </a:graphic>
          </wp:inline>
        </w:drawing>
      </w:r>
    </w:p>
    <w:p w14:paraId="212C1C74" w14:textId="19A2011F" w:rsidR="0074559B" w:rsidRPr="006242EF" w:rsidRDefault="0074559B" w:rsidP="006242EF">
      <w:pPr>
        <w:pStyle w:val="Descripcin"/>
        <w:jc w:val="center"/>
      </w:pPr>
      <w:bookmarkStart w:id="3039" w:name="_Toc81499594"/>
      <w:bookmarkStart w:id="3040" w:name="_Toc81499829"/>
      <w:bookmarkStart w:id="3041" w:name="_Toc8176203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18</w:t>
      </w:r>
      <w:r w:rsidRPr="006242EF">
        <w:fldChar w:fldCharType="end"/>
      </w:r>
      <w:r w:rsidRPr="00791D37">
        <w:t xml:space="preserve"> Menú de KiBRA - Border Router Iniciado</w:t>
      </w:r>
      <w:bookmarkEnd w:id="3039"/>
      <w:bookmarkEnd w:id="3040"/>
      <w:bookmarkEnd w:id="3041"/>
    </w:p>
    <w:p w14:paraId="344C5519" w14:textId="77777777" w:rsidR="0074559B" w:rsidRPr="00791D37" w:rsidRDefault="0074559B" w:rsidP="00791D37"/>
    <w:p w14:paraId="6F697A71" w14:textId="4A422486" w:rsidR="0074559B" w:rsidRPr="00791D37" w:rsidRDefault="00672BD4" w:rsidP="00791D37">
      <w:ins w:id="3042" w:author="JORGE CONTRERAS ORTIZ" w:date="2021-09-04T12:19:00Z">
        <w:r>
          <w:t xml:space="preserve">Volviendo </w:t>
        </w:r>
      </w:ins>
      <w:del w:id="3043" w:author="JORGE CONTRERAS ORTIZ" w:date="2021-09-04T12:19:00Z">
        <w:r w:rsidR="0074559B" w:rsidRPr="00791D37" w:rsidDel="00672BD4">
          <w:delText xml:space="preserve">Si volvemos </w:delText>
        </w:r>
      </w:del>
      <w:r w:rsidR="0074559B" w:rsidRPr="00791D37">
        <w:t>al submenú de “Settings” (Ajustes), es posible ver el resto de parámetros de la configuración de la red Thread que han sido configurados, ya sea por el administrador o automáticamente en el arranque.</w:t>
      </w:r>
    </w:p>
    <w:p w14:paraId="3C8B4380" w14:textId="77777777" w:rsidR="0074559B" w:rsidRPr="00791D37" w:rsidRDefault="0074559B" w:rsidP="006242EF">
      <w:pPr>
        <w:pStyle w:val="Descripcin"/>
        <w:jc w:val="center"/>
      </w:pPr>
      <w:r w:rsidRPr="00791D37">
        <w:rPr>
          <w:noProof/>
        </w:rPr>
        <w:lastRenderedPageBreak/>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9"/>
                    <a:stretch>
                      <a:fillRect/>
                    </a:stretch>
                  </pic:blipFill>
                  <pic:spPr>
                    <a:xfrm>
                      <a:off x="0" y="0"/>
                      <a:ext cx="5400040" cy="4658995"/>
                    </a:xfrm>
                    <a:prstGeom prst="rect">
                      <a:avLst/>
                    </a:prstGeom>
                  </pic:spPr>
                </pic:pic>
              </a:graphicData>
            </a:graphic>
          </wp:inline>
        </w:drawing>
      </w:r>
    </w:p>
    <w:p w14:paraId="45A9687B" w14:textId="2414371D" w:rsidR="0074559B" w:rsidRPr="00FE1EC4" w:rsidRDefault="0074559B" w:rsidP="006242EF">
      <w:pPr>
        <w:pStyle w:val="Descripcin"/>
        <w:jc w:val="center"/>
      </w:pPr>
      <w:bookmarkStart w:id="3044" w:name="_Toc81499595"/>
      <w:bookmarkStart w:id="3045" w:name="_Toc81499830"/>
      <w:bookmarkStart w:id="3046" w:name="_Toc81762037"/>
      <w:r w:rsidRPr="00FE1EC4">
        <w:t xml:space="preserve">Ilustración </w:t>
      </w:r>
      <w:r w:rsidRPr="006242EF">
        <w:fldChar w:fldCharType="begin"/>
      </w:r>
      <w:r w:rsidRPr="00FE1EC4">
        <w:instrText xml:space="preserve"> SEQ Ilustración \* ARABIC </w:instrText>
      </w:r>
      <w:r w:rsidRPr="006242EF">
        <w:fldChar w:fldCharType="separate"/>
      </w:r>
      <w:ins w:id="3047" w:author="JORGE CONTRERAS ORTIZ" w:date="2021-09-04T14:47:00Z">
        <w:r w:rsidR="003E5AE5">
          <w:rPr>
            <w:noProof/>
          </w:rPr>
          <w:t>19</w:t>
        </w:r>
      </w:ins>
      <w:del w:id="3048" w:author="JORGE CONTRERAS ORTIZ" w:date="2021-09-04T12:49:00Z">
        <w:r w:rsidR="00FE1EC4" w:rsidRPr="00FE1EC4" w:rsidDel="00FE1EC4">
          <w:rPr>
            <w:noProof/>
          </w:rPr>
          <w:delText>19</w:delText>
        </w:r>
      </w:del>
      <w:r w:rsidRPr="006242EF">
        <w:fldChar w:fldCharType="end"/>
      </w:r>
      <w:r w:rsidRPr="00FE1EC4">
        <w:t xml:space="preserve"> Pestaña Settings - Export Settings</w:t>
      </w:r>
      <w:bookmarkEnd w:id="3044"/>
      <w:bookmarkEnd w:id="3045"/>
      <w:bookmarkEnd w:id="3046"/>
    </w:p>
    <w:p w14:paraId="0F1A0E81" w14:textId="77777777" w:rsidR="0074559B" w:rsidRPr="00FE1EC4" w:rsidRDefault="0074559B" w:rsidP="00791D37"/>
    <w:p w14:paraId="75AB19D7" w14:textId="779789DD" w:rsidR="0074559B" w:rsidRPr="00791D37" w:rsidRDefault="0074559B" w:rsidP="00791D37">
      <w:r w:rsidRPr="00791D37">
        <w:t xml:space="preserve">En esta pestaña, </w:t>
      </w:r>
      <w:ins w:id="3049" w:author="JORGE CONTRERAS ORTIZ" w:date="2021-09-04T12:19:00Z">
        <w:r w:rsidR="00672BD4">
          <w:t xml:space="preserve">es posible </w:t>
        </w:r>
      </w:ins>
      <w:del w:id="3050" w:author="JORGE CONTRERAS ORTIZ" w:date="2021-09-04T12:19:00Z">
        <w:r w:rsidRPr="00791D37" w:rsidDel="00672BD4">
          <w:delText xml:space="preserve">podemos </w:delText>
        </w:r>
      </w:del>
      <w:del w:id="3051" w:author="JORGE CONTRERAS ORTIZ" w:date="2021-09-04T12:20:00Z">
        <w:r w:rsidRPr="00791D37" w:rsidDel="00672BD4">
          <w:delText>coger</w:delText>
        </w:r>
      </w:del>
      <w:ins w:id="3052" w:author="JORGE CONTRERAS ORTIZ" w:date="2021-09-04T12:20:00Z">
        <w:r w:rsidR="00672BD4">
          <w:t>visualizar y copiar</w:t>
        </w:r>
      </w:ins>
      <w:r w:rsidRPr="00791D37">
        <w:t xml:space="preserve"> la información necesaria para </w:t>
      </w:r>
      <w:del w:id="3053" w:author="JORGE CONTRERAS ORTIZ" w:date="2021-09-04T12:20:00Z">
        <w:r w:rsidRPr="00791D37" w:rsidDel="00672BD4">
          <w:delText>que otros</w:delText>
        </w:r>
      </w:del>
      <w:ins w:id="3054" w:author="JORGE CONTRERAS ORTIZ" w:date="2021-09-04T12:20:00Z">
        <w:r w:rsidR="00672BD4">
          <w:t>la configuración de otros</w:t>
        </w:r>
      </w:ins>
      <w:r w:rsidRPr="00791D37">
        <w:t xml:space="preserve"> dispositivos </w:t>
      </w:r>
      <w:ins w:id="3055" w:author="JORGE CONTRERAS ORTIZ" w:date="2021-09-04T12:20:00Z">
        <w:r w:rsidR="00672BD4">
          <w:t xml:space="preserve">y su posterior </w:t>
        </w:r>
      </w:ins>
      <w:del w:id="3056" w:author="JORGE CONTRERAS ORTIZ" w:date="2021-09-04T12:20:00Z">
        <w:r w:rsidRPr="00791D37" w:rsidDel="00672BD4">
          <w:delText>puedan unirse</w:delText>
        </w:r>
      </w:del>
      <w:ins w:id="3057" w:author="JORGE CONTRERAS ORTIZ" w:date="2021-09-04T12:20:00Z">
        <w:r w:rsidR="00672BD4">
          <w:t>unión</w:t>
        </w:r>
      </w:ins>
      <w:r w:rsidRPr="00791D37">
        <w:t xml:space="preserve"> a la misma red. Esto se podrá gracias al botón situado en la esquina inferior derecha llamado “Export Settings”, el cual permite copiar la información de “commissioning”, requerida para la configuración del nuevo dispositivo e introducirlo en la red, utilizando comandos KiNOS.</w:t>
      </w:r>
      <w:ins w:id="3058" w:author="JORGE CONTRERAS ORTIZ" w:date="2021-09-04T12:20:00Z">
        <w:r w:rsidR="00672BD4">
          <w:t xml:space="preserve">a través </w:t>
        </w:r>
      </w:ins>
      <w:ins w:id="3059" w:author="JORGE CONTRERAS ORTIZ" w:date="2021-09-04T12:21:00Z">
        <w:r w:rsidR="00672BD4">
          <w:t>de la interfaz de KiTools proporcionada por Kirale.</w:t>
        </w:r>
      </w:ins>
    </w:p>
    <w:p w14:paraId="400B490A" w14:textId="77777777" w:rsidR="0074559B" w:rsidRPr="00791D37" w:rsidRDefault="0074559B" w:rsidP="00791D37"/>
    <w:p w14:paraId="0BFDC8E5" w14:textId="77777777" w:rsidR="0074559B" w:rsidRPr="00791D37" w:rsidRDefault="0074559B" w:rsidP="006242EF">
      <w:pPr>
        <w:pStyle w:val="Descripcin"/>
        <w:jc w:val="center"/>
      </w:pPr>
      <w:r w:rsidRPr="00791D37">
        <w:rPr>
          <w:noProof/>
        </w:rPr>
        <w:lastRenderedPageBreak/>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0"/>
                    <a:stretch>
                      <a:fillRect/>
                    </a:stretch>
                  </pic:blipFill>
                  <pic:spPr>
                    <a:xfrm>
                      <a:off x="0" y="0"/>
                      <a:ext cx="5400040" cy="4638675"/>
                    </a:xfrm>
                    <a:prstGeom prst="rect">
                      <a:avLst/>
                    </a:prstGeom>
                  </pic:spPr>
                </pic:pic>
              </a:graphicData>
            </a:graphic>
          </wp:inline>
        </w:drawing>
      </w:r>
    </w:p>
    <w:p w14:paraId="2210BEE0" w14:textId="72DFF933" w:rsidR="0074559B" w:rsidRPr="00434554" w:rsidRDefault="0074559B" w:rsidP="006242EF">
      <w:pPr>
        <w:pStyle w:val="Descripcin"/>
        <w:jc w:val="center"/>
        <w:rPr>
          <w:lang w:val="en-US"/>
          <w:rPrChange w:id="3060" w:author="JORGE CONTRERAS ORTIZ" w:date="2021-09-04T09:17:00Z">
            <w:rPr/>
          </w:rPrChange>
        </w:rPr>
      </w:pPr>
      <w:bookmarkStart w:id="3061" w:name="_Toc81499596"/>
      <w:bookmarkStart w:id="3062" w:name="_Toc81499831"/>
      <w:bookmarkStart w:id="3063" w:name="_Toc81762038"/>
      <w:r w:rsidRPr="00434554">
        <w:rPr>
          <w:lang w:val="en-US"/>
          <w:rPrChange w:id="3064" w:author="JORGE CONTRERAS ORTIZ" w:date="2021-09-04T09:17:00Z">
            <w:rPr/>
          </w:rPrChange>
        </w:rPr>
        <w:t xml:space="preserve">Ilustración </w:t>
      </w:r>
      <w:r w:rsidR="009449CB">
        <w:fldChar w:fldCharType="begin"/>
      </w:r>
      <w:r w:rsidR="009449CB" w:rsidRPr="00434554">
        <w:rPr>
          <w:lang w:val="en-US"/>
          <w:rPrChange w:id="3065" w:author="JORGE CONTRERAS ORTIZ" w:date="2021-09-04T09:17:00Z">
            <w:rPr/>
          </w:rPrChange>
        </w:rPr>
        <w:instrText xml:space="preserve"> SEQ Ilustración \* ARABIC </w:instrText>
      </w:r>
      <w:r w:rsidR="009449CB">
        <w:fldChar w:fldCharType="separate"/>
      </w:r>
      <w:ins w:id="3066" w:author="JORGE CONTRERAS ORTIZ" w:date="2021-09-04T14:47:00Z">
        <w:r w:rsidR="003E5AE5">
          <w:rPr>
            <w:noProof/>
            <w:lang w:val="en-US"/>
          </w:rPr>
          <w:t>20</w:t>
        </w:r>
      </w:ins>
      <w:del w:id="3067" w:author="JORGE CONTRERAS ORTIZ" w:date="2021-09-04T12:17:00Z">
        <w:r w:rsidR="00425C71" w:rsidRPr="00434554" w:rsidDel="00593FA6">
          <w:rPr>
            <w:noProof/>
            <w:lang w:val="en-US"/>
            <w:rPrChange w:id="3068" w:author="JORGE CONTRERAS ORTIZ" w:date="2021-09-04T09:17:00Z">
              <w:rPr>
                <w:noProof/>
              </w:rPr>
            </w:rPrChange>
          </w:rPr>
          <w:delText>20</w:delText>
        </w:r>
      </w:del>
      <w:r w:rsidR="009449CB">
        <w:rPr>
          <w:noProof/>
        </w:rPr>
        <w:fldChar w:fldCharType="end"/>
      </w:r>
      <w:r w:rsidRPr="00434554">
        <w:rPr>
          <w:lang w:val="en-US"/>
          <w:rPrChange w:id="3069" w:author="JORGE CONTRERAS ORTIZ" w:date="2021-09-04T09:17:00Z">
            <w:rPr/>
          </w:rPrChange>
        </w:rPr>
        <w:t xml:space="preserve"> Ventana Export Commissioning Information</w:t>
      </w:r>
      <w:bookmarkEnd w:id="3061"/>
      <w:bookmarkEnd w:id="3062"/>
      <w:bookmarkEnd w:id="3063"/>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070" w:name="_Toc81499412"/>
      <w:bookmarkStart w:id="3071" w:name="_Toc81761782"/>
      <w:r w:rsidRPr="00791D37">
        <w:lastRenderedPageBreak/>
        <w:t>SERVICIOS</w:t>
      </w:r>
      <w:bookmarkEnd w:id="3070"/>
      <w:bookmarkEnd w:id="3071"/>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072" w:author="JORGE CONTRERAS ORTIZ" w:date="2021-09-04T12:21:00Z">
        <w:r w:rsidRPr="00791D37" w:rsidDel="00672BD4">
          <w:delText>que</w:delText>
        </w:r>
      </w:del>
      <w:ins w:id="3073"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074" w:name="_Toc81761783"/>
      <w:r w:rsidRPr="00791D37">
        <w:t>SERVIDOR BACKBONE ROUTER</w:t>
      </w:r>
      <w:bookmarkEnd w:id="3074"/>
    </w:p>
    <w:p w14:paraId="4F71653F" w14:textId="77777777" w:rsidR="0074559B" w:rsidRPr="00791D37" w:rsidRDefault="0074559B" w:rsidP="00791D37"/>
    <w:p w14:paraId="4C45F26F" w14:textId="77777777" w:rsidR="0074559B" w:rsidRPr="00791D37" w:rsidRDefault="0074559B" w:rsidP="00791D37">
      <w:r w:rsidRPr="00791D37">
        <w:t>Cuando la opción “Backbone Router Server”  esté habilitada  en el menú de “Settings”, los datos relacionados aparecerán en esta página.</w:t>
      </w:r>
    </w:p>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1"/>
                    <a:stretch>
                      <a:fillRect/>
                    </a:stretch>
                  </pic:blipFill>
                  <pic:spPr>
                    <a:xfrm>
                      <a:off x="0" y="0"/>
                      <a:ext cx="5400040" cy="4636135"/>
                    </a:xfrm>
                    <a:prstGeom prst="rect">
                      <a:avLst/>
                    </a:prstGeom>
                  </pic:spPr>
                </pic:pic>
              </a:graphicData>
            </a:graphic>
          </wp:inline>
        </w:drawing>
      </w:r>
    </w:p>
    <w:p w14:paraId="198B9D18" w14:textId="1DB2602C" w:rsidR="0074559B" w:rsidRPr="006242EF" w:rsidRDefault="0074559B" w:rsidP="006242EF">
      <w:pPr>
        <w:pStyle w:val="Descripcin"/>
        <w:jc w:val="center"/>
      </w:pPr>
      <w:bookmarkStart w:id="3075" w:name="_Toc81499597"/>
      <w:bookmarkStart w:id="3076" w:name="_Toc81499832"/>
      <w:bookmarkStart w:id="3077" w:name="_Toc81762039"/>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1</w:t>
      </w:r>
      <w:r w:rsidRPr="006242EF">
        <w:fldChar w:fldCharType="end"/>
      </w:r>
      <w:r w:rsidRPr="00791D37">
        <w:t xml:space="preserve"> Servidor Backbone Router</w:t>
      </w:r>
      <w:bookmarkEnd w:id="3075"/>
      <w:bookmarkEnd w:id="3076"/>
      <w:bookmarkEnd w:id="3077"/>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078" w:name="_Toc81761784"/>
      <w:r w:rsidRPr="00791D37">
        <w:lastRenderedPageBreak/>
        <w:t>DHCP</w:t>
      </w:r>
      <w:bookmarkEnd w:id="3078"/>
    </w:p>
    <w:p w14:paraId="5CC4AA41" w14:textId="77777777" w:rsidR="0074559B" w:rsidRPr="00791D37" w:rsidRDefault="0074559B" w:rsidP="00791D37"/>
    <w:p w14:paraId="7FC47732" w14:textId="77777777" w:rsidR="0074559B" w:rsidRPr="00791D37" w:rsidRDefault="0074559B" w:rsidP="00791D37">
      <w:r w:rsidRPr="00791D37">
        <w:t>Si la opción DHCP se activa al configurar el prefijo de red, la siguiente página mostrará una lista de los nodos que han adquirido una dirección IPv6 vía DHCP y cuál es.</w:t>
      </w:r>
    </w:p>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2"/>
                    <a:stretch>
                      <a:fillRect/>
                    </a:stretch>
                  </pic:blipFill>
                  <pic:spPr>
                    <a:xfrm>
                      <a:off x="0" y="0"/>
                      <a:ext cx="5400040" cy="4668520"/>
                    </a:xfrm>
                    <a:prstGeom prst="rect">
                      <a:avLst/>
                    </a:prstGeom>
                  </pic:spPr>
                </pic:pic>
              </a:graphicData>
            </a:graphic>
          </wp:inline>
        </w:drawing>
      </w:r>
    </w:p>
    <w:p w14:paraId="02DCDB3D" w14:textId="759C8021" w:rsidR="0074559B" w:rsidRPr="006242EF" w:rsidRDefault="0074559B" w:rsidP="006242EF">
      <w:pPr>
        <w:pStyle w:val="Descripcin"/>
        <w:jc w:val="center"/>
      </w:pPr>
      <w:bookmarkStart w:id="3079" w:name="_Toc81499598"/>
      <w:bookmarkStart w:id="3080" w:name="_Toc81499833"/>
      <w:bookmarkStart w:id="3081" w:name="_Toc81762040"/>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2</w:t>
      </w:r>
      <w:r w:rsidRPr="006242EF">
        <w:fldChar w:fldCharType="end"/>
      </w:r>
      <w:r w:rsidRPr="00791D37">
        <w:t xml:space="preserve"> Servicio DHCP</w:t>
      </w:r>
      <w:bookmarkEnd w:id="3079"/>
      <w:bookmarkEnd w:id="3080"/>
      <w:bookmarkEnd w:id="3081"/>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082" w:name="_Toc81761785"/>
      <w:r w:rsidRPr="00791D37">
        <w:lastRenderedPageBreak/>
        <w:t>NAT64</w:t>
      </w:r>
      <w:bookmarkEnd w:id="3082"/>
    </w:p>
    <w:p w14:paraId="7DC0F056" w14:textId="77777777" w:rsidR="0074559B" w:rsidRPr="00791D37" w:rsidRDefault="0074559B" w:rsidP="00791D37"/>
    <w:p w14:paraId="6DD11577" w14:textId="77777777" w:rsidR="0074559B" w:rsidRPr="00791D37" w:rsidRDefault="0074559B" w:rsidP="00791D37">
      <w:r w:rsidRPr="00791D37">
        <w:t>Siempre que haya una dirección IPv4 configurada en la interfaz externa, esta será usada para realizar una función de NAT64 en el Border Router. La tabla de la sesión NAT se mostrará en esta pestaña.</w:t>
      </w:r>
    </w:p>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3"/>
                    <a:stretch>
                      <a:fillRect/>
                    </a:stretch>
                  </pic:blipFill>
                  <pic:spPr>
                    <a:xfrm>
                      <a:off x="0" y="0"/>
                      <a:ext cx="5400040" cy="4663440"/>
                    </a:xfrm>
                    <a:prstGeom prst="rect">
                      <a:avLst/>
                    </a:prstGeom>
                  </pic:spPr>
                </pic:pic>
              </a:graphicData>
            </a:graphic>
          </wp:inline>
        </w:drawing>
      </w:r>
    </w:p>
    <w:p w14:paraId="6705D5F4" w14:textId="5A41967D" w:rsidR="0074559B" w:rsidRPr="006242EF" w:rsidRDefault="0074559B" w:rsidP="006242EF">
      <w:pPr>
        <w:pStyle w:val="Descripcin"/>
        <w:jc w:val="center"/>
      </w:pPr>
      <w:bookmarkStart w:id="3083" w:name="_Toc81499599"/>
      <w:bookmarkStart w:id="3084" w:name="_Toc81499834"/>
      <w:bookmarkStart w:id="3085" w:name="_Toc81762041"/>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3</w:t>
      </w:r>
      <w:r w:rsidRPr="006242EF">
        <w:fldChar w:fldCharType="end"/>
      </w:r>
      <w:r w:rsidRPr="00791D37">
        <w:t xml:space="preserve"> Servicio NAT64</w:t>
      </w:r>
      <w:bookmarkEnd w:id="3083"/>
      <w:bookmarkEnd w:id="3084"/>
      <w:bookmarkEnd w:id="3085"/>
    </w:p>
    <w:p w14:paraId="65EDCE06" w14:textId="77777777" w:rsidR="0074559B" w:rsidRPr="00791D37" w:rsidRDefault="0074559B" w:rsidP="00791D37"/>
    <w:p w14:paraId="6F05BAF5" w14:textId="77777777" w:rsidR="0074559B" w:rsidRPr="00791D37" w:rsidRDefault="0074559B" w:rsidP="00791D37">
      <w:r w:rsidRPr="00791D37">
        <w:br w:type="page"/>
      </w:r>
    </w:p>
    <w:p w14:paraId="49E22FBB" w14:textId="74819489" w:rsidR="0074559B" w:rsidRPr="00791D37" w:rsidRDefault="00672BD4" w:rsidP="00FE1EC4">
      <w:pPr>
        <w:pStyle w:val="Ttulo6"/>
      </w:pPr>
      <w:bookmarkStart w:id="3086" w:name="_Toc81761786"/>
      <w:r w:rsidRPr="00791D37">
        <w:lastRenderedPageBreak/>
        <w:t>COMMISSIONER</w:t>
      </w:r>
      <w:bookmarkEnd w:id="3086"/>
    </w:p>
    <w:p w14:paraId="054DF3FA" w14:textId="77777777" w:rsidR="0074559B" w:rsidRPr="00791D37" w:rsidRDefault="0074559B" w:rsidP="00791D37"/>
    <w:p w14:paraId="1A956589" w14:textId="0B1A45C8" w:rsidR="0074559B" w:rsidRPr="00791D37" w:rsidRDefault="0074559B" w:rsidP="00791D37">
      <w:r w:rsidRPr="00791D37">
        <w:t xml:space="preserve">El Border Router puede hacer también de </w:t>
      </w:r>
      <w:del w:id="3087" w:author="JORGE CONTRERAS ORTIZ" w:date="2021-09-04T12:24:00Z">
        <w:r w:rsidRPr="00791D37" w:rsidDel="00672BD4">
          <w:delText xml:space="preserve">comisario </w:delText>
        </w:r>
      </w:del>
      <w:ins w:id="3088" w:author="JORGE CONTRERAS ORTIZ" w:date="2021-09-04T12:24:00Z">
        <w:r w:rsidR="00672BD4">
          <w:t>c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p>
    <w:p w14:paraId="7064F695" w14:textId="77777777" w:rsidR="0074559B" w:rsidRPr="00791D37" w:rsidRDefault="0074559B"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4"/>
                    <a:stretch>
                      <a:fillRect/>
                    </a:stretch>
                  </pic:blipFill>
                  <pic:spPr>
                    <a:xfrm>
                      <a:off x="0" y="0"/>
                      <a:ext cx="5400040" cy="4668520"/>
                    </a:xfrm>
                    <a:prstGeom prst="rect">
                      <a:avLst/>
                    </a:prstGeom>
                  </pic:spPr>
                </pic:pic>
              </a:graphicData>
            </a:graphic>
          </wp:inline>
        </w:drawing>
      </w:r>
    </w:p>
    <w:p w14:paraId="0772A241" w14:textId="74344528" w:rsidR="0074559B" w:rsidRPr="006242EF" w:rsidRDefault="0074559B" w:rsidP="006242EF">
      <w:pPr>
        <w:pStyle w:val="Descripcin"/>
        <w:jc w:val="center"/>
      </w:pPr>
      <w:bookmarkStart w:id="3089" w:name="_Toc81499600"/>
      <w:bookmarkStart w:id="3090" w:name="_Toc81499835"/>
      <w:bookmarkStart w:id="3091" w:name="_Toc81762042"/>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4</w:t>
      </w:r>
      <w:r w:rsidRPr="006242EF">
        <w:fldChar w:fldCharType="end"/>
      </w:r>
      <w:r w:rsidRPr="00791D37">
        <w:t xml:space="preserve"> Servicio Commissioner</w:t>
      </w:r>
      <w:bookmarkEnd w:id="3089"/>
      <w:bookmarkEnd w:id="3090"/>
      <w:bookmarkEnd w:id="3091"/>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3092" w:name="_Toc81499413"/>
      <w:bookmarkStart w:id="3093" w:name="_Toc81761787"/>
      <w:r w:rsidRPr="00791D37">
        <w:lastRenderedPageBreak/>
        <w:t>VISUAL NETWORK</w:t>
      </w:r>
      <w:bookmarkEnd w:id="3092"/>
      <w:bookmarkEnd w:id="3093"/>
    </w:p>
    <w:p w14:paraId="0F816A50" w14:textId="77777777" w:rsidR="0074559B" w:rsidRPr="00791D37" w:rsidRDefault="0074559B" w:rsidP="00791D37"/>
    <w:p w14:paraId="72D82FEA" w14:textId="6457F3B1" w:rsidR="0074559B" w:rsidRDefault="0074559B" w:rsidP="00791D37">
      <w:pPr>
        <w:rPr>
          <w:ins w:id="3094" w:author="JORGE CONTRERAS ORTIZ" w:date="2021-09-04T12:25:00Z"/>
        </w:rPr>
      </w:pPr>
      <w:r w:rsidRPr="00791D37">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1D2CB408" w14:textId="77777777" w:rsidR="00672BD4" w:rsidRPr="00791D37" w:rsidRDefault="00672BD4" w:rsidP="00791D37"/>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5"/>
                    <a:stretch>
                      <a:fillRect/>
                    </a:stretch>
                  </pic:blipFill>
                  <pic:spPr>
                    <a:xfrm>
                      <a:off x="0" y="0"/>
                      <a:ext cx="5400040" cy="4653280"/>
                    </a:xfrm>
                    <a:prstGeom prst="rect">
                      <a:avLst/>
                    </a:prstGeom>
                  </pic:spPr>
                </pic:pic>
              </a:graphicData>
            </a:graphic>
          </wp:inline>
        </w:drawing>
      </w:r>
    </w:p>
    <w:p w14:paraId="7239A320" w14:textId="36F2F14A" w:rsidR="0074559B" w:rsidRPr="006242EF" w:rsidRDefault="0074559B" w:rsidP="006242EF">
      <w:pPr>
        <w:pStyle w:val="Descripcin"/>
        <w:jc w:val="center"/>
      </w:pPr>
      <w:bookmarkStart w:id="3095" w:name="_Toc81499601"/>
      <w:bookmarkStart w:id="3096" w:name="_Toc81499836"/>
      <w:bookmarkStart w:id="3097" w:name="_Toc81762043"/>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5</w:t>
      </w:r>
      <w:r w:rsidRPr="006242EF">
        <w:fldChar w:fldCharType="end"/>
      </w:r>
      <w:r w:rsidRPr="00791D37">
        <w:t xml:space="preserve"> Pestaña Visual Network</w:t>
      </w:r>
      <w:bookmarkEnd w:id="3095"/>
      <w:bookmarkEnd w:id="3096"/>
      <w:bookmarkEnd w:id="3097"/>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3098" w:name="_Toc81499414"/>
      <w:bookmarkStart w:id="3099" w:name="_Toc81761788"/>
      <w:r w:rsidRPr="00791D37">
        <w:lastRenderedPageBreak/>
        <w:t>LOGS</w:t>
      </w:r>
      <w:bookmarkEnd w:id="3098"/>
      <w:bookmarkEnd w:id="3099"/>
    </w:p>
    <w:p w14:paraId="75C300FA" w14:textId="77777777" w:rsidR="0074559B" w:rsidRPr="00791D37" w:rsidRDefault="0074559B" w:rsidP="00791D37"/>
    <w:p w14:paraId="55097D9E" w14:textId="77777777" w:rsidR="0074559B" w:rsidRPr="00791D37" w:rsidRDefault="0074559B" w:rsidP="00791D37">
      <w:r w:rsidRPr="00791D37">
        <w:t>El administrador puede ver dentro de los logs del sistema en el submenú “Logs” por debajo del menú “KiBRA”. Se permite filtrar logs por nivel de gravedad/severidad y categoría.</w:t>
      </w:r>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6"/>
                    <a:stretch>
                      <a:fillRect/>
                    </a:stretch>
                  </pic:blipFill>
                  <pic:spPr>
                    <a:xfrm>
                      <a:off x="0" y="0"/>
                      <a:ext cx="5400040" cy="4660265"/>
                    </a:xfrm>
                    <a:prstGeom prst="rect">
                      <a:avLst/>
                    </a:prstGeom>
                  </pic:spPr>
                </pic:pic>
              </a:graphicData>
            </a:graphic>
          </wp:inline>
        </w:drawing>
      </w:r>
    </w:p>
    <w:p w14:paraId="56CD3A73" w14:textId="21BF0D36" w:rsidR="0074559B" w:rsidRPr="006242EF" w:rsidRDefault="0074559B" w:rsidP="006242EF">
      <w:pPr>
        <w:pStyle w:val="Descripcin"/>
        <w:jc w:val="center"/>
      </w:pPr>
      <w:bookmarkStart w:id="3100" w:name="_Toc81499602"/>
      <w:bookmarkStart w:id="3101" w:name="_Toc81499837"/>
      <w:bookmarkStart w:id="3102" w:name="_Toc81762044"/>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6</w:t>
      </w:r>
      <w:r w:rsidRPr="006242EF">
        <w:fldChar w:fldCharType="end"/>
      </w:r>
      <w:r w:rsidRPr="00791D37">
        <w:t xml:space="preserve"> Pestaña Logs</w:t>
      </w:r>
      <w:bookmarkEnd w:id="3100"/>
      <w:bookmarkEnd w:id="3101"/>
      <w:bookmarkEnd w:id="3102"/>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3103" w:name="_Toc81499415"/>
      <w:bookmarkStart w:id="3104" w:name="_Toc81761789"/>
      <w:r w:rsidRPr="00791D37">
        <w:lastRenderedPageBreak/>
        <w:t>BREVE RESUMEN</w:t>
      </w:r>
      <w:bookmarkEnd w:id="3103"/>
      <w:bookmarkEnd w:id="3104"/>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3105" w:name="_Toc81499416"/>
      <w:bookmarkStart w:id="3106" w:name="_Toc81761790"/>
      <w:r w:rsidRPr="00791D37">
        <w:t>SISTEMA DE FICHEROS AVANZADO</w:t>
      </w:r>
      <w:bookmarkEnd w:id="3105"/>
      <w:bookmarkEnd w:id="3106"/>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3107" w:author="JORGE CONTRERAS ORTIZ" w:date="2021-09-04T12:25:00Z">
        <w:r w:rsidRPr="00791D37" w:rsidDel="00672BD4">
          <w:delText>cuál</w:delText>
        </w:r>
      </w:del>
      <w:ins w:id="3108"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3109" w:name="_Toc81499417"/>
      <w:bookmarkStart w:id="3110" w:name="_Toc81761791"/>
      <w:r w:rsidRPr="00FE1EC4">
        <w:t>SERVICIOS CRÍTICOS</w:t>
      </w:r>
      <w:bookmarkEnd w:id="3109"/>
      <w:bookmarkEnd w:id="3110"/>
    </w:p>
    <w:p w14:paraId="6B3270AA" w14:textId="77777777" w:rsidR="0074559B" w:rsidRPr="00791D37" w:rsidRDefault="0074559B" w:rsidP="00791D37"/>
    <w:p w14:paraId="09191A27" w14:textId="1127409C" w:rsidR="0074559B" w:rsidRPr="00791D37" w:rsidDel="00672BD4" w:rsidRDefault="0074559B" w:rsidP="00791D37">
      <w:pPr>
        <w:rPr>
          <w:del w:id="3111" w:author="JORGE CONTRERAS ORTIZ" w:date="2021-09-04T12:26:00Z"/>
        </w:rPr>
      </w:pPr>
      <w:r w:rsidRPr="00791D37">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4711D618" w14:textId="29E65413" w:rsidR="0074559B" w:rsidRDefault="0074559B" w:rsidP="00791D37">
      <w:pPr>
        <w:rPr>
          <w:ins w:id="3112" w:author="JORGE CONTRERAS ORTIZ" w:date="2021-09-04T12:26:00Z"/>
        </w:rPr>
      </w:pPr>
      <w:r w:rsidRPr="00791D37">
        <w:t>Usando comandos comunes de Linux, el administrador podrá saber el estado de ambos servicios y reiniciarlos si es necesario.</w:t>
      </w:r>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57A8F"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791D37" w:rsidRDefault="0074559B" w:rsidP="00791D37">
            <w:pPr>
              <w:rPr>
                <w:lang w:val="en-US"/>
              </w:rPr>
            </w:pPr>
            <w:r w:rsidRPr="00791D37">
              <w:rPr>
                <w:lang w:val="en-US"/>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740003F5" w:rsidR="0074559B" w:rsidRPr="00791D37" w:rsidRDefault="006242EF" w:rsidP="006242EF">
      <w:pPr>
        <w:pStyle w:val="Descripcin"/>
        <w:jc w:val="center"/>
      </w:pPr>
      <w:bookmarkStart w:id="3113" w:name="_Toc81762096"/>
      <w:r>
        <w:t xml:space="preserve">Tabla </w:t>
      </w:r>
      <w:r w:rsidR="00691851">
        <w:fldChar w:fldCharType="begin"/>
      </w:r>
      <w:r w:rsidR="00691851">
        <w:instrText xml:space="preserve"> SEQ Tabla \* ARABIC </w:instrText>
      </w:r>
      <w:r w:rsidR="00691851">
        <w:fldChar w:fldCharType="separate"/>
      </w:r>
      <w:r w:rsidR="003E5AE5">
        <w:rPr>
          <w:noProof/>
        </w:rPr>
        <w:t>4</w:t>
      </w:r>
      <w:r w:rsidR="00691851">
        <w:rPr>
          <w:noProof/>
        </w:rPr>
        <w:fldChar w:fldCharType="end"/>
      </w:r>
      <w:r>
        <w:t xml:space="preserve"> </w:t>
      </w:r>
      <w:r w:rsidRPr="00056DFE">
        <w:t>Servicios KBRNT1</w:t>
      </w:r>
      <w:bookmarkEnd w:id="3113"/>
    </w:p>
    <w:p w14:paraId="7D204B33" w14:textId="77777777" w:rsidR="0074559B" w:rsidRPr="00791D37" w:rsidRDefault="0074559B" w:rsidP="00791D37"/>
    <w:p w14:paraId="5AF1EBE5" w14:textId="77777777" w:rsidR="0074559B" w:rsidRPr="00791D37" w:rsidRDefault="0074559B" w:rsidP="00791D37"/>
    <w:p w14:paraId="0DF3A083" w14:textId="77777777" w:rsidR="0074559B" w:rsidRPr="00791D37" w:rsidRDefault="0074559B" w:rsidP="00791D37"/>
    <w:p w14:paraId="56617FC7" w14:textId="7D41A8A3" w:rsidR="0074559B" w:rsidRPr="00791D37" w:rsidRDefault="0074559B" w:rsidP="00791D37">
      <w:r w:rsidRPr="00791D37">
        <w:lastRenderedPageBreak/>
        <w:t xml:space="preserve">El administrador puede iniciar manualmente la aplicación “kibra” usando los </w:t>
      </w:r>
      <w:ins w:id="3114"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3115" w:author="JORGE CONTRERAS ORTIZ" w:date="2021-09-04T14:47:00Z">
        <w:r w:rsidR="003E5AE5" w:rsidRPr="00791D37">
          <w:t xml:space="preserve">Tabla </w:t>
        </w:r>
        <w:r w:rsidR="003E5AE5">
          <w:rPr>
            <w:noProof/>
          </w:rPr>
          <w:t>5</w:t>
        </w:r>
      </w:ins>
      <w:ins w:id="3116" w:author="JORGE CONTRERAS ORTIZ" w:date="2021-09-04T13:59:00Z">
        <w:r w:rsidR="0025296D">
          <w:fldChar w:fldCharType="end"/>
        </w:r>
      </w:ins>
      <w:del w:id="3117" w:author="JORGE CONTRERAS ORTIZ" w:date="2021-09-04T13:59:00Z">
        <w:r w:rsidRPr="00791D37" w:rsidDel="0025296D">
          <w:delText>sigui</w:delText>
        </w:r>
      </w:del>
      <w:del w:id="3118" w:author="JORGE CONTRERAS ORTIZ" w:date="2021-09-04T13:58:00Z">
        <w:r w:rsidRPr="00791D37" w:rsidDel="0025296D">
          <w:delText>entes comandos</w:delText>
        </w:r>
      </w:del>
      <w:r w:rsidRPr="00791D37">
        <w:t xml:space="preserve">: </w:t>
      </w:r>
    </w:p>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791D37">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3119" w:author="JORGE CONTRERAS ORTIZ" w:date="2021-09-04T14:08:00Z"/>
        </w:rPr>
      </w:pPr>
      <w:bookmarkStart w:id="3120" w:name="_Toc81499565"/>
    </w:p>
    <w:p w14:paraId="14CC3632" w14:textId="77777777" w:rsidR="00A7595B" w:rsidRPr="00A7595B" w:rsidRDefault="00A7595B">
      <w:pPr>
        <w:rPr>
          <w:ins w:id="3121" w:author="JORGE CONTRERAS ORTIZ" w:date="2021-09-04T14:09:00Z"/>
        </w:rPr>
        <w:pPrChange w:id="3122" w:author="JORGE CONTRERAS ORTIZ" w:date="2021-09-04T14:09:00Z">
          <w:pPr>
            <w:pStyle w:val="Descripcin"/>
            <w:jc w:val="center"/>
          </w:pPr>
        </w:pPrChange>
      </w:pPr>
    </w:p>
    <w:p w14:paraId="5E78CDF5" w14:textId="3846FAC4" w:rsidR="0074559B" w:rsidRPr="006242EF" w:rsidRDefault="0074559B" w:rsidP="006242EF">
      <w:pPr>
        <w:pStyle w:val="Descripcin"/>
        <w:jc w:val="center"/>
      </w:pPr>
      <w:bookmarkStart w:id="3123" w:name="_Ref81656378"/>
      <w:bookmarkStart w:id="3124" w:name="_Toc81762097"/>
      <w:r w:rsidRPr="00791D37">
        <w:t xml:space="preserve">Tabla </w:t>
      </w:r>
      <w:r w:rsidR="00691851">
        <w:fldChar w:fldCharType="begin"/>
      </w:r>
      <w:r w:rsidR="00691851">
        <w:instrText xml:space="preserve"> SEQ Tabla \* ARABIC </w:instrText>
      </w:r>
      <w:r w:rsidR="00691851">
        <w:fldChar w:fldCharType="separate"/>
      </w:r>
      <w:r w:rsidR="003E5AE5">
        <w:rPr>
          <w:noProof/>
        </w:rPr>
        <w:t>5</w:t>
      </w:r>
      <w:r w:rsidR="00691851">
        <w:rPr>
          <w:noProof/>
        </w:rPr>
        <w:fldChar w:fldCharType="end"/>
      </w:r>
      <w:bookmarkEnd w:id="3123"/>
      <w:r w:rsidRPr="00791D37">
        <w:t xml:space="preserve"> Comandos Servicio KiBRA</w:t>
      </w:r>
      <w:bookmarkEnd w:id="3120"/>
      <w:bookmarkEnd w:id="3124"/>
    </w:p>
    <w:p w14:paraId="5B8229B0" w14:textId="77777777" w:rsidR="0074559B" w:rsidRPr="00791D37" w:rsidRDefault="0074559B" w:rsidP="00791D37"/>
    <w:p w14:paraId="2B861E2E" w14:textId="5425F01D" w:rsidR="0074559B" w:rsidRPr="00791D37" w:rsidRDefault="0074559B" w:rsidP="00791D37">
      <w:r w:rsidRPr="00791D37">
        <w:t>En el caso de la aplicación “ajenti”, los comandos a utilizar son</w:t>
      </w:r>
      <w:ins w:id="3125"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3126" w:author="JORGE CONTRERAS ORTIZ" w:date="2021-09-04T14:47:00Z">
        <w:r w:rsidR="003E5AE5" w:rsidRPr="00791D37">
          <w:t xml:space="preserve">Tabla </w:t>
        </w:r>
        <w:r w:rsidR="003E5AE5">
          <w:rPr>
            <w:noProof/>
          </w:rPr>
          <w:t>6</w:t>
        </w:r>
      </w:ins>
      <w:ins w:id="3127" w:author="JORGE CONTRERAS ORTIZ" w:date="2021-09-04T13:59:00Z">
        <w:r w:rsidR="0025296D">
          <w:fldChar w:fldCharType="end"/>
        </w:r>
      </w:ins>
      <w:r w:rsidRPr="00791D37">
        <w:t>:</w:t>
      </w:r>
    </w:p>
    <w:p w14:paraId="53408B00"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3128" w:author="JORGE CONTRERAS ORTIZ" w:date="2021-09-04T14:08:00Z"/>
        </w:rPr>
      </w:pPr>
    </w:p>
    <w:p w14:paraId="75455865" w14:textId="77777777" w:rsidR="00A7595B" w:rsidRPr="00A7595B" w:rsidRDefault="00A7595B">
      <w:pPr>
        <w:rPr>
          <w:ins w:id="3129" w:author="JORGE CONTRERAS ORTIZ" w:date="2021-09-04T14:09:00Z"/>
        </w:rPr>
        <w:pPrChange w:id="3130" w:author="JORGE CONTRERAS ORTIZ" w:date="2021-09-04T14:09:00Z">
          <w:pPr>
            <w:pStyle w:val="Descripcin"/>
            <w:jc w:val="center"/>
          </w:pPr>
        </w:pPrChange>
      </w:pPr>
    </w:p>
    <w:p w14:paraId="28D0200B" w14:textId="2AC35CD2" w:rsidR="0074559B" w:rsidRPr="006242EF" w:rsidRDefault="0074559B" w:rsidP="006242EF">
      <w:pPr>
        <w:pStyle w:val="Descripcin"/>
        <w:jc w:val="center"/>
      </w:pPr>
      <w:bookmarkStart w:id="3131" w:name="_Ref81656391"/>
      <w:bookmarkStart w:id="3132" w:name="_Toc81499566"/>
      <w:bookmarkStart w:id="3133" w:name="_Toc81762098"/>
      <w:r w:rsidRPr="00791D37">
        <w:t xml:space="preserve">Tabla </w:t>
      </w:r>
      <w:r w:rsidR="00691851">
        <w:fldChar w:fldCharType="begin"/>
      </w:r>
      <w:r w:rsidR="00691851">
        <w:instrText xml:space="preserve"> SEQ Tabla \* ARABIC </w:instrText>
      </w:r>
      <w:r w:rsidR="00691851">
        <w:fldChar w:fldCharType="separate"/>
      </w:r>
      <w:r w:rsidR="003E5AE5">
        <w:rPr>
          <w:noProof/>
        </w:rPr>
        <w:t>6</w:t>
      </w:r>
      <w:r w:rsidR="00691851">
        <w:rPr>
          <w:noProof/>
        </w:rPr>
        <w:fldChar w:fldCharType="end"/>
      </w:r>
      <w:bookmarkEnd w:id="3131"/>
      <w:r w:rsidRPr="00791D37">
        <w:t xml:space="preserve"> Servicio Ajenti</w:t>
      </w:r>
      <w:bookmarkEnd w:id="3132"/>
      <w:bookmarkEnd w:id="3133"/>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3134" w:name="_Toc81499418"/>
      <w:bookmarkStart w:id="3135" w:name="_Toc81761792"/>
      <w:r w:rsidRPr="00791D37">
        <w:t>COMUNICACIÓN ENTRE PROCESOS</w:t>
      </w:r>
      <w:bookmarkEnd w:id="3134"/>
      <w:bookmarkEnd w:id="3135"/>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El Panel de Administración Web  y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3136" w:name="_Toc81499419"/>
      <w:bookmarkStart w:id="3137" w:name="_Toc81761793"/>
      <w:r w:rsidRPr="00791D37">
        <w:rPr>
          <w:rFonts w:eastAsiaTheme="minorHAnsi"/>
        </w:rPr>
        <w:lastRenderedPageBreak/>
        <w:t>CONFIGURACIÓN INICIAL MÓDULO KTWM102</w:t>
      </w:r>
      <w:bookmarkEnd w:id="3136"/>
      <w:bookmarkEnd w:id="3137"/>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3138" w:author="JORGE CONTRERAS ORTIZ" w:date="2021-09-04T12:27:00Z">
            <w:rPr/>
          </w:rPrChange>
        </w:rPr>
      </w:pPr>
      <w:r w:rsidRPr="00672BD4">
        <w:rPr>
          <w:b/>
          <w:bCs/>
          <w:i/>
          <w:iCs/>
          <w:rPrChange w:id="3139" w:author="JORGE CONTRERAS ORTIZ" w:date="2021-09-04T12:27:00Z">
            <w:rPr>
              <w:b/>
              <w:bCs/>
            </w:rPr>
          </w:rPrChange>
        </w:rPr>
        <w:t>Nota:</w:t>
      </w:r>
      <w:r w:rsidRPr="00672BD4">
        <w:rPr>
          <w:i/>
          <w:iCs/>
          <w:rPrChange w:id="3140"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3141" w:name="_Toc81499420"/>
      <w:bookmarkStart w:id="3142" w:name="_Toc81761794"/>
      <w:r w:rsidRPr="00791D37">
        <w:t>INSTALACIÓN DE DRIVERS USB Y DEL BOOTLOADER</w:t>
      </w:r>
      <w:bookmarkEnd w:id="3141"/>
      <w:bookmarkEnd w:id="3142"/>
    </w:p>
    <w:p w14:paraId="2E9BF14B" w14:textId="77777777" w:rsidR="0074559B" w:rsidRPr="00791D37" w:rsidRDefault="0074559B" w:rsidP="00791D37"/>
    <w:p w14:paraId="0E38D5EF" w14:textId="3B9603F7" w:rsidR="0074559B" w:rsidRDefault="0074559B" w:rsidP="00791D37">
      <w:pPr>
        <w:rPr>
          <w:ins w:id="3143"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791D37">
        <w:rPr>
          <w:i/>
          <w:iCs/>
        </w:rPr>
        <w:t>KiNOS Boot DFU”</w:t>
      </w:r>
      <w:r w:rsidRPr="00791D37">
        <w:t xml:space="preserve"> en la pestaña de “</w:t>
      </w:r>
      <w:r w:rsidRPr="00791D37">
        <w:rPr>
          <w:i/>
          <w:iCs/>
        </w:rPr>
        <w:t>Otros dispositivos</w:t>
      </w:r>
      <w:r w:rsidRPr="00791D37">
        <w:t>”.</w:t>
      </w:r>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7"/>
                    <a:stretch>
                      <a:fillRect/>
                    </a:stretch>
                  </pic:blipFill>
                  <pic:spPr>
                    <a:xfrm>
                      <a:off x="0" y="0"/>
                      <a:ext cx="4556556" cy="4340435"/>
                    </a:xfrm>
                    <a:prstGeom prst="rect">
                      <a:avLst/>
                    </a:prstGeom>
                  </pic:spPr>
                </pic:pic>
              </a:graphicData>
            </a:graphic>
          </wp:inline>
        </w:drawing>
      </w:r>
    </w:p>
    <w:p w14:paraId="3D414957" w14:textId="53AC87E6" w:rsidR="0074559B" w:rsidRPr="006242EF" w:rsidRDefault="0074559B" w:rsidP="006242EF">
      <w:pPr>
        <w:pStyle w:val="Descripcin"/>
        <w:jc w:val="center"/>
      </w:pPr>
      <w:bookmarkStart w:id="3144" w:name="_Toc81499603"/>
      <w:bookmarkStart w:id="3145" w:name="_Toc81499838"/>
      <w:bookmarkStart w:id="3146" w:name="_Toc81762045"/>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7</w:t>
      </w:r>
      <w:r w:rsidRPr="006242EF">
        <w:fldChar w:fldCharType="end"/>
      </w:r>
      <w:r w:rsidRPr="00791D37">
        <w:t xml:space="preserve"> Administrador de dispositivo antes de instalar los Drivers de KTWM102</w:t>
      </w:r>
      <w:bookmarkEnd w:id="3144"/>
      <w:bookmarkEnd w:id="3145"/>
      <w:bookmarkEnd w:id="3146"/>
    </w:p>
    <w:p w14:paraId="0CA75B7C" w14:textId="331BF021" w:rsidR="0074559B" w:rsidRPr="00791D37" w:rsidRDefault="00672BD4" w:rsidP="00FE1EC4">
      <w:pPr>
        <w:pStyle w:val="Ttulo5"/>
      </w:pPr>
      <w:bookmarkStart w:id="3147" w:name="_Toc81499421"/>
      <w:bookmarkStart w:id="3148" w:name="_Toc81761795"/>
      <w:r w:rsidRPr="00791D37">
        <w:lastRenderedPageBreak/>
        <w:t>WINDOWS</w:t>
      </w:r>
      <w:bookmarkEnd w:id="3147"/>
      <w:bookmarkEnd w:id="3148"/>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030C7023" w:rsidR="0074559B" w:rsidRPr="00791D37" w:rsidRDefault="0074559B" w:rsidP="00791D37">
      <w:r w:rsidRPr="00791D37">
        <w:t xml:space="preserve">Para instalar o reemplazar los drivers, </w:t>
      </w:r>
      <w:del w:id="3149" w:author="JORGE CONTRERAS ORTIZ" w:date="2021-09-04T12:29:00Z">
        <w:r w:rsidRPr="00791D37" w:rsidDel="00672BD4">
          <w:delText xml:space="preserve">necesitaremos </w:delText>
        </w:r>
      </w:del>
      <w:ins w:id="3150" w:author="JORGE CONTRERAS ORTIZ" w:date="2021-09-04T12:29:00Z">
        <w:r w:rsidR="00672BD4">
          <w:t>se necesitará</w:t>
        </w:r>
        <w:r w:rsidR="00672BD4" w:rsidRPr="00791D37">
          <w:t xml:space="preserve"> </w:t>
        </w:r>
      </w:ins>
      <w:r w:rsidRPr="00791D37">
        <w:t xml:space="preserve">una herramienta gratuita llamada </w:t>
      </w:r>
      <w:r w:rsidRPr="00791D37">
        <w:rPr>
          <w:b/>
          <w:bCs/>
        </w:rPr>
        <w:t>Zadig</w:t>
      </w:r>
      <w:r w:rsidRPr="00791D37">
        <w:t>. Esta herramienta puede descargarse de la página de Zadig</w:t>
      </w:r>
      <w:ins w:id="3151" w:author="JORGE CONTRERAS ORTIZ" w:date="2021-09-04T12:29:00Z">
        <w:r w:rsidR="003E2792">
          <w:t xml:space="preserve"> </w:t>
        </w:r>
        <w:r w:rsidR="003E2792">
          <w:fldChar w:fldCharType="begin"/>
        </w:r>
        <w:r w:rsidR="003E2792">
          <w:instrText xml:space="preserve"> HYPERLINK "https://zadig.akeo.ie/" </w:instrText>
        </w:r>
        <w:r w:rsidR="003E2792">
          <w:fldChar w:fldCharType="separate"/>
        </w:r>
        <w:r w:rsidR="003E2792" w:rsidRPr="003E2792">
          <w:rPr>
            <w:rStyle w:val="Hipervnculo"/>
          </w:rPr>
          <w:t>https://zadig.akeo.ie/</w:t>
        </w:r>
        <w:del w:id="3152"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3153" w:author="JORGE CONTRERAS ORTIZ" w:date="2021-09-04T14:47:00Z">
        <w:r w:rsidR="003E5AE5">
          <w:rPr>
            <w:rStyle w:val="Hipervnculo"/>
            <w:b/>
            <w:bCs/>
          </w:rPr>
          <w:t>¡Error! Referencia de hipervínculo no válida.</w:t>
        </w:r>
      </w:ins>
      <w:ins w:id="3154" w:author="JORGE CONTRERAS ORTIZ" w:date="2021-09-04T12:29:00Z">
        <w:del w:id="3155"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3156" w:author="JORGE CONTRERAS ORTIZ" w:date="2021-09-04T12:30:00Z">
        <w:r w:rsidR="003E2792">
          <w:t>.</w:t>
        </w:r>
      </w:ins>
      <w:r w:rsidRPr="00791D37">
        <w:t xml:space="preserve"> Esta aplicación es para instalar una “libusb” compatible con el dispositivo.</w:t>
      </w:r>
    </w:p>
    <w:p w14:paraId="4C94E702" w14:textId="77777777" w:rsidR="0074559B" w:rsidRPr="00791D37" w:rsidRDefault="0074559B" w:rsidP="00791D37">
      <w:r w:rsidRPr="00791D37">
        <w:t>Abrir Zadig (no necesita de instalación). En caso de que salte el aviso de una ventana UAC (User Account Control), seleccionar “Yes” o “Sí”.</w:t>
      </w:r>
    </w:p>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8"/>
                    <a:stretch>
                      <a:fillRect/>
                    </a:stretch>
                  </pic:blipFill>
                  <pic:spPr>
                    <a:xfrm>
                      <a:off x="0" y="0"/>
                      <a:ext cx="4311158" cy="2416335"/>
                    </a:xfrm>
                    <a:prstGeom prst="rect">
                      <a:avLst/>
                    </a:prstGeom>
                  </pic:spPr>
                </pic:pic>
              </a:graphicData>
            </a:graphic>
          </wp:inline>
        </w:drawing>
      </w:r>
    </w:p>
    <w:p w14:paraId="519B6143" w14:textId="387F6602" w:rsidR="0074559B" w:rsidRPr="00791D37" w:rsidRDefault="0074559B" w:rsidP="006242EF">
      <w:pPr>
        <w:pStyle w:val="Descripcin"/>
        <w:jc w:val="center"/>
      </w:pPr>
      <w:bookmarkStart w:id="3157" w:name="_Toc81499604"/>
      <w:bookmarkStart w:id="3158" w:name="_Toc81499839"/>
      <w:bookmarkStart w:id="3159" w:name="_Toc81762046"/>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8</w:t>
      </w:r>
      <w:r w:rsidRPr="006242EF">
        <w:fldChar w:fldCharType="end"/>
      </w:r>
      <w:r w:rsidRPr="00791D37">
        <w:t xml:space="preserve"> Instalación Drivers con Zadig Paso 1</w:t>
      </w:r>
      <w:bookmarkEnd w:id="3157"/>
      <w:bookmarkEnd w:id="3158"/>
      <w:bookmarkEnd w:id="3159"/>
    </w:p>
    <w:p w14:paraId="50EF3077" w14:textId="77777777" w:rsidR="0074559B" w:rsidRPr="00791D37" w:rsidRDefault="0074559B" w:rsidP="00791D37"/>
    <w:p w14:paraId="03231901" w14:textId="77777777" w:rsidR="0074559B" w:rsidRPr="00791D37" w:rsidRDefault="0074559B" w:rsidP="00791D37">
      <w:r w:rsidRPr="00791D37">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30D3F2FD" w:rsidR="0074559B" w:rsidRPr="00791D37" w:rsidRDefault="0074559B" w:rsidP="00791D37">
      <w:r w:rsidRPr="00791D37">
        <w:t xml:space="preserve">Seleccionar KiNOS Boot DFU en la lista despegable, y seleccionar el driver “liusbK” y </w:t>
      </w:r>
      <w:del w:id="3160" w:author="JORGE CONTRERAS ORTIZ" w:date="2021-09-04T12:30:00Z">
        <w:r w:rsidRPr="00791D37" w:rsidDel="003E2792">
          <w:delText xml:space="preserve">pinchar </w:delText>
        </w:r>
      </w:del>
      <w:ins w:id="3161"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ED39D9B" w14:textId="77777777" w:rsidR="0074559B" w:rsidRPr="00791D37" w:rsidRDefault="0074559B" w:rsidP="006242EF">
      <w:pPr>
        <w:jc w:val="center"/>
      </w:pPr>
      <w:r w:rsidRPr="00791D37">
        <w:rPr>
          <w:noProof/>
        </w:rPr>
        <w:lastRenderedPageBreak/>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9"/>
                    <a:stretch>
                      <a:fillRect/>
                    </a:stretch>
                  </pic:blipFill>
                  <pic:spPr>
                    <a:xfrm>
                      <a:off x="0" y="0"/>
                      <a:ext cx="4663925" cy="2095037"/>
                    </a:xfrm>
                    <a:prstGeom prst="rect">
                      <a:avLst/>
                    </a:prstGeom>
                  </pic:spPr>
                </pic:pic>
              </a:graphicData>
            </a:graphic>
          </wp:inline>
        </w:drawing>
      </w:r>
    </w:p>
    <w:p w14:paraId="57521DAC" w14:textId="39AF6929" w:rsidR="0074559B" w:rsidRPr="006242EF" w:rsidRDefault="0074559B" w:rsidP="006242EF">
      <w:pPr>
        <w:pStyle w:val="Descripcin"/>
        <w:jc w:val="center"/>
      </w:pPr>
      <w:bookmarkStart w:id="3162" w:name="_Toc81499605"/>
      <w:bookmarkStart w:id="3163" w:name="_Toc81499840"/>
      <w:bookmarkStart w:id="3164" w:name="_Toc81762047"/>
      <w:r w:rsidRPr="00791D37">
        <w:t xml:space="preserve">Ilustración </w:t>
      </w:r>
      <w:r w:rsidRPr="006242EF">
        <w:fldChar w:fldCharType="begin"/>
      </w:r>
      <w:r w:rsidRPr="00791D37">
        <w:instrText xml:space="preserve"> SEQ Ilustración \* ARABIC </w:instrText>
      </w:r>
      <w:r w:rsidRPr="006242EF">
        <w:fldChar w:fldCharType="separate"/>
      </w:r>
      <w:r w:rsidR="003E5AE5">
        <w:rPr>
          <w:noProof/>
        </w:rPr>
        <w:t>29</w:t>
      </w:r>
      <w:r w:rsidRPr="006242EF">
        <w:fldChar w:fldCharType="end"/>
      </w:r>
      <w:r w:rsidRPr="00791D37">
        <w:t xml:space="preserve"> Instalación Drivers con Zadig Paso 2</w:t>
      </w:r>
      <w:bookmarkEnd w:id="3162"/>
      <w:bookmarkEnd w:id="3163"/>
      <w:bookmarkEnd w:id="3164"/>
    </w:p>
    <w:p w14:paraId="04492B93" w14:textId="77777777" w:rsidR="0074559B" w:rsidRPr="00791D37" w:rsidRDefault="0074559B" w:rsidP="00791D37"/>
    <w:p w14:paraId="061962F3" w14:textId="77777777" w:rsidR="0074559B" w:rsidRPr="00791D37" w:rsidRDefault="0074559B" w:rsidP="00791D37">
      <w:r w:rsidRPr="00791D37">
        <w:t>El proceso tomará alrededor de un segundo y el resultado será un mensaje de éxito:</w:t>
      </w:r>
    </w:p>
    <w:p w14:paraId="16F5AEC4" w14:textId="77777777" w:rsidR="0074559B" w:rsidRPr="00791D37" w:rsidRDefault="0074559B"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751683" cy="1660588"/>
                    </a:xfrm>
                    <a:prstGeom prst="rect">
                      <a:avLst/>
                    </a:prstGeom>
                  </pic:spPr>
                </pic:pic>
              </a:graphicData>
            </a:graphic>
          </wp:inline>
        </w:drawing>
      </w:r>
    </w:p>
    <w:p w14:paraId="7268AD87" w14:textId="62056830" w:rsidR="0074559B" w:rsidRPr="006242EF" w:rsidRDefault="0074559B" w:rsidP="006242EF">
      <w:pPr>
        <w:pStyle w:val="Descripcin"/>
        <w:jc w:val="center"/>
      </w:pPr>
      <w:bookmarkStart w:id="3165" w:name="_Toc81499606"/>
      <w:bookmarkStart w:id="3166" w:name="_Toc81499841"/>
      <w:bookmarkStart w:id="3167" w:name="_Toc81762048"/>
      <w:r w:rsidRPr="006242EF">
        <w:t xml:space="preserve">Ilustración </w:t>
      </w:r>
      <w:r w:rsidR="00691851">
        <w:fldChar w:fldCharType="begin"/>
      </w:r>
      <w:r w:rsidR="00691851">
        <w:instrText xml:space="preserve"> SEQ Ilustración \* ARABIC </w:instrText>
      </w:r>
      <w:r w:rsidR="00691851">
        <w:fldChar w:fldCharType="separate"/>
      </w:r>
      <w:r w:rsidR="003E5AE5">
        <w:rPr>
          <w:noProof/>
        </w:rPr>
        <w:t>30</w:t>
      </w:r>
      <w:r w:rsidR="00691851">
        <w:rPr>
          <w:noProof/>
        </w:rPr>
        <w:fldChar w:fldCharType="end"/>
      </w:r>
      <w:r w:rsidRPr="006242EF">
        <w:t xml:space="preserve"> Instalación Drivers con Zadig Finalizada</w:t>
      </w:r>
      <w:bookmarkEnd w:id="3165"/>
      <w:bookmarkEnd w:id="3166"/>
      <w:bookmarkEnd w:id="3167"/>
    </w:p>
    <w:p w14:paraId="34D6020A" w14:textId="77777777" w:rsidR="0074559B" w:rsidRPr="00791D37" w:rsidRDefault="0074559B" w:rsidP="00791D37"/>
    <w:p w14:paraId="111905FD" w14:textId="1F1E344B"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3168" w:author="JORGE CONTRERAS ORTIZ" w:date="2021-09-04T12:31:00Z">
        <w:r w:rsidR="003E2792">
          <w:t>como se muestra en la Ilustración 31</w:t>
        </w:r>
      </w:ins>
      <w:del w:id="3169"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20A9B790" w14:textId="77777777" w:rsidR="0074559B" w:rsidRPr="00791D37" w:rsidRDefault="0074559B" w:rsidP="006242EF">
      <w:pPr>
        <w:pStyle w:val="Descripcin"/>
        <w:jc w:val="center"/>
      </w:pPr>
      <w:r w:rsidRPr="00791D37">
        <w:rPr>
          <w:noProof/>
        </w:rPr>
        <w:lastRenderedPageBreak/>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1"/>
                    <a:stretch>
                      <a:fillRect/>
                    </a:stretch>
                  </pic:blipFill>
                  <pic:spPr>
                    <a:xfrm>
                      <a:off x="0" y="0"/>
                      <a:ext cx="4819650" cy="4629150"/>
                    </a:xfrm>
                    <a:prstGeom prst="rect">
                      <a:avLst/>
                    </a:prstGeom>
                  </pic:spPr>
                </pic:pic>
              </a:graphicData>
            </a:graphic>
          </wp:inline>
        </w:drawing>
      </w:r>
    </w:p>
    <w:p w14:paraId="29F3C078" w14:textId="662DDC35" w:rsidR="0074559B" w:rsidRPr="00791D37" w:rsidRDefault="0074559B" w:rsidP="006242EF">
      <w:pPr>
        <w:pStyle w:val="Descripcin"/>
        <w:jc w:val="center"/>
      </w:pPr>
      <w:bookmarkStart w:id="3170" w:name="_Toc81499607"/>
      <w:bookmarkStart w:id="3171" w:name="_Toc81499842"/>
      <w:bookmarkStart w:id="3172" w:name="_Toc81762049"/>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1</w:t>
      </w:r>
      <w:r w:rsidR="00691851">
        <w:rPr>
          <w:noProof/>
        </w:rPr>
        <w:fldChar w:fldCharType="end"/>
      </w:r>
      <w:r w:rsidRPr="00791D37">
        <w:t xml:space="preserve"> Administrador de Dispositivos Después de Instalar Drivers</w:t>
      </w:r>
      <w:bookmarkEnd w:id="3170"/>
      <w:bookmarkEnd w:id="3171"/>
      <w:bookmarkEnd w:id="3172"/>
    </w:p>
    <w:p w14:paraId="072B7511" w14:textId="77777777" w:rsidR="0074559B" w:rsidRPr="00791D37" w:rsidRDefault="0074559B" w:rsidP="00791D37"/>
    <w:p w14:paraId="2936CCDE" w14:textId="77777777" w:rsidR="0074559B" w:rsidRPr="00791D37" w:rsidRDefault="0074559B" w:rsidP="00791D37"/>
    <w:p w14:paraId="365E2343" w14:textId="72C3766D" w:rsidR="0074559B" w:rsidRPr="00791D37" w:rsidRDefault="003E2792" w:rsidP="00FE1EC4">
      <w:pPr>
        <w:pStyle w:val="Ttulo5"/>
      </w:pPr>
      <w:bookmarkStart w:id="3173" w:name="_Toc81499422"/>
      <w:bookmarkStart w:id="3174" w:name="_Toc81761796"/>
      <w:r w:rsidRPr="00791D37">
        <w:t>LINUX / MAC OS</w:t>
      </w:r>
      <w:bookmarkEnd w:id="3173"/>
      <w:bookmarkEnd w:id="3174"/>
    </w:p>
    <w:p w14:paraId="547B872C" w14:textId="77777777" w:rsidR="0074559B" w:rsidRPr="00791D37" w:rsidRDefault="0074559B" w:rsidP="00791D37"/>
    <w:p w14:paraId="1653E930" w14:textId="38A5F63B" w:rsidR="0074559B" w:rsidRPr="00791D37" w:rsidRDefault="0074559B" w:rsidP="00791D37">
      <w:r w:rsidRPr="00791D37">
        <w:t xml:space="preserve">No se necesita instalación de ningún driver específico para sistemas basados en Linux con versión de Kernel superior a 2.6.22  ni para sistemas MAC OS X desde la versión 10.4 (Tiger). </w:t>
      </w:r>
    </w:p>
    <w:p w14:paraId="51E41A36" w14:textId="77777777" w:rsidR="0074559B" w:rsidRPr="00791D37" w:rsidRDefault="0074559B" w:rsidP="00791D37"/>
    <w:p w14:paraId="2C258D5D" w14:textId="527A61F8" w:rsidR="0074559B" w:rsidRPr="00791D37" w:rsidRDefault="003E2792" w:rsidP="00FE1EC4">
      <w:pPr>
        <w:pStyle w:val="Ttulo4"/>
      </w:pPr>
      <w:bookmarkStart w:id="3175" w:name="_Toc81499423"/>
      <w:bookmarkStart w:id="3176" w:name="_Toc81761797"/>
      <w:r w:rsidRPr="00791D37">
        <w:t>INSTALL “DFU-UTIL”</w:t>
      </w:r>
      <w:bookmarkEnd w:id="3175"/>
      <w:bookmarkEnd w:id="3176"/>
    </w:p>
    <w:p w14:paraId="37ACE1BB" w14:textId="77777777" w:rsidR="0074559B" w:rsidRPr="00791D37" w:rsidRDefault="0074559B" w:rsidP="00791D37"/>
    <w:p w14:paraId="7E5C9E91" w14:textId="77777777"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p>
    <w:p w14:paraId="423C267F" w14:textId="46B7B552" w:rsidR="0074559B" w:rsidRPr="00791D37" w:rsidRDefault="0074559B" w:rsidP="00791D37">
      <w:pPr>
        <w:pStyle w:val="Prrafodelista"/>
        <w:numPr>
          <w:ilvl w:val="0"/>
          <w:numId w:val="17"/>
        </w:numPr>
      </w:pPr>
      <w:r w:rsidRPr="00791D37">
        <w:t xml:space="preserve"> En Windos: descargar de </w:t>
      </w:r>
      <w:r w:rsidR="009449CB" w:rsidRPr="003E2792">
        <w:rPr>
          <w:rStyle w:val="Hipervnculo"/>
          <w:rPrChange w:id="3177" w:author="JORGE CONTRERAS ORTIZ" w:date="2021-09-04T12:32:00Z">
            <w:rPr/>
          </w:rPrChange>
        </w:rPr>
        <w:fldChar w:fldCharType="begin"/>
      </w:r>
      <w:ins w:id="3178" w:author="JORGE CONTRERAS ORTIZ" w:date="2021-09-04T12:31:00Z">
        <w:r w:rsidR="003E2792" w:rsidRPr="003E2792">
          <w:rPr>
            <w:rStyle w:val="Hipervnculo"/>
            <w:rPrChange w:id="3179" w:author="JORGE CONTRERAS ORTIZ" w:date="2021-09-04T12:32:00Z">
              <w:rPr/>
            </w:rPrChange>
          </w:rPr>
          <w:instrText>HYPERLINK "http://dfu-util.sourceforge.net/"</w:instrText>
        </w:r>
      </w:ins>
      <w:del w:id="3180" w:author="JORGE CONTRERAS ORTIZ" w:date="2021-09-04T12:31:00Z">
        <w:r w:rsidR="009449CB" w:rsidRPr="003E2792" w:rsidDel="003E2792">
          <w:rPr>
            <w:rStyle w:val="Hipervnculo"/>
            <w:rPrChange w:id="3181" w:author="JORGE CONTRERAS ORTIZ" w:date="2021-09-04T12:32:00Z">
              <w:rPr/>
            </w:rPrChange>
          </w:rPr>
          <w:delInstrText xml:space="preserve"> HYPERLINK "http://dfu-util.sourceforge.net/" </w:delInstrText>
        </w:r>
      </w:del>
      <w:r w:rsidR="009449CB" w:rsidRPr="003E2792">
        <w:rPr>
          <w:rStyle w:val="Hipervnculo"/>
          <w:rPrChange w:id="3182" w:author="JORGE CONTRERAS ORTIZ" w:date="2021-09-04T12:32:00Z">
            <w:rPr>
              <w:rStyle w:val="SinespaciadoCar"/>
            </w:rPr>
          </w:rPrChange>
        </w:rPr>
        <w:fldChar w:fldCharType="separate"/>
      </w:r>
      <w:r w:rsidRPr="003E2792">
        <w:rPr>
          <w:rStyle w:val="Hipervnculo"/>
          <w:rPrChange w:id="3183" w:author="JORGE CONTRERAS ORTIZ" w:date="2021-09-04T12:32:00Z">
            <w:rPr>
              <w:rStyle w:val="SinespaciadoCar"/>
            </w:rPr>
          </w:rPrChange>
        </w:rPr>
        <w:t>http://dfu-util.sourceforge.net/</w:t>
      </w:r>
      <w:r w:rsidR="009449CB" w:rsidRPr="003E2792">
        <w:rPr>
          <w:rStyle w:val="Hipervnculo"/>
          <w:rPrChange w:id="3184" w:author="JORGE CONTRERAS ORTIZ" w:date="2021-09-04T12:32:00Z">
            <w:rPr>
              <w:rStyle w:val="SinespaciadoCar"/>
            </w:rPr>
          </w:rPrChange>
        </w:rPr>
        <w:fldChar w:fldCharType="end"/>
      </w:r>
      <w:r w:rsidRPr="00791D37">
        <w:t xml:space="preserve"> y extraerlo en la carpeta deseada.</w:t>
      </w:r>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10B3DA11" w:rsidR="0074559B" w:rsidRPr="00791D37" w:rsidRDefault="0074559B" w:rsidP="00791D37">
      <w:pPr>
        <w:rPr>
          <w:sz w:val="19"/>
          <w:szCs w:val="19"/>
        </w:rPr>
      </w:pPr>
      <w:r w:rsidRPr="00791D37">
        <w:rPr>
          <w:sz w:val="19"/>
          <w:szCs w:val="19"/>
        </w:rPr>
        <w:t>(</w:t>
      </w:r>
      <w:hyperlink r:id="rId52" w:history="1">
        <w:r w:rsidRPr="00791D37">
          <w:rPr>
            <w:rStyle w:val="SinespaciadoCar"/>
            <w:sz w:val="19"/>
            <w:szCs w:val="19"/>
          </w:rPr>
          <w:t>Get Brew</w:t>
        </w:r>
      </w:hyperlink>
      <w:r w:rsidRPr="00791D37">
        <w:rPr>
          <w:sz w:val="19"/>
          <w:szCs w:val="19"/>
        </w:rPr>
        <w:t>)</w:t>
      </w:r>
    </w:p>
    <w:p w14:paraId="00FD668C" w14:textId="77777777" w:rsidR="0074559B" w:rsidRPr="00791D37" w:rsidRDefault="0074559B" w:rsidP="00791D37">
      <w:pPr>
        <w:pStyle w:val="Prrafodelista"/>
        <w:numPr>
          <w:ilvl w:val="0"/>
          <w:numId w:val="17"/>
        </w:numPr>
      </w:pPr>
      <w:r w:rsidRPr="00791D37">
        <w:lastRenderedPageBreak/>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3185" w:name="_Toc81499424"/>
      <w:bookmarkStart w:id="3186" w:name="_Toc81761798"/>
      <w:r w:rsidRPr="00791D37">
        <w:t>ACTUALIZACIÓN DE FIRMWARE</w:t>
      </w:r>
      <w:bookmarkEnd w:id="3185"/>
      <w:bookmarkEnd w:id="3186"/>
    </w:p>
    <w:p w14:paraId="40830A2B" w14:textId="77777777" w:rsidR="0074559B" w:rsidRPr="00791D37" w:rsidRDefault="0074559B" w:rsidP="00791D37"/>
    <w:p w14:paraId="7E29DED8" w14:textId="77777777" w:rsidR="0074559B" w:rsidRPr="00791D37" w:rsidRDefault="0074559B" w:rsidP="00791D37">
      <w:r w:rsidRPr="00791D37">
        <w:t xml:space="preserve">Abrir dfu-util desde la ventana de comandos y listar los dispositivos conectados para encontrar el dispositivo deseado. El USB Product ID par un dispositivo KiNOS DFU en modo bootloader es </w:t>
      </w:r>
      <w:r w:rsidRPr="00791D37">
        <w:rPr>
          <w:b/>
          <w:bCs/>
        </w:rPr>
        <w:t>0000</w:t>
      </w:r>
      <w:r w:rsidRPr="00791D37">
        <w:t>.</w:t>
      </w: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57A8F"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dfu-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ver=0100, devnum=8, cfg=1, intf=0, path=”1-1.4.3″, alt=0, name=”KiNOS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Found Runtime: [2def:0102] ver=0100, devnum=9, cfg=1, intf=0, path=”1-1.4.4″, alt=0, name=”KiNOS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3187" w:author="JORGE CONTRERAS ORTIZ" w:date="2021-09-04T14:09:00Z"/>
          <w:lang w:val="en-US"/>
          <w:rPrChange w:id="3188" w:author="JORGE CONTRERAS ORTIZ" w:date="2021-09-04T14:26:00Z">
            <w:rPr>
              <w:ins w:id="3189" w:author="JORGE CONTRERAS ORTIZ" w:date="2021-09-04T14:09:00Z"/>
            </w:rPr>
          </w:rPrChange>
        </w:rPr>
      </w:pPr>
    </w:p>
    <w:p w14:paraId="0FA0B149" w14:textId="36770160" w:rsidR="006242EF" w:rsidRDefault="006242EF" w:rsidP="006242EF">
      <w:pPr>
        <w:pStyle w:val="Descripcin"/>
        <w:jc w:val="center"/>
      </w:pPr>
      <w:bookmarkStart w:id="3190" w:name="_Toc81762099"/>
      <w:r>
        <w:t xml:space="preserve">Tabla </w:t>
      </w:r>
      <w:r w:rsidR="00691851">
        <w:fldChar w:fldCharType="begin"/>
      </w:r>
      <w:r w:rsidR="00691851">
        <w:instrText xml:space="preserve"> SEQ Tabla \* ARABIC </w:instrText>
      </w:r>
      <w:r w:rsidR="00691851">
        <w:fldChar w:fldCharType="separate"/>
      </w:r>
      <w:r w:rsidR="003E5AE5">
        <w:rPr>
          <w:noProof/>
        </w:rPr>
        <w:t>7</w:t>
      </w:r>
      <w:r w:rsidR="00691851">
        <w:rPr>
          <w:noProof/>
        </w:rPr>
        <w:fldChar w:fldCharType="end"/>
      </w:r>
      <w:r>
        <w:t xml:space="preserve"> </w:t>
      </w:r>
      <w:r w:rsidRPr="00A11A8B">
        <w:t>Listar dispositivos con dfu-util</w:t>
      </w:r>
      <w:bookmarkEnd w:id="3190"/>
    </w:p>
    <w:p w14:paraId="4074A304" w14:textId="028997C0" w:rsidR="0074559B" w:rsidRPr="00791D37" w:rsidRDefault="0074559B" w:rsidP="00791D37">
      <w:del w:id="3191" w:author="JORGE CONTRERAS ORTIZ" w:date="2021-09-04T12:32:00Z">
        <w:r w:rsidRPr="00791D37" w:rsidDel="003E2792">
          <w:br w:type="page"/>
        </w:r>
      </w:del>
    </w:p>
    <w:p w14:paraId="559E9503" w14:textId="77777777" w:rsidR="0074559B" w:rsidRPr="00791D37" w:rsidRDefault="0074559B" w:rsidP="00791D37">
      <w:r w:rsidRPr="00791D37">
        <w:t>Flashear el fichero del firmware al dispositivo deseado (especificando el número de serie).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257A8F" w14:paraId="02D3B1BE" w14:textId="77777777" w:rsidTr="008F166F">
        <w:tc>
          <w:tcPr>
            <w:tcW w:w="8505" w:type="dxa"/>
          </w:tcPr>
          <w:p w14:paraId="61F927CF" w14:textId="77777777" w:rsidR="0074559B" w:rsidRPr="00791D37"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lastRenderedPageBreak/>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C88985A" w:rsidR="0074559B" w:rsidRPr="00791D37" w:rsidDel="00A7595B" w:rsidRDefault="0074559B" w:rsidP="006242EF">
      <w:pPr>
        <w:pStyle w:val="TDC3"/>
        <w:rPr>
          <w:del w:id="3192" w:author="JORGE CONTRERAS ORTIZ" w:date="2021-09-04T14:09:00Z"/>
          <w:rFonts w:eastAsiaTheme="minorHAnsi"/>
          <w:lang w:val="en-US"/>
        </w:rPr>
      </w:pPr>
    </w:p>
    <w:p w14:paraId="2471ECD8" w14:textId="361ACC6F" w:rsidR="0074559B" w:rsidRPr="00791D37" w:rsidRDefault="0074559B" w:rsidP="006242EF">
      <w:pPr>
        <w:pStyle w:val="Descripcin"/>
        <w:jc w:val="center"/>
      </w:pPr>
      <w:bookmarkStart w:id="3193" w:name="_Toc81499568"/>
      <w:bookmarkStart w:id="3194" w:name="_Toc81762100"/>
      <w:r w:rsidRPr="00791D37">
        <w:t xml:space="preserve">Tabla </w:t>
      </w:r>
      <w:r w:rsidR="00691851">
        <w:fldChar w:fldCharType="begin"/>
      </w:r>
      <w:r w:rsidR="00691851">
        <w:instrText xml:space="preserve"> SEQ Tabla \* ARABIC </w:instrText>
      </w:r>
      <w:r w:rsidR="00691851">
        <w:fldChar w:fldCharType="separate"/>
      </w:r>
      <w:r w:rsidR="003E5AE5">
        <w:rPr>
          <w:noProof/>
        </w:rPr>
        <w:t>8</w:t>
      </w:r>
      <w:r w:rsidR="00691851">
        <w:rPr>
          <w:noProof/>
        </w:rPr>
        <w:fldChar w:fldCharType="end"/>
      </w:r>
      <w:r w:rsidRPr="00791D37">
        <w:t xml:space="preserve"> Actualizar Firmware en dispositivos KTWM102</w:t>
      </w:r>
      <w:bookmarkEnd w:id="3193"/>
      <w:bookmarkEnd w:id="3194"/>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3195" w:author="JORGE CONTRERAS ORTIZ" w:date="2021-09-04T12:32:00Z"/>
        </w:rPr>
      </w:pPr>
      <w:del w:id="3196" w:author="JORGE CONTRERAS ORTIZ" w:date="2021-09-04T12:32:00Z">
        <w:r w:rsidDel="003E2792">
          <w:fldChar w:fldCharType="begin"/>
        </w:r>
        <w:r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0D9C408A" w:rsidR="0074559B" w:rsidRDefault="003E2792" w:rsidP="00791D37">
      <w:pPr>
        <w:rPr>
          <w:ins w:id="3197" w:author="JORGE CONTRERAS ORTIZ" w:date="2021-09-04T12:33:00Z"/>
        </w:rPr>
      </w:pPr>
      <w:ins w:id="3198"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77777777" w:rsidR="003E2792" w:rsidRPr="00791D37" w:rsidRDefault="003E2792" w:rsidP="00791D37"/>
    <w:p w14:paraId="0F3AAE4D" w14:textId="21FC483F" w:rsidR="0074559B" w:rsidRPr="00791D37" w:rsidRDefault="003E2792" w:rsidP="00FE1EC4">
      <w:pPr>
        <w:pStyle w:val="Ttulo4"/>
      </w:pPr>
      <w:bookmarkStart w:id="3199" w:name="_Toc81499425"/>
      <w:bookmarkStart w:id="3200" w:name="_Toc81761799"/>
      <w:r w:rsidRPr="00791D37">
        <w:t>RUNTIME – INSTALACIÓN DE DRIVERS USB</w:t>
      </w:r>
      <w:bookmarkEnd w:id="3199"/>
      <w:bookmarkEnd w:id="3200"/>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3201" w:name="_Toc81499426"/>
      <w:bookmarkStart w:id="3202" w:name="_Toc81761800"/>
      <w:r w:rsidRPr="00791D37">
        <w:t>WINDOWS</w:t>
      </w:r>
      <w:bookmarkEnd w:id="3201"/>
      <w:bookmarkEnd w:id="3202"/>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77777777" w:rsidR="0074559B" w:rsidRPr="00791D37" w:rsidRDefault="0074559B" w:rsidP="00791D37">
      <w:r w:rsidRPr="00791D37">
        <w:lastRenderedPageBreak/>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r w:rsidRPr="00791D37">
        <w:t>.</w:t>
      </w:r>
    </w:p>
    <w:p w14:paraId="02BC8F66" w14:textId="77777777" w:rsidR="0074559B" w:rsidRPr="00791D37" w:rsidRDefault="0074559B"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3"/>
                    <a:stretch>
                      <a:fillRect/>
                    </a:stretch>
                  </pic:blipFill>
                  <pic:spPr>
                    <a:xfrm>
                      <a:off x="0" y="0"/>
                      <a:ext cx="4829175" cy="2162175"/>
                    </a:xfrm>
                    <a:prstGeom prst="rect">
                      <a:avLst/>
                    </a:prstGeom>
                  </pic:spPr>
                </pic:pic>
              </a:graphicData>
            </a:graphic>
          </wp:inline>
        </w:drawing>
      </w:r>
    </w:p>
    <w:p w14:paraId="7BA4AAA7" w14:textId="3017DD7E" w:rsidR="006242EF" w:rsidRDefault="006242EF" w:rsidP="006242EF">
      <w:pPr>
        <w:pStyle w:val="Descripcin"/>
        <w:jc w:val="center"/>
        <w:rPr>
          <w:ins w:id="3203" w:author="JORGE CONTRERAS ORTIZ" w:date="2021-09-04T12:34:00Z"/>
        </w:rPr>
      </w:pPr>
      <w:bookmarkStart w:id="3204" w:name="_Toc81762050"/>
      <w:r>
        <w:t xml:space="preserve">Ilustración </w:t>
      </w:r>
      <w:r w:rsidR="00691851">
        <w:fldChar w:fldCharType="begin"/>
      </w:r>
      <w:r w:rsidR="00691851">
        <w:instrText xml:space="preserve"> SEQ Ilustración \* ARABIC </w:instrText>
      </w:r>
      <w:r w:rsidR="00691851">
        <w:fldChar w:fldCharType="separate"/>
      </w:r>
      <w:r w:rsidR="003E5AE5">
        <w:rPr>
          <w:noProof/>
        </w:rPr>
        <w:t>32</w:t>
      </w:r>
      <w:r w:rsidR="00691851">
        <w:rPr>
          <w:noProof/>
        </w:rPr>
        <w:fldChar w:fldCharType="end"/>
      </w:r>
      <w:r>
        <w:t xml:space="preserve"> </w:t>
      </w:r>
      <w:r w:rsidRPr="007C73D6">
        <w:t>Instalar libusbk con Zadig</w:t>
      </w:r>
      <w:bookmarkEnd w:id="3204"/>
    </w:p>
    <w:p w14:paraId="7BF4427E" w14:textId="77777777" w:rsidR="003E2792" w:rsidRPr="00FE1EC4" w:rsidRDefault="003E2792">
      <w:pPr>
        <w:pPrChange w:id="3205" w:author="JORGE CONTRERAS ORTIZ" w:date="2021-09-04T12:34:00Z">
          <w:pPr>
            <w:pStyle w:val="Descripcin"/>
            <w:jc w:val="center"/>
          </w:pPr>
        </w:pPrChange>
      </w:pPr>
    </w:p>
    <w:p w14:paraId="4D36C538" w14:textId="3FD4591F" w:rsidR="0074559B" w:rsidRPr="00791D37" w:rsidDel="003E2792" w:rsidRDefault="0074559B" w:rsidP="006242EF">
      <w:pPr>
        <w:jc w:val="center"/>
        <w:rPr>
          <w:del w:id="3206" w:author="JORGE CONTRERAS ORTIZ" w:date="2021-09-04T12:33:00Z"/>
        </w:rPr>
      </w:pPr>
      <w:del w:id="3207" w:author="JORGE CONTRERAS ORTIZ" w:date="2021-09-04T12:33:00Z">
        <w:r w:rsidRPr="00791D37" w:rsidDel="003E2792">
          <w:br w:type="page"/>
        </w:r>
      </w:del>
    </w:p>
    <w:p w14:paraId="4938E25D" w14:textId="77777777" w:rsidR="0074559B" w:rsidRPr="00791D37" w:rsidRDefault="0074559B" w:rsidP="00791D37">
      <w:r w:rsidRPr="00791D37">
        <w:t>El proceso tardará alrededor de un segundo y saldrá un mensaje de éxito</w:t>
      </w:r>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6A33336D" w14:textId="3EE4EDB1" w:rsidR="0074559B" w:rsidRPr="00791D37" w:rsidRDefault="0074559B" w:rsidP="006242EF">
      <w:pPr>
        <w:pStyle w:val="Descripcin"/>
        <w:jc w:val="center"/>
      </w:pPr>
      <w:bookmarkStart w:id="3208" w:name="_Toc81499609"/>
      <w:bookmarkStart w:id="3209" w:name="_Toc81499844"/>
      <w:bookmarkStart w:id="3210" w:name="_Toc81762051"/>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3</w:t>
      </w:r>
      <w:r w:rsidR="00691851">
        <w:rPr>
          <w:noProof/>
        </w:rPr>
        <w:fldChar w:fldCharType="end"/>
      </w:r>
      <w:r w:rsidRPr="00791D37">
        <w:t xml:space="preserve"> Instalación Driver Libusbk xon Zadig Finalizada</w:t>
      </w:r>
      <w:bookmarkEnd w:id="3208"/>
      <w:bookmarkEnd w:id="3209"/>
      <w:bookmarkEnd w:id="3210"/>
    </w:p>
    <w:p w14:paraId="4948BB88" w14:textId="77777777" w:rsidR="0074559B" w:rsidRPr="00791D37" w:rsidRDefault="0074559B" w:rsidP="00791D37"/>
    <w:p w14:paraId="064F2F92" w14:textId="0B1EABA5" w:rsidR="0074559B" w:rsidRPr="00791D37" w:rsidRDefault="0074559B" w:rsidP="00791D37">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y </w:t>
      </w:r>
      <w:del w:id="3211" w:author="JORGE CONTRERAS ORTIZ" w:date="2021-09-04T12:34:00Z">
        <w:r w:rsidRPr="00791D37" w:rsidDel="003E2792">
          <w:delText xml:space="preserve">pinchar </w:delText>
        </w:r>
      </w:del>
      <w:ins w:id="3212" w:author="JORGE CONTRERAS ORTIZ" w:date="2021-09-04T12:34:00Z">
        <w:r w:rsidR="003E2792">
          <w:t>clicl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lastRenderedPageBreak/>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4"/>
                    <a:stretch>
                      <a:fillRect/>
                    </a:stretch>
                  </pic:blipFill>
                  <pic:spPr>
                    <a:xfrm>
                      <a:off x="0" y="0"/>
                      <a:ext cx="5400040" cy="2411730"/>
                    </a:xfrm>
                    <a:prstGeom prst="rect">
                      <a:avLst/>
                    </a:prstGeom>
                  </pic:spPr>
                </pic:pic>
              </a:graphicData>
            </a:graphic>
          </wp:inline>
        </w:drawing>
      </w:r>
    </w:p>
    <w:p w14:paraId="7ED18539" w14:textId="23C909BF" w:rsidR="0074559B" w:rsidRPr="00791D37" w:rsidRDefault="0074559B" w:rsidP="006242EF">
      <w:pPr>
        <w:pStyle w:val="Descripcin"/>
        <w:jc w:val="center"/>
      </w:pPr>
      <w:bookmarkStart w:id="3213" w:name="_Toc81499610"/>
      <w:bookmarkStart w:id="3214" w:name="_Toc81499845"/>
      <w:bookmarkStart w:id="3215" w:name="_Toc81762052"/>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4</w:t>
      </w:r>
      <w:r w:rsidR="00691851">
        <w:rPr>
          <w:noProof/>
        </w:rPr>
        <w:fldChar w:fldCharType="end"/>
      </w:r>
      <w:r w:rsidRPr="00791D37">
        <w:t xml:space="preserve"> Instalar USB SERIAL (CDC) con Zadig</w:t>
      </w:r>
      <w:bookmarkEnd w:id="3213"/>
      <w:bookmarkEnd w:id="3214"/>
      <w:bookmarkEnd w:id="3215"/>
    </w:p>
    <w:p w14:paraId="46F0E054" w14:textId="77777777" w:rsidR="0074559B" w:rsidRPr="00791D37" w:rsidRDefault="0074559B" w:rsidP="00791D37"/>
    <w:p w14:paraId="6563631B" w14:textId="3D556A44" w:rsidR="0074559B" w:rsidRDefault="0074559B" w:rsidP="00791D37">
      <w:pPr>
        <w:rPr>
          <w:ins w:id="3216" w:author="JORGE CONTRERAS ORTIZ" w:date="2021-09-04T12:35:00Z"/>
        </w:rPr>
      </w:pPr>
      <w:r w:rsidRPr="00791D37">
        <w:t>El proceso tardará alrededor de un segundo y saldrá un mensaje de éxito.</w:t>
      </w:r>
    </w:p>
    <w:p w14:paraId="10DA7E62" w14:textId="77777777" w:rsidR="003E2792" w:rsidRPr="00791D37" w:rsidRDefault="003E2792" w:rsidP="00791D37"/>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0"/>
                    <a:stretch>
                      <a:fillRect/>
                    </a:stretch>
                  </pic:blipFill>
                  <pic:spPr>
                    <a:xfrm>
                      <a:off x="0" y="0"/>
                      <a:ext cx="4524375" cy="1581150"/>
                    </a:xfrm>
                    <a:prstGeom prst="rect">
                      <a:avLst/>
                    </a:prstGeom>
                  </pic:spPr>
                </pic:pic>
              </a:graphicData>
            </a:graphic>
          </wp:inline>
        </w:drawing>
      </w:r>
    </w:p>
    <w:p w14:paraId="4ABCDA19" w14:textId="01AFC930" w:rsidR="0074559B" w:rsidRDefault="0074559B" w:rsidP="006242EF">
      <w:pPr>
        <w:pStyle w:val="Descripcin"/>
        <w:jc w:val="center"/>
        <w:rPr>
          <w:ins w:id="3217" w:author="JORGE CONTRERAS ORTIZ" w:date="2021-09-04T12:35:00Z"/>
        </w:rPr>
      </w:pPr>
      <w:bookmarkStart w:id="3218" w:name="_Toc81499611"/>
      <w:bookmarkStart w:id="3219" w:name="_Toc81499846"/>
      <w:bookmarkStart w:id="3220" w:name="_Toc81762053"/>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5</w:t>
      </w:r>
      <w:r w:rsidR="00691851">
        <w:rPr>
          <w:noProof/>
        </w:rPr>
        <w:fldChar w:fldCharType="end"/>
      </w:r>
      <w:r w:rsidRPr="00791D37">
        <w:t xml:space="preserve"> Instalación Driver USB Serial (CDC) con Zadig Finalizada</w:t>
      </w:r>
      <w:bookmarkEnd w:id="3218"/>
      <w:bookmarkEnd w:id="3219"/>
      <w:bookmarkEnd w:id="3220"/>
    </w:p>
    <w:p w14:paraId="4B6DF870" w14:textId="77777777" w:rsidR="003E2792" w:rsidRPr="00FE1EC4" w:rsidRDefault="003E2792">
      <w:pPr>
        <w:pPrChange w:id="3221" w:author="JORGE CONTRERAS ORTIZ" w:date="2021-09-04T12:35:00Z">
          <w:pPr>
            <w:pStyle w:val="Descripcin"/>
            <w:jc w:val="center"/>
          </w:pPr>
        </w:pPrChange>
      </w:pPr>
    </w:p>
    <w:p w14:paraId="4A07C1EE" w14:textId="4E244B09"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3222" w:author="JORGE CONTRERAS ORTIZ" w:date="2021-09-04T12:35:00Z">
        <w:r w:rsidR="003E2792">
          <w:t>como se muestra en la Ilustración 36.</w:t>
        </w:r>
      </w:ins>
      <w:del w:id="3223"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lastRenderedPageBreak/>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5"/>
                    <a:stretch>
                      <a:fillRect/>
                    </a:stretch>
                  </pic:blipFill>
                  <pic:spPr>
                    <a:xfrm>
                      <a:off x="0" y="0"/>
                      <a:ext cx="5400040" cy="5294630"/>
                    </a:xfrm>
                    <a:prstGeom prst="rect">
                      <a:avLst/>
                    </a:prstGeom>
                  </pic:spPr>
                </pic:pic>
              </a:graphicData>
            </a:graphic>
          </wp:inline>
        </w:drawing>
      </w:r>
    </w:p>
    <w:p w14:paraId="239AF9E1" w14:textId="1B820A4D" w:rsidR="0074559B" w:rsidRPr="00791D37" w:rsidRDefault="0074559B" w:rsidP="006242EF">
      <w:pPr>
        <w:pStyle w:val="Descripcin"/>
        <w:jc w:val="center"/>
      </w:pPr>
      <w:bookmarkStart w:id="3224" w:name="_Toc81499612"/>
      <w:bookmarkStart w:id="3225" w:name="_Toc81499847"/>
      <w:bookmarkStart w:id="3226" w:name="_Toc81762054"/>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6</w:t>
      </w:r>
      <w:r w:rsidR="00691851">
        <w:rPr>
          <w:noProof/>
        </w:rPr>
        <w:fldChar w:fldCharType="end"/>
      </w:r>
      <w:r w:rsidRPr="00791D37">
        <w:t xml:space="preserve"> Administrador de Dispositivos después de la instalación</w:t>
      </w:r>
      <w:bookmarkEnd w:id="3224"/>
      <w:bookmarkEnd w:id="3225"/>
      <w:bookmarkEnd w:id="3226"/>
    </w:p>
    <w:p w14:paraId="0B70F918" w14:textId="77777777" w:rsidR="0074559B" w:rsidRPr="00791D37" w:rsidRDefault="0074559B" w:rsidP="00791D37"/>
    <w:p w14:paraId="0810C4B8" w14:textId="6F00C913" w:rsidR="0074559B" w:rsidRPr="00791D37" w:rsidRDefault="0074559B" w:rsidP="00FE1EC4">
      <w:pPr>
        <w:pStyle w:val="Ttulo5"/>
      </w:pPr>
      <w:bookmarkStart w:id="3227" w:name="_Toc81499427"/>
      <w:bookmarkStart w:id="3228" w:name="_Toc81761801"/>
      <w:r w:rsidRPr="00791D37">
        <w:t>L</w:t>
      </w:r>
      <w:r w:rsidR="003E2792" w:rsidRPr="00791D37">
        <w:t>INUX</w:t>
      </w:r>
      <w:bookmarkEnd w:id="3227"/>
      <w:bookmarkEnd w:id="3228"/>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67334305" w:rsidR="0074559B" w:rsidRDefault="0074559B" w:rsidP="00791D37">
      <w:pPr>
        <w:pStyle w:val="Textoindependiente"/>
        <w:rPr>
          <w:ins w:id="3229" w:author="JORGE CONTRERAS ORTIZ" w:date="2021-09-04T12:36:00Z"/>
          <w:b/>
          <w:bCs/>
          <w:i/>
          <w:iCs/>
        </w:rPr>
      </w:pPr>
      <w:r w:rsidRPr="003E2792">
        <w:rPr>
          <w:b/>
          <w:bCs/>
          <w:i/>
          <w:iCs/>
          <w:rPrChange w:id="3230" w:author="JORGE CONTRERAS ORTIZ" w:date="2021-09-04T12:35:00Z">
            <w:rPr>
              <w:b/>
              <w:bCs/>
            </w:rPr>
          </w:rPrChange>
        </w:rPr>
        <w:t xml:space="preserve">Nota: </w:t>
      </w:r>
      <w:r w:rsidRPr="003E2792">
        <w:rPr>
          <w:i/>
          <w:iCs/>
          <w:rPrChange w:id="3231"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3232" w:author="JORGE CONTRERAS ORTIZ" w:date="2021-09-04T12:35:00Z">
            <w:rPr>
              <w:b/>
              <w:bCs/>
            </w:rPr>
          </w:rPrChange>
        </w:rPr>
        <w:t>KSH Reference Guide.</w:t>
      </w:r>
    </w:p>
    <w:p w14:paraId="349F1140" w14:textId="55659672" w:rsidR="003E2792" w:rsidRDefault="003E2792" w:rsidP="00791D37">
      <w:pPr>
        <w:pStyle w:val="Textoindependiente"/>
        <w:rPr>
          <w:ins w:id="3233" w:author="JORGE CONTRERAS ORTIZ" w:date="2021-09-04T12:36:00Z"/>
          <w:b/>
          <w:bCs/>
          <w:i/>
          <w:iCs/>
        </w:rPr>
      </w:pPr>
    </w:p>
    <w:p w14:paraId="35497738" w14:textId="5E6F7715" w:rsidR="003E2792" w:rsidRDefault="003E2792" w:rsidP="00791D37">
      <w:pPr>
        <w:pStyle w:val="Textoindependiente"/>
        <w:rPr>
          <w:ins w:id="3234" w:author="JORGE CONTRERAS ORTIZ" w:date="2021-09-04T12:36:00Z"/>
          <w:b/>
          <w:bCs/>
          <w:i/>
          <w:iCs/>
        </w:rPr>
      </w:pPr>
    </w:p>
    <w:p w14:paraId="7538555D" w14:textId="0D2FD0D7" w:rsidR="003E2792" w:rsidRDefault="003E2792" w:rsidP="00791D37">
      <w:pPr>
        <w:pStyle w:val="Textoindependiente"/>
        <w:rPr>
          <w:ins w:id="3235" w:author="JORGE CONTRERAS ORTIZ" w:date="2021-09-04T12:36:00Z"/>
          <w:b/>
          <w:bCs/>
          <w:i/>
          <w:iCs/>
        </w:rPr>
      </w:pPr>
    </w:p>
    <w:p w14:paraId="7E6B8BE9" w14:textId="7EE3789B" w:rsidR="003E2792" w:rsidRDefault="003E2792" w:rsidP="00791D37">
      <w:pPr>
        <w:pStyle w:val="Textoindependiente"/>
        <w:rPr>
          <w:ins w:id="3236" w:author="JORGE CONTRERAS ORTIZ" w:date="2021-09-04T12:36:00Z"/>
          <w:b/>
          <w:bCs/>
          <w:i/>
          <w:iCs/>
        </w:rPr>
      </w:pPr>
    </w:p>
    <w:p w14:paraId="7796C206" w14:textId="6D9E59C9" w:rsidR="003E2792" w:rsidRDefault="003E2792" w:rsidP="00791D37">
      <w:pPr>
        <w:pStyle w:val="Textoindependiente"/>
        <w:rPr>
          <w:ins w:id="3237" w:author="JORGE CONTRERAS ORTIZ" w:date="2021-09-04T12:36:00Z"/>
          <w:b/>
          <w:bCs/>
          <w:i/>
          <w:iCs/>
        </w:rPr>
      </w:pPr>
    </w:p>
    <w:p w14:paraId="6EE76CBA" w14:textId="77777777" w:rsidR="003E2792" w:rsidRPr="003E2792" w:rsidRDefault="003E2792" w:rsidP="00791D37">
      <w:pPr>
        <w:pStyle w:val="Textoindependiente"/>
        <w:rPr>
          <w:b/>
          <w:bCs/>
          <w:i/>
          <w:iCs/>
          <w:rPrChange w:id="3238" w:author="JORGE CONTRERAS ORTIZ" w:date="2021-09-04T12:35:00Z">
            <w:rPr>
              <w:b/>
              <w:bCs/>
            </w:rPr>
          </w:rPrChange>
        </w:rPr>
      </w:pPr>
    </w:p>
    <w:p w14:paraId="1A84B0DD" w14:textId="6D5152CD" w:rsidR="0074559B" w:rsidRPr="00791D37" w:rsidDel="003E2792" w:rsidRDefault="0074559B" w:rsidP="00791D37">
      <w:pPr>
        <w:pStyle w:val="Textoindependiente"/>
        <w:rPr>
          <w:del w:id="3239" w:author="JORGE CONTRERAS ORTIZ" w:date="2021-09-04T12:36:00Z"/>
        </w:rPr>
      </w:pPr>
      <w:r w:rsidRPr="00791D37">
        <w:lastRenderedPageBreak/>
        <w:t>Para encontrar Puertos de Serie e interfaces Ethernet, conectar el Dongle a un USB del ordenador y después abrir una terminal e introducir</w:t>
      </w:r>
      <w:ins w:id="3240"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3241" w:author="JORGE CONTRERAS ORTIZ" w:date="2021-09-04T14:47:00Z">
        <w:r w:rsidR="003E5AE5" w:rsidRPr="00791D37">
          <w:t xml:space="preserve">Tabla </w:t>
        </w:r>
        <w:r w:rsidR="003E5AE5">
          <w:rPr>
            <w:noProof/>
          </w:rPr>
          <w:t>9</w:t>
        </w:r>
      </w:ins>
      <w:ins w:id="3242" w:author="JORGE CONTRERAS ORTIZ" w:date="2021-09-04T14:10:00Z">
        <w:r w:rsidR="00A7595B">
          <w:fldChar w:fldCharType="end"/>
        </w:r>
      </w:ins>
      <w:r w:rsidRPr="00791D37">
        <w:t>:</w:t>
      </w:r>
    </w:p>
    <w:p w14:paraId="6F81D0E5" w14:textId="1E1D5ADB" w:rsidR="0074559B" w:rsidRPr="00791D37" w:rsidDel="003E2792" w:rsidRDefault="0074559B" w:rsidP="00791D37">
      <w:pPr>
        <w:pStyle w:val="Textoindependiente"/>
        <w:rPr>
          <w:del w:id="3243"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3244" w:author="JORGE CONTRERAS ORTIZ" w:date="2021-09-04T12:36:00Z"/>
              </w:rPr>
            </w:pPr>
            <w:r w:rsidRPr="00791D37">
              <w:t>~$ dmesg | tail</w:t>
            </w:r>
          </w:p>
          <w:p w14:paraId="0A656583" w14:textId="77777777" w:rsidR="003E2792" w:rsidRPr="00791D37" w:rsidRDefault="003E2792" w:rsidP="00FE1EC4">
            <w:pPr>
              <w:rPr>
                <w:ins w:id="3245"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rsidP="006242EF">
      <w:pPr>
        <w:pStyle w:val="TDC3"/>
        <w:rPr>
          <w:rFonts w:eastAsiaTheme="minorHAnsi"/>
        </w:rPr>
      </w:pPr>
    </w:p>
    <w:p w14:paraId="613EB1DE" w14:textId="2F7E64C6" w:rsidR="0074559B" w:rsidRPr="00791D37" w:rsidRDefault="0074559B" w:rsidP="006242EF">
      <w:pPr>
        <w:pStyle w:val="Descripcin"/>
        <w:jc w:val="center"/>
      </w:pPr>
      <w:bookmarkStart w:id="3246" w:name="_Ref81657048"/>
      <w:bookmarkStart w:id="3247" w:name="_Toc81499569"/>
      <w:bookmarkStart w:id="3248" w:name="_Ref81657043"/>
      <w:bookmarkStart w:id="3249" w:name="_Toc81762101"/>
      <w:r w:rsidRPr="00791D37">
        <w:t xml:space="preserve">Tabla </w:t>
      </w:r>
      <w:r w:rsidR="00691851">
        <w:fldChar w:fldCharType="begin"/>
      </w:r>
      <w:r w:rsidR="00691851">
        <w:instrText xml:space="preserve"> SEQ Tabla \* ARABIC </w:instrText>
      </w:r>
      <w:r w:rsidR="00691851">
        <w:fldChar w:fldCharType="separate"/>
      </w:r>
      <w:r w:rsidR="003E5AE5">
        <w:rPr>
          <w:noProof/>
        </w:rPr>
        <w:t>9</w:t>
      </w:r>
      <w:r w:rsidR="00691851">
        <w:rPr>
          <w:noProof/>
        </w:rPr>
        <w:fldChar w:fldCharType="end"/>
      </w:r>
      <w:bookmarkEnd w:id="3246"/>
      <w:r w:rsidRPr="00791D37">
        <w:t xml:space="preserve"> Comando para listar Puertos Serie en Sistemas Linux</w:t>
      </w:r>
      <w:bookmarkEnd w:id="3247"/>
      <w:bookmarkEnd w:id="3248"/>
      <w:bookmarkEnd w:id="3249"/>
    </w:p>
    <w:p w14:paraId="3D3A7B39" w14:textId="77777777" w:rsidR="0074559B" w:rsidRPr="00791D37" w:rsidRDefault="0074559B" w:rsidP="00791D37"/>
    <w:p w14:paraId="079610ED" w14:textId="77777777" w:rsidR="0074559B" w:rsidRPr="00791D37" w:rsidRDefault="0074559B" w:rsidP="00FE1EC4">
      <w:pPr>
        <w:pStyle w:val="Ttulo5"/>
      </w:pPr>
      <w:bookmarkStart w:id="3250" w:name="_Toc81499428"/>
      <w:bookmarkStart w:id="3251" w:name="_Toc81761802"/>
      <w:r w:rsidRPr="00791D37">
        <w:t>MAC OS</w:t>
      </w:r>
      <w:bookmarkEnd w:id="3250"/>
      <w:bookmarkEnd w:id="3251"/>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3252" w:author="JORGE CONTRERAS ORTIZ" w:date="2021-09-04T12:36:00Z">
            <w:rPr>
              <w:b/>
              <w:bCs/>
            </w:rPr>
          </w:rPrChange>
        </w:rPr>
      </w:pPr>
      <w:r w:rsidRPr="003E2792">
        <w:rPr>
          <w:b/>
          <w:bCs/>
          <w:i/>
          <w:iCs/>
          <w:rPrChange w:id="3253" w:author="JORGE CONTRERAS ORTIZ" w:date="2021-09-04T12:36:00Z">
            <w:rPr>
              <w:b/>
              <w:bCs/>
            </w:rPr>
          </w:rPrChange>
        </w:rPr>
        <w:t xml:space="preserve">Nota: </w:t>
      </w:r>
      <w:r w:rsidRPr="003E2792">
        <w:rPr>
          <w:i/>
          <w:iCs/>
          <w:rPrChange w:id="3254"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3255" w:author="JORGE CONTRERAS ORTIZ" w:date="2021-09-04T12:36:00Z">
            <w:rPr>
              <w:b/>
              <w:bCs/>
            </w:rPr>
          </w:rPrChange>
        </w:rPr>
        <w:t>KSH Reference Guide.</w:t>
      </w:r>
    </w:p>
    <w:p w14:paraId="233A2615" w14:textId="7AD65FC5" w:rsidR="0074559B" w:rsidRPr="00791D37" w:rsidRDefault="0074559B" w:rsidP="00791D37">
      <w:r w:rsidRPr="00791D37">
        <w:t>Para encontrar Puertos de Serie e interfaces Ethernet, conectar el Dongle a un USB del ordenador y después abrir una terminal e introducir</w:t>
      </w:r>
      <w:ins w:id="3256" w:author="JORGE CONTRERAS ORTIZ" w:date="2021-09-04T14:10:00Z">
        <w:r w:rsidR="00A7595B">
          <w:t xml:space="preserve"> el comando mostrado</w:t>
        </w:r>
      </w:ins>
      <w:ins w:id="3257" w:author="JORGE CONTRERAS ORTIZ" w:date="2021-09-04T14:11:00Z">
        <w:r w:rsidR="00A7595B">
          <w:t xml:space="preserve"> a continuación en </w:t>
        </w:r>
      </w:ins>
      <w:ins w:id="3258" w:author="JORGE CONTRERAS ORTIZ" w:date="2021-09-04T14:10:00Z">
        <w:r w:rsidR="00A7595B">
          <w:fldChar w:fldCharType="begin"/>
        </w:r>
        <w:r w:rsidR="00A7595B">
          <w:instrText xml:space="preserve"> REF _Ref81657064 \h </w:instrText>
        </w:r>
      </w:ins>
      <w:r w:rsidR="00A7595B">
        <w:fldChar w:fldCharType="separate"/>
      </w:r>
      <w:ins w:id="3259" w:author="JORGE CONTRERAS ORTIZ" w:date="2021-09-04T14:47:00Z">
        <w:r w:rsidR="003E5AE5" w:rsidRPr="00791D37">
          <w:t xml:space="preserve">Tabla </w:t>
        </w:r>
        <w:r w:rsidR="003E5AE5">
          <w:rPr>
            <w:noProof/>
          </w:rPr>
          <w:t>10</w:t>
        </w:r>
      </w:ins>
      <w:ins w:id="3260"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rsidP="006242EF">
      <w:pPr>
        <w:pStyle w:val="TDC3"/>
        <w:rPr>
          <w:rFonts w:eastAsiaTheme="minorHAnsi"/>
        </w:rPr>
      </w:pPr>
    </w:p>
    <w:p w14:paraId="07736C7C" w14:textId="264D55F8" w:rsidR="0074559B" w:rsidRPr="00791D37" w:rsidRDefault="0074559B" w:rsidP="006242EF">
      <w:pPr>
        <w:pStyle w:val="Descripcin"/>
        <w:jc w:val="center"/>
      </w:pPr>
      <w:bookmarkStart w:id="3261" w:name="_Ref81657064"/>
      <w:bookmarkStart w:id="3262" w:name="_Toc81499570"/>
      <w:bookmarkStart w:id="3263" w:name="_Toc81762102"/>
      <w:r w:rsidRPr="00791D37">
        <w:t xml:space="preserve">Tabla </w:t>
      </w:r>
      <w:r w:rsidR="00691851">
        <w:fldChar w:fldCharType="begin"/>
      </w:r>
      <w:r w:rsidR="00691851">
        <w:instrText xml:space="preserve"> SEQ Tabla \* ARABIC </w:instrText>
      </w:r>
      <w:r w:rsidR="00691851">
        <w:fldChar w:fldCharType="separate"/>
      </w:r>
      <w:r w:rsidR="003E5AE5">
        <w:rPr>
          <w:noProof/>
        </w:rPr>
        <w:t>10</w:t>
      </w:r>
      <w:r w:rsidR="00691851">
        <w:rPr>
          <w:noProof/>
        </w:rPr>
        <w:fldChar w:fldCharType="end"/>
      </w:r>
      <w:bookmarkEnd w:id="3261"/>
      <w:r w:rsidRPr="00791D37">
        <w:t xml:space="preserve"> Comando para listar Puertos Serie en Sistemas en MAC OS</w:t>
      </w:r>
      <w:bookmarkEnd w:id="3262"/>
      <w:bookmarkEnd w:id="3263"/>
    </w:p>
    <w:p w14:paraId="72158665" w14:textId="6EF3FE32" w:rsidR="0074559B" w:rsidRPr="00791D37" w:rsidDel="003E2792" w:rsidRDefault="0074559B" w:rsidP="00791D37">
      <w:pPr>
        <w:rPr>
          <w:del w:id="3264" w:author="JORGE CONTRERAS ORTIZ" w:date="2021-09-04T12:36:00Z"/>
        </w:rPr>
      </w:pPr>
    </w:p>
    <w:p w14:paraId="288D9CE0" w14:textId="02520187" w:rsidR="0074559B" w:rsidRPr="00791D37" w:rsidDel="003E2792" w:rsidRDefault="0074559B" w:rsidP="00791D37">
      <w:pPr>
        <w:rPr>
          <w:del w:id="3265" w:author="JORGE CONTRERAS ORTIZ" w:date="2021-09-04T12:36:00Z"/>
        </w:rPr>
      </w:pPr>
    </w:p>
    <w:p w14:paraId="60B4FCA1" w14:textId="1F114048" w:rsidR="0074559B" w:rsidRPr="00791D37" w:rsidDel="003E2792" w:rsidRDefault="0074559B" w:rsidP="00791D37">
      <w:pPr>
        <w:rPr>
          <w:del w:id="3266" w:author="JORGE CONTRERAS ORTIZ" w:date="2021-09-04T12:36:00Z"/>
        </w:rPr>
      </w:pPr>
    </w:p>
    <w:p w14:paraId="6485C371" w14:textId="73DBD263" w:rsidR="0074559B" w:rsidRPr="00791D37" w:rsidDel="003E2792" w:rsidRDefault="0074559B" w:rsidP="00791D37">
      <w:pPr>
        <w:rPr>
          <w:del w:id="3267"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3268" w:name="_Toc81499429"/>
      <w:bookmarkStart w:id="3269" w:name="_Toc81761803"/>
      <w:r w:rsidRPr="00791D37">
        <w:t>CONFIGURACIÓN DE TERMINAL COM</w:t>
      </w:r>
      <w:bookmarkEnd w:id="3268"/>
      <w:bookmarkEnd w:id="3269"/>
    </w:p>
    <w:p w14:paraId="0E6ADF6E" w14:textId="77777777" w:rsidR="0074559B" w:rsidRPr="00791D37" w:rsidRDefault="0074559B" w:rsidP="00791D37"/>
    <w:p w14:paraId="350A3728" w14:textId="554AC7D4" w:rsidR="0074559B" w:rsidRPr="00791D37" w:rsidRDefault="003E2792" w:rsidP="00FE1EC4">
      <w:pPr>
        <w:pStyle w:val="Ttulo5"/>
      </w:pPr>
      <w:bookmarkStart w:id="3270" w:name="_Toc81499430"/>
      <w:bookmarkStart w:id="3271" w:name="_Toc81761804"/>
      <w:r w:rsidRPr="00791D37">
        <w:t>WINDOWS</w:t>
      </w:r>
      <w:bookmarkEnd w:id="3270"/>
      <w:bookmarkEnd w:id="3271"/>
    </w:p>
    <w:p w14:paraId="63F2DC36" w14:textId="77777777" w:rsidR="0074559B" w:rsidRPr="00791D37" w:rsidRDefault="0074559B" w:rsidP="00791D37"/>
    <w:p w14:paraId="76F6E5EC" w14:textId="77777777" w:rsidR="0074559B" w:rsidRPr="00791D37" w:rsidRDefault="0074559B" w:rsidP="00791D37">
      <w:r w:rsidRPr="00791D37">
        <w:t xml:space="preserve">Hay gran variedad de terminales serie COM disponibles para sistemas Windows. En esta guía se usa una genérica llamada “Termite”, pero valdría cualquier otra terminal. </w:t>
      </w:r>
    </w:p>
    <w:p w14:paraId="78DF748F" w14:textId="77777777" w:rsidR="0074559B" w:rsidRPr="00791D37" w:rsidRDefault="0074559B" w:rsidP="00791D37">
      <w:r w:rsidRPr="00791D37">
        <w:t>Abrir la terminal serie y configurar con las siguientes configuraciones para comunicaciones serie con dispositivos de Kirale:</w:t>
      </w:r>
    </w:p>
    <w:p w14:paraId="2F878C75" w14:textId="77777777" w:rsidR="0074559B" w:rsidRPr="00791D37" w:rsidRDefault="0074559B" w:rsidP="00791D37">
      <w:r w:rsidRPr="00791D37">
        <w:t>Configuración Estándar para puerto serie USB: 9600 bauds, 8 bits, 1stop bit, no parity.</w:t>
      </w:r>
    </w:p>
    <w:p w14:paraId="7E243DBD" w14:textId="77777777" w:rsidR="0074559B" w:rsidRPr="003E2792" w:rsidRDefault="0074559B" w:rsidP="00791D37">
      <w:pPr>
        <w:rPr>
          <w:i/>
          <w:iCs/>
          <w:rPrChange w:id="3272" w:author="JORGE CONTRERAS ORTIZ" w:date="2021-09-04T12:37:00Z">
            <w:rPr/>
          </w:rPrChange>
        </w:rPr>
      </w:pPr>
      <w:r w:rsidRPr="003E2792">
        <w:rPr>
          <w:b/>
          <w:bCs/>
          <w:i/>
          <w:iCs/>
          <w:rPrChange w:id="3273" w:author="JORGE CONTRERAS ORTIZ" w:date="2021-09-04T12:37:00Z">
            <w:rPr>
              <w:b/>
              <w:bCs/>
            </w:rPr>
          </w:rPrChange>
        </w:rPr>
        <w:t xml:space="preserve">Nota: </w:t>
      </w:r>
      <w:r w:rsidRPr="003E2792">
        <w:rPr>
          <w:i/>
          <w:iCs/>
          <w:rPrChange w:id="3274" w:author="JORGE CONTRERAS ORTIZ" w:date="2021-09-04T12:37:00Z">
            <w:rPr/>
          </w:rPrChange>
        </w:rPr>
        <w:t>La terminal USB serie, debe configurarse para añadir un carácter “CR” cuando se pulsa la tecla Enter.</w:t>
      </w:r>
    </w:p>
    <w:p w14:paraId="4F6188AD" w14:textId="77777777" w:rsidR="0074559B" w:rsidRPr="00791D37" w:rsidRDefault="0074559B" w:rsidP="00791D37">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p>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6"/>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76161A84" w:rsidR="0074559B" w:rsidRPr="00791D37" w:rsidRDefault="0074559B" w:rsidP="006242EF">
      <w:pPr>
        <w:pStyle w:val="Descripcin"/>
        <w:jc w:val="center"/>
      </w:pPr>
      <w:bookmarkStart w:id="3275" w:name="_Toc81499613"/>
      <w:bookmarkStart w:id="3276" w:name="_Toc81499848"/>
      <w:bookmarkStart w:id="3277" w:name="_Toc81762055"/>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7</w:t>
      </w:r>
      <w:r w:rsidR="00691851">
        <w:rPr>
          <w:noProof/>
        </w:rPr>
        <w:fldChar w:fldCharType="end"/>
      </w:r>
      <w:r w:rsidRPr="00791D37">
        <w:t xml:space="preserve"> Terminal Termite</w:t>
      </w:r>
      <w:bookmarkEnd w:id="3275"/>
      <w:bookmarkEnd w:id="3276"/>
      <w:bookmarkEnd w:id="3277"/>
    </w:p>
    <w:p w14:paraId="3DEE955F" w14:textId="77777777" w:rsidR="0074559B" w:rsidRPr="003E2792" w:rsidRDefault="0074559B" w:rsidP="00791D37">
      <w:pPr>
        <w:rPr>
          <w:i/>
          <w:iCs/>
          <w:rPrChange w:id="3278" w:author="JORGE CONTRERAS ORTIZ" w:date="2021-09-04T12:37:00Z">
            <w:rPr/>
          </w:rPrChange>
        </w:rPr>
      </w:pPr>
      <w:r w:rsidRPr="003E2792">
        <w:rPr>
          <w:b/>
          <w:bCs/>
          <w:i/>
          <w:iCs/>
          <w:rPrChange w:id="3279" w:author="JORGE CONTRERAS ORTIZ" w:date="2021-09-04T12:37:00Z">
            <w:rPr>
              <w:b/>
              <w:bCs/>
            </w:rPr>
          </w:rPrChange>
        </w:rPr>
        <w:t>Nota:</w:t>
      </w:r>
      <w:r w:rsidRPr="003E2792">
        <w:rPr>
          <w:i/>
          <w:iCs/>
          <w:rPrChange w:id="3280"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3281" w:name="_Toc81499431"/>
      <w:bookmarkStart w:id="3282" w:name="_Toc81761805"/>
      <w:r w:rsidRPr="00FE1EC4">
        <w:t>LINUX / MAC OS</w:t>
      </w:r>
      <w:bookmarkEnd w:id="3281"/>
      <w:bookmarkEnd w:id="3282"/>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3FCE24F9" w:rsidR="0074559B" w:rsidRPr="00791D37" w:rsidDel="00A7595B" w:rsidRDefault="0074559B" w:rsidP="00791D37">
      <w:pPr>
        <w:rPr>
          <w:del w:id="3283" w:author="JORGE CONTRERAS ORTIZ" w:date="2021-09-04T14:05:00Z"/>
        </w:rPr>
      </w:pPr>
      <w:r w:rsidRPr="00791D37">
        <w:t>La configuración es la misma necesaria para la comunicación serie con los Sistemas Windows.</w:t>
      </w:r>
      <w:ins w:id="3284" w:author="JORGE CONTRERAS ORTIZ" w:date="2021-09-04T14:01:00Z">
        <w:r w:rsidR="0025296D">
          <w:t xml:space="preserve"> Para abrir la terminal de Picocom, ejecutar el comando indica</w:t>
        </w:r>
      </w:ins>
      <w:ins w:id="3285" w:author="JORGE CONTRERAS ORTIZ" w:date="2021-09-04T14:05:00Z">
        <w:r w:rsidR="00A7595B">
          <w:t>do a continuación</w:t>
        </w:r>
      </w:ins>
      <w:ins w:id="3286"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3287" w:author="JORGE CONTRERAS ORTIZ" w:date="2021-09-04T14:47:00Z">
        <w:r w:rsidR="003E5AE5" w:rsidRPr="00791D37">
          <w:t xml:space="preserve">Tabla </w:t>
        </w:r>
        <w:r w:rsidR="003E5AE5">
          <w:rPr>
            <w:noProof/>
          </w:rPr>
          <w:t>11</w:t>
        </w:r>
      </w:ins>
      <w:ins w:id="3288" w:author="JORGE CONTRERAS ORTIZ" w:date="2021-09-04T14:01:00Z">
        <w:r w:rsidR="0025296D">
          <w:fldChar w:fldCharType="end"/>
        </w:r>
      </w:ins>
      <w:ins w:id="3289" w:author="JORGE CONTRERAS ORTIZ" w:date="2021-09-04T14:05:00Z">
        <w:r w:rsidR="00A7595B">
          <w:t>:</w:t>
        </w:r>
      </w:ins>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257A8F"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picocom -c—omap lfcr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34F4C469" w:rsidR="0074559B" w:rsidRDefault="0074559B" w:rsidP="006242EF">
      <w:pPr>
        <w:pStyle w:val="Descripcin"/>
        <w:jc w:val="center"/>
        <w:rPr>
          <w:ins w:id="3290" w:author="JORGE CONTRERAS ORTIZ" w:date="2021-09-04T14:05:00Z"/>
        </w:rPr>
      </w:pPr>
      <w:bookmarkStart w:id="3291" w:name="_Ref81656521"/>
      <w:bookmarkStart w:id="3292" w:name="_Toc81499571"/>
      <w:bookmarkStart w:id="3293" w:name="_Toc81762103"/>
      <w:r w:rsidRPr="00791D37">
        <w:t xml:space="preserve">Tabla </w:t>
      </w:r>
      <w:r w:rsidR="00691851">
        <w:fldChar w:fldCharType="begin"/>
      </w:r>
      <w:r w:rsidR="00691851">
        <w:instrText xml:space="preserve"> SEQ Tabla \* ARABIC </w:instrText>
      </w:r>
      <w:r w:rsidR="00691851">
        <w:fldChar w:fldCharType="separate"/>
      </w:r>
      <w:r w:rsidR="003E5AE5">
        <w:rPr>
          <w:noProof/>
        </w:rPr>
        <w:t>11</w:t>
      </w:r>
      <w:r w:rsidR="00691851">
        <w:rPr>
          <w:noProof/>
        </w:rPr>
        <w:fldChar w:fldCharType="end"/>
      </w:r>
      <w:bookmarkEnd w:id="3291"/>
      <w:r w:rsidRPr="00791D37">
        <w:t xml:space="preserve"> Abrir terminal Picocom en Linux / MAC Os</w:t>
      </w:r>
      <w:bookmarkEnd w:id="3292"/>
      <w:bookmarkEnd w:id="3293"/>
    </w:p>
    <w:p w14:paraId="0A5E99FD" w14:textId="77777777" w:rsidR="00A7595B" w:rsidRPr="00A7595B" w:rsidRDefault="00A7595B">
      <w:pPr>
        <w:pPrChange w:id="3294" w:author="JORGE CONTRERAS ORTIZ" w:date="2021-09-04T14:05:00Z">
          <w:pPr>
            <w:pStyle w:val="Descripcin"/>
            <w:jc w:val="center"/>
          </w:pPr>
        </w:pPrChange>
      </w:pPr>
    </w:p>
    <w:p w14:paraId="51BC7E6F" w14:textId="5F7D83BC" w:rsidR="0074559B" w:rsidRPr="00791D37" w:rsidDel="00A7595B" w:rsidRDefault="0074559B" w:rsidP="00791D37">
      <w:pPr>
        <w:rPr>
          <w:del w:id="3295"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1D4665C2" w:rsidR="0074559B" w:rsidRPr="00791D37" w:rsidRDefault="0074559B" w:rsidP="00791D37">
      <w:pPr>
        <w:rPr>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30BA8A96" w14:textId="7F635E6D" w:rsidR="0074559B" w:rsidRPr="00791D37" w:rsidRDefault="0074559B" w:rsidP="00791D37"/>
    <w:p w14:paraId="3E1E2846" w14:textId="77777777" w:rsidR="0074559B" w:rsidRPr="00791D37" w:rsidRDefault="0074559B" w:rsidP="00791D37">
      <w:pPr>
        <w:pStyle w:val="Ttulo2"/>
      </w:pPr>
      <w:bookmarkStart w:id="3296" w:name="_Toc81499432"/>
      <w:bookmarkStart w:id="3297" w:name="_Toc81761806"/>
      <w:r w:rsidRPr="00791D37">
        <w:t>CONFIGURACIÓN DE RED PARA KTWM102</w:t>
      </w:r>
      <w:bookmarkEnd w:id="3296"/>
      <w:bookmarkEnd w:id="3297"/>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3298" w:author="JORGE CONTRERAS ORTIZ" w:date="2021-09-04T12:42:00Z">
        <w:r w:rsidRPr="00791D37" w:rsidDel="00FE1EC4">
          <w:delText xml:space="preserve">tenemos </w:delText>
        </w:r>
      </w:del>
      <w:ins w:id="3299"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lastRenderedPageBreak/>
        <w:t>La primera vía es comandos KSH, los cuáles son con una sintaxis amigable para una ejecución manual y sencilla para el usuario desde un PC. Se conecta el módulo por USB.</w:t>
      </w:r>
    </w:p>
    <w:p w14:paraId="089B9EBC" w14:textId="209E53A2" w:rsidR="0074559B" w:rsidRDefault="0074559B" w:rsidP="00791D37">
      <w:pPr>
        <w:pStyle w:val="Prrafodelista"/>
        <w:numPr>
          <w:ilvl w:val="0"/>
          <w:numId w:val="18"/>
        </w:numPr>
        <w:rPr>
          <w:ins w:id="3300" w:author="JORGE CONTRERAS ORTIZ" w:date="2021-09-04T14:11:00Z"/>
        </w:rPr>
      </w:pPr>
      <w:r w:rsidRPr="00791D37">
        <w:t>La segunda vía es por comandos KBI. Estos comandos se enviarán por vía UART al módulo.</w:t>
      </w:r>
    </w:p>
    <w:p w14:paraId="74FB1EA1" w14:textId="77777777" w:rsidR="00A7595B" w:rsidRPr="00791D37" w:rsidRDefault="00A7595B" w:rsidP="00791D37">
      <w:pPr>
        <w:pStyle w:val="Prrafodelista"/>
        <w:numPr>
          <w:ilvl w:val="0"/>
          <w:numId w:val="18"/>
        </w:numPr>
      </w:pPr>
    </w:p>
    <w:p w14:paraId="55254CF7" w14:textId="27088B45" w:rsidR="0074559B" w:rsidRPr="00791D37" w:rsidDel="00A7595B" w:rsidRDefault="0074559B" w:rsidP="00791D37">
      <w:pPr>
        <w:rPr>
          <w:del w:id="3301" w:author="JORGE CONTRERAS ORTIZ" w:date="2021-09-04T14:05:00Z"/>
        </w:rPr>
      </w:pPr>
      <w:bookmarkStart w:id="3302" w:name="_Toc81658369"/>
      <w:bookmarkStart w:id="3303" w:name="_Toc81658613"/>
      <w:bookmarkStart w:id="3304" w:name="_Toc81658768"/>
      <w:bookmarkStart w:id="3305" w:name="_Toc81659147"/>
      <w:bookmarkStart w:id="3306" w:name="_Toc81659388"/>
      <w:bookmarkStart w:id="3307" w:name="_Toc81659705"/>
      <w:bookmarkStart w:id="3308" w:name="_Toc81743493"/>
      <w:bookmarkStart w:id="3309" w:name="_Toc81743648"/>
      <w:bookmarkStart w:id="3310" w:name="_Toc81761807"/>
      <w:bookmarkEnd w:id="3302"/>
      <w:bookmarkEnd w:id="3303"/>
      <w:bookmarkEnd w:id="3304"/>
      <w:bookmarkEnd w:id="3305"/>
      <w:bookmarkEnd w:id="3306"/>
      <w:bookmarkEnd w:id="3307"/>
      <w:bookmarkEnd w:id="3308"/>
      <w:bookmarkEnd w:id="3309"/>
      <w:bookmarkEnd w:id="3310"/>
    </w:p>
    <w:p w14:paraId="13068230" w14:textId="6C46F0D3" w:rsidR="0074559B" w:rsidRPr="00791D37" w:rsidRDefault="00FE1EC4" w:rsidP="00791D37">
      <w:pPr>
        <w:pStyle w:val="Ttulo3"/>
        <w:rPr>
          <w:lang w:val="en-US"/>
        </w:rPr>
      </w:pPr>
      <w:bookmarkStart w:id="3311" w:name="_Toc81499433"/>
      <w:bookmarkStart w:id="3312" w:name="_Toc81761808"/>
      <w:r w:rsidRPr="00791D37">
        <w:rPr>
          <w:lang w:val="en-US"/>
        </w:rPr>
        <w:t>KIRALE COMMAND-LINE SHELL</w:t>
      </w:r>
      <w:del w:id="3313" w:author="JORGE CONTRERAS ORTIZ" w:date="2021-09-05T14:09:00Z">
        <w:r w:rsidRPr="00791D37" w:rsidDel="00E205F0">
          <w:rPr>
            <w:lang w:val="en-US"/>
          </w:rPr>
          <w:delText xml:space="preserve"> REFERENCE GUIDE </w:delText>
        </w:r>
      </w:del>
      <w:r w:rsidRPr="00791D37">
        <w:rPr>
          <w:lang w:val="en-US"/>
        </w:rPr>
        <w:t>– COMANDOS KSH</w:t>
      </w:r>
      <w:bookmarkEnd w:id="3311"/>
      <w:bookmarkEnd w:id="3312"/>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3314" w:name="_Toc81499434"/>
      <w:bookmarkStart w:id="3315" w:name="_Toc81761809"/>
      <w:r w:rsidRPr="00791D37">
        <w:t>SINTAXIS DE LOS COMANDOS</w:t>
      </w:r>
      <w:bookmarkEnd w:id="3314"/>
      <w:bookmarkEnd w:id="3315"/>
    </w:p>
    <w:p w14:paraId="4AE5B2C5" w14:textId="77777777" w:rsidR="0074559B" w:rsidRPr="00791D37" w:rsidRDefault="0074559B" w:rsidP="00791D37"/>
    <w:p w14:paraId="69080C53" w14:textId="58DBC83E" w:rsidR="0074559B" w:rsidRPr="00791D37" w:rsidDel="00FE1EC4" w:rsidRDefault="0074559B" w:rsidP="00791D37">
      <w:pPr>
        <w:rPr>
          <w:del w:id="3316"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3317" w:author="JORGE CONTRERAS ORTIZ" w:date="2021-09-04T12:43:00Z">
        <w:r w:rsidR="00FE1EC4">
          <w:t>como se indica</w:t>
        </w:r>
      </w:ins>
      <w:ins w:id="3318" w:author="JORGE CONTRERAS ORTIZ" w:date="2021-09-04T14:00:00Z">
        <w:r w:rsidR="0025296D">
          <w:t xml:space="preserve"> a continuación</w:t>
        </w:r>
      </w:ins>
      <w:ins w:id="3319" w:author="JORGE CONTRERAS ORTIZ" w:date="2021-09-04T12:43:00Z">
        <w:r w:rsidR="00FE1EC4">
          <w:t xml:space="preserve"> en </w:t>
        </w:r>
      </w:ins>
      <w:ins w:id="3320" w:author="JORGE CONTRERAS ORTIZ" w:date="2021-09-04T14:00:00Z">
        <w:r w:rsidR="0025296D">
          <w:fldChar w:fldCharType="begin"/>
        </w:r>
        <w:r w:rsidR="0025296D">
          <w:instrText xml:space="preserve"> REF _Ref81656465 \h </w:instrText>
        </w:r>
      </w:ins>
      <w:r w:rsidR="0025296D">
        <w:fldChar w:fldCharType="separate"/>
      </w:r>
      <w:ins w:id="3321" w:author="JORGE CONTRERAS ORTIZ" w:date="2021-09-04T14:47:00Z">
        <w:r w:rsidR="003E5AE5" w:rsidRPr="00791D37">
          <w:t xml:space="preserve">Tabla </w:t>
        </w:r>
        <w:r w:rsidR="003E5AE5">
          <w:rPr>
            <w:noProof/>
          </w:rPr>
          <w:t>12</w:t>
        </w:r>
      </w:ins>
      <w:ins w:id="3322" w:author="JORGE CONTRERAS ORTIZ" w:date="2021-09-04T14:00:00Z">
        <w:r w:rsidR="0025296D">
          <w:fldChar w:fldCharType="end"/>
        </w:r>
      </w:ins>
      <w:del w:id="3323"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7A85530B" w:rsidR="0074559B" w:rsidRPr="00791D37" w:rsidRDefault="0074559B" w:rsidP="006242EF">
      <w:pPr>
        <w:pStyle w:val="Descripcin"/>
        <w:jc w:val="center"/>
      </w:pPr>
      <w:bookmarkStart w:id="3324" w:name="_Ref81656465"/>
      <w:bookmarkStart w:id="3325" w:name="_Toc81499572"/>
      <w:bookmarkStart w:id="3326" w:name="_Toc81762104"/>
      <w:r w:rsidRPr="00791D37">
        <w:t xml:space="preserve">Tabla </w:t>
      </w:r>
      <w:r w:rsidR="00691851">
        <w:fldChar w:fldCharType="begin"/>
      </w:r>
      <w:r w:rsidR="00691851">
        <w:instrText xml:space="preserve"> SEQ Tabla \* ARABIC </w:instrText>
      </w:r>
      <w:r w:rsidR="00691851">
        <w:fldChar w:fldCharType="separate"/>
      </w:r>
      <w:r w:rsidR="003E5AE5">
        <w:rPr>
          <w:noProof/>
        </w:rPr>
        <w:t>12</w:t>
      </w:r>
      <w:r w:rsidR="00691851">
        <w:rPr>
          <w:noProof/>
        </w:rPr>
        <w:fldChar w:fldCharType="end"/>
      </w:r>
      <w:bookmarkEnd w:id="3324"/>
      <w:r w:rsidRPr="00791D37">
        <w:t xml:space="preserve"> Sintaxis comandos KSH</w:t>
      </w:r>
      <w:bookmarkEnd w:id="3325"/>
      <w:bookmarkEnd w:id="3326"/>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25658926" w:rsidR="0074559B" w:rsidRPr="00791D37" w:rsidRDefault="007279BC" w:rsidP="00791D37">
      <w:pPr>
        <w:rPr>
          <w:color w:val="0563C1" w:themeColor="hyperlink"/>
          <w:u w:val="single"/>
        </w:rPr>
      </w:pPr>
      <w:hyperlink r:id="rId57" w:anchor="downloads" w:history="1">
        <w:r w:rsidR="0074559B" w:rsidRPr="00791D37">
          <w:rPr>
            <w:rStyle w:val="Hipervnculo"/>
          </w:rPr>
          <w:t>https://www.kirale.com/support/#downloads</w:t>
        </w:r>
      </w:hyperlink>
    </w:p>
    <w:p w14:paraId="119A1701" w14:textId="0CB2987C" w:rsidR="0074559B" w:rsidRDefault="0074559B" w:rsidP="00791D37">
      <w:pPr>
        <w:rPr>
          <w:ins w:id="3327" w:author="JORGE CONTRERAS ORTIZ" w:date="2021-09-04T12:44:00Z"/>
        </w:rPr>
      </w:pPr>
      <w:r w:rsidRPr="00791D37">
        <w:t>Una vez descargado, conectar el módulo KTWM102 al PC por conexión USB abrir el ejecutable descargado y se abrirá una ventana de comandos similar a la de Windows</w:t>
      </w:r>
      <w:ins w:id="3328"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3329" w:author="JORGE CONTRERAS ORTIZ" w:date="2021-09-04T14:47:00Z">
        <w:r w:rsidR="003E5AE5" w:rsidRPr="00791D37">
          <w:t xml:space="preserve">Ilustración </w:t>
        </w:r>
        <w:r w:rsidR="003E5AE5">
          <w:rPr>
            <w:noProof/>
          </w:rPr>
          <w:t>38</w:t>
        </w:r>
        <w:r w:rsidR="003E5AE5" w:rsidRPr="00791D37">
          <w:t xml:space="preserve"> Herramienta KiTools</w:t>
        </w:r>
      </w:ins>
      <w:ins w:id="3330" w:author="JORGE CONTRERAS ORTIZ" w:date="2021-09-04T14:11:00Z">
        <w:r w:rsidR="00A7595B">
          <w:fldChar w:fldCharType="end"/>
        </w:r>
      </w:ins>
      <w:r w:rsidRPr="00791D37">
        <w:t>.</w:t>
      </w: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lastRenderedPageBreak/>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8"/>
                    <a:stretch>
                      <a:fillRect/>
                    </a:stretch>
                  </pic:blipFill>
                  <pic:spPr>
                    <a:xfrm>
                      <a:off x="0" y="0"/>
                      <a:ext cx="5194724" cy="2724420"/>
                    </a:xfrm>
                    <a:prstGeom prst="rect">
                      <a:avLst/>
                    </a:prstGeom>
                  </pic:spPr>
                </pic:pic>
              </a:graphicData>
            </a:graphic>
          </wp:inline>
        </w:drawing>
      </w:r>
    </w:p>
    <w:p w14:paraId="158927D5" w14:textId="2A765404" w:rsidR="0074559B" w:rsidRPr="00791D37" w:rsidRDefault="0074559B" w:rsidP="006242EF">
      <w:pPr>
        <w:pStyle w:val="Descripcin"/>
        <w:jc w:val="center"/>
      </w:pPr>
      <w:bookmarkStart w:id="3331" w:name="_Toc81499614"/>
      <w:bookmarkStart w:id="3332" w:name="_Toc81499849"/>
      <w:bookmarkStart w:id="3333" w:name="_Ref81657122"/>
      <w:bookmarkStart w:id="3334" w:name="_Toc81762056"/>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8</w:t>
      </w:r>
      <w:r w:rsidR="00691851">
        <w:rPr>
          <w:noProof/>
        </w:rPr>
        <w:fldChar w:fldCharType="end"/>
      </w:r>
      <w:r w:rsidRPr="00791D37">
        <w:t xml:space="preserve"> Herramienta KiTools</w:t>
      </w:r>
      <w:bookmarkEnd w:id="3331"/>
      <w:bookmarkEnd w:id="3332"/>
      <w:bookmarkEnd w:id="3333"/>
      <w:bookmarkEnd w:id="3334"/>
    </w:p>
    <w:p w14:paraId="49C9CBA7" w14:textId="6389153C" w:rsidR="0074559B" w:rsidRPr="00791D37" w:rsidRDefault="0074559B" w:rsidP="00791D37">
      <w:r w:rsidRPr="00791D37">
        <w:t xml:space="preserve">Para ver más en detalle la sintaxis de cada comando, descargar y ver la </w:t>
      </w:r>
      <w:hyperlink r:id="rId59" w:anchor="083596d3193c172fa" w:history="1">
        <w:r w:rsidRPr="00791D37">
          <w:rPr>
            <w:rStyle w:val="Hipervnculo"/>
          </w:rPr>
          <w:t>KSH Reference Guide</w:t>
        </w:r>
      </w:hyperlink>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3335" w:name="_Toc81499435"/>
      <w:bookmarkStart w:id="3336" w:name="_Toc81761810"/>
      <w:r w:rsidRPr="00791D37">
        <w:t>SINTAXIS DE LOS PARÁMETROS</w:t>
      </w:r>
      <w:bookmarkEnd w:id="3335"/>
      <w:bookmarkEnd w:id="3336"/>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77777777" w:rsidR="0074559B" w:rsidRPr="00791D37" w:rsidRDefault="0074559B" w:rsidP="00791D37">
      <w:pPr>
        <w:pStyle w:val="Prrafodelista"/>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77777777"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p>
    <w:p w14:paraId="5F9B45D4" w14:textId="77777777" w:rsidR="0074559B" w:rsidRPr="00791D37" w:rsidRDefault="0074559B" w:rsidP="00791D37">
      <w:pPr>
        <w:pStyle w:val="Prrafodelista"/>
      </w:pPr>
    </w:p>
    <w:p w14:paraId="62D2C4C2" w14:textId="77777777" w:rsidR="0074559B" w:rsidRPr="00791D37" w:rsidRDefault="0074559B" w:rsidP="00791D37">
      <w:pPr>
        <w:pStyle w:val="Prrafodelista"/>
      </w:pPr>
      <w:r w:rsidRPr="00791D37">
        <w:rPr>
          <w:noProof/>
        </w:rPr>
        <w:lastRenderedPageBreak/>
        <w:drawing>
          <wp:inline distT="0" distB="0" distL="0" distR="0" wp14:anchorId="525052F4" wp14:editId="6E8B3FCB">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0"/>
                    <a:stretch>
                      <a:fillRect/>
                    </a:stretch>
                  </pic:blipFill>
                  <pic:spPr>
                    <a:xfrm>
                      <a:off x="0" y="0"/>
                      <a:ext cx="5400040" cy="2780030"/>
                    </a:xfrm>
                    <a:prstGeom prst="rect">
                      <a:avLst/>
                    </a:prstGeom>
                  </pic:spPr>
                </pic:pic>
              </a:graphicData>
            </a:graphic>
          </wp:inline>
        </w:drawing>
      </w:r>
    </w:p>
    <w:p w14:paraId="4AD33226" w14:textId="75AABCC2" w:rsidR="0074559B" w:rsidRPr="00791D37" w:rsidRDefault="0074559B" w:rsidP="006242EF">
      <w:pPr>
        <w:pStyle w:val="Descripcin"/>
        <w:jc w:val="center"/>
      </w:pPr>
      <w:bookmarkStart w:id="3337" w:name="_Toc81499615"/>
      <w:bookmarkStart w:id="3338" w:name="_Toc81499850"/>
      <w:bookmarkStart w:id="3339" w:name="_Toc81762057"/>
      <w:r w:rsidRPr="00791D37">
        <w:t xml:space="preserve">Ilustración </w:t>
      </w:r>
      <w:r w:rsidR="00691851">
        <w:fldChar w:fldCharType="begin"/>
      </w:r>
      <w:r w:rsidR="00691851">
        <w:instrText xml:space="preserve"> SEQ Ilustración \* ARABIC </w:instrText>
      </w:r>
      <w:r w:rsidR="00691851">
        <w:fldChar w:fldCharType="separate"/>
      </w:r>
      <w:r w:rsidR="003E5AE5">
        <w:rPr>
          <w:noProof/>
        </w:rPr>
        <w:t>39</w:t>
      </w:r>
      <w:r w:rsidR="00691851">
        <w:rPr>
          <w:noProof/>
        </w:rPr>
        <w:fldChar w:fldCharType="end"/>
      </w:r>
      <w:r w:rsidRPr="00791D37">
        <w:t xml:space="preserve"> IP como parámetros</w:t>
      </w:r>
      <w:bookmarkEnd w:id="3337"/>
      <w:bookmarkEnd w:id="3338"/>
      <w:bookmarkEnd w:id="3339"/>
    </w:p>
    <w:p w14:paraId="2337B652" w14:textId="77777777" w:rsidR="0074559B" w:rsidRPr="00791D37" w:rsidRDefault="0074559B" w:rsidP="00791D37">
      <w:pPr>
        <w:pStyle w:val="Prrafodelista"/>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3340"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3341"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3342" w:author="JORGE CONTRERAS ORTIZ" w:date="2021-09-04T12:44:00Z"/>
        </w:rPr>
      </w:pPr>
      <w:bookmarkStart w:id="3343" w:name="_Toc81658373"/>
      <w:bookmarkStart w:id="3344" w:name="_Toc81658617"/>
      <w:bookmarkStart w:id="3345" w:name="_Toc81658772"/>
      <w:bookmarkStart w:id="3346" w:name="_Toc81659151"/>
      <w:bookmarkStart w:id="3347" w:name="_Toc81659392"/>
      <w:bookmarkStart w:id="3348" w:name="_Toc81659709"/>
      <w:bookmarkStart w:id="3349" w:name="_Toc81743497"/>
      <w:bookmarkStart w:id="3350" w:name="_Toc81743652"/>
      <w:bookmarkStart w:id="3351" w:name="_Toc81761811"/>
      <w:bookmarkEnd w:id="3343"/>
      <w:bookmarkEnd w:id="3344"/>
      <w:bookmarkEnd w:id="3345"/>
      <w:bookmarkEnd w:id="3346"/>
      <w:bookmarkEnd w:id="3347"/>
      <w:bookmarkEnd w:id="3348"/>
      <w:bookmarkEnd w:id="3349"/>
      <w:bookmarkEnd w:id="3350"/>
      <w:bookmarkEnd w:id="3351"/>
    </w:p>
    <w:p w14:paraId="4812A4EB" w14:textId="25882445" w:rsidR="0074559B" w:rsidRPr="00791D37" w:rsidRDefault="00FE1EC4" w:rsidP="00FE1EC4">
      <w:pPr>
        <w:pStyle w:val="Ttulo4"/>
      </w:pPr>
      <w:bookmarkStart w:id="3352" w:name="_Toc81499436"/>
      <w:bookmarkStart w:id="3353" w:name="_Toc81761812"/>
      <w:r w:rsidRPr="00791D37">
        <w:t>MENSAJES DE RESPUESTA</w:t>
      </w:r>
      <w:bookmarkEnd w:id="3352"/>
      <w:bookmarkEnd w:id="3353"/>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77777777" w:rsidR="0074559B" w:rsidRPr="00791D37" w:rsidRDefault="0074559B" w:rsidP="00791D37">
      <w:pPr>
        <w:pStyle w:val="Prrafodelista"/>
        <w:numPr>
          <w:ilvl w:val="0"/>
          <w:numId w:val="19"/>
        </w:numPr>
      </w:pPr>
      <w:r w:rsidRPr="00791D37">
        <w:rPr>
          <w:b/>
          <w:bCs/>
          <w:i/>
          <w:iCs/>
        </w:rPr>
        <w:t>Invalid Syntax</w:t>
      </w:r>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3354"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3355" w:name="_Toc81499437"/>
      <w:bookmarkStart w:id="3356" w:name="_Toc81761813"/>
      <w:r w:rsidRPr="00791D37">
        <w:rPr>
          <w:lang w:val="en-US"/>
        </w:rPr>
        <w:lastRenderedPageBreak/>
        <w:t>KIRALE BINARY INTERFACE</w:t>
      </w:r>
      <w:del w:id="3357" w:author="JORGE CONTRERAS ORTIZ" w:date="2021-09-05T14:09:00Z">
        <w:r w:rsidRPr="00791D37" w:rsidDel="00E205F0">
          <w:rPr>
            <w:lang w:val="en-US"/>
          </w:rPr>
          <w:delText xml:space="preserve"> </w:delText>
        </w:r>
      </w:del>
      <w:ins w:id="3358" w:author="JORGE CONTRERAS ORTIZ" w:date="2021-09-05T14:09:00Z">
        <w:r w:rsidR="00E205F0">
          <w:rPr>
            <w:lang w:val="en-US"/>
          </w:rPr>
          <w:t xml:space="preserve"> </w:t>
        </w:r>
      </w:ins>
      <w:del w:id="3359" w:author="JORGE CONTRERAS ORTIZ" w:date="2021-09-05T14:09:00Z">
        <w:r w:rsidRPr="00791D37" w:rsidDel="00E205F0">
          <w:rPr>
            <w:lang w:val="en-US"/>
          </w:rPr>
          <w:delText xml:space="preserve">REFERENCE GUIDE </w:delText>
        </w:r>
      </w:del>
      <w:r w:rsidRPr="00791D37">
        <w:rPr>
          <w:lang w:val="en-US"/>
        </w:rPr>
        <w:t>– COMANDOS KBI</w:t>
      </w:r>
      <w:bookmarkEnd w:id="3355"/>
      <w:bookmarkEnd w:id="3356"/>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3360" w:name="_Toc81499438"/>
      <w:bookmarkStart w:id="3361" w:name="_Toc81761814"/>
      <w:r w:rsidRPr="00791D37">
        <w:t>OPERACIÓN DE INTERFAZ</w:t>
      </w:r>
      <w:bookmarkEnd w:id="3360"/>
      <w:bookmarkEnd w:id="3361"/>
    </w:p>
    <w:p w14:paraId="30DFA127" w14:textId="77777777" w:rsidR="0074559B" w:rsidRPr="00791D37" w:rsidRDefault="0074559B" w:rsidP="00791D37"/>
    <w:p w14:paraId="0E361C94" w14:textId="1ECF9319" w:rsidR="0074559B" w:rsidRDefault="00FE1EC4" w:rsidP="00791D37">
      <w:pPr>
        <w:rPr>
          <w:ins w:id="3362" w:author="JORGE CONTRERAS ORTIZ" w:date="2021-09-04T12:50:00Z"/>
        </w:rPr>
      </w:pPr>
      <w:del w:id="3363"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3364"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3365" w:name="_Toc81499616"/>
                              <w:bookmarkStart w:id="3366" w:name="_Toc81499851"/>
                              <w:del w:id="3367"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368" w:author="JORGE CONTRERAS ORTIZ" w:date="2021-09-04T12:45:00Z">
                                <w:r w:rsidR="00593FA6" w:rsidDel="00FE1EC4">
                                  <w:rPr>
                                    <w:noProof/>
                                  </w:rPr>
                                  <w:delText>40</w:delText>
                                </w:r>
                              </w:del>
                              <w:del w:id="3369" w:author="JORGE CONTRERAS ORTIZ" w:date="2021-09-04T12:48:00Z">
                                <w:r w:rsidR="005026F3" w:rsidDel="00FE1EC4">
                                  <w:rPr>
                                    <w:noProof/>
                                  </w:rPr>
                                  <w:fldChar w:fldCharType="end"/>
                                </w:r>
                                <w:r w:rsidDel="00FE1EC4">
                                  <w:delText xml:space="preserve"> </w:delText>
                                </w:r>
                              </w:del>
                              <w:del w:id="3370" w:author="JORGE CONTRERAS ORTIZ" w:date="2021-09-04T12:45:00Z">
                                <w:r w:rsidDel="00FE1EC4">
                                  <w:delText>Esquema de comunicación entre Host Externo y el dispositivo KTWM102</w:delText>
                                </w:r>
                              </w:del>
                              <w:bookmarkEnd w:id="3365"/>
                              <w:bookmarkEnd w:id="33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3371" w:name="_Toc81499616"/>
                        <w:bookmarkStart w:id="3372" w:name="_Toc81499851"/>
                        <w:del w:id="337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3374" w:author="JORGE CONTRERAS ORTIZ" w:date="2021-09-04T12:45:00Z">
                          <w:r w:rsidR="00593FA6" w:rsidDel="00FE1EC4">
                            <w:rPr>
                              <w:noProof/>
                            </w:rPr>
                            <w:delText>40</w:delText>
                          </w:r>
                        </w:del>
                        <w:del w:id="3375" w:author="JORGE CONTRERAS ORTIZ" w:date="2021-09-04T12:48:00Z">
                          <w:r w:rsidR="005026F3" w:rsidDel="00FE1EC4">
                            <w:rPr>
                              <w:noProof/>
                            </w:rPr>
                            <w:fldChar w:fldCharType="end"/>
                          </w:r>
                          <w:r w:rsidDel="00FE1EC4">
                            <w:delText xml:space="preserve"> </w:delText>
                          </w:r>
                        </w:del>
                        <w:del w:id="3376" w:author="JORGE CONTRERAS ORTIZ" w:date="2021-09-04T12:45:00Z">
                          <w:r w:rsidDel="00FE1EC4">
                            <w:delText>Esquema de comunicación entre Host Externo y el dispositivo KTWM102</w:delText>
                          </w:r>
                        </w:del>
                        <w:bookmarkEnd w:id="3371"/>
                        <w:bookmarkEnd w:id="3372"/>
                      </w:p>
                    </w:txbxContent>
                  </v:textbox>
                  <w10:wrap type="tight"/>
                </v:shape>
              </w:pict>
            </mc:Fallback>
          </mc:AlternateContent>
        </w:r>
      </w:del>
      <w:r w:rsidR="0074559B" w:rsidRPr="00791D37">
        <w:t xml:space="preserve">Antes de entrar en el funcionamiento de </w:t>
      </w:r>
      <w:del w:id="3377" w:author="JORGE CONTRERAS ORTIZ" w:date="2021-09-04T12:44:00Z">
        <w:r w:rsidR="0074559B" w:rsidRPr="00791D37" w:rsidDel="00FE1EC4">
          <w:delText>como</w:delText>
        </w:r>
      </w:del>
      <w:ins w:id="3378" w:author="JORGE CONTRERAS ORTIZ" w:date="2021-09-04T12:44:00Z">
        <w:r w:rsidRPr="00791D37">
          <w:t>cómo</w:t>
        </w:r>
      </w:ins>
      <w:r w:rsidR="0074559B" w:rsidRPr="00791D37">
        <w:t xml:space="preserve"> usar los comandos KBI por puerto UART, </w:t>
      </w:r>
      <w:del w:id="3379" w:author="JORGE CONTRERAS ORTIZ" w:date="2021-09-04T14:12:00Z">
        <w:r w:rsidR="0074559B" w:rsidRPr="00791D37" w:rsidDel="00A7595B">
          <w:delText>en la siguiente imagen</w:delText>
        </w:r>
      </w:del>
      <w:ins w:id="3380"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3381" w:author="JORGE CONTRERAS ORTIZ" w:date="2021-09-04T14:47:00Z">
        <w:r w:rsidR="003E5AE5">
          <w:t xml:space="preserve">Ilustración </w:t>
        </w:r>
        <w:r w:rsidR="003E5AE5">
          <w:rPr>
            <w:noProof/>
          </w:rPr>
          <w:t>40</w:t>
        </w:r>
      </w:ins>
      <w:ins w:id="3382" w:author="JORGE CONTRERAS ORTIZ" w:date="2021-09-04T14:12:00Z">
        <w:r w:rsidR="00A7595B">
          <w:fldChar w:fldCharType="end"/>
        </w:r>
        <w:r w:rsidR="00A7595B">
          <w:t>,</w:t>
        </w:r>
      </w:ins>
      <w:r w:rsidR="0074559B" w:rsidRPr="00791D37">
        <w:t xml:space="preserve"> se muestra un esquema de un Host externo</w:t>
      </w:r>
      <w:ins w:id="3383" w:author="JORGE CONTRERAS ORTIZ" w:date="2021-09-04T12:45:00Z">
        <w:r>
          <w:t>, como puede ser un microcontrolador</w:t>
        </w:r>
      </w:ins>
      <w:r w:rsidR="0074559B" w:rsidRPr="00791D37">
        <w:t xml:space="preserve"> usando KBI para comunicarse con el módulo KTWM102 y el sistema KiNOS a través del puerto UART:</w:t>
      </w:r>
    </w:p>
    <w:p w14:paraId="4B33C6AE" w14:textId="77777777" w:rsidR="00FE1EC4" w:rsidRDefault="00FE1EC4">
      <w:pPr>
        <w:keepNext/>
        <w:jc w:val="center"/>
        <w:rPr>
          <w:ins w:id="3384" w:author="JORGE CONTRERAS ORTIZ" w:date="2021-09-04T12:50:00Z"/>
        </w:rPr>
        <w:pPrChange w:id="3385" w:author="JORGE CONTRERAS ORTIZ" w:date="2021-09-04T12:50:00Z">
          <w:pPr/>
        </w:pPrChange>
      </w:pPr>
      <w:ins w:id="3386"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08EC582F" w:rsidR="00FE1EC4" w:rsidRPr="00791D37" w:rsidRDefault="00FE1EC4">
      <w:pPr>
        <w:pStyle w:val="Descripcin"/>
        <w:jc w:val="center"/>
        <w:pPrChange w:id="3387" w:author="JORGE CONTRERAS ORTIZ" w:date="2021-09-04T12:50:00Z">
          <w:pPr/>
        </w:pPrChange>
      </w:pPr>
      <w:bookmarkStart w:id="3388" w:name="_Ref81657178"/>
      <w:bookmarkStart w:id="3389" w:name="_Toc81762058"/>
      <w:ins w:id="3390" w:author="JORGE CONTRERAS ORTIZ" w:date="2021-09-04T12:50:00Z">
        <w:r>
          <w:t xml:space="preserve">Ilustración </w:t>
        </w:r>
        <w:r>
          <w:fldChar w:fldCharType="begin"/>
        </w:r>
        <w:r>
          <w:instrText xml:space="preserve"> SEQ Ilustración \* ARABIC </w:instrText>
        </w:r>
      </w:ins>
      <w:r>
        <w:fldChar w:fldCharType="separate"/>
      </w:r>
      <w:ins w:id="3391" w:author="JORGE CONTRERAS ORTIZ" w:date="2021-09-04T14:47:00Z">
        <w:r w:rsidR="003E5AE5">
          <w:rPr>
            <w:noProof/>
          </w:rPr>
          <w:t>40</w:t>
        </w:r>
      </w:ins>
      <w:ins w:id="3392" w:author="JORGE CONTRERAS ORTIZ" w:date="2021-09-04T12:50:00Z">
        <w:r>
          <w:fldChar w:fldCharType="end"/>
        </w:r>
        <w:bookmarkEnd w:id="3388"/>
        <w:r>
          <w:t xml:space="preserve"> </w:t>
        </w:r>
        <w:r w:rsidRPr="00064A8D">
          <w:t>Esquema de comunicación entre Host Externo y el dispositivo KTWM102</w:t>
        </w:r>
      </w:ins>
      <w:bookmarkEnd w:id="3389"/>
    </w:p>
    <w:p w14:paraId="4CF31136" w14:textId="397216E3" w:rsidR="0074559B" w:rsidRPr="00791D37" w:rsidRDefault="0074559B" w:rsidP="00791D37">
      <w:r w:rsidRPr="00791D37">
        <w:t xml:space="preserve">Una vez conectado el sistema como </w:t>
      </w:r>
      <w:ins w:id="3393" w:author="JORGE CONTRERAS ORTIZ" w:date="2021-09-04T14:13:00Z">
        <w:r w:rsidR="00A7595B">
          <w:t>se indicada en el esquema mostrado en</w:t>
        </w:r>
      </w:ins>
      <w:del w:id="3394" w:author="JORGE CONTRERAS ORTIZ" w:date="2021-09-04T14:12:00Z">
        <w:r w:rsidRPr="00791D37" w:rsidDel="00A7595B">
          <w:delText>en el esquema</w:delText>
        </w:r>
      </w:del>
      <w:ins w:id="3395"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3396" w:author="JORGE CONTRERAS ORTIZ" w:date="2021-09-04T14:47:00Z">
        <w:r w:rsidR="003E5AE5">
          <w:t xml:space="preserve">Ilustración </w:t>
        </w:r>
        <w:r w:rsidR="003E5AE5">
          <w:rPr>
            <w:noProof/>
          </w:rPr>
          <w:t>40</w:t>
        </w:r>
      </w:ins>
      <w:ins w:id="3397" w:author="JORGE CONTRERAS ORTIZ" w:date="2021-09-04T14:12:00Z">
        <w:r w:rsidR="00A7595B">
          <w:fldChar w:fldCharType="end"/>
        </w:r>
      </w:ins>
      <w:ins w:id="3398" w:author="JORGE CONTRERAS ORTIZ" w:date="2021-09-04T14:13:00Z">
        <w:r w:rsidR="00A7595B">
          <w:t xml:space="preserve">, </w:t>
        </w:r>
      </w:ins>
      <w:del w:id="3399" w:author="JORGE CONTRERAS ORTIZ" w:date="2021-09-04T14:13:00Z">
        <w:r w:rsidRPr="00791D37" w:rsidDel="00A7595B">
          <w:delText xml:space="preserve">, </w:delText>
        </w:r>
      </w:del>
      <w:del w:id="3400" w:author="JORGE CONTRERAS ORTIZ" w:date="2021-09-04T12:44:00Z">
        <w:r w:rsidRPr="00791D37" w:rsidDel="00FE1EC4">
          <w:delText xml:space="preserve">deberemos </w:delText>
        </w:r>
      </w:del>
      <w:ins w:id="3401" w:author="JORGE CONTRERAS ORTIZ" w:date="2021-09-04T12:44:00Z">
        <w:r w:rsidR="00FE1EC4">
          <w:t>se deberá</w:t>
        </w:r>
        <w:r w:rsidR="00FE1EC4" w:rsidRPr="00791D37">
          <w:t xml:space="preserve"> </w:t>
        </w:r>
      </w:ins>
      <w:r w:rsidRPr="00791D37">
        <w:t>configurar el puerto serie de nuestro Host de la siguiente manera:</w:t>
      </w:r>
    </w:p>
    <w:p w14:paraId="23E82E58" w14:textId="77777777" w:rsidR="0074559B" w:rsidRPr="00791D37" w:rsidRDefault="0074559B" w:rsidP="00791D37">
      <w:pPr>
        <w:rPr>
          <w:lang w:val="en-US"/>
        </w:rPr>
      </w:pPr>
      <w:r w:rsidRPr="00791D37">
        <w:rPr>
          <w:b/>
          <w:bCs/>
          <w:lang w:val="en-US"/>
        </w:rPr>
        <w:t xml:space="preserve">Configuración Serie: </w:t>
      </w:r>
      <w:r w:rsidRPr="00791D37">
        <w:rPr>
          <w:lang w:val="en-US"/>
        </w:rPr>
        <w:t>115200 bps, 8 data bits, no parity, 1 stop bit, no flow control.</w:t>
      </w:r>
    </w:p>
    <w:p w14:paraId="1D46A4C3" w14:textId="77777777" w:rsidR="0074559B" w:rsidRPr="00FE1EC4" w:rsidRDefault="0074559B" w:rsidP="00791D37">
      <w:pPr>
        <w:rPr>
          <w:i/>
          <w:iCs/>
          <w:rPrChange w:id="3402" w:author="JORGE CONTRERAS ORTIZ" w:date="2021-09-04T12:51:00Z">
            <w:rPr/>
          </w:rPrChange>
        </w:rPr>
      </w:pPr>
      <w:r w:rsidRPr="00FE1EC4">
        <w:rPr>
          <w:b/>
          <w:bCs/>
          <w:i/>
          <w:iCs/>
        </w:rPr>
        <w:t xml:space="preserve">Nota: </w:t>
      </w:r>
      <w:r w:rsidRPr="00FE1EC4">
        <w:rPr>
          <w:i/>
          <w:iCs/>
          <w:rPrChange w:id="3403" w:author="JORGE CONTRERAS ORTIZ" w:date="2021-09-04T12:51:00Z">
            <w:rPr/>
          </w:rPrChange>
        </w:rPr>
        <w:t>Comprobar que los pines de comunicación serie cumplen con las características eléctricas.</w:t>
      </w:r>
    </w:p>
    <w:p w14:paraId="3A2B888F" w14:textId="040CA88F" w:rsidR="0074559B" w:rsidRPr="00791D37" w:rsidRDefault="0074559B" w:rsidP="00791D37">
      <w:r w:rsidRPr="00791D37">
        <w:t xml:space="preserve">Como se detalla en la </w:t>
      </w:r>
      <w:del w:id="3404" w:author="JORGE CONTRERAS ORTIZ" w:date="2021-09-04T12:51:00Z">
        <w:r w:rsidRPr="00791D37" w:rsidDel="00FE1EC4">
          <w:delText>imagen</w:delText>
        </w:r>
      </w:del>
      <w:ins w:id="3405" w:author="JORGE CONTRERAS ORTIZ" w:date="2021-09-04T14:14:00Z">
        <w:r w:rsidR="00A7595B">
          <w:fldChar w:fldCharType="begin"/>
        </w:r>
        <w:r w:rsidR="00A7595B">
          <w:instrText xml:space="preserve"> REF _Ref81657178 \h </w:instrText>
        </w:r>
      </w:ins>
      <w:ins w:id="3406" w:author="JORGE CONTRERAS ORTIZ" w:date="2021-09-04T14:14:00Z">
        <w:r w:rsidR="00A7595B">
          <w:fldChar w:fldCharType="separate"/>
        </w:r>
      </w:ins>
      <w:ins w:id="3407" w:author="JORGE CONTRERAS ORTIZ" w:date="2021-09-04T14:47:00Z">
        <w:r w:rsidR="003E5AE5">
          <w:t xml:space="preserve">Ilustración </w:t>
        </w:r>
        <w:r w:rsidR="003E5AE5">
          <w:rPr>
            <w:noProof/>
          </w:rPr>
          <w:t>40</w:t>
        </w:r>
      </w:ins>
      <w:ins w:id="3408"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4459661E" w:rsidR="0074559B" w:rsidRPr="00791D37" w:rsidDel="00FE1EC4" w:rsidRDefault="0074559B" w:rsidP="00791D37">
      <w:pPr>
        <w:rPr>
          <w:del w:id="3409"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hyperlink r:id="rId62" w:anchor="083596d3193c172fa" w:history="1">
        <w:r w:rsidRPr="00791D37">
          <w:rPr>
            <w:rStyle w:val="Hipervnculo"/>
          </w:rPr>
          <w:t>KBI Reference Guide</w:t>
        </w:r>
      </w:hyperlink>
      <w:r w:rsidRPr="00791D37">
        <w:t xml:space="preserve"> y en </w:t>
      </w:r>
      <w:hyperlink r:id="rId63" w:history="1">
        <w:r w:rsidRPr="00791D37">
          <w:rPr>
            <w:rStyle w:val="Hipervnculo"/>
          </w:rPr>
          <w:t>draft-ietf-pppext-cobs-00</w:t>
        </w:r>
      </w:hyperlink>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3410" w:author="JORGE CONTRERAS ORTIZ" w:date="2021-09-04T12:52:00Z"/>
        </w:rPr>
      </w:pPr>
    </w:p>
    <w:p w14:paraId="6ED37B7C" w14:textId="77777777" w:rsidR="0074559B" w:rsidRPr="00791D37" w:rsidRDefault="00FE1EC4" w:rsidP="00791D37">
      <w:commentRangeStart w:id="3411"/>
      <w:commentRangeEnd w:id="3411"/>
      <w:r>
        <w:rPr>
          <w:rStyle w:val="Refdecomentario"/>
        </w:rPr>
        <w:commentReference w:id="3411"/>
      </w:r>
    </w:p>
    <w:p w14:paraId="4235326B" w14:textId="77777777" w:rsidR="0074559B" w:rsidRPr="00791D37" w:rsidRDefault="0074559B" w:rsidP="00791D37"/>
    <w:p w14:paraId="0DDBFBC8" w14:textId="4624E6A2" w:rsidR="0074559B" w:rsidRPr="00791D37" w:rsidRDefault="00FE1EC4" w:rsidP="00FE1EC4">
      <w:pPr>
        <w:pStyle w:val="Ttulo4"/>
      </w:pPr>
      <w:bookmarkStart w:id="3412" w:name="_Toc81499439"/>
      <w:bookmarkStart w:id="3413" w:name="_Toc81761815"/>
      <w:r w:rsidRPr="00791D37">
        <w:t>FORMATO DEL PAQUETE</w:t>
      </w:r>
      <w:bookmarkEnd w:id="3412"/>
      <w:bookmarkEnd w:id="3413"/>
    </w:p>
    <w:p w14:paraId="4B56D104" w14:textId="77777777" w:rsidR="0074559B" w:rsidRPr="00791D37" w:rsidRDefault="0074559B" w:rsidP="00791D37"/>
    <w:p w14:paraId="5C9D6A7B" w14:textId="626F0A39" w:rsidR="0074559B" w:rsidRPr="00791D37" w:rsidRDefault="0074559B" w:rsidP="00791D37">
      <w:r w:rsidRPr="00791D37">
        <w:lastRenderedPageBreak/>
        <w:t xml:space="preserve">En esta sección se explicará el formato de los paquetes a transmitir o a recibir desde un host externo sin la codificación COBS. Este formato es el </w:t>
      </w:r>
      <w:del w:id="3414" w:author="JORGE CONTRERAS ORTIZ" w:date="2021-09-04T14:14:00Z">
        <w:r w:rsidRPr="00791D37" w:rsidDel="00A7595B">
          <w:delText>siguiente</w:delText>
        </w:r>
      </w:del>
      <w:ins w:id="3415"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3416" w:author="JORGE CONTRERAS ORTIZ" w:date="2021-09-04T14:47:00Z">
        <w:r w:rsidR="003E5AE5" w:rsidRPr="00791D37">
          <w:t xml:space="preserve">Tabla </w:t>
        </w:r>
        <w:r w:rsidR="003E5AE5">
          <w:rPr>
            <w:noProof/>
          </w:rPr>
          <w:t>13</w:t>
        </w:r>
      </w:ins>
      <w:ins w:id="3417" w:author="JORGE CONTRERAS ORTIZ" w:date="2021-09-04T14:14:00Z">
        <w:r w:rsidR="00A7595B">
          <w:fldChar w:fldCharType="end"/>
        </w:r>
      </w:ins>
      <w:r w:rsidRPr="00791D37">
        <w:t xml:space="preserve">: </w:t>
      </w:r>
    </w:p>
    <w:p w14:paraId="1E0ADD55" w14:textId="77777777" w:rsidR="0074559B" w:rsidRPr="00791D37" w:rsidRDefault="0074559B" w:rsidP="00791D37"/>
    <w:tbl>
      <w:tblPr>
        <w:tblW w:w="5075" w:type="dxa"/>
        <w:jc w:val="center"/>
        <w:tblCellMar>
          <w:left w:w="70" w:type="dxa"/>
          <w:right w:w="70" w:type="dxa"/>
        </w:tblCellMar>
        <w:tblLook w:val="04A0" w:firstRow="1" w:lastRow="0" w:firstColumn="1" w:lastColumn="0" w:noHBand="0" w:noVBand="1"/>
      </w:tblPr>
      <w:tblGrid>
        <w:gridCol w:w="385"/>
        <w:gridCol w:w="385"/>
        <w:gridCol w:w="715"/>
        <w:gridCol w:w="642"/>
        <w:gridCol w:w="593"/>
        <w:gridCol w:w="2355"/>
      </w:tblGrid>
      <w:tr w:rsidR="0074559B" w:rsidRPr="00791D37" w14:paraId="4AE0831D" w14:textId="77777777" w:rsidTr="008F166F">
        <w:trPr>
          <w:trHeight w:val="300"/>
          <w:jc w:val="center"/>
        </w:trPr>
        <w:tc>
          <w:tcPr>
            <w:tcW w:w="272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1D9C7E5" w14:textId="77777777" w:rsidR="0074559B" w:rsidRPr="00791D37" w:rsidRDefault="0074559B" w:rsidP="00791D37">
            <w:r w:rsidRPr="00791D37">
              <w:t>Header</w:t>
            </w:r>
          </w:p>
        </w:tc>
        <w:tc>
          <w:tcPr>
            <w:tcW w:w="2355" w:type="dxa"/>
            <w:tcBorders>
              <w:top w:val="single" w:sz="4" w:space="0" w:color="auto"/>
              <w:left w:val="nil"/>
              <w:bottom w:val="single" w:sz="4" w:space="0" w:color="auto"/>
              <w:right w:val="single" w:sz="4" w:space="0" w:color="auto"/>
            </w:tcBorders>
            <w:shd w:val="clear" w:color="000000" w:fill="9BC2E6"/>
            <w:noWrap/>
            <w:vAlign w:val="center"/>
            <w:hideMark/>
          </w:tcPr>
          <w:p w14:paraId="3AD650A4" w14:textId="77777777" w:rsidR="0074559B" w:rsidRPr="00791D37" w:rsidRDefault="0074559B" w:rsidP="00791D37">
            <w:r w:rsidRPr="00791D37">
              <w:t>Payload</w:t>
            </w:r>
          </w:p>
        </w:tc>
      </w:tr>
      <w:tr w:rsidR="0074559B" w:rsidRPr="00791D37" w14:paraId="663B9227" w14:textId="77777777" w:rsidTr="008F166F">
        <w:trPr>
          <w:trHeight w:val="300"/>
          <w:jc w:val="center"/>
        </w:trPr>
        <w:tc>
          <w:tcPr>
            <w:tcW w:w="385" w:type="dxa"/>
            <w:tcBorders>
              <w:top w:val="nil"/>
              <w:left w:val="single" w:sz="4" w:space="0" w:color="auto"/>
              <w:bottom w:val="single" w:sz="4" w:space="0" w:color="auto"/>
              <w:right w:val="single" w:sz="4" w:space="0" w:color="auto"/>
            </w:tcBorders>
            <w:shd w:val="clear" w:color="auto" w:fill="auto"/>
            <w:noWrap/>
            <w:vAlign w:val="center"/>
            <w:hideMark/>
          </w:tcPr>
          <w:p w14:paraId="2212B9B7" w14:textId="77777777" w:rsidR="0074559B" w:rsidRPr="00791D37" w:rsidRDefault="0074559B" w:rsidP="00791D37">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
          <w:p w14:paraId="436B7493" w14:textId="77777777" w:rsidR="0074559B" w:rsidRPr="00791D37" w:rsidRDefault="0074559B" w:rsidP="00791D37">
            <w:r w:rsidRPr="00791D37">
              <w:t>L1</w:t>
            </w:r>
          </w:p>
        </w:tc>
        <w:tc>
          <w:tcPr>
            <w:tcW w:w="715" w:type="dxa"/>
            <w:tcBorders>
              <w:top w:val="nil"/>
              <w:left w:val="nil"/>
              <w:bottom w:val="single" w:sz="4" w:space="0" w:color="auto"/>
              <w:right w:val="single" w:sz="4" w:space="0" w:color="auto"/>
            </w:tcBorders>
            <w:shd w:val="clear" w:color="000000" w:fill="C9C9C9"/>
            <w:noWrap/>
            <w:vAlign w:val="center"/>
            <w:hideMark/>
          </w:tcPr>
          <w:p w14:paraId="0C64161B" w14:textId="77777777" w:rsidR="0074559B" w:rsidRPr="00791D37" w:rsidRDefault="0074559B" w:rsidP="00791D37">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
          <w:p w14:paraId="76B0B018" w14:textId="77777777" w:rsidR="0074559B" w:rsidRPr="00791D37" w:rsidRDefault="0074559B" w:rsidP="00791D37">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
          <w:p w14:paraId="736081F3" w14:textId="77777777" w:rsidR="0074559B" w:rsidRPr="00791D37" w:rsidRDefault="0074559B" w:rsidP="00791D37">
            <w:r w:rsidRPr="00791D37">
              <w:t>CKS</w:t>
            </w:r>
          </w:p>
        </w:tc>
        <w:tc>
          <w:tcPr>
            <w:tcW w:w="2355" w:type="dxa"/>
            <w:tcBorders>
              <w:top w:val="nil"/>
              <w:left w:val="nil"/>
              <w:bottom w:val="single" w:sz="4" w:space="0" w:color="auto"/>
              <w:right w:val="single" w:sz="4" w:space="0" w:color="auto"/>
            </w:tcBorders>
            <w:shd w:val="clear" w:color="auto" w:fill="auto"/>
            <w:noWrap/>
            <w:vAlign w:val="center"/>
            <w:hideMark/>
          </w:tcPr>
          <w:p w14:paraId="58664395" w14:textId="77777777" w:rsidR="0074559B" w:rsidRPr="00791D37" w:rsidRDefault="0074559B" w:rsidP="00791D37">
            <w:r w:rsidRPr="00791D37">
              <w:t>(Optional ≤ 1268 Bytes)</w:t>
            </w:r>
          </w:p>
        </w:tc>
      </w:tr>
    </w:tbl>
    <w:p w14:paraId="1662D902" w14:textId="77777777" w:rsidR="0074559B" w:rsidRPr="00791D37" w:rsidRDefault="0074559B" w:rsidP="00791D37">
      <w:pPr>
        <w:pStyle w:val="Descripcin"/>
      </w:pPr>
    </w:p>
    <w:p w14:paraId="692BD859" w14:textId="58121EBF" w:rsidR="0074559B" w:rsidRPr="00791D37" w:rsidRDefault="0074559B" w:rsidP="00CA0339">
      <w:pPr>
        <w:pStyle w:val="Descripcin"/>
        <w:jc w:val="center"/>
      </w:pPr>
      <w:bookmarkStart w:id="3418" w:name="_Ref81657283"/>
      <w:bookmarkStart w:id="3419" w:name="_Toc81499573"/>
      <w:bookmarkStart w:id="3420" w:name="_Ref81657279"/>
      <w:bookmarkStart w:id="3421" w:name="_Toc81762105"/>
      <w:r w:rsidRPr="00791D37">
        <w:t xml:space="preserve">Tabla </w:t>
      </w:r>
      <w:r w:rsidR="00691851">
        <w:fldChar w:fldCharType="begin"/>
      </w:r>
      <w:r w:rsidR="00691851">
        <w:instrText xml:space="preserve"> SEQ Tabla \* ARABIC </w:instrText>
      </w:r>
      <w:r w:rsidR="00691851">
        <w:fldChar w:fldCharType="separate"/>
      </w:r>
      <w:r w:rsidR="003E5AE5">
        <w:rPr>
          <w:noProof/>
        </w:rPr>
        <w:t>13</w:t>
      </w:r>
      <w:r w:rsidR="00691851">
        <w:rPr>
          <w:noProof/>
        </w:rPr>
        <w:fldChar w:fldCharType="end"/>
      </w:r>
      <w:bookmarkEnd w:id="3418"/>
      <w:r w:rsidRPr="00791D37">
        <w:t xml:space="preserve"> Formato del Paquete</w:t>
      </w:r>
      <w:bookmarkEnd w:id="3419"/>
      <w:bookmarkEnd w:id="3420"/>
      <w:bookmarkEnd w:id="3421"/>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77777777" w:rsidR="0074559B" w:rsidRPr="00791D37" w:rsidRDefault="0074559B" w:rsidP="00791D37">
      <w:pPr>
        <w:pStyle w:val="Prrafodelista"/>
        <w:numPr>
          <w:ilvl w:val="0"/>
          <w:numId w:val="14"/>
        </w:numPr>
      </w:pPr>
      <w:r w:rsidRPr="00791D37">
        <w:rPr>
          <w:b/>
          <w:bCs/>
        </w:rPr>
        <w:t>CKS:</w:t>
      </w:r>
      <w:r w:rsidRPr="00791D37">
        <w:t xml:space="preserve"> Byte de Checksum. Se calcula con el XOR de todo el resto de bytes del paquete.</w:t>
      </w:r>
    </w:p>
    <w:p w14:paraId="4D726942" w14:textId="38568966" w:rsidR="00FE1EC4" w:rsidRPr="00791D37" w:rsidRDefault="0074559B" w:rsidP="00791D37">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63460D9" w14:textId="3B6E56A4" w:rsidR="0074559B" w:rsidRPr="00791D37" w:rsidRDefault="0074559B" w:rsidP="00791D37">
      <w:r w:rsidRPr="00791D37">
        <w:t xml:space="preserve">El byte </w:t>
      </w:r>
      <w:r w:rsidRPr="00791D37">
        <w:rPr>
          <w:b/>
          <w:bCs/>
        </w:rPr>
        <w:t xml:space="preserve">TYPE </w:t>
      </w:r>
      <w:r w:rsidRPr="00791D37">
        <w:t>tiene los siguientes bits</w:t>
      </w:r>
      <w:ins w:id="3422"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3423" w:author="JORGE CONTRERAS ORTIZ" w:date="2021-09-04T14:47:00Z">
        <w:r w:rsidR="003E5AE5" w:rsidRPr="00791D37">
          <w:t xml:space="preserve">Tabla </w:t>
        </w:r>
        <w:r w:rsidR="003E5AE5">
          <w:rPr>
            <w:noProof/>
          </w:rPr>
          <w:t>14</w:t>
        </w:r>
      </w:ins>
      <w:ins w:id="3424"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3425" w:author="JORGE CONTRERAS ORTIZ" w:date="2021-09-04T14:47:00Z">
        <w:r w:rsidR="003E5AE5" w:rsidRPr="00791D37">
          <w:t xml:space="preserve">Tabla </w:t>
        </w:r>
        <w:r w:rsidR="003E5AE5">
          <w:rPr>
            <w:noProof/>
          </w:rPr>
          <w:t>15</w:t>
        </w:r>
      </w:ins>
      <w:ins w:id="3426" w:author="JORGE CONTRERAS ORTIZ" w:date="2021-09-04T14:14:00Z">
        <w:r w:rsidR="00A7595B">
          <w:fldChar w:fldCharType="end"/>
        </w:r>
      </w:ins>
      <w:r w:rsidRPr="00791D37">
        <w:t>:</w:t>
      </w:r>
    </w:p>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3DCE6279" w:rsidR="00A7595B" w:rsidRDefault="0074559B" w:rsidP="00522D2C">
      <w:pPr>
        <w:pStyle w:val="Descripcin"/>
        <w:jc w:val="center"/>
        <w:rPr>
          <w:ins w:id="3427" w:author="JORGE CONTRERAS ORTIZ" w:date="2021-09-04T14:15:00Z"/>
        </w:rPr>
      </w:pPr>
      <w:bookmarkStart w:id="3428" w:name="_Ref81657300"/>
      <w:bookmarkStart w:id="3429" w:name="_Toc81499574"/>
      <w:bookmarkStart w:id="3430" w:name="_Toc81762106"/>
      <w:r w:rsidRPr="00791D37">
        <w:t xml:space="preserve">Tabla </w:t>
      </w:r>
      <w:r w:rsidR="00691851">
        <w:fldChar w:fldCharType="begin"/>
      </w:r>
      <w:r w:rsidR="00691851">
        <w:instrText xml:space="preserve"> SEQ Tabla \* ARABIC </w:instrText>
      </w:r>
      <w:r w:rsidR="00691851">
        <w:fldChar w:fldCharType="separate"/>
      </w:r>
      <w:r w:rsidR="003E5AE5">
        <w:rPr>
          <w:noProof/>
        </w:rPr>
        <w:t>14</w:t>
      </w:r>
      <w:r w:rsidR="00691851">
        <w:rPr>
          <w:noProof/>
        </w:rPr>
        <w:fldChar w:fldCharType="end"/>
      </w:r>
      <w:bookmarkEnd w:id="3428"/>
      <w:r w:rsidRPr="00791D37">
        <w:t xml:space="preserve"> Bits Byte Type</w:t>
      </w:r>
      <w:bookmarkEnd w:id="3429"/>
      <w:bookmarkEnd w:id="3430"/>
    </w:p>
    <w:p w14:paraId="7026D1F5" w14:textId="54F4CE06" w:rsidR="0074559B" w:rsidRPr="00A7595B" w:rsidDel="00A7595B" w:rsidRDefault="00A7595B">
      <w:pPr>
        <w:pStyle w:val="Descripcin"/>
        <w:jc w:val="center"/>
        <w:rPr>
          <w:del w:id="3431" w:author="JORGE CONTRERAS ORTIZ" w:date="2021-09-04T14:15:00Z"/>
        </w:rPr>
      </w:pPr>
      <w:ins w:id="3432" w:author="JORGE CONTRERAS ORTIZ" w:date="2021-09-04T14:15:00Z">
        <w:r>
          <w:br w:type="page"/>
        </w:r>
      </w:ins>
    </w:p>
    <w:p w14:paraId="6883FD99" w14:textId="34E626B7" w:rsidR="0074559B" w:rsidRPr="00791D37" w:rsidRDefault="0074559B">
      <w:pPr>
        <w:pStyle w:val="Descripcin"/>
        <w:pPrChange w:id="3433" w:author="JORGE CONTRERAS ORTIZ" w:date="2021-09-04T14:15:00Z">
          <w:pPr/>
        </w:pPrChange>
      </w:pPr>
      <w:del w:id="3434"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4C5EB0C9" w:rsidR="0074559B" w:rsidRPr="00791D37" w:rsidRDefault="0074559B" w:rsidP="00CA0339">
      <w:pPr>
        <w:pStyle w:val="Descripcin"/>
        <w:jc w:val="center"/>
      </w:pPr>
      <w:bookmarkStart w:id="3435" w:name="_Ref81657308"/>
      <w:bookmarkStart w:id="3436" w:name="_Toc81499575"/>
      <w:bookmarkStart w:id="3437" w:name="_Toc81762107"/>
      <w:r w:rsidRPr="00791D37">
        <w:t xml:space="preserve">Tabla </w:t>
      </w:r>
      <w:r w:rsidR="00691851">
        <w:fldChar w:fldCharType="begin"/>
      </w:r>
      <w:r w:rsidR="00691851">
        <w:instrText xml:space="preserve"> SEQ Tabla \* ARABIC </w:instrText>
      </w:r>
      <w:r w:rsidR="00691851">
        <w:fldChar w:fldCharType="separate"/>
      </w:r>
      <w:r w:rsidR="003E5AE5">
        <w:rPr>
          <w:noProof/>
        </w:rPr>
        <w:t>15</w:t>
      </w:r>
      <w:r w:rsidR="00691851">
        <w:rPr>
          <w:noProof/>
        </w:rPr>
        <w:fldChar w:fldCharType="end"/>
      </w:r>
      <w:bookmarkEnd w:id="3435"/>
      <w:r w:rsidRPr="00791D37">
        <w:t xml:space="preserve"> Significado Bits Byte Type</w:t>
      </w:r>
      <w:bookmarkEnd w:id="3436"/>
      <w:bookmarkEnd w:id="3437"/>
    </w:p>
    <w:p w14:paraId="4BD9859D" w14:textId="501460CA" w:rsidR="0074559B" w:rsidRDefault="0074559B" w:rsidP="00791D37">
      <w:pPr>
        <w:rPr>
          <w:ins w:id="3438" w:author="JORGE CONTRERAS ORTIZ" w:date="2021-09-04T12:52:00Z"/>
        </w:rPr>
      </w:pPr>
    </w:p>
    <w:p w14:paraId="6C90B98F" w14:textId="3933E66B" w:rsidR="00A60C70" w:rsidRPr="00791D37" w:rsidDel="00A7595B" w:rsidRDefault="00A60C70" w:rsidP="00791D37">
      <w:pPr>
        <w:rPr>
          <w:del w:id="3439" w:author="JORGE CONTRERAS ORTIZ" w:date="2021-09-04T14:15:00Z"/>
        </w:rPr>
      </w:pPr>
      <w:bookmarkStart w:id="3440" w:name="_Toc81658378"/>
      <w:bookmarkStart w:id="3441" w:name="_Toc81658622"/>
      <w:bookmarkStart w:id="3442" w:name="_Toc81658777"/>
      <w:bookmarkStart w:id="3443" w:name="_Toc81659156"/>
      <w:bookmarkStart w:id="3444" w:name="_Toc81659397"/>
      <w:bookmarkStart w:id="3445" w:name="_Toc81659714"/>
      <w:bookmarkStart w:id="3446" w:name="_Toc81743502"/>
      <w:bookmarkStart w:id="3447" w:name="_Toc81743657"/>
      <w:bookmarkStart w:id="3448" w:name="_Toc81761816"/>
      <w:bookmarkEnd w:id="3440"/>
      <w:bookmarkEnd w:id="3441"/>
      <w:bookmarkEnd w:id="3442"/>
      <w:bookmarkEnd w:id="3443"/>
      <w:bookmarkEnd w:id="3444"/>
      <w:bookmarkEnd w:id="3445"/>
      <w:bookmarkEnd w:id="3446"/>
      <w:bookmarkEnd w:id="3447"/>
      <w:bookmarkEnd w:id="3448"/>
    </w:p>
    <w:p w14:paraId="72E7BADD" w14:textId="22BE46D9" w:rsidR="0074559B" w:rsidRPr="00791D37" w:rsidDel="00A7595B" w:rsidRDefault="0074559B" w:rsidP="00791D37">
      <w:pPr>
        <w:rPr>
          <w:del w:id="3449" w:author="JORGE CONTRERAS ORTIZ" w:date="2021-09-04T14:15:00Z"/>
        </w:rPr>
      </w:pPr>
      <w:bookmarkStart w:id="3450" w:name="_Toc81658379"/>
      <w:bookmarkStart w:id="3451" w:name="_Toc81658623"/>
      <w:bookmarkStart w:id="3452" w:name="_Toc81658778"/>
      <w:bookmarkStart w:id="3453" w:name="_Toc81659157"/>
      <w:bookmarkStart w:id="3454" w:name="_Toc81659398"/>
      <w:bookmarkStart w:id="3455" w:name="_Toc81659715"/>
      <w:bookmarkStart w:id="3456" w:name="_Toc81743503"/>
      <w:bookmarkStart w:id="3457" w:name="_Toc81743658"/>
      <w:bookmarkStart w:id="3458" w:name="_Toc81761817"/>
      <w:bookmarkEnd w:id="3450"/>
      <w:bookmarkEnd w:id="3451"/>
      <w:bookmarkEnd w:id="3452"/>
      <w:bookmarkEnd w:id="3453"/>
      <w:bookmarkEnd w:id="3454"/>
      <w:bookmarkEnd w:id="3455"/>
      <w:bookmarkEnd w:id="3456"/>
      <w:bookmarkEnd w:id="3457"/>
      <w:bookmarkEnd w:id="3458"/>
    </w:p>
    <w:p w14:paraId="3EF8A087" w14:textId="044FB29D" w:rsidR="0074559B" w:rsidRPr="00791D37" w:rsidRDefault="00A60C70" w:rsidP="00FE1EC4">
      <w:pPr>
        <w:pStyle w:val="Ttulo4"/>
      </w:pPr>
      <w:bookmarkStart w:id="3459" w:name="_Toc81499440"/>
      <w:bookmarkStart w:id="3460" w:name="_Toc81761818"/>
      <w:r w:rsidRPr="00791D37">
        <w:t>REPRESENTACIÓN DE DATOS</w:t>
      </w:r>
      <w:bookmarkEnd w:id="3459"/>
      <w:bookmarkEnd w:id="3460"/>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3461" w:author="JORGE CONTRERAS ORTIZ" w:date="2021-09-04T12:53:00Z">
        <w:r w:rsidR="00A60C70">
          <w:t>.</w:t>
        </w:r>
      </w:ins>
      <w:del w:id="3462"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3463" w:name="_Toc81499441"/>
      <w:bookmarkStart w:id="3464" w:name="_Toc81761819"/>
      <w:r w:rsidRPr="00791D37">
        <w:t>COMANDOS Y RESPUESTAS</w:t>
      </w:r>
      <w:bookmarkEnd w:id="3463"/>
      <w:bookmarkEnd w:id="3464"/>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03A359C"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hyperlink w:anchor="_Notificaciones" w:history="1">
        <w:r w:rsidRPr="00791D37">
          <w:rPr>
            <w:rStyle w:val="Hipervnculo"/>
          </w:rPr>
          <w:t>3.2.5. Notificaciones</w:t>
        </w:r>
      </w:hyperlink>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6DDEBA9D" w:rsidR="0074559B" w:rsidDel="00A60C70" w:rsidRDefault="0074559B" w:rsidP="00791D37">
      <w:pPr>
        <w:rPr>
          <w:del w:id="3465" w:author="JORGE CONTRERAS ORTIZ" w:date="2021-09-04T12:57:00Z"/>
        </w:rPr>
      </w:pPr>
      <w:r w:rsidRPr="00791D37">
        <w:t>Un ejemplo de esta rutina de “Comando – Esperar respuesta” sería</w:t>
      </w:r>
      <w:ins w:id="3466" w:author="JORGE CONTRERAS ORTIZ" w:date="2021-09-04T12:57:00Z">
        <w:r w:rsidR="00A60C70">
          <w:t xml:space="preserve"> lo mostrado </w:t>
        </w:r>
      </w:ins>
      <w:ins w:id="3467"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3468" w:author="JORGE CONTRERAS ORTIZ" w:date="2021-09-04T14:47:00Z">
        <w:r w:rsidR="003E5AE5" w:rsidRPr="00791D37">
          <w:t xml:space="preserve">Ilustración </w:t>
        </w:r>
        <w:r w:rsidR="003E5AE5">
          <w:rPr>
            <w:noProof/>
          </w:rPr>
          <w:t>41</w:t>
        </w:r>
      </w:ins>
      <w:ins w:id="3469" w:author="JORGE CONTRERAS ORTIZ" w:date="2021-09-04T14:26:00Z">
        <w:r w:rsidR="00522D2C">
          <w:fldChar w:fldCharType="end"/>
        </w:r>
      </w:ins>
      <w:ins w:id="3470" w:author="JORGE CONTRERAS ORTIZ" w:date="2021-09-04T12:57:00Z">
        <w:r w:rsidR="00A60C70">
          <w:t>:</w:t>
        </w:r>
      </w:ins>
      <w:del w:id="3471" w:author="JORGE CONTRERAS ORTIZ" w:date="2021-09-04T12:57:00Z">
        <w:r w:rsidRPr="00791D37" w:rsidDel="00A60C70">
          <w:delText xml:space="preserve">: </w:delText>
        </w:r>
      </w:del>
    </w:p>
    <w:p w14:paraId="52BD70C4" w14:textId="77777777" w:rsidR="00A60C70" w:rsidRPr="00791D37" w:rsidRDefault="00A60C70" w:rsidP="00791D37">
      <w:pPr>
        <w:rPr>
          <w:ins w:id="3472" w:author="JORGE CONTRERAS ORTIZ" w:date="2021-09-04T12:57:00Z"/>
        </w:rPr>
      </w:pPr>
    </w:p>
    <w:p w14:paraId="1AC963C7" w14:textId="1438D9B6" w:rsidR="0074559B" w:rsidRPr="00791D37" w:rsidDel="00A60C70" w:rsidRDefault="0074559B" w:rsidP="00791D37">
      <w:pPr>
        <w:rPr>
          <w:del w:id="3473" w:author="JORGE CONTRERAS ORTIZ" w:date="2021-09-04T12:57:00Z"/>
        </w:rPr>
      </w:pPr>
    </w:p>
    <w:p w14:paraId="3B0577E6" w14:textId="77777777" w:rsidR="0074559B" w:rsidRPr="00791D37" w:rsidRDefault="0074559B">
      <w:pPr>
        <w:jc w:val="center"/>
        <w:pPrChange w:id="3474"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4"/>
                    <a:stretch>
                      <a:fillRect/>
                    </a:stretch>
                  </pic:blipFill>
                  <pic:spPr>
                    <a:xfrm>
                      <a:off x="0" y="0"/>
                      <a:ext cx="4933950" cy="1828800"/>
                    </a:xfrm>
                    <a:prstGeom prst="rect">
                      <a:avLst/>
                    </a:prstGeom>
                  </pic:spPr>
                </pic:pic>
              </a:graphicData>
            </a:graphic>
          </wp:inline>
        </w:drawing>
      </w:r>
    </w:p>
    <w:p w14:paraId="5BD58BA5" w14:textId="3D9A36B0" w:rsidR="0074559B" w:rsidRPr="00791D37" w:rsidRDefault="0074559B" w:rsidP="00CA0339">
      <w:pPr>
        <w:pStyle w:val="Descripcin"/>
        <w:jc w:val="center"/>
        <w:rPr>
          <w:noProof/>
        </w:rPr>
      </w:pPr>
      <w:bookmarkStart w:id="3475" w:name="_Ref81658032"/>
      <w:bookmarkStart w:id="3476" w:name="_Toc81499617"/>
      <w:bookmarkStart w:id="3477" w:name="_Toc81499852"/>
      <w:bookmarkStart w:id="3478" w:name="_Toc81762059"/>
      <w:r w:rsidRPr="00791D37">
        <w:t xml:space="preserve">Ilustración </w:t>
      </w:r>
      <w:r w:rsidR="00691851">
        <w:fldChar w:fldCharType="begin"/>
      </w:r>
      <w:r w:rsidR="00691851">
        <w:instrText xml:space="preserve"> SEQ Ilustración \* ARABIC </w:instrText>
      </w:r>
      <w:r w:rsidR="00691851">
        <w:fldChar w:fldCharType="separate"/>
      </w:r>
      <w:ins w:id="3479" w:author="JORGE CONTRERAS ORTIZ" w:date="2021-09-04T14:47:00Z">
        <w:r w:rsidR="003E5AE5">
          <w:rPr>
            <w:noProof/>
          </w:rPr>
          <w:t>41</w:t>
        </w:r>
      </w:ins>
      <w:del w:id="3480" w:author="JORGE CONTRERAS ORTIZ" w:date="2021-09-04T12:45:00Z">
        <w:r w:rsidR="00593FA6" w:rsidDel="00FE1EC4">
          <w:rPr>
            <w:noProof/>
          </w:rPr>
          <w:delText>41</w:delText>
        </w:r>
      </w:del>
      <w:r w:rsidR="00691851">
        <w:rPr>
          <w:noProof/>
        </w:rPr>
        <w:fldChar w:fldCharType="end"/>
      </w:r>
      <w:bookmarkEnd w:id="3475"/>
      <w:r w:rsidRPr="00791D37">
        <w:rPr>
          <w:noProof/>
        </w:rPr>
        <w:t xml:space="preserve"> Ejemplo Rutina de Comando - Esperar Respuesta</w:t>
      </w:r>
      <w:bookmarkEnd w:id="3476"/>
      <w:bookmarkEnd w:id="3477"/>
      <w:bookmarkEnd w:id="3478"/>
    </w:p>
    <w:p w14:paraId="2A5B11A8" w14:textId="4C4E1542" w:rsidR="0074559B" w:rsidRPr="00791D37" w:rsidDel="00A60C70" w:rsidRDefault="0074559B" w:rsidP="00791D37">
      <w:pPr>
        <w:rPr>
          <w:del w:id="3481" w:author="JORGE CONTRERAS ORTIZ" w:date="2021-09-04T12:57:00Z"/>
        </w:rPr>
      </w:pPr>
    </w:p>
    <w:p w14:paraId="02C13646" w14:textId="17F24A5B" w:rsidR="0074559B" w:rsidRPr="00791D37" w:rsidDel="00A60C70" w:rsidRDefault="0074559B" w:rsidP="00791D37">
      <w:pPr>
        <w:rPr>
          <w:del w:id="3482" w:author="JORGE CONTRERAS ORTIZ" w:date="2021-09-04T12:57:00Z"/>
        </w:rPr>
      </w:pPr>
    </w:p>
    <w:p w14:paraId="772721BA" w14:textId="663DF661" w:rsidR="0074559B" w:rsidRPr="00791D37" w:rsidDel="00522D2C" w:rsidRDefault="0074559B" w:rsidP="00791D37">
      <w:pPr>
        <w:rPr>
          <w:del w:id="3483" w:author="JORGE CONTRERAS ORTIZ" w:date="2021-09-04T14:27:00Z"/>
        </w:rPr>
      </w:pPr>
    </w:p>
    <w:p w14:paraId="169E72DC" w14:textId="7221DC20" w:rsidR="0074559B" w:rsidRDefault="0074559B" w:rsidP="00791D37">
      <w:pPr>
        <w:rPr>
          <w:ins w:id="3484" w:author="JORGE CONTRERAS ORTIZ" w:date="2021-09-04T14:27:00Z"/>
        </w:rPr>
      </w:pPr>
    </w:p>
    <w:p w14:paraId="18069F41" w14:textId="51183C2E" w:rsidR="00522D2C" w:rsidRDefault="00522D2C" w:rsidP="00791D37">
      <w:pPr>
        <w:rPr>
          <w:ins w:id="3485" w:author="JORGE CONTRERAS ORTIZ" w:date="2021-09-04T14:27:00Z"/>
        </w:rPr>
      </w:pPr>
    </w:p>
    <w:p w14:paraId="29C99A10" w14:textId="00CB4C33" w:rsidR="00522D2C" w:rsidRDefault="00522D2C" w:rsidP="00791D37">
      <w:pPr>
        <w:rPr>
          <w:ins w:id="3486" w:author="JORGE CONTRERAS ORTIZ" w:date="2021-09-04T14:27:00Z"/>
        </w:rPr>
      </w:pPr>
    </w:p>
    <w:p w14:paraId="1236DF2D" w14:textId="77777777" w:rsidR="00522D2C" w:rsidRPr="00791D37" w:rsidRDefault="00522D2C" w:rsidP="00791D37"/>
    <w:p w14:paraId="494BBF8B" w14:textId="55285034" w:rsidR="0074559B" w:rsidRPr="00791D37" w:rsidRDefault="00A60C70" w:rsidP="00FE1EC4">
      <w:pPr>
        <w:pStyle w:val="Ttulo4"/>
      </w:pPr>
      <w:bookmarkStart w:id="3487" w:name="_Toc81499442"/>
      <w:bookmarkStart w:id="3488" w:name="_Toc81761820"/>
      <w:r w:rsidRPr="00791D37">
        <w:lastRenderedPageBreak/>
        <w:t>NOTIFICACIONES</w:t>
      </w:r>
      <w:bookmarkEnd w:id="3487"/>
      <w:bookmarkEnd w:id="3488"/>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3489" w:author="JORGE CONTRERAS ORTIZ" w:date="2021-09-04T12:58:00Z">
        <w:r w:rsidRPr="00791D37" w:rsidDel="00A60C70">
          <w:delText>trafico</w:delText>
        </w:r>
      </w:del>
      <w:ins w:id="3490"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76547B5B" w:rsidR="0074559B" w:rsidRDefault="0074559B" w:rsidP="00791D37">
      <w:pPr>
        <w:rPr>
          <w:ins w:id="3491" w:author="JORGE CONTRERAS ORTIZ" w:date="2021-09-04T12:58:00Z"/>
          <w:rStyle w:val="Hipervnculo"/>
        </w:rPr>
      </w:pPr>
      <w:r w:rsidRPr="00791D37">
        <w:t xml:space="preserve">Para más detalle de los comandos ver en la </w:t>
      </w:r>
      <w:hyperlink r:id="rId65" w:anchor="083596d3193c172fa" w:history="1">
        <w:r w:rsidRPr="00791D37">
          <w:rPr>
            <w:rStyle w:val="Hipervnculo"/>
          </w:rPr>
          <w:t>KBI Reference Guide</w:t>
        </w:r>
      </w:hyperlink>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3492" w:name="_Toc81499443"/>
      <w:bookmarkStart w:id="3493" w:name="_Toc81761821"/>
      <w:r w:rsidRPr="00791D37">
        <w:t>CONFIGURACIÓN DE RED</w:t>
      </w:r>
      <w:bookmarkEnd w:id="3492"/>
      <w:bookmarkEnd w:id="3493"/>
    </w:p>
    <w:p w14:paraId="5716C5FA" w14:textId="77777777" w:rsidR="0074559B" w:rsidRPr="00791D37" w:rsidRDefault="0074559B" w:rsidP="00791D37"/>
    <w:p w14:paraId="1FB5DDC4" w14:textId="77777777" w:rsidR="0074559B" w:rsidRPr="00791D37" w:rsidRDefault="0074559B" w:rsidP="00791D37">
      <w:r w:rsidRPr="00791D37">
        <w:t>Una vez explicadas las diferentes maneras 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3494" w:author="JORGE CONTRERAS ORTIZ" w:date="2021-09-04T13:09:00Z"/>
        </w:rPr>
      </w:pPr>
      <w:del w:id="3495" w:author="JORGE CONTRERAS ORTIZ" w:date="2021-09-04T13:04:00Z">
        <w:r w:rsidRPr="00791D37" w:rsidDel="00CA4A46">
          <w:delText>Antes de</w:delText>
        </w:r>
      </w:del>
      <w:ins w:id="3496" w:author="JORGE CONTRERAS ORTIZ" w:date="2021-09-04T13:04:00Z">
        <w:r w:rsidR="00CA4A46">
          <w:t>Previo</w:t>
        </w:r>
      </w:ins>
      <w:del w:id="3497" w:author="JORGE CONTRERAS ORTIZ" w:date="2021-09-04T13:04:00Z">
        <w:r w:rsidRPr="00791D37" w:rsidDel="00CA4A46">
          <w:delText xml:space="preserve"> introduci</w:delText>
        </w:r>
      </w:del>
      <w:ins w:id="3498" w:author="JORGE CONTRERAS ORTIZ" w:date="2021-09-04T13:04:00Z">
        <w:r w:rsidR="00CA4A46">
          <w:t xml:space="preserve"> </w:t>
        </w:r>
      </w:ins>
      <w:del w:id="3499" w:author="JORGE CONTRERAS ORTIZ" w:date="2021-09-04T13:04:00Z">
        <w:r w:rsidRPr="00791D37" w:rsidDel="00CA4A46">
          <w:delText>r</w:delText>
        </w:r>
      </w:del>
      <w:ins w:id="3500" w:author="JORGE CONTRERAS ORTIZ" w:date="2021-09-04T13:04:00Z">
        <w:r w:rsidR="00CA4A46">
          <w:t>a configurar</w:t>
        </w:r>
      </w:ins>
      <w:r w:rsidRPr="00791D37">
        <w:t xml:space="preserve"> los parámetros de la red, </w:t>
      </w:r>
      <w:del w:id="3501" w:author="JORGE CONTRERAS ORTIZ" w:date="2021-09-04T12:58:00Z">
        <w:r w:rsidRPr="00791D37" w:rsidDel="00A60C70">
          <w:delText xml:space="preserve">deberemos </w:delText>
        </w:r>
      </w:del>
      <w:ins w:id="3502" w:author="JORGE CONTRERAS ORTIZ" w:date="2021-09-04T12:58:00Z">
        <w:r w:rsidR="00A60C70">
          <w:t xml:space="preserve">se </w:t>
        </w:r>
      </w:ins>
      <w:ins w:id="3503" w:author="JORGE CONTRERAS ORTIZ" w:date="2021-09-04T13:04:00Z">
        <w:r w:rsidR="00CA4A46">
          <w:t>debe</w:t>
        </w:r>
      </w:ins>
      <w:ins w:id="3504" w:author="JORGE CONTRERAS ORTIZ" w:date="2021-09-04T12:58:00Z">
        <w:r w:rsidR="00A60C70" w:rsidRPr="00791D37">
          <w:t xml:space="preserve"> </w:t>
        </w:r>
      </w:ins>
      <w:del w:id="3505" w:author="JORGE CONTRERAS ORTIZ" w:date="2021-09-04T13:05:00Z">
        <w:r w:rsidRPr="00791D37" w:rsidDel="00CA4A46">
          <w:delText>tener en cuenta</w:delText>
        </w:r>
      </w:del>
      <w:ins w:id="3506" w:author="JORGE CONTRERAS ORTIZ" w:date="2021-09-04T13:05:00Z">
        <w:r w:rsidR="00CA4A46">
          <w:t>considerar</w:t>
        </w:r>
      </w:ins>
      <w:del w:id="3507" w:author="JORGE CONTRERAS ORTIZ" w:date="2021-09-04T13:05:00Z">
        <w:r w:rsidRPr="00791D37" w:rsidDel="00CA4A46">
          <w:delText xml:space="preserve"> una cosa: </w:delText>
        </w:r>
      </w:del>
      <w:ins w:id="3508" w:author="JORGE CONTRERAS ORTIZ" w:date="2021-09-04T13:05:00Z">
        <w:r w:rsidR="00CA4A46">
          <w:t xml:space="preserve"> </w:t>
        </w:r>
      </w:ins>
      <w:r w:rsidRPr="00791D37">
        <w:t xml:space="preserve">si </w:t>
      </w:r>
      <w:del w:id="3509" w:author="JORGE CONTRERAS ORTIZ" w:date="2021-09-04T12:58:00Z">
        <w:r w:rsidRPr="00791D37" w:rsidDel="00A60C70">
          <w:delText xml:space="preserve">deseamos </w:delText>
        </w:r>
      </w:del>
      <w:ins w:id="3510" w:author="JORGE CONTRERAS ORTIZ" w:date="2021-09-04T12:58:00Z">
        <w:r w:rsidR="00A60C70">
          <w:t>se desea</w:t>
        </w:r>
        <w:r w:rsidR="00A60C70" w:rsidRPr="00791D37">
          <w:t xml:space="preserve"> </w:t>
        </w:r>
      </w:ins>
      <w:r w:rsidRPr="00791D37">
        <w:t>o no realizar el proceso de “In Band”</w:t>
      </w:r>
      <w:del w:id="3511" w:author="JORGE CONTRERAS ORTIZ" w:date="2021-09-04T13:05:00Z">
        <w:r w:rsidRPr="00791D37" w:rsidDel="00CA4A46">
          <w:delText xml:space="preserve"> o no</w:delText>
        </w:r>
      </w:del>
      <w:r w:rsidRPr="00791D37">
        <w:t xml:space="preserve">. </w:t>
      </w:r>
    </w:p>
    <w:p w14:paraId="49349157" w14:textId="44B7109B" w:rsidR="00741EF7" w:rsidRDefault="00CA4A46">
      <w:pPr>
        <w:pStyle w:val="Prrafodelista"/>
        <w:numPr>
          <w:ilvl w:val="0"/>
          <w:numId w:val="14"/>
        </w:numPr>
        <w:rPr>
          <w:ins w:id="3512" w:author="JORGE CONTRERAS ORTIZ" w:date="2021-09-04T13:06:00Z"/>
        </w:rPr>
        <w:pPrChange w:id="3513" w:author="JORGE CONTRERAS ORTIZ" w:date="2021-09-04T13:15:00Z">
          <w:pPr/>
        </w:pPrChange>
      </w:pPr>
      <w:ins w:id="3514" w:author="JORGE CONTRERAS ORTIZ" w:date="2021-09-04T13:09:00Z">
        <w:r>
          <w:t xml:space="preserve">En caso afirmativo, </w:t>
        </w:r>
      </w:ins>
      <w:ins w:id="3515" w:author="JORGE CONTRERAS ORTIZ" w:date="2021-09-04T13:20:00Z">
        <w:r w:rsidR="00741EF7">
          <w:t xml:space="preserve">por defecto, </w:t>
        </w:r>
      </w:ins>
      <w:ins w:id="3516" w:author="JORGE CONTRERAS ORTIZ" w:date="2021-09-04T13:10:00Z">
        <w:r>
          <w:t xml:space="preserve">se configurará la red </w:t>
        </w:r>
      </w:ins>
      <w:ins w:id="3517" w:author="JORGE CONTRERAS ORTIZ" w:date="2021-09-05T17:46:00Z">
        <w:r w:rsidR="00DC6100">
          <w:t>de acuerdo con</w:t>
        </w:r>
      </w:ins>
      <w:ins w:id="3518" w:author="JORGE CONTRERAS ORTIZ" w:date="2021-09-04T13:10:00Z">
        <w:r>
          <w:t xml:space="preserve"> lo especificado en el apartado</w:t>
        </w:r>
      </w:ins>
      <w:ins w:id="3519" w:author="JORGE CONTRERAS ORTIZ" w:date="2021-09-04T13:12:00Z">
        <w:r>
          <w:t xml:space="preserve"> </w:t>
        </w:r>
      </w:ins>
      <w:ins w:id="3520" w:author="JORGE CONTRERAS ORTIZ" w:date="2021-09-04T13:16:00Z">
        <w:r w:rsidR="00741EF7">
          <w:fldChar w:fldCharType="begin"/>
        </w:r>
        <w:r w:rsidR="00741EF7">
          <w:instrText xml:space="preserve"> REF _Ref81653783 \w \h </w:instrText>
        </w:r>
      </w:ins>
      <w:r w:rsidR="00741EF7">
        <w:fldChar w:fldCharType="separate"/>
      </w:r>
      <w:ins w:id="3521" w:author="JORGE CONTRERAS ORTIZ" w:date="2021-09-04T14:47:00Z">
        <w:r w:rsidR="003E5AE5">
          <w:t>3.3.3.1</w:t>
        </w:r>
      </w:ins>
      <w:ins w:id="3522"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3523" w:author="JORGE CONTRERAS ORTIZ" w:date="2021-09-04T14:47:00Z">
        <w:r w:rsidR="003E5AE5" w:rsidRPr="003E5AE5">
          <w:rPr>
            <w:rPrChange w:id="3524" w:author="JORGE CONTRERAS ORTIZ" w:date="2021-09-04T14:47:00Z">
              <w:rPr>
                <w:lang w:val="en-US"/>
              </w:rPr>
            </w:rPrChange>
          </w:rPr>
          <w:t>MODO OUT-OF-BAND COMMISSIONING DESACTIVADO</w:t>
        </w:r>
      </w:ins>
      <w:ins w:id="3525" w:author="JORGE CONTRERAS ORTIZ" w:date="2021-09-04T13:16:00Z">
        <w:r w:rsidR="00741EF7">
          <w:fldChar w:fldCharType="end"/>
        </w:r>
      </w:ins>
      <w:ins w:id="3526" w:author="JORGE CONTRERAS ORTIZ" w:date="2021-09-04T13:17:00Z">
        <w:r w:rsidR="00741EF7">
          <w:t xml:space="preserve">. </w:t>
        </w:r>
      </w:ins>
      <w:ins w:id="3527" w:author="JORGE CONTRERAS ORTIZ" w:date="2021-09-04T13:20:00Z">
        <w:r w:rsidR="00741EF7">
          <w:t>En este modo, el nodo buscará las redes que haya alrededor y se conectará a la red con mej</w:t>
        </w:r>
      </w:ins>
      <w:ins w:id="3528" w:author="JORGE CONTRERAS ORTIZ" w:date="2021-09-04T13:21:00Z">
        <w:r w:rsidR="00741EF7">
          <w:t>or conectividad.</w:t>
        </w:r>
      </w:ins>
    </w:p>
    <w:p w14:paraId="1F0968CB" w14:textId="73713733" w:rsidR="0074559B" w:rsidRPr="00791D37" w:rsidRDefault="00CA4A46">
      <w:pPr>
        <w:pStyle w:val="Prrafodelista"/>
        <w:numPr>
          <w:ilvl w:val="0"/>
          <w:numId w:val="14"/>
        </w:numPr>
        <w:pPrChange w:id="3529" w:author="JORGE CONTRERAS ORTIZ" w:date="2021-09-04T13:07:00Z">
          <w:pPr/>
        </w:pPrChange>
      </w:pPr>
      <w:ins w:id="3530" w:author="JORGE CONTRERAS ORTIZ" w:date="2021-09-04T13:07:00Z">
        <w:r>
          <w:t xml:space="preserve">En caso </w:t>
        </w:r>
        <w:r w:rsidRPr="00522D2C">
          <w:t xml:space="preserve">negativo, </w:t>
        </w:r>
      </w:ins>
      <w:del w:id="3531" w:author="JORGE CONTRERAS ORTIZ" w:date="2021-09-04T13:07:00Z">
        <w:r w:rsidR="0074559B" w:rsidRPr="00522D2C" w:rsidDel="00CA4A46">
          <w:delText>S</w:delText>
        </w:r>
      </w:del>
      <w:ins w:id="3532" w:author="JORGE CONTRERAS ORTIZ" w:date="2021-09-04T13:07:00Z">
        <w:r w:rsidRPr="00522D2C">
          <w:rPr>
            <w:rPrChange w:id="3533" w:author="JORGE CONTRERAS ORTIZ" w:date="2021-09-04T14:27:00Z">
              <w:rPr>
                <w:b/>
                <w:bCs/>
              </w:rPr>
            </w:rPrChange>
          </w:rPr>
          <w:t>s</w:t>
        </w:r>
      </w:ins>
      <w:r w:rsidR="0074559B" w:rsidRPr="00522D2C">
        <w:t xml:space="preserve">i </w:t>
      </w:r>
      <w:del w:id="3534" w:author="JORGE CONTRERAS ORTIZ" w:date="2021-09-04T12:59:00Z">
        <w:r w:rsidR="0074559B" w:rsidRPr="00522D2C" w:rsidDel="00A60C70">
          <w:delText xml:space="preserve">queremos </w:delText>
        </w:r>
      </w:del>
      <w:ins w:id="3535" w:author="JORGE CONTRERAS ORTIZ" w:date="2021-09-04T12:59:00Z">
        <w:r w:rsidR="00A60C70" w:rsidRPr="00522D2C">
          <w:t xml:space="preserve">se desea </w:t>
        </w:r>
      </w:ins>
      <w:del w:id="3536" w:author="JORGE CONTRERAS ORTIZ" w:date="2021-09-04T12:59:00Z">
        <w:r w:rsidR="0074559B" w:rsidRPr="00522D2C" w:rsidDel="00A60C70">
          <w:delText>unirnos</w:delText>
        </w:r>
      </w:del>
      <w:ins w:id="3537" w:author="JORGE CONTRERAS ORTIZ" w:date="2021-09-04T12:59:00Z">
        <w:r w:rsidR="00A60C70" w:rsidRPr="00522D2C">
          <w:t>unir el nodo</w:t>
        </w:r>
      </w:ins>
      <w:r w:rsidR="0074559B" w:rsidRPr="00522D2C">
        <w:t xml:space="preserve"> a una red en específico</w:t>
      </w:r>
      <w:ins w:id="3538" w:author="JORGE CONTRERAS ORTIZ" w:date="2021-09-04T13:08:00Z">
        <w:r>
          <w:t>,</w:t>
        </w:r>
      </w:ins>
      <w:del w:id="3539" w:author="JORGE CONTRERAS ORTIZ" w:date="2021-09-04T13:08:00Z">
        <w:r w:rsidR="0074559B" w:rsidRPr="00791D37" w:rsidDel="00CA4A46">
          <w:delText xml:space="preserve">, </w:delText>
        </w:r>
      </w:del>
      <w:ins w:id="3540" w:author="JORGE CONTRERAS ORTIZ" w:date="2021-09-04T13:06:00Z">
        <w:r>
          <w:t xml:space="preserve"> </w:t>
        </w:r>
      </w:ins>
      <w:del w:id="3541" w:author="JORGE CONTRERAS ORTIZ" w:date="2021-09-04T12:59:00Z">
        <w:r w:rsidR="0074559B" w:rsidRPr="00791D37" w:rsidDel="00A60C70">
          <w:delText xml:space="preserve">deberemos </w:delText>
        </w:r>
      </w:del>
      <w:ins w:id="3542"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3543" w:author="JORGE CONTRERAS ORTIZ" w:date="2021-09-04T12:59:00Z">
        <w:r w:rsidR="00A60C70">
          <w:t xml:space="preserve"> y configuraciones</w:t>
        </w:r>
      </w:ins>
      <w:ins w:id="3544" w:author="JORGE CONTRERAS ORTIZ" w:date="2021-09-04T13:00:00Z">
        <w:r w:rsidR="00A60C70">
          <w:t xml:space="preserve"> necesarios</w:t>
        </w:r>
      </w:ins>
      <w:ins w:id="3545" w:author="JORGE CONTRERAS ORTIZ" w:date="2021-09-04T12:59:00Z">
        <w:r w:rsidR="00A60C70">
          <w:t xml:space="preserve"> de la red en concreto</w:t>
        </w:r>
      </w:ins>
      <w:del w:id="3546" w:author="JORGE CONTRERAS ORTIZ" w:date="2021-09-04T12:59:00Z">
        <w:r w:rsidR="0074559B" w:rsidRPr="00791D37" w:rsidDel="00A60C70">
          <w:delText xml:space="preserve"> necesarios</w:delText>
        </w:r>
      </w:del>
      <w:r w:rsidR="0074559B" w:rsidRPr="00791D37">
        <w:t>.</w:t>
      </w:r>
      <w:ins w:id="3547" w:author="JORGE CONTRERAS ORTIZ" w:date="2021-09-04T14:27:00Z">
        <w:r w:rsidR="00522D2C">
          <w:t xml:space="preserve"> </w:t>
        </w:r>
      </w:ins>
      <w:ins w:id="3548" w:author="JORGE CONTRERAS ORTIZ" w:date="2021-09-04T14:28:00Z">
        <w:r w:rsidR="00522D2C">
          <w:t xml:space="preserve">La configuración necesaria se indica en el apartado </w:t>
        </w:r>
      </w:ins>
      <w:ins w:id="3549" w:author="JORGE CONTRERAS ORTIZ" w:date="2021-09-04T14:29:00Z">
        <w:r w:rsidR="00522D2C">
          <w:fldChar w:fldCharType="begin"/>
        </w:r>
        <w:r w:rsidR="00522D2C">
          <w:instrText xml:space="preserve"> REF _Ref81658162 \h </w:instrText>
        </w:r>
      </w:ins>
      <w:r w:rsidR="00522D2C">
        <w:fldChar w:fldCharType="separate"/>
      </w:r>
      <w:ins w:id="3550" w:author="JORGE CONTRERAS ORTIZ" w:date="2021-09-04T14:47:00Z">
        <w:r w:rsidR="003E5AE5" w:rsidRPr="003E5AE5">
          <w:rPr>
            <w:rPrChange w:id="3551" w:author="JORGE CONTRERAS ORTIZ" w:date="2021-09-04T14:47:00Z">
              <w:rPr>
                <w:lang w:val="en-US"/>
              </w:rPr>
            </w:rPrChange>
          </w:rPr>
          <w:t>MODO OUT-OF-BAND COMMISSIONING ACTIVADO</w:t>
        </w:r>
      </w:ins>
      <w:ins w:id="3552"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3553" w:author="JORGE CONTRERAS ORTIZ" w:date="2021-09-04T14:27:00Z"/>
          <w:i/>
          <w:iCs/>
        </w:rPr>
      </w:pPr>
      <w:r w:rsidRPr="00A60C70">
        <w:rPr>
          <w:b/>
          <w:bCs/>
          <w:i/>
          <w:iCs/>
          <w:rPrChange w:id="3554" w:author="JORGE CONTRERAS ORTIZ" w:date="2021-09-04T13:01:00Z">
            <w:rPr>
              <w:b/>
              <w:bCs/>
            </w:rPr>
          </w:rPrChange>
        </w:rPr>
        <w:t xml:space="preserve">Nota: </w:t>
      </w:r>
      <w:r w:rsidRPr="00A60C70">
        <w:rPr>
          <w:i/>
          <w:iCs/>
          <w:rPrChange w:id="3555" w:author="JORGE CONTRERAS ORTIZ" w:date="2021-09-04T13:01:00Z">
            <w:rPr/>
          </w:rPrChange>
        </w:rPr>
        <w:t>En ambos casos, siempre se debe ejecutar el comando</w:t>
      </w:r>
      <w:r w:rsidRPr="00A60C70">
        <w:rPr>
          <w:b/>
          <w:bCs/>
          <w:i/>
          <w:iCs/>
          <w:rPrChange w:id="3556" w:author="JORGE CONTRERAS ORTIZ" w:date="2021-09-04T13:01:00Z">
            <w:rPr>
              <w:b/>
              <w:bCs/>
            </w:rPr>
          </w:rPrChange>
        </w:rPr>
        <w:t xml:space="preserve"> Clear</w:t>
      </w:r>
      <w:r w:rsidRPr="00A60C70">
        <w:rPr>
          <w:i/>
          <w:iCs/>
          <w:rPrChange w:id="3557" w:author="JORGE CONTRERAS ORTIZ" w:date="2021-09-04T13:01:00Z">
            <w:rPr/>
          </w:rPrChange>
        </w:rPr>
        <w:t xml:space="preserve"> para borrar posibles configuraciones anteriores. Solo es conveniente </w:t>
      </w:r>
      <w:del w:id="3558" w:author="JORGE CONTRERAS ORTIZ" w:date="2021-09-05T17:46:00Z">
        <w:r w:rsidRPr="00A60C70" w:rsidDel="00DC6100">
          <w:rPr>
            <w:b/>
            <w:bCs/>
            <w:i/>
            <w:iCs/>
            <w:rPrChange w:id="3559" w:author="JORGE CONTRERAS ORTIZ" w:date="2021-09-04T13:01:00Z">
              <w:rPr>
                <w:b/>
                <w:bCs/>
              </w:rPr>
            </w:rPrChange>
          </w:rPr>
          <w:delText xml:space="preserve">no </w:delText>
        </w:r>
        <w:r w:rsidRPr="00A60C70" w:rsidDel="00DC6100">
          <w:rPr>
            <w:i/>
            <w:iCs/>
            <w:rPrChange w:id="3560" w:author="JORGE CONTRERAS ORTIZ" w:date="2021-09-04T13:01:00Z">
              <w:rPr/>
            </w:rPrChange>
          </w:rPr>
          <w:delText xml:space="preserve"> ejecutarlo</w:delText>
        </w:r>
      </w:del>
      <w:ins w:id="3561" w:author="JORGE CONTRERAS ORTIZ" w:date="2021-09-05T17:46:00Z">
        <w:r w:rsidR="00DC6100" w:rsidRPr="00A60C70">
          <w:rPr>
            <w:b/>
            <w:bCs/>
            <w:i/>
            <w:iCs/>
            <w:rPrChange w:id="3562" w:author="JORGE CONTRERAS ORTIZ" w:date="2021-09-04T13:01:00Z">
              <w:rPr>
                <w:b/>
                <w:bCs/>
                <w:i/>
                <w:iCs/>
              </w:rPr>
            </w:rPrChange>
          </w:rPr>
          <w:t xml:space="preserve">no </w:t>
        </w:r>
        <w:r w:rsidR="00DC6100" w:rsidRPr="00A60C70">
          <w:rPr>
            <w:i/>
            <w:iCs/>
            <w:rPrChange w:id="3563" w:author="JORGE CONTRERAS ORTIZ" w:date="2021-09-04T13:01:00Z">
              <w:rPr>
                <w:i/>
                <w:iCs/>
              </w:rPr>
            </w:rPrChange>
          </w:rPr>
          <w:t>ejecutarlo</w:t>
        </w:r>
      </w:ins>
      <w:r w:rsidRPr="00A60C70">
        <w:rPr>
          <w:i/>
          <w:iCs/>
          <w:rPrChange w:id="3564"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3565" w:author="JORGE CONTRERAS ORTIZ" w:date="2021-09-04T13:02:00Z"/>
          <w:i/>
          <w:iCs/>
        </w:rPr>
      </w:pPr>
    </w:p>
    <w:p w14:paraId="14B8DDDE" w14:textId="280FA178" w:rsidR="00A60C70" w:rsidRPr="00A60C70" w:rsidDel="00741EF7" w:rsidRDefault="00A60C70" w:rsidP="00791D37">
      <w:pPr>
        <w:rPr>
          <w:del w:id="3566" w:author="JORGE CONTRERAS ORTIZ" w:date="2021-09-04T13:13:00Z"/>
          <w:i/>
          <w:iCs/>
          <w:rPrChange w:id="3567" w:author="JORGE CONTRERAS ORTIZ" w:date="2021-09-04T13:01:00Z">
            <w:rPr>
              <w:del w:id="3568" w:author="JORGE CONTRERAS ORTIZ" w:date="2021-09-04T13:13:00Z"/>
            </w:rPr>
          </w:rPrChange>
        </w:rPr>
      </w:pPr>
      <w:bookmarkStart w:id="3569" w:name="_Toc81658384"/>
      <w:bookmarkStart w:id="3570" w:name="_Toc81658628"/>
      <w:bookmarkStart w:id="3571" w:name="_Toc81658783"/>
      <w:bookmarkStart w:id="3572" w:name="_Toc81659162"/>
      <w:bookmarkStart w:id="3573" w:name="_Toc81659403"/>
      <w:bookmarkStart w:id="3574" w:name="_Toc81659720"/>
      <w:bookmarkStart w:id="3575" w:name="_Toc81743508"/>
      <w:bookmarkStart w:id="3576" w:name="_Toc81743663"/>
      <w:bookmarkStart w:id="3577" w:name="_Toc81761822"/>
      <w:bookmarkEnd w:id="3569"/>
      <w:bookmarkEnd w:id="3570"/>
      <w:bookmarkEnd w:id="3571"/>
      <w:bookmarkEnd w:id="3572"/>
      <w:bookmarkEnd w:id="3573"/>
      <w:bookmarkEnd w:id="3574"/>
      <w:bookmarkEnd w:id="3575"/>
      <w:bookmarkEnd w:id="3576"/>
      <w:bookmarkEnd w:id="3577"/>
    </w:p>
    <w:p w14:paraId="3A90C97C" w14:textId="43446EF1" w:rsidR="0074559B" w:rsidRPr="00791D37" w:rsidDel="00741EF7" w:rsidRDefault="0074559B" w:rsidP="00791D37">
      <w:pPr>
        <w:rPr>
          <w:del w:id="3578" w:author="JORGE CONTRERAS ORTIZ" w:date="2021-09-04T13:13:00Z"/>
        </w:rPr>
      </w:pPr>
      <w:bookmarkStart w:id="3579" w:name="_Toc81658385"/>
      <w:bookmarkStart w:id="3580" w:name="_Toc81658629"/>
      <w:bookmarkStart w:id="3581" w:name="_Toc81658784"/>
      <w:bookmarkStart w:id="3582" w:name="_Toc81659163"/>
      <w:bookmarkStart w:id="3583" w:name="_Toc81659404"/>
      <w:bookmarkStart w:id="3584" w:name="_Toc81659721"/>
      <w:bookmarkStart w:id="3585" w:name="_Toc81743509"/>
      <w:bookmarkStart w:id="3586" w:name="_Toc81743664"/>
      <w:bookmarkStart w:id="3587" w:name="_Toc81761823"/>
      <w:bookmarkEnd w:id="3579"/>
      <w:bookmarkEnd w:id="3580"/>
      <w:bookmarkEnd w:id="3581"/>
      <w:bookmarkEnd w:id="3582"/>
      <w:bookmarkEnd w:id="3583"/>
      <w:bookmarkEnd w:id="3584"/>
      <w:bookmarkEnd w:id="3585"/>
      <w:bookmarkEnd w:id="3586"/>
      <w:bookmarkEnd w:id="3587"/>
    </w:p>
    <w:p w14:paraId="5F8E6353" w14:textId="50239302" w:rsidR="0074559B" w:rsidRPr="00791D37" w:rsidRDefault="00C17583" w:rsidP="00FE1EC4">
      <w:pPr>
        <w:pStyle w:val="Ttulo4"/>
        <w:rPr>
          <w:lang w:val="en-US"/>
        </w:rPr>
      </w:pPr>
      <w:bookmarkStart w:id="3588" w:name="_Modo_Out-of-Band_Commissioning"/>
      <w:bookmarkStart w:id="3589" w:name="_Toc81499444"/>
      <w:bookmarkStart w:id="3590" w:name="_Ref81653526"/>
      <w:bookmarkStart w:id="3591" w:name="_Ref81653706"/>
      <w:bookmarkStart w:id="3592" w:name="_Ref81653734"/>
      <w:bookmarkStart w:id="3593" w:name="_Ref81653783"/>
      <w:bookmarkStart w:id="3594" w:name="_Ref81653823"/>
      <w:bookmarkStart w:id="3595" w:name="_Toc81761824"/>
      <w:bookmarkEnd w:id="3588"/>
      <w:r w:rsidRPr="00791D37">
        <w:rPr>
          <w:lang w:val="en-US"/>
        </w:rPr>
        <w:t>MODO OUT-OF-BAND COMMISSIONING DESACTIVADO</w:t>
      </w:r>
      <w:bookmarkEnd w:id="3589"/>
      <w:bookmarkEnd w:id="3590"/>
      <w:bookmarkEnd w:id="3591"/>
      <w:bookmarkEnd w:id="3592"/>
      <w:bookmarkEnd w:id="3593"/>
      <w:bookmarkEnd w:id="3594"/>
      <w:bookmarkEnd w:id="3595"/>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3596" w:author="JORGE CONTRERAS ORTIZ" w:date="2021-09-04T13:02:00Z">
        <w:r w:rsidRPr="00791D37" w:rsidDel="00A60C70">
          <w:delText>aún</w:delText>
        </w:r>
      </w:del>
      <w:ins w:id="3597"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3598" w:author="JORGE CONTRERAS ORTIZ" w:date="2021-09-04T13:21:00Z">
        <w:r w:rsidR="00741EF7">
          <w:t xml:space="preserve">. </w:t>
        </w:r>
      </w:ins>
      <w:del w:id="3599"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3600" w:author="JORGE CONTRERAS ORTIZ" w:date="2021-09-04T13:21:00Z"/>
        </w:rPr>
      </w:pPr>
      <w:r w:rsidRPr="00791D37">
        <w:t xml:space="preserve">Una vez </w:t>
      </w:r>
      <w:del w:id="3601" w:author="JORGE CONTRERAS ORTIZ" w:date="2021-09-04T13:23:00Z">
        <w:r w:rsidRPr="00791D37" w:rsidDel="00522221">
          <w:delText xml:space="preserve">enviado </w:delText>
        </w:r>
      </w:del>
      <w:ins w:id="3602" w:author="JORGE CONTRERAS ORTIZ" w:date="2021-09-04T13:23:00Z">
        <w:r w:rsidR="00522221">
          <w:t>ejecutado</w:t>
        </w:r>
        <w:r w:rsidR="00522221" w:rsidRPr="00791D37">
          <w:t xml:space="preserve"> </w:t>
        </w:r>
      </w:ins>
      <w:r w:rsidRPr="00791D37">
        <w:t xml:space="preserve">el comando IfUp, </w:t>
      </w:r>
      <w:ins w:id="3603" w:author="JORGE CONTRERAS ORTIZ" w:date="2021-09-04T13:23:00Z">
        <w:r w:rsidR="00522221">
          <w:t>el módulo, si es configurado como L</w:t>
        </w:r>
      </w:ins>
      <w:ins w:id="3604" w:author="JORGE CONTRERAS ORTIZ" w:date="2021-09-05T19:04:00Z">
        <w:r w:rsidR="006E3638">
          <w:t>ea</w:t>
        </w:r>
      </w:ins>
      <w:ins w:id="3605" w:author="JORGE CONTRERAS ORTIZ" w:date="2021-09-04T13:23:00Z">
        <w:r w:rsidR="00522221">
          <w:t>der, creará una red y generará automáticamente todos los parámetros de configuración de la red. En caso de que</w:t>
        </w:r>
      </w:ins>
      <w:ins w:id="3606" w:author="JORGE CONTRERAS ORTIZ" w:date="2021-09-04T13:24:00Z">
        <w:r w:rsidR="00522221">
          <w:t xml:space="preserve"> </w:t>
        </w:r>
      </w:ins>
      <w:r w:rsidRPr="00791D37">
        <w:t xml:space="preserve">el módulo </w:t>
      </w:r>
      <w:ins w:id="3607" w:author="JORGE CONTRERAS ORTIZ" w:date="2021-09-04T13:24:00Z">
        <w:r w:rsidR="00522221">
          <w:t>no sea un nodo L</w:t>
        </w:r>
      </w:ins>
      <w:ins w:id="3608" w:author="JORGE CONTRERAS ORTIZ" w:date="2021-09-05T19:04:00Z">
        <w:r w:rsidR="006E3638">
          <w:t>ea</w:t>
        </w:r>
      </w:ins>
      <w:ins w:id="3609" w:author="JORGE CONTRERAS ORTIZ" w:date="2021-09-04T13:24:00Z">
        <w:r w:rsidR="00522221">
          <w:t xml:space="preserve">der, este </w:t>
        </w:r>
      </w:ins>
      <w:ins w:id="3610" w:author="JORGE CONTRERAS ORTIZ" w:date="2021-09-04T13:22:00Z">
        <w:r w:rsidR="00741EF7">
          <w:t xml:space="preserve">buscará todas las redes cercanas </w:t>
        </w:r>
      </w:ins>
      <w:ins w:id="3611" w:author="JORGE CONTRERAS ORTIZ" w:date="2021-09-04T13:24:00Z">
        <w:r w:rsidR="00522221">
          <w:t xml:space="preserve">y se </w:t>
        </w:r>
      </w:ins>
      <w:ins w:id="3612" w:author="JORGE CONTRERAS ORTIZ" w:date="2021-09-04T13:28:00Z">
        <w:r w:rsidR="00522221">
          <w:t>conectará</w:t>
        </w:r>
      </w:ins>
      <w:ins w:id="3613" w:author="JORGE CONTRERAS ORTIZ" w:date="2021-09-04T13:24:00Z">
        <w:r w:rsidR="00522221">
          <w:t xml:space="preserve"> </w:t>
        </w:r>
      </w:ins>
      <w:ins w:id="3614" w:author="JORGE CONTRERAS ORTIZ" w:date="2021-09-04T13:25:00Z">
        <w:r w:rsidR="00522221">
          <w:lastRenderedPageBreak/>
          <w:t>a la red a la que tenga mejor conectividad y cumpla con los parámetros configurados (en caso de haber configurad</w:t>
        </w:r>
      </w:ins>
      <w:ins w:id="3615" w:author="JORGE CONTRERAS ORTIZ" w:date="2021-09-04T13:26:00Z">
        <w:r w:rsidR="00522221">
          <w:t>o). Una vez unido el módulo a la red, comp</w:t>
        </w:r>
      </w:ins>
      <w:ins w:id="3616" w:author="JORGE CONTRERAS ORTIZ" w:date="2021-09-04T13:27:00Z">
        <w:r w:rsidR="00522221">
          <w:t>letará los parámetros no configurados previamente con los parámetros de la red a la que</w:t>
        </w:r>
      </w:ins>
      <w:ins w:id="3617" w:author="JORGE CONTRERAS ORTIZ" w:date="2021-09-04T13:28:00Z">
        <w:r w:rsidR="00522221">
          <w:t xml:space="preserve"> se haya conectado.</w:t>
        </w:r>
      </w:ins>
      <w:del w:id="3618" w:author="JORGE CONTRERAS ORTIZ" w:date="2021-09-04T13:22:00Z">
        <w:r w:rsidRPr="00791D37" w:rsidDel="00741EF7">
          <w:delText>tardará unos pocos segundos el realizar el proceso de unirse</w:delText>
        </w:r>
      </w:del>
      <w:del w:id="3619" w:author="JORGE CONTRERAS ORTIZ" w:date="2021-09-04T13:03:00Z">
        <w:r w:rsidRPr="00791D37" w:rsidDel="00CA4A46">
          <w:delText>/</w:delText>
        </w:r>
      </w:del>
      <w:del w:id="3620" w:author="JORGE CONTRERAS ORTIZ" w:date="2021-09-04T13:22:00Z">
        <w:r w:rsidRPr="00791D37" w:rsidDel="00741EF7">
          <w:delText>crear la red</w:delText>
        </w:r>
      </w:del>
      <w:del w:id="3621"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3622" w:author="JORGE CONTRERAS ORTIZ" w:date="2021-09-04T13:28:00Z">
        <w:r w:rsidRPr="00791D37" w:rsidDel="00522221">
          <w:delText xml:space="preserve">unido </w:delText>
        </w:r>
      </w:del>
      <w:ins w:id="3623"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3624" w:author="JORGE CONTRERAS ORTIZ" w:date="2021-09-04T13:03:00Z">
        <w:r w:rsidRPr="00791D37" w:rsidDel="00CA4A46">
          <w:delText xml:space="preserve">realizar </w:delText>
        </w:r>
      </w:del>
      <w:ins w:id="3625"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3626" w:name="_Toc81499445"/>
      <w:bookmarkStart w:id="3627" w:name="_Ref81658162"/>
      <w:bookmarkStart w:id="3628" w:name="_Toc81761825"/>
      <w:r w:rsidRPr="00791D37">
        <w:rPr>
          <w:lang w:val="en-US"/>
        </w:rPr>
        <w:t>MODO OUT-OF-BAND COMMISSIONING ACTIVADO</w:t>
      </w:r>
      <w:bookmarkEnd w:id="3626"/>
      <w:bookmarkEnd w:id="3627"/>
      <w:bookmarkEnd w:id="3628"/>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3629" w:author="JORGE CONTRERAS ORTIZ" w:date="2021-09-05T17:46:00Z">
        <w:r w:rsidRPr="00791D37" w:rsidDel="00DC6100">
          <w:delText>son :</w:delText>
        </w:r>
      </w:del>
      <w:ins w:id="3630" w:author="JORGE CONTRERAS ORTIZ" w:date="2021-09-05T17:46:00Z">
        <w:r w:rsidR="00DC6100" w:rsidRPr="00791D37">
          <w:t>son:</w:t>
        </w:r>
      </w:ins>
      <w:r w:rsidRPr="00791D37">
        <w:t xml:space="preserve">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77777777" w:rsidR="0074559B" w:rsidRPr="00791D37" w:rsidRDefault="0074559B" w:rsidP="00791D37">
      <w:pPr>
        <w:pStyle w:val="Ttulo1"/>
        <w:numPr>
          <w:ilvl w:val="0"/>
          <w:numId w:val="1"/>
        </w:numPr>
      </w:pPr>
      <w:bookmarkStart w:id="3631" w:name="_Toc81499447"/>
      <w:bookmarkStart w:id="3632" w:name="_Toc81761826"/>
      <w:r w:rsidRPr="00791D37">
        <w:lastRenderedPageBreak/>
        <w:t>DISEÑO E IMPLEMENTACIÓN HARDWARE</w:t>
      </w:r>
      <w:bookmarkEnd w:id="3631"/>
      <w:bookmarkEnd w:id="3632"/>
    </w:p>
    <w:p w14:paraId="44BE1C86" w14:textId="77777777" w:rsidR="0074559B" w:rsidRPr="00791D37" w:rsidRDefault="0074559B" w:rsidP="00791D37"/>
    <w:p w14:paraId="4C591593" w14:textId="648BBBD4" w:rsidR="0074559B" w:rsidRDefault="0074559B" w:rsidP="00791D37">
      <w:pPr>
        <w:rPr>
          <w:ins w:id="3633" w:author="JORGE CONTRERAS ORTIZ" w:date="2021-09-04T14:30: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3C9599F6" w14:textId="77777777" w:rsidR="00522D2C" w:rsidRDefault="00522D2C" w:rsidP="00522D2C">
      <w:pPr>
        <w:pStyle w:val="Ttulo2"/>
        <w:rPr>
          <w:ins w:id="3634" w:author="JORGE CONTRERAS ORTIZ" w:date="2021-09-04T14:30:00Z"/>
        </w:rPr>
      </w:pPr>
      <w:bookmarkStart w:id="3635" w:name="_Toc81761827"/>
      <w:ins w:id="3636" w:author="JORGE CONTRERAS ORTIZ" w:date="2021-09-04T14:30:00Z">
        <w:r w:rsidRPr="00791D37">
          <w:t>COMPONENTES COMERCIALES UTILIZADOS</w:t>
        </w:r>
        <w:bookmarkEnd w:id="3635"/>
      </w:ins>
    </w:p>
    <w:p w14:paraId="524039D9" w14:textId="77777777" w:rsidR="00522D2C" w:rsidRPr="005B42F0" w:rsidRDefault="00522D2C" w:rsidP="00522D2C">
      <w:pPr>
        <w:rPr>
          <w:ins w:id="3637" w:author="JORGE CONTRERAS ORTIZ" w:date="2021-09-04T14:30:00Z"/>
        </w:rPr>
      </w:pPr>
    </w:p>
    <w:p w14:paraId="04F81E9D" w14:textId="77777777" w:rsidR="00522D2C" w:rsidRPr="00791D37" w:rsidRDefault="00522D2C" w:rsidP="00522D2C">
      <w:pPr>
        <w:pStyle w:val="Ttulo3"/>
        <w:rPr>
          <w:ins w:id="3638" w:author="JORGE CONTRERAS ORTIZ" w:date="2021-09-04T14:30:00Z"/>
        </w:rPr>
      </w:pPr>
      <w:bookmarkStart w:id="3639" w:name="_Ref81658668"/>
      <w:bookmarkStart w:id="3640" w:name="_Ref81658669"/>
      <w:bookmarkStart w:id="3641" w:name="_Toc81761828"/>
      <w:ins w:id="3642" w:author="JORGE CONTRERAS ORTIZ" w:date="2021-09-04T14:30:00Z">
        <w:r w:rsidRPr="00791D37">
          <w:t>ELEMENTOS HARDWARE UTILIZADOS</w:t>
        </w:r>
        <w:bookmarkEnd w:id="3639"/>
        <w:bookmarkEnd w:id="3640"/>
        <w:bookmarkEnd w:id="3641"/>
      </w:ins>
    </w:p>
    <w:p w14:paraId="3DBB2C46" w14:textId="77777777" w:rsidR="00522D2C" w:rsidRPr="00791D37" w:rsidRDefault="00522D2C" w:rsidP="00522D2C">
      <w:pPr>
        <w:rPr>
          <w:ins w:id="3643" w:author="JORGE CONTRERAS ORTIZ" w:date="2021-09-04T14:30:00Z"/>
        </w:rPr>
      </w:pPr>
    </w:p>
    <w:p w14:paraId="509E5EF5" w14:textId="77777777" w:rsidR="00522D2C" w:rsidRPr="00791D37" w:rsidRDefault="00522D2C" w:rsidP="00522D2C">
      <w:pPr>
        <w:rPr>
          <w:ins w:id="3644" w:author="JORGE CONTRERAS ORTIZ" w:date="2021-09-04T14:30:00Z"/>
        </w:rPr>
      </w:pPr>
      <w:ins w:id="3645" w:author="JORGE CONTRERAS ORTIZ" w:date="2021-09-04T14:30:00Z">
        <w:r w:rsidRPr="00791D37">
          <w:t>Los elementos Hardware comerciales utilizados han sido:</w:t>
        </w:r>
      </w:ins>
    </w:p>
    <w:p w14:paraId="66ADBB90" w14:textId="77777777" w:rsidR="00522D2C" w:rsidRDefault="00522D2C" w:rsidP="00522D2C">
      <w:pPr>
        <w:pStyle w:val="Prrafodelista"/>
        <w:numPr>
          <w:ilvl w:val="0"/>
          <w:numId w:val="26"/>
        </w:numPr>
        <w:rPr>
          <w:ins w:id="3646" w:author="JORGE CONTRERAS ORTIZ" w:date="2021-09-04T14:30:00Z"/>
        </w:rPr>
      </w:pPr>
      <w:ins w:id="3647" w:author="JORGE CONTRERAS ORTIZ" w:date="2021-09-04T14:30:00Z">
        <w:r w:rsidRPr="00791D37">
          <w:rPr>
            <w:b/>
            <w:bCs/>
          </w:rPr>
          <w:t>Kit de Desarrollo STM32F407G-DISC1</w:t>
        </w:r>
        <w:r w:rsidRPr="00791D37">
          <w:t>: Kit de microcontrolador utilizado en primera instancia para el envío de comandos vía UART a los módulos KTDG102 Evaluation Dongle de Kirale. Se ha utilizado 1 unidad.</w:t>
        </w:r>
      </w:ins>
    </w:p>
    <w:p w14:paraId="320165FF" w14:textId="77777777" w:rsidR="00522D2C" w:rsidRPr="00791D37" w:rsidRDefault="00522D2C" w:rsidP="00522D2C">
      <w:pPr>
        <w:pStyle w:val="Prrafodelista"/>
        <w:jc w:val="center"/>
        <w:rPr>
          <w:ins w:id="3648" w:author="JORGE CONTRERAS ORTIZ" w:date="2021-09-04T14:30:00Z"/>
        </w:rPr>
      </w:pPr>
      <w:ins w:id="3649"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17A27C7A" w:rsidR="00522D2C" w:rsidRPr="00791D37" w:rsidRDefault="00522D2C" w:rsidP="00522D2C">
      <w:pPr>
        <w:pStyle w:val="Descripcin"/>
        <w:jc w:val="center"/>
        <w:rPr>
          <w:ins w:id="3650" w:author="JORGE CONTRERAS ORTIZ" w:date="2021-09-04T14:30:00Z"/>
        </w:rPr>
      </w:pPr>
      <w:bookmarkStart w:id="3651" w:name="_Toc81762060"/>
      <w:ins w:id="3652" w:author="JORGE CONTRERAS ORTIZ" w:date="2021-09-04T14:30:00Z">
        <w:r w:rsidRPr="00791D37">
          <w:t xml:space="preserve">Ilustración </w:t>
        </w:r>
        <w:r>
          <w:fldChar w:fldCharType="begin"/>
        </w:r>
        <w:r>
          <w:instrText xml:space="preserve"> SEQ Ilustración \* ARABIC </w:instrText>
        </w:r>
        <w:r>
          <w:fldChar w:fldCharType="separate"/>
        </w:r>
      </w:ins>
      <w:ins w:id="3653" w:author="JORGE CONTRERAS ORTIZ" w:date="2021-09-04T14:47:00Z">
        <w:r w:rsidR="003E5AE5">
          <w:rPr>
            <w:noProof/>
          </w:rPr>
          <w:t>42</w:t>
        </w:r>
      </w:ins>
      <w:ins w:id="3654" w:author="JORGE CONTRERAS ORTIZ" w:date="2021-09-04T14:30:00Z">
        <w:r>
          <w:rPr>
            <w:noProof/>
          </w:rPr>
          <w:fldChar w:fldCharType="end"/>
        </w:r>
        <w:r w:rsidRPr="00791D37">
          <w:t xml:space="preserve"> Kit de Desarrollo STM32F407G-DISC1</w:t>
        </w:r>
        <w:bookmarkEnd w:id="3651"/>
      </w:ins>
    </w:p>
    <w:p w14:paraId="323A4A98" w14:textId="77777777" w:rsidR="00522D2C" w:rsidRDefault="00522D2C" w:rsidP="00522D2C">
      <w:pPr>
        <w:pStyle w:val="Prrafodelista"/>
        <w:numPr>
          <w:ilvl w:val="0"/>
          <w:numId w:val="26"/>
        </w:numPr>
        <w:rPr>
          <w:ins w:id="3655" w:author="JORGE CONTRERAS ORTIZ" w:date="2021-09-04T14:30:00Z"/>
        </w:rPr>
      </w:pPr>
      <w:ins w:id="3656" w:author="JORGE CONTRERAS ORTIZ" w:date="2021-09-04T14:30:00Z">
        <w:r w:rsidRPr="00791D37">
          <w:rPr>
            <w:b/>
            <w:bCs/>
          </w:rPr>
          <w:t xml:space="preserve">KTDG102 Evaluation Dongle: </w:t>
        </w:r>
        <w:r w:rsidRPr="00791D37">
          <w:t>Módulo Thread de Evaluación de Kirale. Se han utilizado 2 unidades.</w:t>
        </w:r>
      </w:ins>
    </w:p>
    <w:p w14:paraId="014C7D5E" w14:textId="77777777" w:rsidR="00522D2C" w:rsidRPr="00791D37" w:rsidRDefault="00522D2C" w:rsidP="00522D2C">
      <w:pPr>
        <w:pStyle w:val="Prrafodelista"/>
        <w:rPr>
          <w:ins w:id="3657" w:author="JORGE CONTRERAS ORTIZ" w:date="2021-09-04T14:30:00Z"/>
        </w:rPr>
      </w:pPr>
    </w:p>
    <w:p w14:paraId="6E7231F3" w14:textId="77777777" w:rsidR="00522D2C" w:rsidRPr="00791D37" w:rsidRDefault="00522D2C" w:rsidP="00522D2C">
      <w:pPr>
        <w:pStyle w:val="Prrafodelista"/>
        <w:jc w:val="center"/>
        <w:rPr>
          <w:ins w:id="3658" w:author="JORGE CONTRERAS ORTIZ" w:date="2021-09-04T14:30:00Z"/>
        </w:rPr>
      </w:pPr>
      <w:ins w:id="3659" w:author="JORGE CONTRERAS ORTIZ" w:date="2021-09-04T14:30:00Z">
        <w:r w:rsidRPr="00791D37">
          <w:rPr>
            <w:noProof/>
          </w:rPr>
          <w:lastRenderedPageBreak/>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33F71C7B" w:rsidR="00522D2C" w:rsidRPr="00791D37" w:rsidRDefault="00522D2C" w:rsidP="00522D2C">
      <w:pPr>
        <w:pStyle w:val="Descripcin"/>
        <w:jc w:val="center"/>
        <w:rPr>
          <w:ins w:id="3660" w:author="JORGE CONTRERAS ORTIZ" w:date="2021-09-04T14:30:00Z"/>
        </w:rPr>
      </w:pPr>
      <w:bookmarkStart w:id="3661" w:name="_Toc81762061"/>
      <w:ins w:id="3662" w:author="JORGE CONTRERAS ORTIZ" w:date="2021-09-04T14:30:00Z">
        <w:r w:rsidRPr="00791D37">
          <w:t xml:space="preserve">Ilustración </w:t>
        </w:r>
        <w:r>
          <w:fldChar w:fldCharType="begin"/>
        </w:r>
        <w:r>
          <w:instrText xml:space="preserve"> SEQ Ilustración \* ARABIC </w:instrText>
        </w:r>
        <w:r>
          <w:fldChar w:fldCharType="separate"/>
        </w:r>
      </w:ins>
      <w:ins w:id="3663" w:author="JORGE CONTRERAS ORTIZ" w:date="2021-09-04T14:47:00Z">
        <w:r w:rsidR="003E5AE5">
          <w:rPr>
            <w:noProof/>
          </w:rPr>
          <w:t>43</w:t>
        </w:r>
      </w:ins>
      <w:ins w:id="3664" w:author="JORGE CONTRERAS ORTIZ" w:date="2021-09-04T14:30:00Z">
        <w:r>
          <w:rPr>
            <w:noProof/>
          </w:rPr>
          <w:fldChar w:fldCharType="end"/>
        </w:r>
        <w:r w:rsidRPr="00791D37">
          <w:t xml:space="preserve"> KTDG102 Evaluation Dongle</w:t>
        </w:r>
        <w:bookmarkEnd w:id="3661"/>
      </w:ins>
    </w:p>
    <w:p w14:paraId="61C4BF18" w14:textId="77777777" w:rsidR="00522D2C" w:rsidRPr="00791D37" w:rsidRDefault="00522D2C" w:rsidP="00522D2C">
      <w:pPr>
        <w:rPr>
          <w:ins w:id="3665" w:author="JORGE CONTRERAS ORTIZ" w:date="2021-09-04T14:30:00Z"/>
          <w:color w:val="44546A" w:themeColor="text2"/>
          <w:sz w:val="18"/>
          <w:szCs w:val="18"/>
        </w:rPr>
      </w:pPr>
      <w:ins w:id="3666" w:author="JORGE CONTRERAS ORTIZ" w:date="2021-09-04T14:30:00Z">
        <w:r w:rsidRPr="00791D37">
          <w:br w:type="page"/>
        </w:r>
      </w:ins>
    </w:p>
    <w:p w14:paraId="53E3F2DB" w14:textId="3EB3969C" w:rsidR="00522D2C" w:rsidRPr="00791D37" w:rsidRDefault="00522D2C" w:rsidP="00522D2C">
      <w:pPr>
        <w:pStyle w:val="Prrafodelista"/>
        <w:numPr>
          <w:ilvl w:val="0"/>
          <w:numId w:val="26"/>
        </w:numPr>
        <w:rPr>
          <w:ins w:id="3667" w:author="JORGE CONTRERAS ORTIZ" w:date="2021-09-04T14:30:00Z"/>
          <w:b/>
          <w:bCs/>
        </w:rPr>
      </w:pPr>
      <w:ins w:id="3668" w:author="JORGE CONTRERAS ORTIZ" w:date="2021-09-04T14:30:00Z">
        <w:r w:rsidRPr="00791D37">
          <w:rPr>
            <w:b/>
            <w:bCs/>
          </w:rPr>
          <w:lastRenderedPageBreak/>
          <w:t xml:space="preserve">Módulo KTWM102: </w:t>
        </w:r>
        <w:r w:rsidRPr="00791D37">
          <w:t xml:space="preserve">Módulo Thread de Kirale, el </w:t>
        </w:r>
      </w:ins>
      <w:ins w:id="3669" w:author="JORGE CONTRERAS ORTIZ" w:date="2021-09-05T17:46:00Z">
        <w:r w:rsidR="00DC6100" w:rsidRPr="00791D37">
          <w:t>cual</w:t>
        </w:r>
      </w:ins>
      <w:ins w:id="3670" w:author="JORGE CONTRERAS ORTIZ" w:date="2021-09-04T14:30:00Z">
        <w:r w:rsidRPr="00791D37">
          <w:t xml:space="preserve"> se integra en la Coockie PCB</w:t>
        </w:r>
      </w:ins>
    </w:p>
    <w:p w14:paraId="6AE88E0D" w14:textId="77777777" w:rsidR="00522D2C" w:rsidRPr="00791D37" w:rsidRDefault="00522D2C" w:rsidP="00522D2C">
      <w:pPr>
        <w:jc w:val="center"/>
        <w:rPr>
          <w:ins w:id="3671" w:author="JORGE CONTRERAS ORTIZ" w:date="2021-09-04T14:30:00Z"/>
        </w:rPr>
      </w:pPr>
      <w:ins w:id="3672"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ECA5D15" w:rsidR="00522D2C" w:rsidRDefault="00522D2C" w:rsidP="00522D2C">
      <w:pPr>
        <w:pStyle w:val="Descripcin"/>
        <w:jc w:val="center"/>
        <w:rPr>
          <w:ins w:id="3673" w:author="JORGE CONTRERAS ORTIZ" w:date="2021-09-04T14:30:00Z"/>
        </w:rPr>
      </w:pPr>
      <w:bookmarkStart w:id="3674" w:name="_Ref81658667"/>
      <w:bookmarkStart w:id="3675" w:name="_Toc81762062"/>
      <w:ins w:id="3676" w:author="JORGE CONTRERAS ORTIZ" w:date="2021-09-04T14:30:00Z">
        <w:r w:rsidRPr="00791D37">
          <w:t xml:space="preserve">Ilustración </w:t>
        </w:r>
        <w:r>
          <w:fldChar w:fldCharType="begin"/>
        </w:r>
        <w:r>
          <w:instrText xml:space="preserve"> SEQ Ilustración \* ARABIC </w:instrText>
        </w:r>
        <w:r>
          <w:fldChar w:fldCharType="separate"/>
        </w:r>
      </w:ins>
      <w:ins w:id="3677" w:author="JORGE CONTRERAS ORTIZ" w:date="2021-09-04T14:47:00Z">
        <w:r w:rsidR="003E5AE5">
          <w:rPr>
            <w:noProof/>
          </w:rPr>
          <w:t>44</w:t>
        </w:r>
      </w:ins>
      <w:ins w:id="3678" w:author="JORGE CONTRERAS ORTIZ" w:date="2021-09-04T14:30:00Z">
        <w:r>
          <w:rPr>
            <w:noProof/>
          </w:rPr>
          <w:fldChar w:fldCharType="end"/>
        </w:r>
        <w:bookmarkEnd w:id="3674"/>
        <w:r w:rsidRPr="00791D37">
          <w:t xml:space="preserve"> Módulo KTWM102</w:t>
        </w:r>
        <w:bookmarkEnd w:id="3675"/>
      </w:ins>
    </w:p>
    <w:p w14:paraId="3AE39EAD" w14:textId="77777777" w:rsidR="00522D2C" w:rsidRPr="00F21168" w:rsidRDefault="00522D2C" w:rsidP="00522D2C">
      <w:pPr>
        <w:rPr>
          <w:ins w:id="3679" w:author="JORGE CONTRERAS ORTIZ" w:date="2021-09-04T14:30:00Z"/>
        </w:rPr>
      </w:pPr>
    </w:p>
    <w:p w14:paraId="494B22CC" w14:textId="77777777" w:rsidR="00522D2C" w:rsidRDefault="00522D2C" w:rsidP="00522D2C">
      <w:pPr>
        <w:pStyle w:val="Prrafodelista"/>
        <w:numPr>
          <w:ilvl w:val="0"/>
          <w:numId w:val="26"/>
        </w:numPr>
        <w:rPr>
          <w:ins w:id="3680" w:author="JORGE CONTRERAS ORTIZ" w:date="2021-09-04T14:30:00Z"/>
          <w:lang w:val="en-US"/>
        </w:rPr>
      </w:pPr>
      <w:ins w:id="3681" w:author="JORGE CONTRERAS ORTIZ" w:date="2021-09-04T14:30:00Z">
        <w:r w:rsidRPr="00791D37">
          <w:rPr>
            <w:b/>
            <w:bCs/>
            <w:lang w:val="en-US"/>
          </w:rPr>
          <w:t xml:space="preserve">Border Router: </w:t>
        </w:r>
        <w:r w:rsidRPr="00791D37">
          <w:rPr>
            <w:lang w:val="en-US"/>
          </w:rPr>
          <w:t>Border Router propio de Kirale.</w:t>
        </w:r>
      </w:ins>
    </w:p>
    <w:p w14:paraId="6282BEAE" w14:textId="77777777" w:rsidR="00522D2C" w:rsidRPr="00791D37" w:rsidRDefault="00522D2C" w:rsidP="00522D2C">
      <w:pPr>
        <w:pStyle w:val="Prrafodelista"/>
        <w:rPr>
          <w:ins w:id="3682" w:author="JORGE CONTRERAS ORTIZ" w:date="2021-09-04T14:30:00Z"/>
          <w:lang w:val="en-US"/>
        </w:rPr>
      </w:pPr>
    </w:p>
    <w:p w14:paraId="4CD9F97E" w14:textId="77777777" w:rsidR="00522D2C" w:rsidRPr="00791D37" w:rsidRDefault="00522D2C" w:rsidP="00522D2C">
      <w:pPr>
        <w:jc w:val="center"/>
        <w:rPr>
          <w:ins w:id="3683" w:author="JORGE CONTRERAS ORTIZ" w:date="2021-09-04T14:30:00Z"/>
        </w:rPr>
      </w:pPr>
      <w:ins w:id="3684"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6D0E766E" w:rsidR="00522D2C" w:rsidRDefault="00522D2C" w:rsidP="00522D2C">
      <w:pPr>
        <w:pStyle w:val="Descripcin"/>
        <w:jc w:val="center"/>
        <w:rPr>
          <w:ins w:id="3685" w:author="JORGE CONTRERAS ORTIZ" w:date="2021-09-04T14:30:00Z"/>
        </w:rPr>
      </w:pPr>
      <w:bookmarkStart w:id="3686" w:name="_Toc81762063"/>
      <w:ins w:id="3687" w:author="JORGE CONTRERAS ORTIZ" w:date="2021-09-04T14:30:00Z">
        <w:r w:rsidRPr="00791D37">
          <w:t xml:space="preserve">Ilustración </w:t>
        </w:r>
        <w:r>
          <w:fldChar w:fldCharType="begin"/>
        </w:r>
        <w:r>
          <w:instrText xml:space="preserve"> SEQ Ilustración \* ARABIC </w:instrText>
        </w:r>
        <w:r>
          <w:fldChar w:fldCharType="separate"/>
        </w:r>
      </w:ins>
      <w:ins w:id="3688" w:author="JORGE CONTRERAS ORTIZ" w:date="2021-09-04T14:47:00Z">
        <w:r w:rsidR="003E5AE5">
          <w:rPr>
            <w:noProof/>
          </w:rPr>
          <w:t>45</w:t>
        </w:r>
      </w:ins>
      <w:ins w:id="3689" w:author="JORGE CONTRERAS ORTIZ" w:date="2021-09-04T14:30:00Z">
        <w:r>
          <w:rPr>
            <w:noProof/>
          </w:rPr>
          <w:fldChar w:fldCharType="end"/>
        </w:r>
        <w:r w:rsidRPr="00791D37">
          <w:t xml:space="preserve"> Border Router</w:t>
        </w:r>
        <w:bookmarkEnd w:id="3686"/>
      </w:ins>
    </w:p>
    <w:p w14:paraId="38BF8DAE" w14:textId="77777777" w:rsidR="00522D2C" w:rsidRDefault="00522D2C" w:rsidP="00522D2C">
      <w:pPr>
        <w:jc w:val="left"/>
        <w:rPr>
          <w:ins w:id="3690" w:author="JORGE CONTRERAS ORTIZ" w:date="2021-09-04T14:30:00Z"/>
        </w:rPr>
      </w:pPr>
      <w:ins w:id="3691" w:author="JORGE CONTRERAS ORTIZ" w:date="2021-09-04T14:30:00Z">
        <w:r>
          <w:br w:type="page"/>
        </w:r>
      </w:ins>
    </w:p>
    <w:p w14:paraId="27AB144B" w14:textId="77777777" w:rsidR="00522D2C" w:rsidRPr="00791D37" w:rsidRDefault="00522D2C" w:rsidP="00522D2C">
      <w:pPr>
        <w:pStyle w:val="Prrafodelista"/>
        <w:numPr>
          <w:ilvl w:val="0"/>
          <w:numId w:val="26"/>
        </w:numPr>
        <w:rPr>
          <w:ins w:id="3692" w:author="JORGE CONTRERAS ORTIZ" w:date="2021-09-04T14:30:00Z"/>
        </w:rPr>
      </w:pPr>
      <w:ins w:id="3693" w:author="JORGE CONTRERAS ORTIZ" w:date="2021-09-04T14:30:00Z">
        <w:r w:rsidRPr="00791D37">
          <w:rPr>
            <w:b/>
            <w:bCs/>
          </w:rPr>
          <w:lastRenderedPageBreak/>
          <w:t>Coockie:</w:t>
        </w:r>
        <w:r w:rsidRPr="00791D37">
          <w:t xml:space="preserve"> Módulo sobre el que se implementa el diseño final de la PCB realizada.</w:t>
        </w:r>
      </w:ins>
    </w:p>
    <w:p w14:paraId="6936510B" w14:textId="77777777" w:rsidR="00522D2C" w:rsidRPr="00791D37" w:rsidRDefault="00522D2C" w:rsidP="00522D2C">
      <w:pPr>
        <w:jc w:val="center"/>
        <w:rPr>
          <w:ins w:id="3694" w:author="JORGE CONTRERAS ORTIZ" w:date="2021-09-04T14:30:00Z"/>
        </w:rPr>
      </w:pPr>
      <w:ins w:id="3695"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6ED696EC" w:rsidR="00522D2C" w:rsidRDefault="00522D2C" w:rsidP="00522D2C">
      <w:pPr>
        <w:pStyle w:val="Descripcin"/>
        <w:jc w:val="center"/>
        <w:rPr>
          <w:ins w:id="3696" w:author="JORGE CONTRERAS ORTIZ" w:date="2021-09-04T14:32:00Z"/>
        </w:rPr>
      </w:pPr>
      <w:bookmarkStart w:id="3697" w:name="_Toc81762064"/>
      <w:ins w:id="3698" w:author="JORGE CONTRERAS ORTIZ" w:date="2021-09-04T14:30:00Z">
        <w:r w:rsidRPr="00791D37">
          <w:t xml:space="preserve">Ilustración </w:t>
        </w:r>
        <w:r>
          <w:fldChar w:fldCharType="begin"/>
        </w:r>
        <w:r>
          <w:instrText xml:space="preserve"> SEQ Ilustración \* ARABIC </w:instrText>
        </w:r>
        <w:r>
          <w:fldChar w:fldCharType="separate"/>
        </w:r>
      </w:ins>
      <w:ins w:id="3699" w:author="JORGE CONTRERAS ORTIZ" w:date="2021-09-04T14:47:00Z">
        <w:r w:rsidR="003E5AE5">
          <w:rPr>
            <w:noProof/>
          </w:rPr>
          <w:t>46</w:t>
        </w:r>
      </w:ins>
      <w:ins w:id="3700" w:author="JORGE CONTRERAS ORTIZ" w:date="2021-09-04T14:30:00Z">
        <w:r>
          <w:rPr>
            <w:noProof/>
          </w:rPr>
          <w:fldChar w:fldCharType="end"/>
        </w:r>
        <w:r w:rsidRPr="00791D37">
          <w:t xml:space="preserve"> Módulos de Procesamiento y de Alimentación de la Coockie</w:t>
        </w:r>
      </w:ins>
      <w:bookmarkEnd w:id="3697"/>
    </w:p>
    <w:p w14:paraId="0C61CD1C" w14:textId="08144A45" w:rsidR="00522D2C" w:rsidRPr="00791D37" w:rsidDel="00522D2C" w:rsidRDefault="00522D2C">
      <w:pPr>
        <w:pStyle w:val="Descripcin"/>
        <w:jc w:val="left"/>
        <w:rPr>
          <w:del w:id="3701" w:author="JORGE CONTRERAS ORTIZ" w:date="2021-09-04T14:32:00Z"/>
        </w:rPr>
        <w:pPrChange w:id="3702" w:author="JORGE CONTRERAS ORTIZ" w:date="2021-09-04T14:32:00Z">
          <w:pPr/>
        </w:pPrChange>
      </w:pPr>
    </w:p>
    <w:p w14:paraId="109D7A87" w14:textId="77777777" w:rsidR="0074559B" w:rsidRPr="00791D37" w:rsidRDefault="0074559B" w:rsidP="00791D37"/>
    <w:p w14:paraId="5A6D2D07" w14:textId="77777777" w:rsidR="00E36B99" w:rsidRPr="00E36B99" w:rsidRDefault="00E36B99" w:rsidP="00E36B99">
      <w:pPr>
        <w:pStyle w:val="Ttulo3"/>
        <w:rPr>
          <w:ins w:id="3703" w:author="JORGE CONTRERAS ORTIZ" w:date="2021-09-04T16:00:00Z"/>
          <w:color w:val="2F5496" w:themeColor="accent1" w:themeShade="BF"/>
          <w:sz w:val="26"/>
          <w:szCs w:val="26"/>
          <w:rPrChange w:id="3704" w:author="JORGE CONTRERAS ORTIZ" w:date="2021-09-04T16:00:00Z">
            <w:rPr>
              <w:ins w:id="3705" w:author="JORGE CONTRERAS ORTIZ" w:date="2021-09-04T16:00:00Z"/>
            </w:rPr>
          </w:rPrChange>
        </w:rPr>
      </w:pPr>
      <w:bookmarkStart w:id="3706" w:name="_Toc81499448"/>
      <w:bookmarkStart w:id="3707" w:name="_Toc81761829"/>
      <w:ins w:id="3708" w:author="JORGE CONTRERAS ORTIZ" w:date="2021-09-04T16:00:00Z">
        <w:r>
          <w:t>ELEMENTOS SOFTWARE UTILIZADOS</w:t>
        </w:r>
        <w:bookmarkEnd w:id="3707"/>
      </w:ins>
    </w:p>
    <w:p w14:paraId="30A085C9" w14:textId="77777777" w:rsidR="00E36B99" w:rsidRDefault="00E36B99" w:rsidP="00E36B99">
      <w:pPr>
        <w:rPr>
          <w:ins w:id="3709" w:author="JORGE CONTRERAS ORTIZ" w:date="2021-09-04T16:00:00Z"/>
        </w:rPr>
      </w:pPr>
    </w:p>
    <w:p w14:paraId="69DF3602" w14:textId="316170CD" w:rsidR="00E36B99" w:rsidRDefault="00E36B99" w:rsidP="00E36B99">
      <w:pPr>
        <w:rPr>
          <w:ins w:id="3710" w:author="JORGE CONTRERAS ORTIZ" w:date="2021-09-04T16:01:00Z"/>
        </w:rPr>
      </w:pPr>
      <w:ins w:id="3711" w:author="JORGE CONTRERAS ORTIZ" w:date="2021-09-04T16:05:00Z">
        <w:r>
          <w:t xml:space="preserve">Aparte de diferentes dispositivos hardware comerciales, se han usado diferentes entornos o plataformas software para el </w:t>
        </w:r>
      </w:ins>
      <w:ins w:id="3712" w:author="JORGE CONTRERAS ORTIZ" w:date="2021-09-04T16:06:00Z">
        <w:r>
          <w:t>correcto</w:t>
        </w:r>
        <w:r w:rsidR="0052318C">
          <w:t xml:space="preserve"> desarrollo del proyecto. Estos elementos han sido: </w:t>
        </w:r>
      </w:ins>
    </w:p>
    <w:p w14:paraId="3327EB9B" w14:textId="77777777" w:rsidR="00E36B99" w:rsidRDefault="00E36B99" w:rsidP="00E36B99">
      <w:pPr>
        <w:pStyle w:val="Prrafodelista"/>
        <w:numPr>
          <w:ilvl w:val="0"/>
          <w:numId w:val="14"/>
        </w:numPr>
        <w:rPr>
          <w:ins w:id="3713" w:author="JORGE CONTRERAS ORTIZ" w:date="2021-09-04T16:01:00Z"/>
        </w:rPr>
      </w:pPr>
      <w:ins w:id="3714" w:author="JORGE CONTRERAS ORTIZ" w:date="2021-09-04T16:01:00Z">
        <w:r w:rsidRPr="00B43128">
          <w:rPr>
            <w:b/>
            <w:bCs/>
          </w:rPr>
          <w:t>Keil uVision 5:</w:t>
        </w:r>
        <w:r>
          <w:t xml:space="preserve"> Programación y debug del microcontrolador ARM de STM.</w:t>
        </w:r>
      </w:ins>
    </w:p>
    <w:p w14:paraId="1D865CF9" w14:textId="35E7CA72" w:rsidR="00E36B99" w:rsidRDefault="00E36B99" w:rsidP="00E36B99">
      <w:pPr>
        <w:pStyle w:val="Prrafodelista"/>
        <w:numPr>
          <w:ilvl w:val="0"/>
          <w:numId w:val="14"/>
        </w:numPr>
        <w:rPr>
          <w:ins w:id="3715" w:author="JORGE CONTRERAS ORTIZ" w:date="2021-09-04T16:03:00Z"/>
        </w:rPr>
      </w:pPr>
      <w:ins w:id="3716" w:author="JORGE CONTRERAS ORTIZ" w:date="2021-09-04T16:01:00Z">
        <w:r w:rsidRPr="00B43128">
          <w:rPr>
            <w:b/>
            <w:bCs/>
          </w:rPr>
          <w:t>Keil uVision 3</w:t>
        </w:r>
        <w:r>
          <w:t>: Programación para el ADuC841 usado en la Coockie.</w:t>
        </w:r>
      </w:ins>
    </w:p>
    <w:p w14:paraId="0B90B5CB" w14:textId="77777777" w:rsidR="00E36B99" w:rsidRDefault="00E36B99" w:rsidP="00E36B99">
      <w:pPr>
        <w:pStyle w:val="Prrafodelista"/>
        <w:numPr>
          <w:ilvl w:val="0"/>
          <w:numId w:val="14"/>
        </w:numPr>
        <w:rPr>
          <w:ins w:id="3717" w:author="JORGE CONTRERAS ORTIZ" w:date="2021-09-04T16:03:00Z"/>
        </w:rPr>
      </w:pPr>
      <w:ins w:id="3718"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3719" w:author="JORGE CONTRERAS ORTIZ" w:date="2021-09-04T16:01:00Z"/>
        </w:rPr>
      </w:pPr>
      <w:ins w:id="3720"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3721" w:author="JORGE CONTRERAS ORTIZ" w:date="2021-09-04T16:01:00Z"/>
        </w:rPr>
      </w:pPr>
      <w:ins w:id="3722"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3723"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3724" w:author="JORGE CONTRERAS ORTIZ" w:date="2021-09-04T16:03:00Z"/>
        </w:rPr>
      </w:pPr>
      <w:ins w:id="3725" w:author="JORGE CONTRERAS ORTIZ" w:date="2021-09-04T16:02:00Z">
        <w:r>
          <w:rPr>
            <w:b/>
            <w:bCs/>
          </w:rPr>
          <w:t>Altium Designer:</w:t>
        </w:r>
        <w:r>
          <w:t xml:space="preserve"> </w:t>
        </w:r>
      </w:ins>
      <w:ins w:id="3726" w:author="JORGE CONTRERAS ORTIZ" w:date="2021-09-04T16:03:00Z">
        <w:r>
          <w:t>Programa utilizado pa</w:t>
        </w:r>
      </w:ins>
      <w:ins w:id="3727" w:author="JORGE CONTRERAS ORTIZ" w:date="2021-09-04T16:04:00Z">
        <w:r>
          <w:t>ra el d</w:t>
        </w:r>
      </w:ins>
      <w:ins w:id="3728"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3729" w:author="JORGE CONTRERAS ORTIZ" w:date="2021-09-04T16:01:00Z"/>
        </w:rPr>
      </w:pPr>
      <w:ins w:id="3730" w:author="JORGE CONTRERAS ORTIZ" w:date="2021-09-04T16:03:00Z">
        <w:r>
          <w:rPr>
            <w:b/>
            <w:bCs/>
          </w:rPr>
          <w:t>Github:</w:t>
        </w:r>
      </w:ins>
      <w:ins w:id="3731" w:author="JORGE CONTRERAS ORTIZ" w:date="2021-09-04T16:04:00Z">
        <w:r>
          <w:t xml:space="preserve"> Plataforma utilizada para el c</w:t>
        </w:r>
      </w:ins>
      <w:ins w:id="3732" w:author="JORGE CONTRERAS ORTIZ" w:date="2021-09-04T16:03:00Z">
        <w:r>
          <w:t>ontrol de versiones del trabajo</w:t>
        </w:r>
      </w:ins>
      <w:ins w:id="3733" w:author="JORGE CONTRERAS ORTIZ" w:date="2021-09-04T16:04:00Z">
        <w:r>
          <w:t>, tanto de la parte de desarrollo software, hardware y la documentación del pr</w:t>
        </w:r>
      </w:ins>
      <w:ins w:id="3734" w:author="JORGE CONTRERAS ORTIZ" w:date="2021-09-04T16:05:00Z">
        <w:r>
          <w:t>oyecto.</w:t>
        </w:r>
      </w:ins>
    </w:p>
    <w:p w14:paraId="6721DB71" w14:textId="07750DD6" w:rsidR="00522D2C" w:rsidRPr="00E36B99" w:rsidRDefault="00522D2C">
      <w:pPr>
        <w:rPr>
          <w:ins w:id="3735" w:author="JORGE CONTRERAS ORTIZ" w:date="2021-09-04T14:32:00Z"/>
          <w:color w:val="2F5496" w:themeColor="accent1" w:themeShade="BF"/>
          <w:sz w:val="26"/>
          <w:szCs w:val="26"/>
        </w:rPr>
        <w:pPrChange w:id="3736" w:author="JORGE CONTRERAS ORTIZ" w:date="2021-09-04T16:00:00Z">
          <w:pPr>
            <w:jc w:val="left"/>
          </w:pPr>
        </w:pPrChange>
      </w:pPr>
      <w:ins w:id="3737" w:author="JORGE CONTRERAS ORTIZ" w:date="2021-09-04T14:32:00Z">
        <w:r>
          <w:br w:type="page"/>
        </w:r>
      </w:ins>
    </w:p>
    <w:p w14:paraId="04724385" w14:textId="0D71F071" w:rsidR="0074559B" w:rsidRPr="00791D37" w:rsidRDefault="0074559B" w:rsidP="00791D37">
      <w:pPr>
        <w:pStyle w:val="Ttulo2"/>
      </w:pPr>
      <w:bookmarkStart w:id="3738" w:name="_Toc81761830"/>
      <w:r w:rsidRPr="00791D37">
        <w:lastRenderedPageBreak/>
        <w:t>DISEÑO DE ESQUEMÁTICO PCB</w:t>
      </w:r>
      <w:bookmarkEnd w:id="3706"/>
      <w:bookmarkEnd w:id="3738"/>
    </w:p>
    <w:p w14:paraId="2E94FAD1" w14:textId="77777777" w:rsidR="0074559B" w:rsidRPr="00791D37" w:rsidRDefault="0074559B" w:rsidP="00791D37"/>
    <w:p w14:paraId="2466F1EE" w14:textId="389146DC" w:rsidR="0074559B" w:rsidRPr="00791D37" w:rsidRDefault="00C17583" w:rsidP="00791D37">
      <w:pPr>
        <w:pStyle w:val="Ttulo3"/>
      </w:pPr>
      <w:bookmarkStart w:id="3739" w:name="_Toc81499449"/>
      <w:bookmarkStart w:id="3740" w:name="_Toc81761831"/>
      <w:r w:rsidRPr="00791D37">
        <w:t>JERARQUÍA DEL CIRCUITO</w:t>
      </w:r>
      <w:bookmarkEnd w:id="3739"/>
      <w:bookmarkEnd w:id="3740"/>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77777777" w:rsidR="0074559B" w:rsidRPr="00791D37" w:rsidRDefault="0074559B" w:rsidP="00791D37">
      <w:pPr>
        <w:pStyle w:val="Prrafodelista"/>
        <w:numPr>
          <w:ilvl w:val="0"/>
          <w:numId w:val="14"/>
        </w:numPr>
      </w:pPr>
      <w:r w:rsidRPr="00791D37">
        <w:rPr>
          <w:b/>
          <w:bCs/>
        </w:rPr>
        <w:t>Coockie Connector:</w:t>
      </w:r>
      <w:r w:rsidRPr="00791D37">
        <w:t xml:space="preserve"> Zona donde se definen los conectores a utilizar para integrar la PCB a la Coockie.</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0D86D91" w:rsidR="0074559B" w:rsidRPr="00791D37" w:rsidRDefault="0074559B" w:rsidP="00791D37">
      <w:r w:rsidRPr="00791D37">
        <w:t xml:space="preserve">Estas cuatro partes se integran y se conectan entre sí de la </w:t>
      </w:r>
      <w:del w:id="3741" w:author="JORGE CONTRERAS ORTIZ" w:date="2021-09-04T14:06:00Z">
        <w:r w:rsidRPr="00791D37" w:rsidDel="00A7595B">
          <w:delText>siguiente maner</w:delText>
        </w:r>
      </w:del>
      <w:ins w:id="3742" w:author="JORGE CONTRERAS ORTIZ" w:date="2021-09-04T14:06:00Z">
        <w:r w:rsidR="00A7595B">
          <w:t>como se muestra a continuación en</w:t>
        </w:r>
      </w:ins>
      <w:ins w:id="3743" w:author="JORGE CONTRERAS ORTIZ" w:date="2021-09-04T14:07:00Z">
        <w:r w:rsidR="00A7595B">
          <w:t xml:space="preserve"> </w:t>
        </w:r>
      </w:ins>
      <w:ins w:id="3744" w:author="JORGE CONTRERAS ORTIZ" w:date="2021-09-04T14:31:00Z">
        <w:r w:rsidR="00522D2C">
          <w:fldChar w:fldCharType="begin"/>
        </w:r>
        <w:r w:rsidR="00522D2C">
          <w:instrText xml:space="preserve"> REF _Ref81656879 \h </w:instrText>
        </w:r>
      </w:ins>
      <w:r w:rsidR="00522D2C">
        <w:fldChar w:fldCharType="separate"/>
      </w:r>
      <w:ins w:id="3745" w:author="JORGE CONTRERAS ORTIZ" w:date="2021-09-04T14:47:00Z">
        <w:r w:rsidR="003E5AE5">
          <w:t xml:space="preserve">Ilustración </w:t>
        </w:r>
        <w:r w:rsidR="003E5AE5">
          <w:rPr>
            <w:noProof/>
          </w:rPr>
          <w:t>47</w:t>
        </w:r>
      </w:ins>
      <w:ins w:id="3746" w:author="JORGE CONTRERAS ORTIZ" w:date="2021-09-04T14:31:00Z">
        <w:r w:rsidR="00522D2C">
          <w:fldChar w:fldCharType="end"/>
        </w:r>
      </w:ins>
      <w:del w:id="3747" w:author="JORGE CONTRERAS ORTIZ" w:date="2021-09-04T14:06:00Z">
        <w:r w:rsidRPr="00791D37" w:rsidDel="00A7595B">
          <w:delText>a</w:delText>
        </w:r>
      </w:del>
      <w:r w:rsidRPr="00791D37">
        <w:t>:</w:t>
      </w:r>
    </w:p>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3748" w:author="JORGE CONTRERAS ORTIZ" w:date="2021-09-04T14:07:00Z"/>
                              </w:rPr>
                            </w:pPr>
                          </w:p>
                          <w:p w14:paraId="7500E941" w14:textId="15B35524" w:rsidR="0074559B" w:rsidRPr="005E6469" w:rsidRDefault="0074559B" w:rsidP="00CA0339">
                            <w:pPr>
                              <w:pStyle w:val="Descripcin"/>
                              <w:jc w:val="center"/>
                              <w:rPr>
                                <w:noProof/>
                              </w:rPr>
                            </w:pPr>
                            <w:bookmarkStart w:id="3749" w:name="_Ref81656879"/>
                            <w:bookmarkStart w:id="3750" w:name="_Toc81499620"/>
                            <w:bookmarkStart w:id="3751" w:name="_Toc81499855"/>
                            <w:bookmarkStart w:id="3752" w:name="_Ref81656872"/>
                            <w:bookmarkStart w:id="3753" w:name="_Toc81762065"/>
                            <w:r>
                              <w:t xml:space="preserve">Ilustración </w:t>
                            </w:r>
                            <w:r w:rsidR="00691851">
                              <w:fldChar w:fldCharType="begin"/>
                            </w:r>
                            <w:r w:rsidR="00691851">
                              <w:instrText xml:space="preserve"> SEQ Ilustración \* ARABIC </w:instrText>
                            </w:r>
                            <w:r w:rsidR="00691851">
                              <w:fldChar w:fldCharType="separate"/>
                            </w:r>
                            <w:ins w:id="3754" w:author="JORGE CONTRERAS ORTIZ" w:date="2021-09-04T14:46:00Z">
                              <w:r w:rsidR="003E5AE5">
                                <w:rPr>
                                  <w:noProof/>
                                </w:rPr>
                                <w:t>47</w:t>
                              </w:r>
                            </w:ins>
                            <w:del w:id="3755" w:author="JORGE CONTRERAS ORTIZ" w:date="2021-09-04T12:45:00Z">
                              <w:r w:rsidR="00593FA6" w:rsidDel="00FE1EC4">
                                <w:rPr>
                                  <w:noProof/>
                                </w:rPr>
                                <w:delText>42</w:delText>
                              </w:r>
                            </w:del>
                            <w:r w:rsidR="00691851">
                              <w:rPr>
                                <w:noProof/>
                              </w:rPr>
                              <w:fldChar w:fldCharType="end"/>
                            </w:r>
                            <w:bookmarkEnd w:id="3749"/>
                            <w:r>
                              <w:t xml:space="preserve"> Jerarquía Circuito</w:t>
                            </w:r>
                            <w:bookmarkEnd w:id="3750"/>
                            <w:bookmarkEnd w:id="3751"/>
                            <w:bookmarkEnd w:id="3752"/>
                            <w:bookmarkEnd w:id="37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3756" w:author="JORGE CONTRERAS ORTIZ" w:date="2021-09-04T14:07:00Z"/>
                        </w:rPr>
                      </w:pPr>
                    </w:p>
                    <w:p w14:paraId="7500E941" w14:textId="15B35524" w:rsidR="0074559B" w:rsidRPr="005E6469" w:rsidRDefault="0074559B" w:rsidP="00CA0339">
                      <w:pPr>
                        <w:pStyle w:val="Descripcin"/>
                        <w:jc w:val="center"/>
                        <w:rPr>
                          <w:noProof/>
                        </w:rPr>
                      </w:pPr>
                      <w:bookmarkStart w:id="3757" w:name="_Ref81656879"/>
                      <w:bookmarkStart w:id="3758" w:name="_Toc81499620"/>
                      <w:bookmarkStart w:id="3759" w:name="_Toc81499855"/>
                      <w:bookmarkStart w:id="3760" w:name="_Ref81656872"/>
                      <w:bookmarkStart w:id="3761" w:name="_Toc81762065"/>
                      <w:r>
                        <w:t xml:space="preserve">Ilustración </w:t>
                      </w:r>
                      <w:r w:rsidR="00691851">
                        <w:fldChar w:fldCharType="begin"/>
                      </w:r>
                      <w:r w:rsidR="00691851">
                        <w:instrText xml:space="preserve"> SEQ Ilustración \* ARABIC </w:instrText>
                      </w:r>
                      <w:r w:rsidR="00691851">
                        <w:fldChar w:fldCharType="separate"/>
                      </w:r>
                      <w:ins w:id="3762" w:author="JORGE CONTRERAS ORTIZ" w:date="2021-09-04T14:46:00Z">
                        <w:r w:rsidR="003E5AE5">
                          <w:rPr>
                            <w:noProof/>
                          </w:rPr>
                          <w:t>47</w:t>
                        </w:r>
                      </w:ins>
                      <w:del w:id="3763" w:author="JORGE CONTRERAS ORTIZ" w:date="2021-09-04T12:45:00Z">
                        <w:r w:rsidR="00593FA6" w:rsidDel="00FE1EC4">
                          <w:rPr>
                            <w:noProof/>
                          </w:rPr>
                          <w:delText>42</w:delText>
                        </w:r>
                      </w:del>
                      <w:r w:rsidR="00691851">
                        <w:rPr>
                          <w:noProof/>
                        </w:rPr>
                        <w:fldChar w:fldCharType="end"/>
                      </w:r>
                      <w:bookmarkEnd w:id="3757"/>
                      <w:r>
                        <w:t xml:space="preserve"> Jerarquía Circuito</w:t>
                      </w:r>
                      <w:bookmarkEnd w:id="3758"/>
                      <w:bookmarkEnd w:id="3759"/>
                      <w:bookmarkEnd w:id="3760"/>
                      <w:bookmarkEnd w:id="3761"/>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3764" w:name="_Toc81499450"/>
      <w:bookmarkStart w:id="3765" w:name="_Toc81761832"/>
      <w:r w:rsidRPr="00791D37">
        <w:lastRenderedPageBreak/>
        <w:t>CIRCUITO DE ALIMENTACIÓN</w:t>
      </w:r>
      <w:bookmarkEnd w:id="3764"/>
      <w:bookmarkEnd w:id="3765"/>
    </w:p>
    <w:p w14:paraId="00FE510B" w14:textId="77777777" w:rsidR="0074559B" w:rsidRPr="00791D37" w:rsidRDefault="0074559B" w:rsidP="00791D37"/>
    <w:p w14:paraId="3777BCF5" w14:textId="1678245C" w:rsidR="0074559B" w:rsidRPr="00791D37" w:rsidRDefault="0074559B" w:rsidP="00791D37">
      <w:r w:rsidRPr="00791D37">
        <w:t xml:space="preserve">En la parte de alimentación, el circuito realizado ha sido el </w:t>
      </w:r>
      <w:del w:id="3766" w:author="JORGE CONTRERAS ORTIZ" w:date="2021-09-04T14:07:00Z">
        <w:r w:rsidRPr="00791D37" w:rsidDel="00A7595B">
          <w:delText>siguiente</w:delText>
        </w:r>
      </w:del>
      <w:ins w:id="3767" w:author="JORGE CONTRERAS ORTIZ" w:date="2021-09-04T14:07:00Z">
        <w:r w:rsidR="00A7595B">
          <w:t>most</w:t>
        </w:r>
      </w:ins>
      <w:ins w:id="3768"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3769" w:author="JORGE CONTRERAS ORTIZ" w:date="2021-09-04T14:47:00Z">
        <w:r w:rsidR="003E5AE5">
          <w:t xml:space="preserve">Ilustración </w:t>
        </w:r>
        <w:r w:rsidR="003E5AE5">
          <w:rPr>
            <w:noProof/>
          </w:rPr>
          <w:t>48</w:t>
        </w:r>
      </w:ins>
      <w:ins w:id="3770" w:author="JORGE CONTRERAS ORTIZ" w:date="2021-09-04T14:08:00Z">
        <w:r w:rsidR="00A7595B">
          <w:fldChar w:fldCharType="end"/>
        </w:r>
      </w:ins>
      <w:r w:rsidRPr="00791D37">
        <w:t>:</w:t>
      </w: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2"/>
                    <a:stretch>
                      <a:fillRect/>
                    </a:stretch>
                  </pic:blipFill>
                  <pic:spPr>
                    <a:xfrm>
                      <a:off x="0" y="0"/>
                      <a:ext cx="5759450" cy="4532630"/>
                    </a:xfrm>
                    <a:prstGeom prst="rect">
                      <a:avLst/>
                    </a:prstGeom>
                  </pic:spPr>
                </pic:pic>
              </a:graphicData>
            </a:graphic>
          </wp:inline>
        </w:drawing>
      </w:r>
    </w:p>
    <w:p w14:paraId="662A0C40" w14:textId="521D9AB3" w:rsidR="00CA0339" w:rsidRDefault="00CA0339" w:rsidP="00CA0339">
      <w:pPr>
        <w:pStyle w:val="Descripcin"/>
        <w:jc w:val="center"/>
      </w:pPr>
      <w:bookmarkStart w:id="3771" w:name="_Ref81656908"/>
      <w:bookmarkStart w:id="3772" w:name="_Toc81762066"/>
      <w:r>
        <w:t xml:space="preserve">Ilustración </w:t>
      </w:r>
      <w:r w:rsidR="00691851">
        <w:fldChar w:fldCharType="begin"/>
      </w:r>
      <w:r w:rsidR="00691851">
        <w:instrText xml:space="preserve"> SEQ Ilustración \* ARABIC </w:instrText>
      </w:r>
      <w:r w:rsidR="00691851">
        <w:fldChar w:fldCharType="separate"/>
      </w:r>
      <w:ins w:id="3773" w:author="JORGE CONTRERAS ORTIZ" w:date="2021-09-04T14:47:00Z">
        <w:r w:rsidR="003E5AE5">
          <w:rPr>
            <w:noProof/>
          </w:rPr>
          <w:t>48</w:t>
        </w:r>
      </w:ins>
      <w:del w:id="3774" w:author="JORGE CONTRERAS ORTIZ" w:date="2021-09-04T12:45:00Z">
        <w:r w:rsidR="00593FA6" w:rsidDel="00FE1EC4">
          <w:rPr>
            <w:noProof/>
          </w:rPr>
          <w:delText>43</w:delText>
        </w:r>
      </w:del>
      <w:r w:rsidR="00691851">
        <w:rPr>
          <w:noProof/>
        </w:rPr>
        <w:fldChar w:fldCharType="end"/>
      </w:r>
      <w:bookmarkEnd w:id="3771"/>
      <w:r>
        <w:t xml:space="preserve"> </w:t>
      </w:r>
      <w:r w:rsidRPr="001C07F8">
        <w:t>Circuito de Alimentación</w:t>
      </w:r>
      <w:bookmarkEnd w:id="3772"/>
    </w:p>
    <w:p w14:paraId="1F29A66D" w14:textId="6594A2A4"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3775" w:author="JORGE CONTRERAS ORTIZ" w:date="2021-09-04T13:31:00Z">
        <w:r w:rsidRPr="00791D37" w:rsidDel="00C17583">
          <w:delText xml:space="preserve">deberemos </w:delText>
        </w:r>
      </w:del>
      <w:ins w:id="3776"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77777777" w:rsidR="0074559B" w:rsidRPr="00791D37" w:rsidRDefault="0074559B" w:rsidP="00791D37">
      <w:pPr>
        <w:pStyle w:val="Prrafodelista"/>
        <w:numPr>
          <w:ilvl w:val="0"/>
          <w:numId w:val="14"/>
        </w:numPr>
      </w:pPr>
      <w:r w:rsidRPr="00791D37">
        <w:t>Alimentación de 3V3 recibida de la placa de alimentación de la Coockie (definida como</w:t>
      </w:r>
      <w:r w:rsidRPr="00791D37">
        <w:rPr>
          <w:b/>
          <w:bCs/>
        </w:rPr>
        <w:t xml:space="preserve"> DVDD</w:t>
      </w:r>
      <w:r w:rsidRPr="00791D37">
        <w:t>).</w:t>
      </w:r>
    </w:p>
    <w:p w14:paraId="02D9FFC9" w14:textId="1C0E60C5"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Coockie y no por USB, por lo </w:t>
      </w:r>
      <w:del w:id="3777" w:author="JORGE CONTRERAS ORTIZ" w:date="2021-09-05T17:46:00Z">
        <w:r w:rsidRPr="00791D37" w:rsidDel="00DC6100">
          <w:delText>tanto</w:delText>
        </w:r>
      </w:del>
      <w:ins w:id="3778" w:author="JORGE CONTRERAS ORTIZ" w:date="2021-09-05T17:46:00Z">
        <w:r w:rsidR="00DC6100" w:rsidRPr="00791D37">
          <w:t>tanto,</w:t>
        </w:r>
      </w:ins>
      <w:r w:rsidRPr="00791D37">
        <w:t xml:space="preserve"> no se dispondrá de 5V, la alimentación de la PCB será la alimentación de 3V3 recibida de la placa de alimentación de la Coockie. Esta alimentación seleccionada (</w:t>
      </w:r>
      <w:r w:rsidRPr="00791D37">
        <w:rPr>
          <w:b/>
          <w:bCs/>
        </w:rPr>
        <w:t>PMUX</w:t>
      </w:r>
      <w:r w:rsidRPr="00791D37">
        <w:t xml:space="preserve">) se hará pasar por U2, LDO a 3V3, </w:t>
      </w:r>
      <w:del w:id="3779" w:author="JORGE CONTRERAS ORTIZ" w:date="2021-09-04T13:31:00Z">
        <w:r w:rsidRPr="00791D37" w:rsidDel="00C17583">
          <w:delText xml:space="preserve">asegurándonos </w:delText>
        </w:r>
      </w:del>
      <w:ins w:id="3780"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3781" w:author="JORGE CONTRERAS ORTIZ" w:date="2021-09-05T17:46:00Z">
        <w:r w:rsidRPr="00791D37" w:rsidDel="00DC6100">
          <w:delText>Finalmente</w:delText>
        </w:r>
      </w:del>
      <w:ins w:id="3782"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3783"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3784" w:name="_Toc81499451"/>
      <w:bookmarkStart w:id="3785" w:name="_Toc81761833"/>
      <w:r w:rsidRPr="00791D37">
        <w:t>INTEGRACIÓN DEL MÓDULO KTWM102</w:t>
      </w:r>
      <w:bookmarkEnd w:id="3784"/>
      <w:bookmarkEnd w:id="3785"/>
    </w:p>
    <w:p w14:paraId="420CD3C0" w14:textId="77777777" w:rsidR="0074559B" w:rsidRPr="00791D37" w:rsidRDefault="0074559B" w:rsidP="00791D37"/>
    <w:p w14:paraId="01244CF6" w14:textId="4E310311" w:rsidR="0074559B" w:rsidRPr="00791D37" w:rsidRDefault="0074559B" w:rsidP="00791D37">
      <w:r w:rsidRPr="00791D37">
        <w:t xml:space="preserve">El circuito realizado para integrar el módulo KTWM102 es el </w:t>
      </w:r>
      <w:del w:id="3786" w:author="JORGE CONTRERAS ORTIZ" w:date="2021-09-04T14:29:00Z">
        <w:r w:rsidRPr="00791D37" w:rsidDel="00522D2C">
          <w:delText>siguiente</w:delText>
        </w:r>
      </w:del>
      <w:ins w:id="3787"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3788" w:author="JORGE CONTRERAS ORTIZ" w:date="2021-09-04T14:47:00Z">
        <w:r w:rsidR="003E5AE5" w:rsidRPr="00791D37">
          <w:t xml:space="preserve">Ilustración </w:t>
        </w:r>
        <w:r w:rsidR="003E5AE5">
          <w:rPr>
            <w:noProof/>
          </w:rPr>
          <w:t>49</w:t>
        </w:r>
      </w:ins>
      <w:ins w:id="3789" w:author="JORGE CONTRERAS ORTIZ" w:date="2021-09-04T14:29:00Z">
        <w:r w:rsidR="00522D2C">
          <w:fldChar w:fldCharType="end"/>
        </w:r>
      </w:ins>
      <w:r w:rsidRPr="00791D37">
        <w:t>:</w:t>
      </w:r>
    </w:p>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3"/>
                    <a:stretch>
                      <a:fillRect/>
                    </a:stretch>
                  </pic:blipFill>
                  <pic:spPr>
                    <a:xfrm>
                      <a:off x="0" y="0"/>
                      <a:ext cx="5759450" cy="3343275"/>
                    </a:xfrm>
                    <a:prstGeom prst="rect">
                      <a:avLst/>
                    </a:prstGeom>
                  </pic:spPr>
                </pic:pic>
              </a:graphicData>
            </a:graphic>
          </wp:inline>
        </w:drawing>
      </w:r>
    </w:p>
    <w:p w14:paraId="3E779D24" w14:textId="61B96C36" w:rsidR="0074559B" w:rsidRPr="00791D37" w:rsidRDefault="0074559B" w:rsidP="00CA0339">
      <w:pPr>
        <w:pStyle w:val="Descripcin"/>
        <w:jc w:val="center"/>
      </w:pPr>
      <w:bookmarkStart w:id="3790" w:name="_Ref81658199"/>
      <w:bookmarkStart w:id="3791" w:name="_Toc81499621"/>
      <w:bookmarkStart w:id="3792" w:name="_Toc81499856"/>
      <w:bookmarkStart w:id="3793" w:name="_Toc81762067"/>
      <w:r w:rsidRPr="00791D37">
        <w:t xml:space="preserve">Ilustración </w:t>
      </w:r>
      <w:r w:rsidR="00691851">
        <w:fldChar w:fldCharType="begin"/>
      </w:r>
      <w:r w:rsidR="00691851">
        <w:instrText xml:space="preserve"> SEQ Ilustración \* ARABIC </w:instrText>
      </w:r>
      <w:r w:rsidR="00691851">
        <w:fldChar w:fldCharType="separate"/>
      </w:r>
      <w:ins w:id="3794" w:author="JORGE CONTRERAS ORTIZ" w:date="2021-09-04T14:47:00Z">
        <w:r w:rsidR="003E5AE5">
          <w:rPr>
            <w:noProof/>
          </w:rPr>
          <w:t>49</w:t>
        </w:r>
      </w:ins>
      <w:del w:id="3795" w:author="JORGE CONTRERAS ORTIZ" w:date="2021-09-04T12:45:00Z">
        <w:r w:rsidR="00593FA6" w:rsidDel="00FE1EC4">
          <w:rPr>
            <w:noProof/>
          </w:rPr>
          <w:delText>44</w:delText>
        </w:r>
      </w:del>
      <w:r w:rsidR="00691851">
        <w:rPr>
          <w:noProof/>
        </w:rPr>
        <w:fldChar w:fldCharType="end"/>
      </w:r>
      <w:bookmarkEnd w:id="3790"/>
      <w:r w:rsidRPr="00791D37">
        <w:t xml:space="preserve"> Circuito Integración del Módulo</w:t>
      </w:r>
      <w:bookmarkEnd w:id="3791"/>
      <w:bookmarkEnd w:id="3792"/>
      <w:bookmarkEnd w:id="3793"/>
    </w:p>
    <w:p w14:paraId="0DD44140" w14:textId="77777777" w:rsidR="0074559B" w:rsidRPr="00791D37" w:rsidRDefault="0074559B" w:rsidP="00791D37"/>
    <w:p w14:paraId="22D7FF8E" w14:textId="7DCE732C" w:rsidR="0074559B" w:rsidRPr="00791D37" w:rsidDel="00522D2C" w:rsidRDefault="00522D2C" w:rsidP="00791D37">
      <w:pPr>
        <w:rPr>
          <w:del w:id="3796" w:author="JORGE CONTRERAS ORTIZ" w:date="2021-09-04T14:35:00Z"/>
        </w:rPr>
      </w:pPr>
      <w:ins w:id="3797" w:author="JORGE CONTRERAS ORTIZ" w:date="2021-09-04T14:35:00Z">
        <w:r>
          <w:t xml:space="preserve">El módulo KTWM102 es el mostrado en la </w:t>
        </w:r>
        <w:r>
          <w:fldChar w:fldCharType="begin"/>
        </w:r>
        <w:r>
          <w:instrText xml:space="preserve"> REF _Ref81658667 \h </w:instrText>
        </w:r>
      </w:ins>
      <w:r>
        <w:fldChar w:fldCharType="separate"/>
      </w:r>
      <w:ins w:id="3798" w:author="JORGE CONTRERAS ORTIZ" w:date="2021-09-04T14:47:00Z">
        <w:r w:rsidR="003E5AE5" w:rsidRPr="00791D37">
          <w:t xml:space="preserve">Ilustración </w:t>
        </w:r>
        <w:r w:rsidR="003E5AE5">
          <w:rPr>
            <w:noProof/>
          </w:rPr>
          <w:t>44</w:t>
        </w:r>
      </w:ins>
      <w:ins w:id="3799" w:author="JORGE CONTRERAS ORTIZ" w:date="2021-09-04T14:35:00Z">
        <w:r>
          <w:fldChar w:fldCharType="end"/>
        </w:r>
        <w:r>
          <w:t xml:space="preserve">, en el apartado </w:t>
        </w:r>
      </w:ins>
      <w:ins w:id="3800" w:author="JORGE CONTRERAS ORTIZ" w:date="2021-09-04T14:36:00Z">
        <w:r>
          <w:fldChar w:fldCharType="begin"/>
        </w:r>
        <w:r>
          <w:instrText xml:space="preserve"> REF _Ref81658669 \w \h </w:instrText>
        </w:r>
      </w:ins>
      <w:r>
        <w:fldChar w:fldCharType="separate"/>
      </w:r>
      <w:ins w:id="3801" w:author="JORGE CONTRERAS ORTIZ" w:date="2021-09-04T14:47:00Z">
        <w:r w:rsidR="003E5AE5">
          <w:t>4.1.1</w:t>
        </w:r>
      </w:ins>
      <w:ins w:id="3802" w:author="JORGE CONTRERAS ORTIZ" w:date="2021-09-04T14:36:00Z">
        <w:r>
          <w:fldChar w:fldCharType="end"/>
        </w:r>
        <w:r>
          <w:t xml:space="preserve"> </w:t>
        </w:r>
      </w:ins>
      <w:ins w:id="3803" w:author="JORGE CONTRERAS ORTIZ" w:date="2021-09-04T14:35:00Z">
        <w:r>
          <w:fldChar w:fldCharType="begin"/>
        </w:r>
        <w:r>
          <w:instrText xml:space="preserve"> REF _Ref81658668 \h </w:instrText>
        </w:r>
      </w:ins>
      <w:r>
        <w:fldChar w:fldCharType="separate"/>
      </w:r>
      <w:ins w:id="3804" w:author="JORGE CONTRERAS ORTIZ" w:date="2021-09-04T14:47:00Z">
        <w:r w:rsidR="003E5AE5" w:rsidRPr="00791D37">
          <w:t>ELEMENTOS HARDWARE UTILIZADOS</w:t>
        </w:r>
      </w:ins>
      <w:ins w:id="3805" w:author="JORGE CONTRERAS ORTIZ" w:date="2021-09-04T14:35:00Z">
        <w:r>
          <w:fldChar w:fldCharType="end"/>
        </w:r>
      </w:ins>
      <w:del w:id="3806"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3807" w:author="JORGE CONTRERAS ORTIZ" w:date="2021-09-04T14:35:00Z"/>
        </w:rPr>
      </w:pPr>
    </w:p>
    <w:p w14:paraId="18AB5926" w14:textId="5371476C" w:rsidR="0074559B" w:rsidRPr="00791D37" w:rsidDel="00522D2C" w:rsidRDefault="0074559B" w:rsidP="00CA0339">
      <w:pPr>
        <w:jc w:val="center"/>
        <w:rPr>
          <w:del w:id="3808" w:author="JORGE CONTRERAS ORTIZ" w:date="2021-09-04T14:35:00Z"/>
        </w:rPr>
      </w:pPr>
      <w:del w:id="3809"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3810" w:author="JORGE CONTRERAS ORTIZ" w:date="2021-09-04T14:35:00Z"/>
        </w:rPr>
      </w:pPr>
      <w:bookmarkStart w:id="3811" w:name="_Toc81499622"/>
      <w:bookmarkStart w:id="3812" w:name="_Toc81499857"/>
      <w:del w:id="3813" w:author="JORGE CONTRERAS ORTIZ" w:date="2021-09-04T14:35:00Z">
        <w:r w:rsidRPr="00791D37" w:rsidDel="00522D2C">
          <w:delText xml:space="preserve">Ilustración </w:delText>
        </w:r>
        <w:r w:rsidR="005026F3" w:rsidDel="00522D2C">
          <w:rPr>
            <w:i w:val="0"/>
            <w:iCs w:val="0"/>
          </w:rPr>
          <w:fldChar w:fldCharType="begin"/>
        </w:r>
        <w:r w:rsidR="005026F3" w:rsidDel="00522D2C">
          <w:delInstrText xml:space="preserve"> SEQ Ilustración \* ARABIC </w:delInstrText>
        </w:r>
        <w:r w:rsidR="005026F3" w:rsidDel="00522D2C">
          <w:rPr>
            <w:i w:val="0"/>
            <w:iCs w:val="0"/>
          </w:rPr>
          <w:fldChar w:fldCharType="separate"/>
        </w:r>
      </w:del>
      <w:del w:id="3814" w:author="JORGE CONTRERAS ORTIZ" w:date="2021-09-04T12:45:00Z">
        <w:r w:rsidR="00593FA6" w:rsidDel="00FE1EC4">
          <w:rPr>
            <w:noProof/>
          </w:rPr>
          <w:delText>45</w:delText>
        </w:r>
      </w:del>
      <w:del w:id="3815" w:author="JORGE CONTRERAS ORTIZ" w:date="2021-09-04T14:35:00Z">
        <w:r w:rsidR="005026F3" w:rsidDel="00522D2C">
          <w:rPr>
            <w:i w:val="0"/>
            <w:iCs w:val="0"/>
            <w:noProof/>
          </w:rPr>
          <w:fldChar w:fldCharType="end"/>
        </w:r>
        <w:r w:rsidRPr="00791D37" w:rsidDel="00522D2C">
          <w:delText xml:space="preserve"> Dispositivo KTWM102</w:delText>
        </w:r>
        <w:bookmarkEnd w:id="3811"/>
        <w:bookmarkEnd w:id="3812"/>
      </w:del>
    </w:p>
    <w:p w14:paraId="70DFDAE3" w14:textId="77777777" w:rsidR="0074559B" w:rsidRPr="00791D37" w:rsidRDefault="0074559B" w:rsidP="00791D37"/>
    <w:p w14:paraId="56DD3073" w14:textId="1A4CBEE4" w:rsidR="0074559B" w:rsidDel="00C17583" w:rsidRDefault="0074559B" w:rsidP="00791D37">
      <w:pPr>
        <w:rPr>
          <w:del w:id="3816"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3817" w:author="JORGE CONTRERAS ORTIZ" w:date="2021-09-04T13:31:00Z">
        <w:r w:rsidR="00C17583">
          <w:t xml:space="preserve"> </w:t>
        </w:r>
      </w:ins>
    </w:p>
    <w:p w14:paraId="0D43E522" w14:textId="77777777" w:rsidR="00C17583" w:rsidRPr="00791D37" w:rsidRDefault="00C17583" w:rsidP="00791D37">
      <w:pPr>
        <w:rPr>
          <w:ins w:id="3818" w:author="JORGE CONTRERAS ORTIZ" w:date="2021-09-04T13:32:00Z"/>
        </w:rPr>
      </w:pPr>
    </w:p>
    <w:p w14:paraId="7E988610" w14:textId="5357B012" w:rsidR="0074559B" w:rsidRDefault="0074559B" w:rsidP="00791D37">
      <w:pPr>
        <w:rPr>
          <w:ins w:id="3819" w:author="JORGE CONTRERAS ORTIZ" w:date="2021-09-04T14:36:00Z"/>
        </w:rPr>
      </w:pPr>
      <w:del w:id="3820" w:author="JORGE CONTRERAS ORTIZ" w:date="2021-09-04T13:32:00Z">
        <w:r w:rsidRPr="00791D37" w:rsidDel="00C17583">
          <w:br w:type="page"/>
        </w:r>
      </w:del>
    </w:p>
    <w:p w14:paraId="660A7602" w14:textId="7D29D042" w:rsidR="00F77B95" w:rsidRDefault="00F77B95" w:rsidP="00791D37">
      <w:pPr>
        <w:rPr>
          <w:ins w:id="3821" w:author="JORGE CONTRERAS ORTIZ" w:date="2021-09-04T14:36:00Z"/>
        </w:rPr>
      </w:pPr>
    </w:p>
    <w:p w14:paraId="48275E86" w14:textId="1F06B9AF" w:rsidR="00F77B95" w:rsidRDefault="00F77B95" w:rsidP="00791D37">
      <w:pPr>
        <w:rPr>
          <w:ins w:id="3822" w:author="JORGE CONTRERAS ORTIZ" w:date="2021-09-04T14:36:00Z"/>
        </w:rPr>
      </w:pPr>
    </w:p>
    <w:p w14:paraId="600E2904" w14:textId="207E30B7" w:rsidR="00F77B95" w:rsidRDefault="00F77B95" w:rsidP="00791D37">
      <w:pPr>
        <w:rPr>
          <w:ins w:id="3823" w:author="JORGE CONTRERAS ORTIZ" w:date="2021-09-04T14:36:00Z"/>
        </w:rPr>
      </w:pPr>
    </w:p>
    <w:p w14:paraId="241F93A1" w14:textId="77CCCD51" w:rsidR="00F77B95" w:rsidRDefault="00F77B95" w:rsidP="00791D37">
      <w:pPr>
        <w:rPr>
          <w:ins w:id="3824" w:author="JORGE CONTRERAS ORTIZ" w:date="2021-09-04T14:36:00Z"/>
        </w:rPr>
      </w:pPr>
    </w:p>
    <w:p w14:paraId="06EDA1CD" w14:textId="77777777" w:rsidR="00F77B95" w:rsidRPr="00791D37" w:rsidRDefault="00F77B95" w:rsidP="00791D37"/>
    <w:p w14:paraId="3C5C0F4B" w14:textId="75D582FF" w:rsidR="0074559B" w:rsidRPr="00791D37" w:rsidRDefault="00C17583" w:rsidP="00791D37">
      <w:pPr>
        <w:pStyle w:val="Ttulo3"/>
      </w:pPr>
      <w:bookmarkStart w:id="3825" w:name="_Toc81499452"/>
      <w:bookmarkStart w:id="3826" w:name="_Toc81761834"/>
      <w:r w:rsidRPr="00791D37">
        <w:lastRenderedPageBreak/>
        <w:t>COOCKIE CONNECTOR</w:t>
      </w:r>
      <w:bookmarkEnd w:id="3825"/>
      <w:bookmarkEnd w:id="3826"/>
    </w:p>
    <w:p w14:paraId="32C39746" w14:textId="77777777" w:rsidR="0074559B" w:rsidRPr="00791D37" w:rsidRDefault="0074559B" w:rsidP="00791D37"/>
    <w:p w14:paraId="148F28E8" w14:textId="019A3175" w:rsidR="0074559B" w:rsidRPr="00791D37" w:rsidRDefault="0074559B" w:rsidP="00791D37">
      <w:r w:rsidRPr="00791D37">
        <w:t xml:space="preserve">Esta parte del </w:t>
      </w:r>
      <w:del w:id="3827" w:author="JORGE CONTRERAS ORTIZ" w:date="2021-09-05T17:46:00Z">
        <w:r w:rsidRPr="00791D37" w:rsidDel="00DC6100">
          <w:delText>circuito,</w:delText>
        </w:r>
      </w:del>
      <w:ins w:id="3828" w:author="JORGE CONTRERAS ORTIZ" w:date="2021-09-05T17:46:00Z">
        <w:r w:rsidR="00DC6100" w:rsidRPr="00791D37">
          <w:t>circuito</w:t>
        </w:r>
      </w:ins>
      <w:r w:rsidRPr="00791D37">
        <w:t xml:space="preserve"> es la interfaz con el resto de PCB integrantes de la Coockie a través de conectores verticales</w:t>
      </w:r>
      <w:ins w:id="3829" w:author="JORGE CONTRERAS ORTIZ" w:date="2021-09-04T14:36:00Z">
        <w:r w:rsidR="00F77B95">
          <w:t>, el esquem</w:t>
        </w:r>
      </w:ins>
      <w:ins w:id="3830"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3831" w:author="JORGE CONTRERAS ORTIZ" w:date="2021-09-04T14:47:00Z">
        <w:r w:rsidR="003E5AE5" w:rsidRPr="00791D37">
          <w:t xml:space="preserve">Ilustración </w:t>
        </w:r>
        <w:r w:rsidR="003E5AE5">
          <w:rPr>
            <w:noProof/>
          </w:rPr>
          <w:t>50</w:t>
        </w:r>
      </w:ins>
      <w:ins w:id="3832" w:author="JORGE CONTRERAS ORTIZ" w:date="2021-09-04T14:37:00Z">
        <w:r w:rsidR="00F77B95">
          <w:fldChar w:fldCharType="end"/>
        </w:r>
      </w:ins>
      <w:r w:rsidRPr="00791D37">
        <w:t>:</w:t>
      </w:r>
    </w:p>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4"/>
                    <a:stretch>
                      <a:fillRect/>
                    </a:stretch>
                  </pic:blipFill>
                  <pic:spPr>
                    <a:xfrm>
                      <a:off x="0" y="0"/>
                      <a:ext cx="5759450" cy="6643370"/>
                    </a:xfrm>
                    <a:prstGeom prst="rect">
                      <a:avLst/>
                    </a:prstGeom>
                  </pic:spPr>
                </pic:pic>
              </a:graphicData>
            </a:graphic>
          </wp:inline>
        </w:drawing>
      </w:r>
    </w:p>
    <w:p w14:paraId="347941B8" w14:textId="3B59DE0E" w:rsidR="0074559B" w:rsidRPr="00791D37" w:rsidRDefault="0074559B" w:rsidP="00CA0339">
      <w:pPr>
        <w:pStyle w:val="Descripcin"/>
        <w:jc w:val="center"/>
      </w:pPr>
      <w:bookmarkStart w:id="3833" w:name="_Ref81658911"/>
      <w:bookmarkStart w:id="3834" w:name="_Toc81499623"/>
      <w:bookmarkStart w:id="3835" w:name="_Toc81499858"/>
      <w:bookmarkStart w:id="3836" w:name="_Toc81762068"/>
      <w:r w:rsidRPr="00791D37">
        <w:t xml:space="preserve">Ilustración </w:t>
      </w:r>
      <w:r w:rsidR="00691851">
        <w:fldChar w:fldCharType="begin"/>
      </w:r>
      <w:r w:rsidR="00691851">
        <w:instrText xml:space="preserve"> SEQ Ilustración \* ARABIC </w:instrText>
      </w:r>
      <w:r w:rsidR="00691851">
        <w:fldChar w:fldCharType="separate"/>
      </w:r>
      <w:ins w:id="3837" w:author="JORGE CONTRERAS ORTIZ" w:date="2021-09-04T14:47:00Z">
        <w:r w:rsidR="003E5AE5">
          <w:rPr>
            <w:noProof/>
          </w:rPr>
          <w:t>50</w:t>
        </w:r>
      </w:ins>
      <w:del w:id="3838" w:author="JORGE CONTRERAS ORTIZ" w:date="2021-09-04T12:45:00Z">
        <w:r w:rsidR="00593FA6" w:rsidDel="00FE1EC4">
          <w:rPr>
            <w:noProof/>
          </w:rPr>
          <w:delText>46</w:delText>
        </w:r>
      </w:del>
      <w:r w:rsidR="00691851">
        <w:rPr>
          <w:noProof/>
        </w:rPr>
        <w:fldChar w:fldCharType="end"/>
      </w:r>
      <w:bookmarkEnd w:id="3833"/>
      <w:r w:rsidRPr="00791D37">
        <w:t xml:space="preserve"> Conectores Verticales</w:t>
      </w:r>
      <w:bookmarkEnd w:id="3834"/>
      <w:bookmarkEnd w:id="3835"/>
      <w:bookmarkEnd w:id="3836"/>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3839" w:name="_Toc81499453"/>
      <w:bookmarkStart w:id="3840" w:name="_Toc81761835"/>
      <w:r w:rsidRPr="00791D37">
        <w:lastRenderedPageBreak/>
        <w:t>USB</w:t>
      </w:r>
      <w:bookmarkEnd w:id="3839"/>
      <w:bookmarkEnd w:id="3840"/>
    </w:p>
    <w:p w14:paraId="64CF7F94" w14:textId="77777777" w:rsidR="0074559B" w:rsidRPr="00791D37" w:rsidRDefault="0074559B" w:rsidP="00791D37"/>
    <w:p w14:paraId="075E2DAE" w14:textId="023141A4" w:rsidR="0074559B" w:rsidRPr="00791D37" w:rsidRDefault="0074559B" w:rsidP="00791D37">
      <w:r w:rsidRPr="00791D37">
        <w:t>Esta última parte implementa un conector micro USB tipo B, pudiendo así conectar el dispositivo KTWM102 con un PC a través de la herramienta KiTools.</w:t>
      </w:r>
      <w:ins w:id="3841"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3842" w:author="JORGE CONTRERAS ORTIZ" w:date="2021-09-04T14:47:00Z">
        <w:r w:rsidR="003E5AE5" w:rsidRPr="00791D37">
          <w:t xml:space="preserve">Ilustración </w:t>
        </w:r>
        <w:r w:rsidR="003E5AE5">
          <w:rPr>
            <w:noProof/>
          </w:rPr>
          <w:t>51</w:t>
        </w:r>
      </w:ins>
      <w:ins w:id="3843" w:author="JORGE CONTRERAS ORTIZ" w:date="2021-09-04T14:37:00Z">
        <w:r w:rsidR="00F77B95">
          <w:fldChar w:fldCharType="end"/>
        </w:r>
      </w:ins>
      <w:ins w:id="3844" w:author="JORGE CONTRERAS ORTIZ" w:date="2021-09-04T16:06:00Z">
        <w:r w:rsidR="0052318C">
          <w:t>:</w:t>
        </w:r>
      </w:ins>
    </w:p>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5"/>
                    <a:stretch>
                      <a:fillRect/>
                    </a:stretch>
                  </pic:blipFill>
                  <pic:spPr>
                    <a:xfrm>
                      <a:off x="0" y="0"/>
                      <a:ext cx="5759450" cy="2359660"/>
                    </a:xfrm>
                    <a:prstGeom prst="rect">
                      <a:avLst/>
                    </a:prstGeom>
                  </pic:spPr>
                </pic:pic>
              </a:graphicData>
            </a:graphic>
          </wp:inline>
        </w:drawing>
      </w:r>
    </w:p>
    <w:p w14:paraId="1E246518" w14:textId="74706B27" w:rsidR="0074559B" w:rsidRPr="00791D37" w:rsidRDefault="0074559B" w:rsidP="00CA0339">
      <w:pPr>
        <w:pStyle w:val="Descripcin"/>
        <w:jc w:val="center"/>
      </w:pPr>
      <w:bookmarkStart w:id="3845" w:name="_Ref81658912"/>
      <w:bookmarkStart w:id="3846" w:name="_Toc81499624"/>
      <w:bookmarkStart w:id="3847" w:name="_Toc81499859"/>
      <w:bookmarkStart w:id="3848" w:name="_Toc81762069"/>
      <w:r w:rsidRPr="00791D37">
        <w:t xml:space="preserve">Ilustración </w:t>
      </w:r>
      <w:r w:rsidR="00691851">
        <w:fldChar w:fldCharType="begin"/>
      </w:r>
      <w:r w:rsidR="00691851">
        <w:instrText xml:space="preserve"> SEQ Ilustración \* ARABIC </w:instrText>
      </w:r>
      <w:r w:rsidR="00691851">
        <w:fldChar w:fldCharType="separate"/>
      </w:r>
      <w:ins w:id="3849" w:author="JORGE CONTRERAS ORTIZ" w:date="2021-09-04T14:47:00Z">
        <w:r w:rsidR="003E5AE5">
          <w:rPr>
            <w:noProof/>
          </w:rPr>
          <w:t>51</w:t>
        </w:r>
      </w:ins>
      <w:del w:id="3850" w:author="JORGE CONTRERAS ORTIZ" w:date="2021-09-04T12:45:00Z">
        <w:r w:rsidR="00593FA6" w:rsidDel="00FE1EC4">
          <w:rPr>
            <w:noProof/>
          </w:rPr>
          <w:delText>47</w:delText>
        </w:r>
      </w:del>
      <w:r w:rsidR="00691851">
        <w:rPr>
          <w:noProof/>
        </w:rPr>
        <w:fldChar w:fldCharType="end"/>
      </w:r>
      <w:bookmarkEnd w:id="3845"/>
      <w:r w:rsidRPr="00791D37">
        <w:t xml:space="preserve"> Conector USB</w:t>
      </w:r>
      <w:bookmarkEnd w:id="3846"/>
      <w:bookmarkEnd w:id="3847"/>
      <w:bookmarkEnd w:id="3848"/>
    </w:p>
    <w:p w14:paraId="754700F0" w14:textId="77777777" w:rsidR="0074559B" w:rsidRPr="00791D37" w:rsidRDefault="0074559B" w:rsidP="00791D37">
      <w:r w:rsidRPr="00791D37">
        <w:t xml:space="preserve">Se añade un Led SMD con una resistencia en serie, como comprobación de que lleguen los </w:t>
      </w:r>
      <w:commentRangeStart w:id="3851"/>
      <w:r w:rsidRPr="00791D37">
        <w:t>5V</w:t>
      </w:r>
      <w:commentRangeEnd w:id="3851"/>
      <w:r w:rsidRPr="00791D37">
        <w:rPr>
          <w:rStyle w:val="Refdecomentario"/>
        </w:rPr>
        <w:commentReference w:id="3851"/>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3852" w:name="_Toc81499454"/>
      <w:bookmarkStart w:id="3853" w:name="_Toc81761836"/>
      <w:r w:rsidRPr="00791D37">
        <w:lastRenderedPageBreak/>
        <w:t>LAYOUT</w:t>
      </w:r>
      <w:bookmarkEnd w:id="3852"/>
      <w:bookmarkEnd w:id="3853"/>
    </w:p>
    <w:p w14:paraId="437CE7B7" w14:textId="77777777" w:rsidR="0074559B" w:rsidRPr="00791D37" w:rsidRDefault="0074559B" w:rsidP="00791D37"/>
    <w:p w14:paraId="29D232F8" w14:textId="7D211D90" w:rsidR="0074559B" w:rsidRPr="00791D37" w:rsidRDefault="0074559B" w:rsidP="00791D37">
      <w:r w:rsidRPr="00791D37">
        <w:t xml:space="preserve">El Layout completo realizado es el mostrado </w:t>
      </w:r>
      <w:ins w:id="3854"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3855" w:author="JORGE CONTRERAS ORTIZ" w:date="2021-09-04T14:47:00Z">
        <w:r w:rsidR="003E5AE5" w:rsidRPr="00791D37">
          <w:t xml:space="preserve">Ilustración </w:t>
        </w:r>
        <w:r w:rsidR="003E5AE5">
          <w:rPr>
            <w:noProof/>
          </w:rPr>
          <w:t>52</w:t>
        </w:r>
      </w:ins>
      <w:ins w:id="3856" w:author="JORGE CONTRERAS ORTIZ" w:date="2021-09-04T14:38:00Z">
        <w:r w:rsidR="00F77B95">
          <w:fldChar w:fldCharType="end"/>
        </w:r>
      </w:ins>
      <w:del w:id="3857" w:author="JORGE CONTRERAS ORTIZ" w:date="2021-09-04T14:38:00Z">
        <w:r w:rsidRPr="00791D37" w:rsidDel="00F77B95">
          <w:delText>en la</w:delText>
        </w:r>
      </w:del>
      <w:del w:id="3858" w:author="JORGE CONTRERAS ORTIZ" w:date="2021-09-04T14:37:00Z">
        <w:r w:rsidRPr="00791D37" w:rsidDel="00F77B95">
          <w:delText xml:space="preserve"> Ilustración 11</w:delText>
        </w:r>
      </w:del>
      <w:r w:rsidRPr="00791D37">
        <w:t>. Posteriormente se mostrará el Layout elegido separando las diferentes capas.</w:t>
      </w:r>
    </w:p>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6"/>
                    <a:stretch>
                      <a:fillRect/>
                    </a:stretch>
                  </pic:blipFill>
                  <pic:spPr>
                    <a:xfrm>
                      <a:off x="0" y="0"/>
                      <a:ext cx="4915729" cy="3756440"/>
                    </a:xfrm>
                    <a:prstGeom prst="rect">
                      <a:avLst/>
                    </a:prstGeom>
                  </pic:spPr>
                </pic:pic>
              </a:graphicData>
            </a:graphic>
          </wp:inline>
        </w:drawing>
      </w:r>
    </w:p>
    <w:p w14:paraId="3A81E9DA" w14:textId="16A59CFE" w:rsidR="0074559B" w:rsidRPr="00791D37" w:rsidRDefault="0074559B" w:rsidP="00CA0339">
      <w:pPr>
        <w:pStyle w:val="Descripcin"/>
        <w:jc w:val="center"/>
      </w:pPr>
      <w:bookmarkStart w:id="3859" w:name="_Ref81658913"/>
      <w:bookmarkStart w:id="3860" w:name="_Toc81499625"/>
      <w:bookmarkStart w:id="3861" w:name="_Toc81499860"/>
      <w:bookmarkStart w:id="3862" w:name="_Toc81762070"/>
      <w:r w:rsidRPr="00791D37">
        <w:t xml:space="preserve">Ilustración </w:t>
      </w:r>
      <w:r w:rsidR="00691851">
        <w:fldChar w:fldCharType="begin"/>
      </w:r>
      <w:r w:rsidR="00691851">
        <w:instrText xml:space="preserve"> SEQ Ilustración \* ARABIC </w:instrText>
      </w:r>
      <w:r w:rsidR="00691851">
        <w:fldChar w:fldCharType="separate"/>
      </w:r>
      <w:ins w:id="3863" w:author="JORGE CONTRERAS ORTIZ" w:date="2021-09-04T14:47:00Z">
        <w:r w:rsidR="003E5AE5">
          <w:rPr>
            <w:noProof/>
          </w:rPr>
          <w:t>52</w:t>
        </w:r>
      </w:ins>
      <w:del w:id="3864" w:author="JORGE CONTRERAS ORTIZ" w:date="2021-09-04T12:45:00Z">
        <w:r w:rsidR="00593FA6" w:rsidDel="00FE1EC4">
          <w:rPr>
            <w:noProof/>
          </w:rPr>
          <w:delText>48</w:delText>
        </w:r>
      </w:del>
      <w:r w:rsidR="00691851">
        <w:rPr>
          <w:noProof/>
        </w:rPr>
        <w:fldChar w:fldCharType="end"/>
      </w:r>
      <w:bookmarkEnd w:id="3859"/>
      <w:r w:rsidRPr="00791D37">
        <w:t xml:space="preserve"> Layout Completo</w:t>
      </w:r>
      <w:bookmarkEnd w:id="3860"/>
      <w:bookmarkEnd w:id="3861"/>
      <w:bookmarkEnd w:id="3862"/>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3865" w:name="_Toc81499455"/>
      <w:bookmarkStart w:id="3866" w:name="_Toc81761837"/>
      <w:r w:rsidRPr="00791D37">
        <w:lastRenderedPageBreak/>
        <w:t xml:space="preserve">LAYOUT CAPA </w:t>
      </w:r>
      <w:r w:rsidR="0074559B" w:rsidRPr="00791D37">
        <w:t>TOP</w:t>
      </w:r>
      <w:bookmarkEnd w:id="3865"/>
      <w:bookmarkEnd w:id="3866"/>
    </w:p>
    <w:p w14:paraId="6FF7FFC0" w14:textId="77777777" w:rsidR="0074559B" w:rsidRPr="00791D37" w:rsidRDefault="0074559B" w:rsidP="00791D37"/>
    <w:p w14:paraId="181B4CEF" w14:textId="70D843A9" w:rsidR="0074559B" w:rsidRPr="00791D37" w:rsidRDefault="0074559B" w:rsidP="00791D37">
      <w:r w:rsidRPr="00791D37">
        <w:t xml:space="preserve">Como se </w:t>
      </w:r>
      <w:ins w:id="3867" w:author="JORGE CONTRERAS ORTIZ" w:date="2021-09-04T14:38:00Z">
        <w:r w:rsidR="00F77B95">
          <w:t xml:space="preserve">muestra a continuación, en </w:t>
        </w:r>
      </w:ins>
      <w:del w:id="3868" w:author="JORGE CONTRERAS ORTIZ" w:date="2021-09-04T14:38:00Z">
        <w:r w:rsidRPr="00791D37" w:rsidDel="00F77B95">
          <w:delText>ve e</w:delText>
        </w:r>
      </w:del>
      <w:del w:id="3869" w:author="JORGE CONTRERAS ORTIZ" w:date="2021-09-04T13:32:00Z">
        <w:r w:rsidRPr="00791D37" w:rsidDel="00C17583">
          <w:delText>l</w:delText>
        </w:r>
      </w:del>
      <w:del w:id="3870" w:author="JORGE CONTRERAS ORTIZ" w:date="2021-09-04T14:38:00Z">
        <w:r w:rsidRPr="00791D37" w:rsidDel="00F77B95">
          <w:delText xml:space="preserve"> la</w:delText>
        </w:r>
      </w:del>
      <w:ins w:id="3871" w:author="JORGE CONTRERAS ORTIZ" w:date="2021-09-04T14:38:00Z">
        <w:r w:rsidR="00F77B95">
          <w:fldChar w:fldCharType="begin"/>
        </w:r>
        <w:r w:rsidR="00F77B95">
          <w:instrText xml:space="preserve"> REF _Ref81658914 \h </w:instrText>
        </w:r>
      </w:ins>
      <w:r w:rsidR="00F77B95">
        <w:fldChar w:fldCharType="separate"/>
      </w:r>
      <w:ins w:id="3872" w:author="JORGE CONTRERAS ORTIZ" w:date="2021-09-04T14:47:00Z">
        <w:r w:rsidR="003E5AE5" w:rsidRPr="00791D37">
          <w:t xml:space="preserve">Ilustración </w:t>
        </w:r>
        <w:r w:rsidR="003E5AE5">
          <w:rPr>
            <w:noProof/>
          </w:rPr>
          <w:t>53</w:t>
        </w:r>
      </w:ins>
      <w:ins w:id="3873" w:author="JORGE CONTRERAS ORTIZ" w:date="2021-09-04T14:38:00Z">
        <w:r w:rsidR="00F77B95">
          <w:fldChar w:fldCharType="end"/>
        </w:r>
      </w:ins>
      <w:del w:id="3874" w:author="JORGE CONTRERAS ORTIZ" w:date="2021-09-04T14:38:00Z">
        <w:r w:rsidRPr="00791D37" w:rsidDel="00F77B95">
          <w:delText xml:space="preserve"> Ilustración 12</w:delText>
        </w:r>
      </w:del>
      <w:r w:rsidRPr="00791D37">
        <w:t xml:space="preserve">, </w:t>
      </w:r>
      <w:del w:id="3875" w:author="JORGE CONTRERAS ORTIZ" w:date="2021-09-04T14:39:00Z">
        <w:r w:rsidRPr="00791D37" w:rsidDel="00F77B95">
          <w:delText>en la capa TOP se han posicionado</w:delText>
        </w:r>
      </w:del>
      <w:ins w:id="3876" w:author="JORGE CONTRERAS ORTIZ" w:date="2021-09-04T14:39:00Z">
        <w:r w:rsidR="00F77B95">
          <w:t>se han posicionado en la capa TOP</w:t>
        </w:r>
      </w:ins>
      <w:r w:rsidRPr="00791D37">
        <w:t xml:space="preserve"> la mayoría de las pistas y se ha realizado el posicionado de los componentes exceptuando 2 </w:t>
      </w:r>
      <w:ins w:id="3877" w:author="JORGE CONTRERAS ORTIZ" w:date="2021-09-04T14:39:00Z">
        <w:r w:rsidR="00F77B95">
          <w:t xml:space="preserve">de los 4 </w:t>
        </w:r>
      </w:ins>
      <w:r w:rsidRPr="00791D37">
        <w:t>conectores</w:t>
      </w:r>
      <w:ins w:id="3878" w:author="JORGE CONTRERAS ORTIZ" w:date="2021-09-04T14:39:00Z">
        <w:r w:rsidR="00F77B95">
          <w:t xml:space="preserve"> verticales</w:t>
        </w:r>
      </w:ins>
      <w:r w:rsidRPr="00791D37">
        <w:t>.</w:t>
      </w:r>
    </w:p>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7"/>
                    <a:stretch>
                      <a:fillRect/>
                    </a:stretch>
                  </pic:blipFill>
                  <pic:spPr>
                    <a:xfrm>
                      <a:off x="0" y="0"/>
                      <a:ext cx="6044344" cy="4560914"/>
                    </a:xfrm>
                    <a:prstGeom prst="rect">
                      <a:avLst/>
                    </a:prstGeom>
                  </pic:spPr>
                </pic:pic>
              </a:graphicData>
            </a:graphic>
          </wp:inline>
        </w:drawing>
      </w:r>
    </w:p>
    <w:p w14:paraId="469A266C" w14:textId="385BC009" w:rsidR="0074559B" w:rsidRPr="00791D37" w:rsidRDefault="0074559B" w:rsidP="00CA0339">
      <w:pPr>
        <w:pStyle w:val="Descripcin"/>
        <w:jc w:val="center"/>
      </w:pPr>
      <w:bookmarkStart w:id="3879" w:name="_Ref81658914"/>
      <w:bookmarkStart w:id="3880" w:name="_Toc81499626"/>
      <w:bookmarkStart w:id="3881" w:name="_Toc81499861"/>
      <w:bookmarkStart w:id="3882" w:name="_Toc81762071"/>
      <w:r w:rsidRPr="00791D37">
        <w:t xml:space="preserve">Ilustración </w:t>
      </w:r>
      <w:r w:rsidR="00691851">
        <w:fldChar w:fldCharType="begin"/>
      </w:r>
      <w:r w:rsidR="00691851">
        <w:instrText xml:space="preserve"> SEQ Ilustración \* ARABIC </w:instrText>
      </w:r>
      <w:r w:rsidR="00691851">
        <w:fldChar w:fldCharType="separate"/>
      </w:r>
      <w:ins w:id="3883" w:author="JORGE CONTRERAS ORTIZ" w:date="2021-09-04T14:47:00Z">
        <w:r w:rsidR="003E5AE5">
          <w:rPr>
            <w:noProof/>
          </w:rPr>
          <w:t>53</w:t>
        </w:r>
      </w:ins>
      <w:del w:id="3884" w:author="JORGE CONTRERAS ORTIZ" w:date="2021-09-04T12:45:00Z">
        <w:r w:rsidR="00593FA6" w:rsidDel="00FE1EC4">
          <w:rPr>
            <w:noProof/>
          </w:rPr>
          <w:delText>49</w:delText>
        </w:r>
      </w:del>
      <w:r w:rsidR="00691851">
        <w:rPr>
          <w:noProof/>
        </w:rPr>
        <w:fldChar w:fldCharType="end"/>
      </w:r>
      <w:bookmarkEnd w:id="3879"/>
      <w:r w:rsidRPr="00791D37">
        <w:t xml:space="preserve"> Layout Capa TOP</w:t>
      </w:r>
      <w:bookmarkEnd w:id="3880"/>
      <w:bookmarkEnd w:id="3881"/>
      <w:bookmarkEnd w:id="3882"/>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3885" w:name="_Toc81499456"/>
      <w:bookmarkStart w:id="3886" w:name="_Toc81761838"/>
      <w:r w:rsidRPr="00791D37">
        <w:lastRenderedPageBreak/>
        <w:t>LAYOUT CAPA BOTTOM</w:t>
      </w:r>
      <w:bookmarkEnd w:id="3885"/>
      <w:bookmarkEnd w:id="3886"/>
    </w:p>
    <w:p w14:paraId="28E67B1B" w14:textId="77777777" w:rsidR="0074559B" w:rsidRPr="00791D37" w:rsidRDefault="0074559B" w:rsidP="00791D37"/>
    <w:p w14:paraId="2D0D848A" w14:textId="1948B3C1" w:rsidR="0074559B" w:rsidRPr="00791D37" w:rsidRDefault="0074559B" w:rsidP="00791D37">
      <w:r w:rsidRPr="00791D37">
        <w:t xml:space="preserve">Como se muestra </w:t>
      </w:r>
      <w:ins w:id="3887" w:author="JORGE CONTRERAS ORTIZ" w:date="2021-09-04T14:39:00Z">
        <w:r w:rsidR="00F77B95">
          <w:t>a continuación, en</w:t>
        </w:r>
      </w:ins>
      <w:ins w:id="3888" w:author="JORGE CONTRERAS ORTIZ" w:date="2021-09-04T14:40:00Z">
        <w:r w:rsidR="00F77B95">
          <w:t xml:space="preserve"> </w:t>
        </w:r>
      </w:ins>
      <w:ins w:id="3889" w:author="JORGE CONTRERAS ORTIZ" w:date="2021-09-04T14:39:00Z">
        <w:r w:rsidR="00F77B95">
          <w:fldChar w:fldCharType="begin"/>
        </w:r>
        <w:r w:rsidR="00F77B95">
          <w:instrText xml:space="preserve"> REF _Ref81658915 \h </w:instrText>
        </w:r>
      </w:ins>
      <w:r w:rsidR="00F77B95">
        <w:fldChar w:fldCharType="separate"/>
      </w:r>
      <w:ins w:id="3890" w:author="JORGE CONTRERAS ORTIZ" w:date="2021-09-04T14:47:00Z">
        <w:r w:rsidR="003E5AE5" w:rsidRPr="00791D37">
          <w:t xml:space="preserve">Ilustración </w:t>
        </w:r>
        <w:r w:rsidR="003E5AE5">
          <w:rPr>
            <w:noProof/>
          </w:rPr>
          <w:t>54</w:t>
        </w:r>
      </w:ins>
      <w:ins w:id="3891" w:author="JORGE CONTRERAS ORTIZ" w:date="2021-09-04T14:39:00Z">
        <w:r w:rsidR="00F77B95">
          <w:fldChar w:fldCharType="end"/>
        </w:r>
      </w:ins>
      <w:del w:id="3892" w:author="JORGE CONTRERAS ORTIZ" w:date="2021-09-04T14:39:00Z">
        <w:r w:rsidRPr="00791D37" w:rsidDel="00F77B95">
          <w:delText>en</w:delText>
        </w:r>
      </w:del>
      <w:r w:rsidRPr="00791D37">
        <w:t xml:space="preserve"> </w:t>
      </w:r>
      <w:del w:id="3893" w:author="JORGE CONTRERAS ORTIZ" w:date="2021-09-04T14:39:00Z">
        <w:r w:rsidRPr="00791D37" w:rsidDel="00F77B95">
          <w:delText>la Ilustración 13</w:delText>
        </w:r>
      </w:del>
      <w:r w:rsidRPr="00791D37">
        <w:t xml:space="preserve">, </w:t>
      </w:r>
      <w:del w:id="3894" w:author="JORGE CONTRERAS ORTIZ" w:date="2021-09-04T14:39:00Z">
        <w:r w:rsidRPr="00791D37" w:rsidDel="00F77B95">
          <w:delText xml:space="preserve">en la capa BOTTOM </w:delText>
        </w:r>
      </w:del>
      <w:r w:rsidRPr="00791D37">
        <w:t>se han posicionado</w:t>
      </w:r>
      <w:ins w:id="3895"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8"/>
                    <a:stretch>
                      <a:fillRect/>
                    </a:stretch>
                  </pic:blipFill>
                  <pic:spPr>
                    <a:xfrm>
                      <a:off x="0" y="0"/>
                      <a:ext cx="5965152" cy="4380802"/>
                    </a:xfrm>
                    <a:prstGeom prst="rect">
                      <a:avLst/>
                    </a:prstGeom>
                  </pic:spPr>
                </pic:pic>
              </a:graphicData>
            </a:graphic>
          </wp:inline>
        </w:drawing>
      </w:r>
    </w:p>
    <w:p w14:paraId="44F3E2B8" w14:textId="3F44D969" w:rsidR="0074559B" w:rsidRPr="00791D37" w:rsidRDefault="0074559B" w:rsidP="00CA0339">
      <w:pPr>
        <w:pStyle w:val="Descripcin"/>
        <w:jc w:val="center"/>
      </w:pPr>
      <w:bookmarkStart w:id="3896" w:name="_Ref81658915"/>
      <w:bookmarkStart w:id="3897" w:name="_Toc81499627"/>
      <w:bookmarkStart w:id="3898" w:name="_Toc81499862"/>
      <w:bookmarkStart w:id="3899" w:name="_Toc81762072"/>
      <w:r w:rsidRPr="00791D37">
        <w:t xml:space="preserve">Ilustración </w:t>
      </w:r>
      <w:r w:rsidR="00691851">
        <w:fldChar w:fldCharType="begin"/>
      </w:r>
      <w:r w:rsidR="00691851">
        <w:instrText xml:space="preserve"> SEQ Ilustración \* ARABIC </w:instrText>
      </w:r>
      <w:r w:rsidR="00691851">
        <w:fldChar w:fldCharType="separate"/>
      </w:r>
      <w:ins w:id="3900" w:author="JORGE CONTRERAS ORTIZ" w:date="2021-09-04T14:47:00Z">
        <w:r w:rsidR="003E5AE5">
          <w:rPr>
            <w:noProof/>
          </w:rPr>
          <w:t>54</w:t>
        </w:r>
      </w:ins>
      <w:del w:id="3901" w:author="JORGE CONTRERAS ORTIZ" w:date="2021-09-04T12:45:00Z">
        <w:r w:rsidR="00593FA6" w:rsidDel="00FE1EC4">
          <w:rPr>
            <w:noProof/>
          </w:rPr>
          <w:delText>50</w:delText>
        </w:r>
      </w:del>
      <w:r w:rsidR="00691851">
        <w:rPr>
          <w:noProof/>
        </w:rPr>
        <w:fldChar w:fldCharType="end"/>
      </w:r>
      <w:bookmarkEnd w:id="3896"/>
      <w:r w:rsidRPr="00791D37">
        <w:t xml:space="preserve"> Layout Capa BOTTOM</w:t>
      </w:r>
      <w:bookmarkEnd w:id="3897"/>
      <w:bookmarkEnd w:id="3898"/>
      <w:bookmarkEnd w:id="3899"/>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3902" w:author="JORGE CONTRERAS ORTIZ" w:date="2021-09-04T08:33:00Z"/>
        </w:rPr>
      </w:pPr>
      <w:bookmarkStart w:id="3903" w:name="_Toc81499457"/>
      <w:bookmarkStart w:id="3904" w:name="_Toc81761839"/>
      <w:ins w:id="3905" w:author="JORGE CONTRERAS ORTIZ" w:date="2021-09-04T08:33:00Z">
        <w:r>
          <w:lastRenderedPageBreak/>
          <w:t>RESULTADO FINAL DEL DISEÑO</w:t>
        </w:r>
        <w:bookmarkEnd w:id="3904"/>
      </w:ins>
    </w:p>
    <w:p w14:paraId="6490A9D9" w14:textId="1CD0D19C" w:rsidR="00797426" w:rsidRDefault="00797426" w:rsidP="00797426">
      <w:pPr>
        <w:rPr>
          <w:ins w:id="3906" w:author="JORGE CONTRERAS ORTIZ" w:date="2021-09-04T08:33:00Z"/>
        </w:rPr>
      </w:pPr>
    </w:p>
    <w:p w14:paraId="01EF5B00" w14:textId="0C4CA536" w:rsidR="00EA5ADB" w:rsidRDefault="00425C71" w:rsidP="005B42F0">
      <w:pPr>
        <w:rPr>
          <w:ins w:id="3907" w:author="JORGE CONTRERAS ORTIZ" w:date="2021-09-04T09:04:00Z"/>
        </w:rPr>
      </w:pPr>
      <w:ins w:id="3908" w:author="JORGE CONTRERAS ORTIZ" w:date="2021-09-04T08:52:00Z">
        <w:r>
          <w:t>Una vez finalizado el diseño se mandó fabricar la PCB quedando como se ve en</w:t>
        </w:r>
      </w:ins>
      <w:ins w:id="3909"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3910" w:author="JORGE CONTRERAS ORTIZ" w:date="2021-09-04T14:47:00Z">
        <w:r w:rsidR="003E5AE5" w:rsidRPr="003E5AE5">
          <w:rPr>
            <w:rPrChange w:id="3911" w:author="JORGE CONTRERAS ORTIZ" w:date="2021-09-04T14:47:00Z">
              <w:rPr>
                <w:i/>
                <w:iCs/>
              </w:rPr>
            </w:rPrChange>
          </w:rPr>
          <w:t xml:space="preserve">Ilustración </w:t>
        </w:r>
        <w:r w:rsidR="003E5AE5" w:rsidRPr="003E5AE5">
          <w:rPr>
            <w:rPrChange w:id="3912" w:author="JORGE CONTRERAS ORTIZ" w:date="2021-09-04T14:47:00Z">
              <w:rPr>
                <w:noProof/>
                <w:lang w:val="en-US"/>
              </w:rPr>
            </w:rPrChange>
          </w:rPr>
          <w:t>55</w:t>
        </w:r>
      </w:ins>
      <w:ins w:id="3913" w:author="JORGE CONTRERAS ORTIZ" w:date="2021-09-04T14:40:00Z">
        <w:r w:rsidR="00F77B95">
          <w:fldChar w:fldCharType="end"/>
        </w:r>
        <w:r w:rsidR="00F77B95">
          <w:t xml:space="preserve"> y en</w:t>
        </w:r>
      </w:ins>
      <w:ins w:id="3914"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3915" w:author="JORGE CONTRERAS ORTIZ" w:date="2021-09-04T16:07:00Z">
        <w:r w:rsidR="0052318C" w:rsidRPr="0052318C">
          <w:t xml:space="preserve">Ilustración </w:t>
        </w:r>
        <w:r w:rsidR="0052318C" w:rsidRPr="0052318C">
          <w:rPr>
            <w:rPrChange w:id="3916" w:author="JORGE CONTRERAS ORTIZ" w:date="2021-09-04T16:07:00Z">
              <w:rPr>
                <w:noProof/>
                <w:lang w:val="en-US"/>
              </w:rPr>
            </w:rPrChange>
          </w:rPr>
          <w:t>56</w:t>
        </w:r>
        <w:r w:rsidR="0052318C">
          <w:fldChar w:fldCharType="end"/>
        </w:r>
      </w:ins>
      <w:ins w:id="3917" w:author="JORGE CONTRERAS ORTIZ" w:date="2021-09-04T08:53:00Z">
        <w:r>
          <w:t>.</w:t>
        </w:r>
      </w:ins>
      <w:ins w:id="3918" w:author="JORGE CONTRERAS ORTIZ" w:date="2021-09-04T08:55:00Z">
        <w:r>
          <w:t xml:space="preserve"> </w:t>
        </w:r>
      </w:ins>
    </w:p>
    <w:p w14:paraId="3FDB736E" w14:textId="618D03EA" w:rsidR="00EA5ADB" w:rsidRDefault="00EA5ADB" w:rsidP="00797426">
      <w:pPr>
        <w:rPr>
          <w:ins w:id="3919" w:author="JORGE CONTRERAS ORTIZ" w:date="2021-09-04T08:53:00Z"/>
        </w:rPr>
      </w:pPr>
      <w:ins w:id="3920" w:author="JORGE CONTRERAS ORTIZ" w:date="2021-09-04T09:06:00Z">
        <w:r>
          <w:t>Bas</w:t>
        </w:r>
      </w:ins>
      <w:ins w:id="3921" w:author="JORGE CONTRERAS ORTIZ" w:date="2021-09-04T09:07:00Z">
        <w:r>
          <w:t>ándose</w:t>
        </w:r>
      </w:ins>
      <w:ins w:id="3922" w:author="JORGE CONTRERAS ORTIZ" w:date="2021-09-04T09:05:00Z">
        <w:r>
          <w:t xml:space="preserve"> en proyectos previos, </w:t>
        </w:r>
      </w:ins>
      <w:ins w:id="3923" w:author="JORGE CONTRERAS ORTIZ" w:date="2021-09-04T09:07:00Z">
        <w:r>
          <w:t xml:space="preserve">como se ve en Ilustración </w:t>
        </w:r>
      </w:ins>
      <w:ins w:id="3924" w:author="JORGE CONTRERAS ORTIZ" w:date="2021-09-05T17:46:00Z">
        <w:r w:rsidR="00DC6100">
          <w:t>51, se</w:t>
        </w:r>
      </w:ins>
      <w:ins w:id="3925" w:author="JORGE CONTRERAS ORTIZ" w:date="2021-09-04T09:05:00Z">
        <w:r>
          <w:t xml:space="preserve"> ha añadido silicona no conductora al conector USB </w:t>
        </w:r>
      </w:ins>
      <w:ins w:id="3926"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3927" w:author="JORGE CONTRERAS ORTIZ" w:date="2021-09-04T08:58:00Z"/>
        </w:rPr>
        <w:pPrChange w:id="3928" w:author="JORGE CONTRERAS ORTIZ" w:date="2021-09-04T08:58:00Z">
          <w:pPr>
            <w:jc w:val="center"/>
          </w:pPr>
        </w:pPrChange>
      </w:pPr>
      <w:ins w:id="3929"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F0F8B52" w:rsidR="00425C71" w:rsidRPr="00434554" w:rsidRDefault="00425C71">
      <w:pPr>
        <w:pStyle w:val="Descripcin"/>
        <w:jc w:val="center"/>
        <w:rPr>
          <w:ins w:id="3930" w:author="JORGE CONTRERAS ORTIZ" w:date="2021-09-04T08:53:00Z"/>
          <w:lang w:val="en-US"/>
          <w:rPrChange w:id="3931" w:author="JORGE CONTRERAS ORTIZ" w:date="2021-09-04T09:17:00Z">
            <w:rPr>
              <w:ins w:id="3932" w:author="JORGE CONTRERAS ORTIZ" w:date="2021-09-04T08:53:00Z"/>
            </w:rPr>
          </w:rPrChange>
        </w:rPr>
        <w:pPrChange w:id="3933" w:author="JORGE CONTRERAS ORTIZ" w:date="2021-09-04T08:58:00Z">
          <w:pPr/>
        </w:pPrChange>
      </w:pPr>
      <w:bookmarkStart w:id="3934" w:name="_Ref81658916"/>
      <w:bookmarkStart w:id="3935" w:name="_Toc81762073"/>
      <w:ins w:id="3936" w:author="JORGE CONTRERAS ORTIZ" w:date="2021-09-04T08:58:00Z">
        <w:r w:rsidRPr="00434554">
          <w:rPr>
            <w:lang w:val="en-US"/>
            <w:rPrChange w:id="3937" w:author="JORGE CONTRERAS ORTIZ" w:date="2021-09-04T09:17:00Z">
              <w:rPr/>
            </w:rPrChange>
          </w:rPr>
          <w:t xml:space="preserve">Ilustración </w:t>
        </w:r>
        <w:r>
          <w:fldChar w:fldCharType="begin"/>
        </w:r>
        <w:r w:rsidRPr="00434554">
          <w:rPr>
            <w:lang w:val="en-US"/>
            <w:rPrChange w:id="3938" w:author="JORGE CONTRERAS ORTIZ" w:date="2021-09-04T09:17:00Z">
              <w:rPr/>
            </w:rPrChange>
          </w:rPr>
          <w:instrText xml:space="preserve"> SEQ Ilustración \* ARABIC </w:instrText>
        </w:r>
      </w:ins>
      <w:r>
        <w:fldChar w:fldCharType="separate"/>
      </w:r>
      <w:ins w:id="3939" w:author="JORGE CONTRERAS ORTIZ" w:date="2021-09-04T14:47:00Z">
        <w:r w:rsidR="003E5AE5">
          <w:rPr>
            <w:noProof/>
            <w:lang w:val="en-US"/>
          </w:rPr>
          <w:t>55</w:t>
        </w:r>
      </w:ins>
      <w:ins w:id="3940" w:author="JORGE CONTRERAS ORTIZ" w:date="2021-09-04T08:58:00Z">
        <w:r>
          <w:fldChar w:fldCharType="end"/>
        </w:r>
        <w:bookmarkEnd w:id="3934"/>
        <w:r w:rsidRPr="00434554">
          <w:rPr>
            <w:lang w:val="en-US"/>
            <w:rPrChange w:id="3941" w:author="JORGE CONTRERAS ORTIZ" w:date="2021-09-04T09:17:00Z">
              <w:rPr/>
            </w:rPrChange>
          </w:rPr>
          <w:t xml:space="preserve"> PCB Coockie Thread TOP</w:t>
        </w:r>
      </w:ins>
      <w:bookmarkEnd w:id="3935"/>
    </w:p>
    <w:p w14:paraId="7B9B4E4F" w14:textId="3C55B84F" w:rsidR="00425C71" w:rsidRPr="00434554" w:rsidRDefault="00425C71" w:rsidP="00797426">
      <w:pPr>
        <w:rPr>
          <w:ins w:id="3942" w:author="JORGE CONTRERAS ORTIZ" w:date="2021-09-04T08:53:00Z"/>
          <w:lang w:val="en-US"/>
          <w:rPrChange w:id="3943" w:author="JORGE CONTRERAS ORTIZ" w:date="2021-09-04T09:17:00Z">
            <w:rPr>
              <w:ins w:id="3944" w:author="JORGE CONTRERAS ORTIZ" w:date="2021-09-04T08:53:00Z"/>
            </w:rPr>
          </w:rPrChange>
        </w:rPr>
      </w:pPr>
    </w:p>
    <w:p w14:paraId="254E8181" w14:textId="77777777" w:rsidR="00F77B95" w:rsidRDefault="00425C71">
      <w:pPr>
        <w:keepNext/>
        <w:jc w:val="center"/>
        <w:rPr>
          <w:ins w:id="3945" w:author="JORGE CONTRERAS ORTIZ" w:date="2021-09-04T14:42:00Z"/>
        </w:rPr>
      </w:pPr>
      <w:ins w:id="3946"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0799F1EC" w14:textId="4EDD8198" w:rsidR="00425C71" w:rsidRPr="00F77B95" w:rsidRDefault="00F77B95">
      <w:pPr>
        <w:pStyle w:val="Descripcin"/>
        <w:jc w:val="center"/>
        <w:rPr>
          <w:ins w:id="3947" w:author="JORGE CONTRERAS ORTIZ" w:date="2021-09-04T08:58:00Z"/>
          <w:lang w:val="en-US"/>
          <w:rPrChange w:id="3948" w:author="JORGE CONTRERAS ORTIZ" w:date="2021-09-04T14:42:00Z">
            <w:rPr>
              <w:ins w:id="3949" w:author="JORGE CONTRERAS ORTIZ" w:date="2021-09-04T08:58:00Z"/>
            </w:rPr>
          </w:rPrChange>
        </w:rPr>
        <w:pPrChange w:id="3950" w:author="JORGE CONTRERAS ORTIZ" w:date="2021-09-04T14:42:00Z">
          <w:pPr>
            <w:jc w:val="center"/>
          </w:pPr>
        </w:pPrChange>
      </w:pPr>
      <w:bookmarkStart w:id="3951" w:name="_Ref81664054"/>
      <w:bookmarkStart w:id="3952" w:name="_Toc81762074"/>
      <w:ins w:id="3953" w:author="JORGE CONTRERAS ORTIZ" w:date="2021-09-04T14:42:00Z">
        <w:r w:rsidRPr="00F77B95">
          <w:rPr>
            <w:lang w:val="en-US"/>
            <w:rPrChange w:id="3954" w:author="JORGE CONTRERAS ORTIZ" w:date="2021-09-04T14:42:00Z">
              <w:rPr>
                <w:i/>
                <w:iCs/>
              </w:rPr>
            </w:rPrChange>
          </w:rPr>
          <w:t xml:space="preserve">Ilustración </w:t>
        </w:r>
        <w:r>
          <w:fldChar w:fldCharType="begin"/>
        </w:r>
        <w:r w:rsidRPr="00F77B95">
          <w:rPr>
            <w:lang w:val="en-US"/>
            <w:rPrChange w:id="3955" w:author="JORGE CONTRERAS ORTIZ" w:date="2021-09-04T14:42:00Z">
              <w:rPr>
                <w:i/>
                <w:iCs/>
              </w:rPr>
            </w:rPrChange>
          </w:rPr>
          <w:instrText xml:space="preserve"> SEQ Ilustración \* ARABIC </w:instrText>
        </w:r>
      </w:ins>
      <w:r>
        <w:fldChar w:fldCharType="separate"/>
      </w:r>
      <w:ins w:id="3956" w:author="JORGE CONTRERAS ORTIZ" w:date="2021-09-04T14:47:00Z">
        <w:r w:rsidR="003E5AE5">
          <w:rPr>
            <w:noProof/>
            <w:lang w:val="en-US"/>
          </w:rPr>
          <w:t>56</w:t>
        </w:r>
      </w:ins>
      <w:ins w:id="3957" w:author="JORGE CONTRERAS ORTIZ" w:date="2021-09-04T14:42:00Z">
        <w:r>
          <w:fldChar w:fldCharType="end"/>
        </w:r>
        <w:r w:rsidRPr="00F77B95">
          <w:rPr>
            <w:lang w:val="en-US"/>
            <w:rPrChange w:id="3958" w:author="JORGE CONTRERAS ORTIZ" w:date="2021-09-04T14:42:00Z">
              <w:rPr>
                <w:i/>
                <w:iCs/>
              </w:rPr>
            </w:rPrChange>
          </w:rPr>
          <w:t xml:space="preserve"> PCB Coockie Thread Capa BOTTOM</w:t>
        </w:r>
      </w:ins>
      <w:bookmarkEnd w:id="3951"/>
      <w:bookmarkEnd w:id="3952"/>
    </w:p>
    <w:p w14:paraId="5A401009" w14:textId="59715A1F" w:rsidR="00EA5ADB" w:rsidDel="00F77B95" w:rsidRDefault="0074559B">
      <w:pPr>
        <w:pStyle w:val="Descripcin"/>
        <w:jc w:val="center"/>
        <w:rPr>
          <w:del w:id="3959" w:author="JORGE CONTRERAS ORTIZ" w:date="2021-09-04T14:30:00Z"/>
          <w:lang w:val="en-US"/>
        </w:rPr>
        <w:pPrChange w:id="3960" w:author="JORGE CONTRERAS ORTIZ" w:date="2021-09-04T14:42:00Z">
          <w:pPr>
            <w:pStyle w:val="Descripcin"/>
          </w:pPr>
        </w:pPrChange>
      </w:pPr>
      <w:del w:id="3961" w:author="JORGE CONTRERAS ORTIZ" w:date="2021-09-04T14:30:00Z">
        <w:r w:rsidRPr="00F77B95" w:rsidDel="00522D2C">
          <w:rPr>
            <w:i w:val="0"/>
            <w:iCs w:val="0"/>
            <w:lang w:val="en-US"/>
            <w:rPrChange w:id="3962" w:author="JORGE CONTRERAS ORTIZ" w:date="2021-09-04T14:41:00Z">
              <w:rPr>
                <w:i w:val="0"/>
                <w:iCs w:val="0"/>
              </w:rPr>
            </w:rPrChange>
          </w:rPr>
          <w:delText>COMPONENTES COMERCIALES UTILIZADOS</w:delText>
        </w:r>
        <w:bookmarkEnd w:id="3903"/>
      </w:del>
    </w:p>
    <w:p w14:paraId="07CF53AE" w14:textId="77777777" w:rsidR="00F77B95" w:rsidRPr="00F77B95" w:rsidRDefault="00F77B95">
      <w:pPr>
        <w:rPr>
          <w:ins w:id="3963" w:author="JORGE CONTRERAS ORTIZ" w:date="2021-09-04T14:42:00Z"/>
          <w:lang w:val="en-US"/>
          <w:rPrChange w:id="3964" w:author="JORGE CONTRERAS ORTIZ" w:date="2021-09-04T14:42:00Z">
            <w:rPr>
              <w:ins w:id="3965" w:author="JORGE CONTRERAS ORTIZ" w:date="2021-09-04T14:42:00Z"/>
            </w:rPr>
          </w:rPrChange>
        </w:rPr>
        <w:pPrChange w:id="3966" w:author="JORGE CONTRERAS ORTIZ" w:date="2021-09-04T14:42:00Z">
          <w:pPr>
            <w:pStyle w:val="Ttulo2"/>
          </w:pPr>
        </w:pPrChange>
      </w:pPr>
    </w:p>
    <w:p w14:paraId="4556ABA7" w14:textId="57DCECBE" w:rsidR="0074559B" w:rsidRPr="00F77B95" w:rsidDel="00522D2C" w:rsidRDefault="00C17583">
      <w:pPr>
        <w:pStyle w:val="Descripcin"/>
        <w:rPr>
          <w:del w:id="3967" w:author="JORGE CONTRERAS ORTIZ" w:date="2021-09-04T14:30:00Z"/>
          <w:lang w:val="en-US"/>
          <w:rPrChange w:id="3968" w:author="JORGE CONTRERAS ORTIZ" w:date="2021-09-04T14:41:00Z">
            <w:rPr>
              <w:del w:id="3969" w:author="JORGE CONTRERAS ORTIZ" w:date="2021-09-04T14:30:00Z"/>
            </w:rPr>
          </w:rPrChange>
        </w:rPr>
        <w:pPrChange w:id="3970" w:author="JORGE CONTRERAS ORTIZ" w:date="2021-09-04T14:41:00Z">
          <w:pPr>
            <w:pStyle w:val="Ttulo3"/>
          </w:pPr>
        </w:pPrChange>
      </w:pPr>
      <w:bookmarkStart w:id="3971" w:name="_Toc81499458"/>
      <w:del w:id="3972" w:author="JORGE CONTRERAS ORTIZ" w:date="2021-09-04T14:30:00Z">
        <w:r w:rsidRPr="00F77B95" w:rsidDel="00522D2C">
          <w:rPr>
            <w:lang w:val="en-US"/>
            <w:rPrChange w:id="3973" w:author="JORGE CONTRERAS ORTIZ" w:date="2021-09-04T14:41:00Z">
              <w:rPr/>
            </w:rPrChange>
          </w:rPr>
          <w:delText>ELEMENTOS HARDWARE UTILIZADOS</w:delText>
        </w:r>
        <w:bookmarkEnd w:id="3971"/>
      </w:del>
    </w:p>
    <w:p w14:paraId="29040D4C" w14:textId="351B9E7A" w:rsidR="0074559B" w:rsidRPr="00F77B95" w:rsidDel="00522D2C" w:rsidRDefault="0074559B">
      <w:pPr>
        <w:pStyle w:val="Descripcin"/>
        <w:rPr>
          <w:del w:id="3974" w:author="JORGE CONTRERAS ORTIZ" w:date="2021-09-04T14:30:00Z"/>
          <w:lang w:val="en-US"/>
          <w:rPrChange w:id="3975" w:author="JORGE CONTRERAS ORTIZ" w:date="2021-09-04T14:41:00Z">
            <w:rPr>
              <w:del w:id="3976" w:author="JORGE CONTRERAS ORTIZ" w:date="2021-09-04T14:30:00Z"/>
            </w:rPr>
          </w:rPrChange>
        </w:rPr>
        <w:pPrChange w:id="3977" w:author="JORGE CONTRERAS ORTIZ" w:date="2021-09-04T14:41:00Z">
          <w:pPr/>
        </w:pPrChange>
      </w:pPr>
    </w:p>
    <w:p w14:paraId="1B7ED81B" w14:textId="20AE9170" w:rsidR="0074559B" w:rsidRPr="00F77B95" w:rsidDel="00522D2C" w:rsidRDefault="0074559B">
      <w:pPr>
        <w:pStyle w:val="Descripcin"/>
        <w:rPr>
          <w:del w:id="3978" w:author="JORGE CONTRERAS ORTIZ" w:date="2021-09-04T14:30:00Z"/>
          <w:lang w:val="en-US"/>
          <w:rPrChange w:id="3979" w:author="JORGE CONTRERAS ORTIZ" w:date="2021-09-04T14:41:00Z">
            <w:rPr>
              <w:del w:id="3980" w:author="JORGE CONTRERAS ORTIZ" w:date="2021-09-04T14:30:00Z"/>
            </w:rPr>
          </w:rPrChange>
        </w:rPr>
        <w:pPrChange w:id="3981" w:author="JORGE CONTRERAS ORTIZ" w:date="2021-09-04T14:41:00Z">
          <w:pPr/>
        </w:pPrChange>
      </w:pPr>
      <w:del w:id="3982" w:author="JORGE CONTRERAS ORTIZ" w:date="2021-09-04T14:30:00Z">
        <w:r w:rsidRPr="00F77B95" w:rsidDel="00522D2C">
          <w:rPr>
            <w:lang w:val="en-US"/>
            <w:rPrChange w:id="3983" w:author="JORGE CONTRERAS ORTIZ" w:date="2021-09-04T14:41:00Z">
              <w:rPr/>
            </w:rPrChange>
          </w:rPr>
          <w:delText>Los elementos Hardware comerciales utilizados han sido:</w:delText>
        </w:r>
      </w:del>
    </w:p>
    <w:p w14:paraId="6C353FD3" w14:textId="268D381E" w:rsidR="0074559B" w:rsidRPr="00F77B95" w:rsidDel="00522D2C" w:rsidRDefault="0074559B">
      <w:pPr>
        <w:pStyle w:val="Descripcin"/>
        <w:rPr>
          <w:del w:id="3984" w:author="JORGE CONTRERAS ORTIZ" w:date="2021-09-04T14:30:00Z"/>
          <w:lang w:val="en-US"/>
          <w:rPrChange w:id="3985" w:author="JORGE CONTRERAS ORTIZ" w:date="2021-09-04T14:41:00Z">
            <w:rPr>
              <w:del w:id="3986" w:author="JORGE CONTRERAS ORTIZ" w:date="2021-09-04T14:30:00Z"/>
            </w:rPr>
          </w:rPrChange>
        </w:rPr>
        <w:pPrChange w:id="3987" w:author="JORGE CONTRERAS ORTIZ" w:date="2021-09-04T14:41:00Z">
          <w:pPr>
            <w:pStyle w:val="Prrafodelista"/>
            <w:numPr>
              <w:numId w:val="26"/>
            </w:numPr>
            <w:ind w:hanging="360"/>
          </w:pPr>
        </w:pPrChange>
      </w:pPr>
      <w:del w:id="3988" w:author="JORGE CONTRERAS ORTIZ" w:date="2021-09-04T14:30:00Z">
        <w:r w:rsidRPr="00F77B95" w:rsidDel="00522D2C">
          <w:rPr>
            <w:b/>
            <w:bCs/>
            <w:lang w:val="en-US"/>
            <w:rPrChange w:id="3989" w:author="JORGE CONTRERAS ORTIZ" w:date="2021-09-04T14:41:00Z">
              <w:rPr>
                <w:b/>
                <w:bCs/>
              </w:rPr>
            </w:rPrChange>
          </w:rPr>
          <w:delText>Kit de Desarrollo STM32F407G-DISC1</w:delText>
        </w:r>
        <w:r w:rsidRPr="00F77B95" w:rsidDel="00522D2C">
          <w:rPr>
            <w:lang w:val="en-US"/>
            <w:rPrChange w:id="3990" w:author="JORGE CONTRERAS ORTIZ" w:date="2021-09-04T14:41:00Z">
              <w:rPr/>
            </w:rPrChange>
          </w:rPr>
          <w:delText>: Kit de microcontrolador utilizado en primera instancia para el envío de comandos vía UART a los módulos KTDG102 Evaluation Dongle de Kirale. Se ha utilizado 1 unidad.</w:delText>
        </w:r>
      </w:del>
    </w:p>
    <w:p w14:paraId="51DE6E73" w14:textId="145A88C9" w:rsidR="0074559B" w:rsidRPr="00F77B95" w:rsidDel="00522D2C" w:rsidRDefault="0074559B">
      <w:pPr>
        <w:pStyle w:val="Descripcin"/>
        <w:rPr>
          <w:del w:id="3991" w:author="JORGE CONTRERAS ORTIZ" w:date="2021-09-04T14:30:00Z"/>
          <w:lang w:val="en-US"/>
          <w:rPrChange w:id="3992" w:author="JORGE CONTRERAS ORTIZ" w:date="2021-09-04T14:41:00Z">
            <w:rPr>
              <w:del w:id="3993" w:author="JORGE CONTRERAS ORTIZ" w:date="2021-09-04T14:30:00Z"/>
            </w:rPr>
          </w:rPrChange>
        </w:rPr>
        <w:pPrChange w:id="3994" w:author="JORGE CONTRERAS ORTIZ" w:date="2021-09-04T14:41:00Z">
          <w:pPr>
            <w:pStyle w:val="Prrafodelista"/>
            <w:jc w:val="center"/>
          </w:pPr>
        </w:pPrChange>
      </w:pPr>
      <w:del w:id="3995" w:author="JORGE CONTRERAS ORTIZ" w:date="2021-09-04T14:30:00Z">
        <w:r w:rsidRPr="00791D37" w:rsidDel="00522D2C">
          <w:rPr>
            <w:i w:val="0"/>
            <w:iCs w:val="0"/>
            <w:noProof/>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del>
    </w:p>
    <w:p w14:paraId="5D4001B9" w14:textId="7FAF4268" w:rsidR="0074559B" w:rsidRPr="00F77B95" w:rsidDel="00522D2C" w:rsidRDefault="0074559B">
      <w:pPr>
        <w:pStyle w:val="Descripcin"/>
        <w:rPr>
          <w:del w:id="3996" w:author="JORGE CONTRERAS ORTIZ" w:date="2021-09-04T14:30:00Z"/>
          <w:lang w:val="en-US"/>
          <w:rPrChange w:id="3997" w:author="JORGE CONTRERAS ORTIZ" w:date="2021-09-04T14:41:00Z">
            <w:rPr>
              <w:del w:id="3998" w:author="JORGE CONTRERAS ORTIZ" w:date="2021-09-04T14:30:00Z"/>
            </w:rPr>
          </w:rPrChange>
        </w:rPr>
        <w:pPrChange w:id="3999" w:author="JORGE CONTRERAS ORTIZ" w:date="2021-09-04T14:41:00Z">
          <w:pPr>
            <w:pStyle w:val="Descripcin"/>
            <w:jc w:val="center"/>
          </w:pPr>
        </w:pPrChange>
      </w:pPr>
      <w:bookmarkStart w:id="4000" w:name="_Toc81499628"/>
      <w:bookmarkStart w:id="4001" w:name="_Toc81499863"/>
      <w:del w:id="4002" w:author="JORGE CONTRERAS ORTIZ" w:date="2021-09-04T14:30:00Z">
        <w:r w:rsidRPr="00F77B95" w:rsidDel="00522D2C">
          <w:rPr>
            <w:i w:val="0"/>
            <w:iCs w:val="0"/>
            <w:lang w:val="en-US"/>
            <w:rPrChange w:id="400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00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005" w:author="JORGE CONTRERAS ORTIZ" w:date="2021-09-04T08:54:00Z">
        <w:r w:rsidR="00CA0339" w:rsidRPr="00F77B95" w:rsidDel="00425C71">
          <w:rPr>
            <w:i w:val="0"/>
            <w:iCs w:val="0"/>
            <w:noProof/>
            <w:lang w:val="en-US"/>
            <w:rPrChange w:id="4006" w:author="JORGE CONTRERAS ORTIZ" w:date="2021-09-04T14:41:00Z">
              <w:rPr>
                <w:i w:val="0"/>
                <w:iCs w:val="0"/>
                <w:noProof/>
              </w:rPr>
            </w:rPrChange>
          </w:rPr>
          <w:delText>51</w:delText>
        </w:r>
      </w:del>
      <w:del w:id="4007" w:author="JORGE CONTRERAS ORTIZ" w:date="2021-09-04T14:30:00Z">
        <w:r w:rsidR="005026F3" w:rsidDel="00522D2C">
          <w:rPr>
            <w:i w:val="0"/>
            <w:iCs w:val="0"/>
            <w:noProof/>
          </w:rPr>
          <w:fldChar w:fldCharType="end"/>
        </w:r>
        <w:r w:rsidRPr="00F77B95" w:rsidDel="00522D2C">
          <w:rPr>
            <w:i w:val="0"/>
            <w:iCs w:val="0"/>
            <w:lang w:val="en-US"/>
            <w:rPrChange w:id="4008" w:author="JORGE CONTRERAS ORTIZ" w:date="2021-09-04T14:41:00Z">
              <w:rPr>
                <w:i w:val="0"/>
                <w:iCs w:val="0"/>
              </w:rPr>
            </w:rPrChange>
          </w:rPr>
          <w:delText xml:space="preserve"> Kit de Desarrollo STM32F407G-DISC1</w:delText>
        </w:r>
        <w:bookmarkEnd w:id="4000"/>
        <w:bookmarkEnd w:id="4001"/>
      </w:del>
    </w:p>
    <w:p w14:paraId="7B8F0F23" w14:textId="38EEEAAF" w:rsidR="0074559B" w:rsidRPr="00F77B95" w:rsidDel="00522D2C" w:rsidRDefault="0074559B">
      <w:pPr>
        <w:pStyle w:val="Descripcin"/>
        <w:rPr>
          <w:del w:id="4009" w:author="JORGE CONTRERAS ORTIZ" w:date="2021-09-04T14:30:00Z"/>
          <w:lang w:val="en-US"/>
          <w:rPrChange w:id="4010" w:author="JORGE CONTRERAS ORTIZ" w:date="2021-09-04T14:41:00Z">
            <w:rPr>
              <w:del w:id="4011" w:author="JORGE CONTRERAS ORTIZ" w:date="2021-09-04T14:30:00Z"/>
            </w:rPr>
          </w:rPrChange>
        </w:rPr>
        <w:pPrChange w:id="4012" w:author="JORGE CONTRERAS ORTIZ" w:date="2021-09-04T14:41:00Z">
          <w:pPr>
            <w:pStyle w:val="Prrafodelista"/>
            <w:numPr>
              <w:numId w:val="26"/>
            </w:numPr>
            <w:ind w:hanging="360"/>
          </w:pPr>
        </w:pPrChange>
      </w:pPr>
      <w:del w:id="4013" w:author="JORGE CONTRERAS ORTIZ" w:date="2021-09-04T14:30:00Z">
        <w:r w:rsidRPr="00F77B95" w:rsidDel="00522D2C">
          <w:rPr>
            <w:b/>
            <w:bCs/>
            <w:lang w:val="en-US"/>
            <w:rPrChange w:id="4014" w:author="JORGE CONTRERAS ORTIZ" w:date="2021-09-04T14:41:00Z">
              <w:rPr>
                <w:b/>
                <w:bCs/>
              </w:rPr>
            </w:rPrChange>
          </w:rPr>
          <w:delText xml:space="preserve">KTDG102 Evaluation Dongle: </w:delText>
        </w:r>
        <w:r w:rsidRPr="00F77B95" w:rsidDel="00522D2C">
          <w:rPr>
            <w:lang w:val="en-US"/>
            <w:rPrChange w:id="4015" w:author="JORGE CONTRERAS ORTIZ" w:date="2021-09-04T14:41:00Z">
              <w:rPr/>
            </w:rPrChange>
          </w:rPr>
          <w:delText>Módulo Thread de Evaluación de Kirale. Se han utilizado 2 unidades.</w:delText>
        </w:r>
      </w:del>
    </w:p>
    <w:p w14:paraId="1E4D6C8A" w14:textId="40AE19CC" w:rsidR="00F21168" w:rsidRPr="00F77B95" w:rsidDel="00522D2C" w:rsidRDefault="00F21168">
      <w:pPr>
        <w:pStyle w:val="Descripcin"/>
        <w:rPr>
          <w:del w:id="4016" w:author="JORGE CONTRERAS ORTIZ" w:date="2021-09-04T14:30:00Z"/>
          <w:lang w:val="en-US"/>
          <w:rPrChange w:id="4017" w:author="JORGE CONTRERAS ORTIZ" w:date="2021-09-04T14:41:00Z">
            <w:rPr>
              <w:del w:id="4018" w:author="JORGE CONTRERAS ORTIZ" w:date="2021-09-04T14:30:00Z"/>
            </w:rPr>
          </w:rPrChange>
        </w:rPr>
        <w:pPrChange w:id="4019" w:author="JORGE CONTRERAS ORTIZ" w:date="2021-09-04T14:41:00Z">
          <w:pPr>
            <w:pStyle w:val="Prrafodelista"/>
          </w:pPr>
        </w:pPrChange>
      </w:pPr>
    </w:p>
    <w:p w14:paraId="3A44B85D" w14:textId="05A26E64" w:rsidR="0074559B" w:rsidRPr="00F77B95" w:rsidDel="00522D2C" w:rsidRDefault="0074559B">
      <w:pPr>
        <w:pStyle w:val="Descripcin"/>
        <w:rPr>
          <w:del w:id="4020" w:author="JORGE CONTRERAS ORTIZ" w:date="2021-09-04T14:30:00Z"/>
          <w:lang w:val="en-US"/>
          <w:rPrChange w:id="4021" w:author="JORGE CONTRERAS ORTIZ" w:date="2021-09-04T14:41:00Z">
            <w:rPr>
              <w:del w:id="4022" w:author="JORGE CONTRERAS ORTIZ" w:date="2021-09-04T14:30:00Z"/>
            </w:rPr>
          </w:rPrChange>
        </w:rPr>
        <w:pPrChange w:id="4023" w:author="JORGE CONTRERAS ORTIZ" w:date="2021-09-04T14:41:00Z">
          <w:pPr>
            <w:pStyle w:val="Prrafodelista"/>
            <w:jc w:val="center"/>
          </w:pPr>
        </w:pPrChange>
      </w:pPr>
      <w:del w:id="4024" w:author="JORGE CONTRERAS ORTIZ" w:date="2021-09-04T14:30:00Z">
        <w:r w:rsidRPr="00791D37" w:rsidDel="00522D2C">
          <w:rPr>
            <w:i w:val="0"/>
            <w:iCs w:val="0"/>
            <w:noProof/>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del>
    </w:p>
    <w:p w14:paraId="79618AFE" w14:textId="6B76A5E2" w:rsidR="0074559B" w:rsidRPr="00F77B95" w:rsidDel="00522D2C" w:rsidRDefault="0074559B">
      <w:pPr>
        <w:pStyle w:val="Descripcin"/>
        <w:rPr>
          <w:del w:id="4025" w:author="JORGE CONTRERAS ORTIZ" w:date="2021-09-04T14:30:00Z"/>
          <w:lang w:val="en-US"/>
          <w:rPrChange w:id="4026" w:author="JORGE CONTRERAS ORTIZ" w:date="2021-09-04T14:41:00Z">
            <w:rPr>
              <w:del w:id="4027" w:author="JORGE CONTRERAS ORTIZ" w:date="2021-09-04T14:30:00Z"/>
            </w:rPr>
          </w:rPrChange>
        </w:rPr>
        <w:pPrChange w:id="4028" w:author="JORGE CONTRERAS ORTIZ" w:date="2021-09-04T14:41:00Z">
          <w:pPr>
            <w:pStyle w:val="Descripcin"/>
            <w:jc w:val="center"/>
          </w:pPr>
        </w:pPrChange>
      </w:pPr>
      <w:bookmarkStart w:id="4029" w:name="_Toc81499629"/>
      <w:bookmarkStart w:id="4030" w:name="_Toc81499864"/>
      <w:del w:id="4031" w:author="JORGE CONTRERAS ORTIZ" w:date="2021-09-04T14:30:00Z">
        <w:r w:rsidRPr="00F77B95" w:rsidDel="00522D2C">
          <w:rPr>
            <w:i w:val="0"/>
            <w:iCs w:val="0"/>
            <w:lang w:val="en-US"/>
            <w:rPrChange w:id="4032"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033"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034" w:author="JORGE CONTRERAS ORTIZ" w:date="2021-09-04T08:54:00Z">
        <w:r w:rsidR="00CA0339" w:rsidRPr="00F77B95" w:rsidDel="00425C71">
          <w:rPr>
            <w:i w:val="0"/>
            <w:iCs w:val="0"/>
            <w:noProof/>
            <w:lang w:val="en-US"/>
            <w:rPrChange w:id="4035" w:author="JORGE CONTRERAS ORTIZ" w:date="2021-09-04T14:41:00Z">
              <w:rPr>
                <w:i w:val="0"/>
                <w:iCs w:val="0"/>
                <w:noProof/>
              </w:rPr>
            </w:rPrChange>
          </w:rPr>
          <w:delText>52</w:delText>
        </w:r>
      </w:del>
      <w:del w:id="4036" w:author="JORGE CONTRERAS ORTIZ" w:date="2021-09-04T14:30:00Z">
        <w:r w:rsidR="005026F3" w:rsidDel="00522D2C">
          <w:rPr>
            <w:i w:val="0"/>
            <w:iCs w:val="0"/>
            <w:noProof/>
          </w:rPr>
          <w:fldChar w:fldCharType="end"/>
        </w:r>
        <w:r w:rsidRPr="00F77B95" w:rsidDel="00522D2C">
          <w:rPr>
            <w:i w:val="0"/>
            <w:iCs w:val="0"/>
            <w:lang w:val="en-US"/>
            <w:rPrChange w:id="4037" w:author="JORGE CONTRERAS ORTIZ" w:date="2021-09-04T14:41:00Z">
              <w:rPr>
                <w:i w:val="0"/>
                <w:iCs w:val="0"/>
              </w:rPr>
            </w:rPrChange>
          </w:rPr>
          <w:delText xml:space="preserve"> KTDG102 Evaluation Dongle</w:delText>
        </w:r>
        <w:bookmarkEnd w:id="4029"/>
        <w:bookmarkEnd w:id="4030"/>
      </w:del>
    </w:p>
    <w:p w14:paraId="2E1E2FDB" w14:textId="7DECF00D" w:rsidR="0074559B" w:rsidRPr="00F77B95" w:rsidDel="00522D2C" w:rsidRDefault="0074559B">
      <w:pPr>
        <w:pStyle w:val="Descripcin"/>
        <w:rPr>
          <w:del w:id="4038" w:author="JORGE CONTRERAS ORTIZ" w:date="2021-09-04T14:30:00Z"/>
          <w:lang w:val="en-US"/>
          <w:rPrChange w:id="4039" w:author="JORGE CONTRERAS ORTIZ" w:date="2021-09-04T14:41:00Z">
            <w:rPr>
              <w:del w:id="4040" w:author="JORGE CONTRERAS ORTIZ" w:date="2021-09-04T14:30:00Z"/>
              <w:color w:val="44546A" w:themeColor="text2"/>
              <w:sz w:val="18"/>
              <w:szCs w:val="18"/>
            </w:rPr>
          </w:rPrChange>
        </w:rPr>
        <w:pPrChange w:id="4041" w:author="JORGE CONTRERAS ORTIZ" w:date="2021-09-04T14:41:00Z">
          <w:pPr/>
        </w:pPrChange>
      </w:pPr>
      <w:del w:id="4042" w:author="JORGE CONTRERAS ORTIZ" w:date="2021-09-04T14:30:00Z">
        <w:r w:rsidRPr="00F77B95" w:rsidDel="00522D2C">
          <w:rPr>
            <w:lang w:val="en-US"/>
            <w:rPrChange w:id="4043" w:author="JORGE CONTRERAS ORTIZ" w:date="2021-09-04T14:41:00Z">
              <w:rPr/>
            </w:rPrChange>
          </w:rPr>
          <w:br w:type="page"/>
        </w:r>
      </w:del>
    </w:p>
    <w:p w14:paraId="571EA884" w14:textId="669E5F0F" w:rsidR="0074559B" w:rsidRPr="00F77B95" w:rsidDel="00522D2C" w:rsidRDefault="0074559B">
      <w:pPr>
        <w:pStyle w:val="Descripcin"/>
        <w:rPr>
          <w:del w:id="4044" w:author="JORGE CONTRERAS ORTIZ" w:date="2021-09-04T14:30:00Z"/>
          <w:b/>
          <w:bCs/>
          <w:lang w:val="en-US"/>
          <w:rPrChange w:id="4045" w:author="JORGE CONTRERAS ORTIZ" w:date="2021-09-04T14:41:00Z">
            <w:rPr>
              <w:del w:id="4046" w:author="JORGE CONTRERAS ORTIZ" w:date="2021-09-04T14:30:00Z"/>
              <w:b/>
              <w:bCs/>
            </w:rPr>
          </w:rPrChange>
        </w:rPr>
        <w:pPrChange w:id="4047" w:author="JORGE CONTRERAS ORTIZ" w:date="2021-09-04T14:41:00Z">
          <w:pPr>
            <w:pStyle w:val="Prrafodelista"/>
            <w:numPr>
              <w:numId w:val="26"/>
            </w:numPr>
            <w:ind w:hanging="360"/>
          </w:pPr>
        </w:pPrChange>
      </w:pPr>
      <w:del w:id="4048" w:author="JORGE CONTRERAS ORTIZ" w:date="2021-09-04T14:30:00Z">
        <w:r w:rsidRPr="00F77B95" w:rsidDel="00522D2C">
          <w:rPr>
            <w:b/>
            <w:bCs/>
            <w:lang w:val="en-US"/>
            <w:rPrChange w:id="4049" w:author="JORGE CONTRERAS ORTIZ" w:date="2021-09-04T14:41:00Z">
              <w:rPr>
                <w:b/>
                <w:bCs/>
              </w:rPr>
            </w:rPrChange>
          </w:rPr>
          <w:delText xml:space="preserve">Módulo KTWM102: </w:delText>
        </w:r>
        <w:r w:rsidRPr="00F77B95" w:rsidDel="00522D2C">
          <w:rPr>
            <w:lang w:val="en-US"/>
            <w:rPrChange w:id="4050" w:author="JORGE CONTRERAS ORTIZ" w:date="2021-09-04T14:41:00Z">
              <w:rPr/>
            </w:rPrChange>
          </w:rPr>
          <w:delText>Módulo Thread de Kirale, el cuál se integra en la Coockie PCB</w:delText>
        </w:r>
      </w:del>
    </w:p>
    <w:p w14:paraId="4E33C67D" w14:textId="4CC9F759" w:rsidR="0074559B" w:rsidRPr="00F77B95" w:rsidDel="00522D2C" w:rsidRDefault="0074559B">
      <w:pPr>
        <w:pStyle w:val="Descripcin"/>
        <w:rPr>
          <w:del w:id="4051" w:author="JORGE CONTRERAS ORTIZ" w:date="2021-09-04T14:30:00Z"/>
          <w:lang w:val="en-US"/>
          <w:rPrChange w:id="4052" w:author="JORGE CONTRERAS ORTIZ" w:date="2021-09-04T14:41:00Z">
            <w:rPr>
              <w:del w:id="4053" w:author="JORGE CONTRERAS ORTIZ" w:date="2021-09-04T14:30:00Z"/>
            </w:rPr>
          </w:rPrChange>
        </w:rPr>
        <w:pPrChange w:id="4054" w:author="JORGE CONTRERAS ORTIZ" w:date="2021-09-04T14:41:00Z">
          <w:pPr>
            <w:jc w:val="center"/>
          </w:pPr>
        </w:pPrChange>
      </w:pPr>
      <w:del w:id="4055" w:author="JORGE CONTRERAS ORTIZ" w:date="2021-09-04T14:30:00Z">
        <w:r w:rsidRPr="00791D37" w:rsidDel="00522D2C">
          <w:rPr>
            <w:i w:val="0"/>
            <w:iCs w:val="0"/>
            <w:noProof/>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del>
    </w:p>
    <w:p w14:paraId="335290E3" w14:textId="236B6D03" w:rsidR="0074559B" w:rsidRPr="00F77B95" w:rsidDel="00522D2C" w:rsidRDefault="0074559B">
      <w:pPr>
        <w:pStyle w:val="Descripcin"/>
        <w:rPr>
          <w:del w:id="4056" w:author="JORGE CONTRERAS ORTIZ" w:date="2021-09-04T14:30:00Z"/>
          <w:lang w:val="en-US"/>
          <w:rPrChange w:id="4057" w:author="JORGE CONTRERAS ORTIZ" w:date="2021-09-04T14:41:00Z">
            <w:rPr>
              <w:del w:id="4058" w:author="JORGE CONTRERAS ORTIZ" w:date="2021-09-04T14:30:00Z"/>
            </w:rPr>
          </w:rPrChange>
        </w:rPr>
        <w:pPrChange w:id="4059" w:author="JORGE CONTRERAS ORTIZ" w:date="2021-09-04T14:41:00Z">
          <w:pPr>
            <w:pStyle w:val="Descripcin"/>
            <w:jc w:val="center"/>
          </w:pPr>
        </w:pPrChange>
      </w:pPr>
      <w:bookmarkStart w:id="4060" w:name="_Toc81499630"/>
      <w:bookmarkStart w:id="4061" w:name="_Toc81499865"/>
      <w:del w:id="4062" w:author="JORGE CONTRERAS ORTIZ" w:date="2021-09-04T14:30:00Z">
        <w:r w:rsidRPr="00F77B95" w:rsidDel="00522D2C">
          <w:rPr>
            <w:i w:val="0"/>
            <w:iCs w:val="0"/>
            <w:lang w:val="en-US"/>
            <w:rPrChange w:id="4063"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064"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065" w:author="JORGE CONTRERAS ORTIZ" w:date="2021-09-04T08:54:00Z">
        <w:r w:rsidR="00CA0339" w:rsidRPr="00F77B95" w:rsidDel="00425C71">
          <w:rPr>
            <w:i w:val="0"/>
            <w:iCs w:val="0"/>
            <w:noProof/>
            <w:lang w:val="en-US"/>
            <w:rPrChange w:id="4066" w:author="JORGE CONTRERAS ORTIZ" w:date="2021-09-04T14:41:00Z">
              <w:rPr>
                <w:i w:val="0"/>
                <w:iCs w:val="0"/>
                <w:noProof/>
              </w:rPr>
            </w:rPrChange>
          </w:rPr>
          <w:delText>53</w:delText>
        </w:r>
      </w:del>
      <w:del w:id="4067" w:author="JORGE CONTRERAS ORTIZ" w:date="2021-09-04T14:30:00Z">
        <w:r w:rsidR="005026F3" w:rsidDel="00522D2C">
          <w:rPr>
            <w:i w:val="0"/>
            <w:iCs w:val="0"/>
            <w:noProof/>
          </w:rPr>
          <w:fldChar w:fldCharType="end"/>
        </w:r>
        <w:r w:rsidRPr="00F77B95" w:rsidDel="00522D2C">
          <w:rPr>
            <w:i w:val="0"/>
            <w:iCs w:val="0"/>
            <w:lang w:val="en-US"/>
            <w:rPrChange w:id="4068" w:author="JORGE CONTRERAS ORTIZ" w:date="2021-09-04T14:41:00Z">
              <w:rPr>
                <w:i w:val="0"/>
                <w:iCs w:val="0"/>
              </w:rPr>
            </w:rPrChange>
          </w:rPr>
          <w:delText xml:space="preserve"> Módulo KTWM102</w:delText>
        </w:r>
        <w:bookmarkEnd w:id="4060"/>
        <w:bookmarkEnd w:id="4061"/>
      </w:del>
    </w:p>
    <w:p w14:paraId="72611924" w14:textId="6B41C2B6" w:rsidR="00F21168" w:rsidRPr="00F77B95" w:rsidDel="00522D2C" w:rsidRDefault="00F21168">
      <w:pPr>
        <w:pStyle w:val="Descripcin"/>
        <w:rPr>
          <w:del w:id="4069" w:author="JORGE CONTRERAS ORTIZ" w:date="2021-09-04T14:30:00Z"/>
          <w:lang w:val="en-US"/>
          <w:rPrChange w:id="4070" w:author="JORGE CONTRERAS ORTIZ" w:date="2021-09-04T14:41:00Z">
            <w:rPr>
              <w:del w:id="4071" w:author="JORGE CONTRERAS ORTIZ" w:date="2021-09-04T14:30:00Z"/>
            </w:rPr>
          </w:rPrChange>
        </w:rPr>
        <w:pPrChange w:id="4072" w:author="JORGE CONTRERAS ORTIZ" w:date="2021-09-04T14:41:00Z">
          <w:pPr/>
        </w:pPrChange>
      </w:pPr>
    </w:p>
    <w:p w14:paraId="018D2863" w14:textId="072769F4" w:rsidR="0074559B" w:rsidDel="00522D2C" w:rsidRDefault="0074559B">
      <w:pPr>
        <w:pStyle w:val="Descripcin"/>
        <w:rPr>
          <w:del w:id="4073" w:author="JORGE CONTRERAS ORTIZ" w:date="2021-09-04T14:30:00Z"/>
          <w:lang w:val="en-US"/>
        </w:rPr>
        <w:pPrChange w:id="4074" w:author="JORGE CONTRERAS ORTIZ" w:date="2021-09-04T14:41:00Z">
          <w:pPr>
            <w:pStyle w:val="Prrafodelista"/>
            <w:numPr>
              <w:numId w:val="26"/>
            </w:numPr>
            <w:ind w:hanging="360"/>
          </w:pPr>
        </w:pPrChange>
      </w:pPr>
      <w:del w:id="4075" w:author="JORGE CONTRERAS ORTIZ" w:date="2021-09-04T14:30:00Z">
        <w:r w:rsidRPr="00791D37" w:rsidDel="00522D2C">
          <w:rPr>
            <w:b/>
            <w:bCs/>
            <w:lang w:val="en-US"/>
          </w:rPr>
          <w:delText xml:space="preserve">Border Router: </w:delText>
        </w:r>
        <w:r w:rsidRPr="00791D37" w:rsidDel="00522D2C">
          <w:rPr>
            <w:lang w:val="en-US"/>
          </w:rPr>
          <w:delText>Border Router propio de Kirale.</w:delText>
        </w:r>
      </w:del>
    </w:p>
    <w:p w14:paraId="3C34293E" w14:textId="0E1860BA" w:rsidR="00F21168" w:rsidRPr="00791D37" w:rsidDel="00522D2C" w:rsidRDefault="00F21168">
      <w:pPr>
        <w:pStyle w:val="Descripcin"/>
        <w:rPr>
          <w:del w:id="4076" w:author="JORGE CONTRERAS ORTIZ" w:date="2021-09-04T14:30:00Z"/>
          <w:lang w:val="en-US"/>
        </w:rPr>
        <w:pPrChange w:id="4077" w:author="JORGE CONTRERAS ORTIZ" w:date="2021-09-04T14:41:00Z">
          <w:pPr>
            <w:pStyle w:val="Prrafodelista"/>
          </w:pPr>
        </w:pPrChange>
      </w:pPr>
    </w:p>
    <w:p w14:paraId="1F53223A" w14:textId="0D1F9AE1" w:rsidR="0074559B" w:rsidRPr="00F77B95" w:rsidDel="00522D2C" w:rsidRDefault="0074559B">
      <w:pPr>
        <w:pStyle w:val="Descripcin"/>
        <w:rPr>
          <w:del w:id="4078" w:author="JORGE CONTRERAS ORTIZ" w:date="2021-09-04T14:30:00Z"/>
          <w:lang w:val="en-US"/>
          <w:rPrChange w:id="4079" w:author="JORGE CONTRERAS ORTIZ" w:date="2021-09-04T14:41:00Z">
            <w:rPr>
              <w:del w:id="4080" w:author="JORGE CONTRERAS ORTIZ" w:date="2021-09-04T14:30:00Z"/>
            </w:rPr>
          </w:rPrChange>
        </w:rPr>
        <w:pPrChange w:id="4081" w:author="JORGE CONTRERAS ORTIZ" w:date="2021-09-04T14:41:00Z">
          <w:pPr>
            <w:jc w:val="center"/>
          </w:pPr>
        </w:pPrChange>
      </w:pPr>
      <w:del w:id="4082" w:author="JORGE CONTRERAS ORTIZ" w:date="2021-09-04T14:30:00Z">
        <w:r w:rsidRPr="00791D37" w:rsidDel="00522D2C">
          <w:rPr>
            <w:i w:val="0"/>
            <w:iCs w:val="0"/>
            <w:noProof/>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del>
    </w:p>
    <w:p w14:paraId="5354D0C1" w14:textId="5FAC95A2" w:rsidR="0074559B" w:rsidRPr="00F77B95" w:rsidDel="00522D2C" w:rsidRDefault="0074559B">
      <w:pPr>
        <w:pStyle w:val="Descripcin"/>
        <w:rPr>
          <w:del w:id="4083" w:author="JORGE CONTRERAS ORTIZ" w:date="2021-09-04T14:30:00Z"/>
          <w:lang w:val="en-US"/>
          <w:rPrChange w:id="4084" w:author="JORGE CONTRERAS ORTIZ" w:date="2021-09-04T14:41:00Z">
            <w:rPr>
              <w:del w:id="4085" w:author="JORGE CONTRERAS ORTIZ" w:date="2021-09-04T14:30:00Z"/>
            </w:rPr>
          </w:rPrChange>
        </w:rPr>
        <w:pPrChange w:id="4086" w:author="JORGE CONTRERAS ORTIZ" w:date="2021-09-04T14:41:00Z">
          <w:pPr>
            <w:pStyle w:val="Descripcin"/>
            <w:jc w:val="center"/>
          </w:pPr>
        </w:pPrChange>
      </w:pPr>
      <w:bookmarkStart w:id="4087" w:name="_Toc81499631"/>
      <w:bookmarkStart w:id="4088" w:name="_Toc81499866"/>
      <w:del w:id="4089" w:author="JORGE CONTRERAS ORTIZ" w:date="2021-09-04T14:30:00Z">
        <w:r w:rsidRPr="00F77B95" w:rsidDel="00522D2C">
          <w:rPr>
            <w:i w:val="0"/>
            <w:iCs w:val="0"/>
            <w:lang w:val="en-US"/>
            <w:rPrChange w:id="4090"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091"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092" w:author="JORGE CONTRERAS ORTIZ" w:date="2021-09-04T08:54:00Z">
        <w:r w:rsidR="00CA0339" w:rsidRPr="00F77B95" w:rsidDel="00425C71">
          <w:rPr>
            <w:i w:val="0"/>
            <w:iCs w:val="0"/>
            <w:noProof/>
            <w:lang w:val="en-US"/>
            <w:rPrChange w:id="4093" w:author="JORGE CONTRERAS ORTIZ" w:date="2021-09-04T14:41:00Z">
              <w:rPr>
                <w:i w:val="0"/>
                <w:iCs w:val="0"/>
                <w:noProof/>
              </w:rPr>
            </w:rPrChange>
          </w:rPr>
          <w:delText>54</w:delText>
        </w:r>
      </w:del>
      <w:del w:id="4094" w:author="JORGE CONTRERAS ORTIZ" w:date="2021-09-04T14:30:00Z">
        <w:r w:rsidR="005026F3" w:rsidDel="00522D2C">
          <w:rPr>
            <w:i w:val="0"/>
            <w:iCs w:val="0"/>
            <w:noProof/>
          </w:rPr>
          <w:fldChar w:fldCharType="end"/>
        </w:r>
        <w:r w:rsidRPr="00F77B95" w:rsidDel="00522D2C">
          <w:rPr>
            <w:i w:val="0"/>
            <w:iCs w:val="0"/>
            <w:lang w:val="en-US"/>
            <w:rPrChange w:id="4095" w:author="JORGE CONTRERAS ORTIZ" w:date="2021-09-04T14:41:00Z">
              <w:rPr>
                <w:i w:val="0"/>
                <w:iCs w:val="0"/>
              </w:rPr>
            </w:rPrChange>
          </w:rPr>
          <w:delText xml:space="preserve"> Border Router</w:delText>
        </w:r>
        <w:bookmarkEnd w:id="4087"/>
        <w:bookmarkEnd w:id="4088"/>
      </w:del>
    </w:p>
    <w:p w14:paraId="5164833E" w14:textId="3315F93A" w:rsidR="00F21168" w:rsidRPr="00F77B95" w:rsidDel="00522D2C" w:rsidRDefault="00F21168">
      <w:pPr>
        <w:pStyle w:val="Descripcin"/>
        <w:rPr>
          <w:del w:id="4096" w:author="JORGE CONTRERAS ORTIZ" w:date="2021-09-04T14:30:00Z"/>
          <w:lang w:val="en-US"/>
          <w:rPrChange w:id="4097" w:author="JORGE CONTRERAS ORTIZ" w:date="2021-09-04T14:41:00Z">
            <w:rPr>
              <w:del w:id="4098" w:author="JORGE CONTRERAS ORTIZ" w:date="2021-09-04T14:30:00Z"/>
            </w:rPr>
          </w:rPrChange>
        </w:rPr>
        <w:pPrChange w:id="4099" w:author="JORGE CONTRERAS ORTIZ" w:date="2021-09-04T14:41:00Z">
          <w:pPr>
            <w:jc w:val="left"/>
          </w:pPr>
        </w:pPrChange>
      </w:pPr>
      <w:del w:id="4100" w:author="JORGE CONTRERAS ORTIZ" w:date="2021-09-04T14:30:00Z">
        <w:r w:rsidRPr="00F77B95" w:rsidDel="00522D2C">
          <w:rPr>
            <w:lang w:val="en-US"/>
            <w:rPrChange w:id="4101" w:author="JORGE CONTRERAS ORTIZ" w:date="2021-09-04T14:41:00Z">
              <w:rPr/>
            </w:rPrChange>
          </w:rPr>
          <w:br w:type="page"/>
        </w:r>
      </w:del>
    </w:p>
    <w:p w14:paraId="77D95E9A" w14:textId="4CE1D3D4" w:rsidR="0074559B" w:rsidRPr="00F77B95" w:rsidDel="00522D2C" w:rsidRDefault="0074559B">
      <w:pPr>
        <w:pStyle w:val="Descripcin"/>
        <w:rPr>
          <w:del w:id="4102" w:author="JORGE CONTRERAS ORTIZ" w:date="2021-09-04T14:30:00Z"/>
          <w:lang w:val="en-US"/>
          <w:rPrChange w:id="4103" w:author="JORGE CONTRERAS ORTIZ" w:date="2021-09-04T14:41:00Z">
            <w:rPr>
              <w:del w:id="4104" w:author="JORGE CONTRERAS ORTIZ" w:date="2021-09-04T14:30:00Z"/>
            </w:rPr>
          </w:rPrChange>
        </w:rPr>
        <w:pPrChange w:id="4105" w:author="JORGE CONTRERAS ORTIZ" w:date="2021-09-04T14:41:00Z">
          <w:pPr>
            <w:pStyle w:val="Prrafodelista"/>
            <w:numPr>
              <w:numId w:val="26"/>
            </w:numPr>
            <w:ind w:hanging="360"/>
          </w:pPr>
        </w:pPrChange>
      </w:pPr>
      <w:del w:id="4106" w:author="JORGE CONTRERAS ORTIZ" w:date="2021-09-04T14:30:00Z">
        <w:r w:rsidRPr="00F77B95" w:rsidDel="00522D2C">
          <w:rPr>
            <w:b/>
            <w:bCs/>
            <w:lang w:val="en-US"/>
            <w:rPrChange w:id="4107" w:author="JORGE CONTRERAS ORTIZ" w:date="2021-09-04T14:41:00Z">
              <w:rPr>
                <w:b/>
                <w:bCs/>
              </w:rPr>
            </w:rPrChange>
          </w:rPr>
          <w:delText>Coockie:</w:delText>
        </w:r>
        <w:r w:rsidRPr="00F77B95" w:rsidDel="00522D2C">
          <w:rPr>
            <w:lang w:val="en-US"/>
            <w:rPrChange w:id="4108" w:author="JORGE CONTRERAS ORTIZ" w:date="2021-09-04T14:41:00Z">
              <w:rPr/>
            </w:rPrChange>
          </w:rPr>
          <w:delText xml:space="preserve"> Módulo sobre el que se implementa el diseño final de la PCB realizada.</w:delText>
        </w:r>
      </w:del>
    </w:p>
    <w:p w14:paraId="690F4469" w14:textId="558260BB" w:rsidR="0074559B" w:rsidRPr="00F77B95" w:rsidDel="00522D2C" w:rsidRDefault="0074559B">
      <w:pPr>
        <w:pStyle w:val="Descripcin"/>
        <w:rPr>
          <w:del w:id="4109" w:author="JORGE CONTRERAS ORTIZ" w:date="2021-09-04T14:30:00Z"/>
          <w:lang w:val="en-US"/>
          <w:rPrChange w:id="4110" w:author="JORGE CONTRERAS ORTIZ" w:date="2021-09-04T14:41:00Z">
            <w:rPr>
              <w:del w:id="4111" w:author="JORGE CONTRERAS ORTIZ" w:date="2021-09-04T14:30:00Z"/>
            </w:rPr>
          </w:rPrChange>
        </w:rPr>
        <w:pPrChange w:id="4112" w:author="JORGE CONTRERAS ORTIZ" w:date="2021-09-04T14:41:00Z">
          <w:pPr>
            <w:jc w:val="center"/>
          </w:pPr>
        </w:pPrChange>
      </w:pPr>
      <w:del w:id="4113" w:author="JORGE CONTRERAS ORTIZ" w:date="2021-09-04T14:30:00Z">
        <w:r w:rsidRPr="00791D37" w:rsidDel="00522D2C">
          <w:rPr>
            <w:i w:val="0"/>
            <w:iCs w:val="0"/>
            <w:noProof/>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del>
    </w:p>
    <w:p w14:paraId="09C063C3" w14:textId="6528AD42" w:rsidR="0074559B" w:rsidRPr="00F77B95" w:rsidDel="00522D2C" w:rsidRDefault="0074559B">
      <w:pPr>
        <w:pStyle w:val="Descripcin"/>
        <w:rPr>
          <w:del w:id="4114" w:author="JORGE CONTRERAS ORTIZ" w:date="2021-09-04T14:30:00Z"/>
          <w:lang w:val="en-US"/>
          <w:rPrChange w:id="4115" w:author="JORGE CONTRERAS ORTIZ" w:date="2021-09-04T14:41:00Z">
            <w:rPr>
              <w:del w:id="4116" w:author="JORGE CONTRERAS ORTIZ" w:date="2021-09-04T14:30:00Z"/>
            </w:rPr>
          </w:rPrChange>
        </w:rPr>
        <w:pPrChange w:id="4117" w:author="JORGE CONTRERAS ORTIZ" w:date="2021-09-04T14:41:00Z">
          <w:pPr>
            <w:pStyle w:val="Descripcin"/>
            <w:jc w:val="center"/>
          </w:pPr>
        </w:pPrChange>
      </w:pPr>
      <w:bookmarkStart w:id="4118" w:name="_Toc81499632"/>
      <w:bookmarkStart w:id="4119" w:name="_Toc81499867"/>
      <w:del w:id="4120" w:author="JORGE CONTRERAS ORTIZ" w:date="2021-09-04T14:30:00Z">
        <w:r w:rsidRPr="00F77B95" w:rsidDel="00522D2C">
          <w:rPr>
            <w:i w:val="0"/>
            <w:iCs w:val="0"/>
            <w:lang w:val="en-US"/>
            <w:rPrChange w:id="4121" w:author="JORGE CONTRERAS ORTIZ" w:date="2021-09-04T14:41:00Z">
              <w:rPr>
                <w:i w:val="0"/>
                <w:iCs w:val="0"/>
              </w:rPr>
            </w:rPrChange>
          </w:rPr>
          <w:delText xml:space="preserve">Ilustración </w:delText>
        </w:r>
        <w:r w:rsidR="005026F3" w:rsidDel="00522D2C">
          <w:rPr>
            <w:i w:val="0"/>
            <w:iCs w:val="0"/>
          </w:rPr>
          <w:fldChar w:fldCharType="begin"/>
        </w:r>
        <w:r w:rsidR="005026F3" w:rsidRPr="00F77B95" w:rsidDel="00522D2C">
          <w:rPr>
            <w:i w:val="0"/>
            <w:iCs w:val="0"/>
            <w:lang w:val="en-US"/>
            <w:rPrChange w:id="4122" w:author="JORGE CONTRERAS ORTIZ" w:date="2021-09-04T14:41:00Z">
              <w:rPr>
                <w:i w:val="0"/>
                <w:iCs w:val="0"/>
              </w:rPr>
            </w:rPrChange>
          </w:rPr>
          <w:delInstrText xml:space="preserve"> SEQ Ilustración \* ARABIC </w:delInstrText>
        </w:r>
        <w:r w:rsidR="005026F3" w:rsidDel="00522D2C">
          <w:rPr>
            <w:i w:val="0"/>
            <w:iCs w:val="0"/>
          </w:rPr>
          <w:fldChar w:fldCharType="separate"/>
        </w:r>
      </w:del>
      <w:del w:id="4123" w:author="JORGE CONTRERAS ORTIZ" w:date="2021-09-04T08:54:00Z">
        <w:r w:rsidR="00CA0339" w:rsidRPr="00F77B95" w:rsidDel="00425C71">
          <w:rPr>
            <w:i w:val="0"/>
            <w:iCs w:val="0"/>
            <w:noProof/>
            <w:lang w:val="en-US"/>
            <w:rPrChange w:id="4124" w:author="JORGE CONTRERAS ORTIZ" w:date="2021-09-04T14:41:00Z">
              <w:rPr>
                <w:i w:val="0"/>
                <w:iCs w:val="0"/>
                <w:noProof/>
              </w:rPr>
            </w:rPrChange>
          </w:rPr>
          <w:delText>55</w:delText>
        </w:r>
      </w:del>
      <w:del w:id="4125" w:author="JORGE CONTRERAS ORTIZ" w:date="2021-09-04T14:30:00Z">
        <w:r w:rsidR="005026F3" w:rsidDel="00522D2C">
          <w:rPr>
            <w:i w:val="0"/>
            <w:iCs w:val="0"/>
            <w:noProof/>
          </w:rPr>
          <w:fldChar w:fldCharType="end"/>
        </w:r>
        <w:r w:rsidRPr="00F77B95" w:rsidDel="00522D2C">
          <w:rPr>
            <w:i w:val="0"/>
            <w:iCs w:val="0"/>
            <w:lang w:val="en-US"/>
            <w:rPrChange w:id="4126" w:author="JORGE CONTRERAS ORTIZ" w:date="2021-09-04T14:41:00Z">
              <w:rPr>
                <w:i w:val="0"/>
                <w:iCs w:val="0"/>
              </w:rPr>
            </w:rPrChange>
          </w:rPr>
          <w:delText xml:space="preserve"> Módulos de Procesamiento y de Alimentación de la Coockie</w:delText>
        </w:r>
        <w:bookmarkEnd w:id="4118"/>
        <w:bookmarkEnd w:id="4119"/>
      </w:del>
    </w:p>
    <w:p w14:paraId="34BFEDBB" w14:textId="02945C94" w:rsidR="0074559B" w:rsidRPr="00F77B95" w:rsidDel="00F77B95" w:rsidRDefault="0074559B">
      <w:pPr>
        <w:pStyle w:val="Descripcin"/>
        <w:rPr>
          <w:del w:id="4127" w:author="JORGE CONTRERAS ORTIZ" w:date="2021-09-04T14:41:00Z"/>
          <w:lang w:val="en-US"/>
          <w:rPrChange w:id="4128" w:author="JORGE CONTRERAS ORTIZ" w:date="2021-09-04T14:41:00Z">
            <w:rPr>
              <w:del w:id="4129" w:author="JORGE CONTRERAS ORTIZ" w:date="2021-09-04T14:41:00Z"/>
            </w:rPr>
          </w:rPrChange>
        </w:rPr>
      </w:pPr>
      <w:del w:id="4130" w:author="JORGE CONTRERAS ORTIZ" w:date="2021-09-04T14:41:00Z">
        <w:r w:rsidRPr="00F77B95" w:rsidDel="00F77B95">
          <w:rPr>
            <w:i w:val="0"/>
            <w:iCs w:val="0"/>
            <w:lang w:val="en-US"/>
            <w:rPrChange w:id="4131" w:author="JORGE CONTRERAS ORTIZ" w:date="2021-09-04T14:41:00Z">
              <w:rPr>
                <w:i w:val="0"/>
                <w:iCs w:val="0"/>
              </w:rPr>
            </w:rPrChange>
          </w:rPr>
          <w:tab/>
        </w:r>
      </w:del>
    </w:p>
    <w:p w14:paraId="2B5575F5" w14:textId="10B05B8E" w:rsidR="00F21168" w:rsidRPr="00F77B95" w:rsidDel="00F77B95" w:rsidRDefault="00F21168">
      <w:pPr>
        <w:pStyle w:val="Descripcin"/>
        <w:rPr>
          <w:del w:id="4132" w:author="JORGE CONTRERAS ORTIZ" w:date="2021-09-04T14:41:00Z"/>
          <w:rFonts w:eastAsiaTheme="majorEastAsia"/>
          <w:color w:val="2F5496" w:themeColor="accent1" w:themeShade="BF"/>
          <w:sz w:val="36"/>
          <w:szCs w:val="36"/>
          <w:lang w:val="en-US"/>
          <w:rPrChange w:id="4133" w:author="JORGE CONTRERAS ORTIZ" w:date="2021-09-04T14:41:00Z">
            <w:rPr>
              <w:del w:id="4134" w:author="JORGE CONTRERAS ORTIZ" w:date="2021-09-04T14:41:00Z"/>
              <w:rFonts w:eastAsiaTheme="majorEastAsia"/>
              <w:color w:val="2F5496" w:themeColor="accent1" w:themeShade="BF"/>
              <w:sz w:val="36"/>
              <w:szCs w:val="36"/>
            </w:rPr>
          </w:rPrChange>
        </w:rPr>
        <w:pPrChange w:id="4135" w:author="JORGE CONTRERAS ORTIZ" w:date="2021-09-04T14:41:00Z">
          <w:pPr>
            <w:jc w:val="left"/>
          </w:pPr>
        </w:pPrChange>
      </w:pPr>
      <w:bookmarkStart w:id="4136" w:name="_Toc81499459"/>
      <w:del w:id="4137" w:author="JORGE CONTRERAS ORTIZ" w:date="2021-09-04T14:41:00Z">
        <w:r w:rsidRPr="00F77B95" w:rsidDel="00F77B95">
          <w:rPr>
            <w:lang w:val="en-US"/>
            <w:rPrChange w:id="4138" w:author="JORGE CONTRERAS ORTIZ" w:date="2021-09-04T14:41:00Z">
              <w:rPr/>
            </w:rPrChange>
          </w:rPr>
          <w:br w:type="page"/>
        </w:r>
      </w:del>
    </w:p>
    <w:p w14:paraId="371310AD" w14:textId="77777777" w:rsidR="00F77B95" w:rsidRPr="00F77B95" w:rsidRDefault="00F77B95">
      <w:pPr>
        <w:pStyle w:val="Descripcin"/>
        <w:rPr>
          <w:ins w:id="4139" w:author="JORGE CONTRERAS ORTIZ" w:date="2021-09-04T14:41:00Z"/>
          <w:lang w:val="en-US"/>
          <w:rPrChange w:id="4140" w:author="JORGE CONTRERAS ORTIZ" w:date="2021-09-04T14:42:00Z">
            <w:rPr>
              <w:ins w:id="4141" w:author="JORGE CONTRERAS ORTIZ" w:date="2021-09-04T14:41:00Z"/>
            </w:rPr>
          </w:rPrChange>
        </w:rPr>
        <w:pPrChange w:id="4142" w:author="JORGE CONTRERAS ORTIZ" w:date="2021-09-04T14:41:00Z">
          <w:pPr>
            <w:pStyle w:val="Ttulo1"/>
            <w:numPr>
              <w:numId w:val="1"/>
            </w:numPr>
            <w:ind w:left="720" w:hanging="360"/>
          </w:pPr>
        </w:pPrChange>
      </w:pPr>
    </w:p>
    <w:p w14:paraId="420FFA1F" w14:textId="58B51C7F" w:rsidR="0074559B" w:rsidRPr="00791D37" w:rsidRDefault="0074559B" w:rsidP="00791D37">
      <w:pPr>
        <w:pStyle w:val="Ttulo1"/>
        <w:numPr>
          <w:ilvl w:val="0"/>
          <w:numId w:val="1"/>
        </w:numPr>
      </w:pPr>
      <w:bookmarkStart w:id="4143" w:name="_Toc81761840"/>
      <w:r w:rsidRPr="00791D37">
        <w:lastRenderedPageBreak/>
        <w:t>PRUEBAS EXPERIMENTALES</w:t>
      </w:r>
      <w:bookmarkEnd w:id="4136"/>
      <w:bookmarkEnd w:id="4143"/>
    </w:p>
    <w:p w14:paraId="79FB5345" w14:textId="77777777" w:rsidR="0074559B" w:rsidRPr="00791D37" w:rsidRDefault="0074559B" w:rsidP="00791D37"/>
    <w:p w14:paraId="39B6805E" w14:textId="77777777" w:rsidR="0074559B" w:rsidRPr="00791D37" w:rsidRDefault="0074559B" w:rsidP="00791D37">
      <w:pPr>
        <w:pStyle w:val="Ttulo2"/>
      </w:pPr>
      <w:bookmarkStart w:id="4144" w:name="_Toc81499460"/>
      <w:bookmarkStart w:id="4145" w:name="_Ref81655066"/>
      <w:bookmarkStart w:id="4146" w:name="_Toc81761841"/>
      <w:r w:rsidRPr="00791D37">
        <w:t>PRIMERA INTERACCIÓN CON DONGLE USB</w:t>
      </w:r>
      <w:bookmarkEnd w:id="4144"/>
      <w:bookmarkEnd w:id="4145"/>
      <w:bookmarkEnd w:id="4146"/>
    </w:p>
    <w:p w14:paraId="29676B32" w14:textId="77777777" w:rsidR="0074559B" w:rsidRPr="00791D37" w:rsidRDefault="0074559B" w:rsidP="00791D37"/>
    <w:p w14:paraId="7F8816DB" w14:textId="544453C4" w:rsidR="0074559B" w:rsidRPr="00791D37" w:rsidRDefault="00F21168" w:rsidP="00791D37">
      <w:r>
        <w:rPr>
          <w:noProof/>
        </w:rPr>
        <mc:AlternateContent>
          <mc:Choice Requires="wps">
            <w:drawing>
              <wp:anchor distT="0" distB="0" distL="114300" distR="114300" simplePos="0" relativeHeight="251679744" behindDoc="1" locked="0" layoutInCell="1" allowOverlap="1" wp14:anchorId="2E543B22" wp14:editId="6F201B2D">
                <wp:simplePos x="0" y="0"/>
                <wp:positionH relativeFrom="column">
                  <wp:posOffset>-721360</wp:posOffset>
                </wp:positionH>
                <wp:positionV relativeFrom="paragraph">
                  <wp:posOffset>3585845</wp:posOffset>
                </wp:positionV>
                <wp:extent cx="6842125"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4147" w:name="_Ref81658993"/>
                            <w:bookmarkStart w:id="4148" w:name="_Toc81762075"/>
                            <w:r>
                              <w:t xml:space="preserve">Ilustración </w:t>
                            </w:r>
                            <w:r w:rsidR="00691851">
                              <w:fldChar w:fldCharType="begin"/>
                            </w:r>
                            <w:r w:rsidR="00691851">
                              <w:instrText xml:space="preserve"> SEQ Ilustración \* ARABIC </w:instrText>
                            </w:r>
                            <w:r w:rsidR="00691851">
                              <w:fldChar w:fldCharType="separate"/>
                            </w:r>
                            <w:ins w:id="4149" w:author="JORGE CONTRERAS ORTIZ" w:date="2021-09-04T14:44:00Z">
                              <w:r w:rsidR="003E5AE5">
                                <w:rPr>
                                  <w:noProof/>
                                </w:rPr>
                                <w:t>57</w:t>
                              </w:r>
                            </w:ins>
                            <w:del w:id="4150" w:author="JORGE CONTRERAS ORTIZ" w:date="2021-09-04T08:54:00Z">
                              <w:r w:rsidR="00CA0339" w:rsidDel="00425C71">
                                <w:rPr>
                                  <w:noProof/>
                                </w:rPr>
                                <w:delText>56</w:delText>
                              </w:r>
                            </w:del>
                            <w:r w:rsidR="00691851">
                              <w:rPr>
                                <w:noProof/>
                              </w:rPr>
                              <w:fldChar w:fldCharType="end"/>
                            </w:r>
                            <w:bookmarkEnd w:id="4147"/>
                            <w:r>
                              <w:t xml:space="preserve"> </w:t>
                            </w:r>
                            <w:r w:rsidRPr="00474202">
                              <w:t>Diagrama de conexión PC - Dongle - uC</w:t>
                            </w:r>
                            <w:bookmarkEnd w:id="4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543B22" id="Cuadro de texto 43" o:spid="_x0000_s1031" type="#_x0000_t202" style="position:absolute;left:0;text-align:left;margin-left:-56.8pt;margin-top:282.35pt;width:538.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" stroked="f">
                <v:textbox style="mso-fit-shape-to-text:t" inset="0,0,0,0">
                  <w:txbxContent>
                    <w:p w14:paraId="6B6C460E" w14:textId="3791E778" w:rsidR="00F21168" w:rsidRPr="00FB0B05" w:rsidRDefault="00F21168" w:rsidP="00F21168">
                      <w:pPr>
                        <w:pStyle w:val="Descripcin"/>
                        <w:jc w:val="center"/>
                        <w:rPr>
                          <w:noProof/>
                        </w:rPr>
                      </w:pPr>
                      <w:bookmarkStart w:id="4151" w:name="_Ref81658993"/>
                      <w:bookmarkStart w:id="4152" w:name="_Toc81762075"/>
                      <w:r>
                        <w:t xml:space="preserve">Ilustración </w:t>
                      </w:r>
                      <w:r w:rsidR="00691851">
                        <w:fldChar w:fldCharType="begin"/>
                      </w:r>
                      <w:r w:rsidR="00691851">
                        <w:instrText xml:space="preserve"> SEQ Ilustración \* ARABIC </w:instrText>
                      </w:r>
                      <w:r w:rsidR="00691851">
                        <w:fldChar w:fldCharType="separate"/>
                      </w:r>
                      <w:ins w:id="4153" w:author="JORGE CONTRERAS ORTIZ" w:date="2021-09-04T14:44:00Z">
                        <w:r w:rsidR="003E5AE5">
                          <w:rPr>
                            <w:noProof/>
                          </w:rPr>
                          <w:t>57</w:t>
                        </w:r>
                      </w:ins>
                      <w:del w:id="4154" w:author="JORGE CONTRERAS ORTIZ" w:date="2021-09-04T08:54:00Z">
                        <w:r w:rsidR="00CA0339" w:rsidDel="00425C71">
                          <w:rPr>
                            <w:noProof/>
                          </w:rPr>
                          <w:delText>56</w:delText>
                        </w:r>
                      </w:del>
                      <w:r w:rsidR="00691851">
                        <w:rPr>
                          <w:noProof/>
                        </w:rPr>
                        <w:fldChar w:fldCharType="end"/>
                      </w:r>
                      <w:bookmarkEnd w:id="4151"/>
                      <w:r>
                        <w:t xml:space="preserve"> </w:t>
                      </w:r>
                      <w:r w:rsidRPr="00474202">
                        <w:t>Diagrama de conexión PC - Dongle - uC</w:t>
                      </w:r>
                      <w:bookmarkEnd w:id="4152"/>
                    </w:p>
                  </w:txbxContent>
                </v:textbox>
                <w10:wrap type="tight"/>
              </v:shape>
            </w:pict>
          </mc:Fallback>
        </mc:AlternateContent>
      </w:r>
      <w:r w:rsidRPr="00791D37">
        <w:rPr>
          <w:noProof/>
        </w:rPr>
        <w:drawing>
          <wp:anchor distT="0" distB="0" distL="114300" distR="114300" simplePos="0" relativeHeight="251670528" behindDoc="1" locked="0" layoutInCell="1" allowOverlap="1" wp14:anchorId="7C5FDD11" wp14:editId="32C60F60">
            <wp:simplePos x="0" y="0"/>
            <wp:positionH relativeFrom="margin">
              <wp:align>center</wp:align>
            </wp:positionH>
            <wp:positionV relativeFrom="paragraph">
              <wp:posOffset>892574</wp:posOffset>
            </wp:positionV>
            <wp:extent cx="6842125" cy="2636520"/>
            <wp:effectExtent l="0" t="0" r="0" b="0"/>
            <wp:wrapTight wrapText="bothSides">
              <wp:wrapPolygon edited="0">
                <wp:start x="0" y="0"/>
                <wp:lineTo x="0" y="21382"/>
                <wp:lineTo x="21530" y="21382"/>
                <wp:lineTo x="21530"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842125"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4155"/>
      <w:commentRangeEnd w:id="4155"/>
      <w:r w:rsidR="0074559B" w:rsidRPr="00791D37">
        <w:rPr>
          <w:rStyle w:val="Refdecomentario"/>
        </w:rPr>
        <w:commentReference w:id="4155"/>
      </w:r>
      <w:r w:rsidR="0074559B"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4156" w:author="JORGE CONTRERAS ORTIZ" w:date="2021-09-04T13:36:00Z">
        <w:r w:rsidR="0074559B" w:rsidRPr="00791D37" w:rsidDel="00F92885">
          <w:delText xml:space="preserve">usado </w:delText>
        </w:r>
      </w:del>
      <w:ins w:id="4157" w:author="JORGE CONTRERAS ORTIZ" w:date="2021-09-04T13:36:00Z">
        <w:r w:rsidR="00F92885">
          <w:t>que se ha utilizado</w:t>
        </w:r>
        <w:r w:rsidR="00F92885" w:rsidRPr="00791D37">
          <w:t xml:space="preserve"> </w:t>
        </w:r>
      </w:ins>
      <w:r w:rsidR="0074559B" w:rsidRPr="00791D37">
        <w:t xml:space="preserve">ha sido el </w:t>
      </w:r>
      <w:del w:id="4158" w:author="JORGE CONTRERAS ORTIZ" w:date="2021-09-04T13:36:00Z">
        <w:r w:rsidR="0074559B" w:rsidRPr="00791D37" w:rsidDel="00F92885">
          <w:delText>siguiente</w:delText>
        </w:r>
      </w:del>
      <w:ins w:id="4159" w:author="JORGE CONTRERAS ORTIZ" w:date="2021-09-04T13:36:00Z">
        <w:r w:rsidR="00F92885">
          <w:t>mostrado a continuación en</w:t>
        </w:r>
      </w:ins>
      <w:ins w:id="4160"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4161" w:author="JORGE CONTRERAS ORTIZ" w:date="2021-09-04T14:47:00Z">
        <w:r w:rsidR="003E5AE5">
          <w:t xml:space="preserve">Ilustración </w:t>
        </w:r>
        <w:r w:rsidR="003E5AE5">
          <w:rPr>
            <w:noProof/>
          </w:rPr>
          <w:t>57</w:t>
        </w:r>
      </w:ins>
      <w:ins w:id="4162" w:author="JORGE CONTRERAS ORTIZ" w:date="2021-09-04T14:44:00Z">
        <w:r w:rsidR="003E5AE5">
          <w:fldChar w:fldCharType="end"/>
        </w:r>
      </w:ins>
      <w:r w:rsidR="0074559B" w:rsidRPr="00791D37">
        <w:t>:</w:t>
      </w:r>
    </w:p>
    <w:p w14:paraId="22E1CA85" w14:textId="2891FAD3" w:rsidR="0074559B" w:rsidRPr="00791D37" w:rsidDel="00F92885" w:rsidRDefault="0074559B" w:rsidP="00791D37">
      <w:pPr>
        <w:rPr>
          <w:del w:id="4163" w:author="JORGE CONTRERAS ORTIZ" w:date="2021-09-04T13:36:00Z"/>
        </w:rPr>
      </w:pPr>
    </w:p>
    <w:p w14:paraId="214A4825" w14:textId="77777777" w:rsidR="00F92885" w:rsidRDefault="00F92885" w:rsidP="00791D37">
      <w:pPr>
        <w:rPr>
          <w:ins w:id="4164"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4165" w:author="JORGE CONTRERAS ORTIZ" w:date="2021-09-04T13:36:00Z"/>
        </w:rPr>
      </w:pPr>
      <w:bookmarkStart w:id="4166" w:name="_Toc81658403"/>
      <w:bookmarkStart w:id="4167" w:name="_Toc81658647"/>
      <w:bookmarkStart w:id="4168" w:name="_Toc81658802"/>
      <w:bookmarkStart w:id="4169" w:name="_Toc81659181"/>
      <w:bookmarkStart w:id="4170" w:name="_Toc81659422"/>
      <w:bookmarkStart w:id="4171" w:name="_Toc81659739"/>
      <w:bookmarkStart w:id="4172" w:name="_Toc81743528"/>
      <w:bookmarkStart w:id="4173" w:name="_Toc81743683"/>
      <w:bookmarkStart w:id="4174" w:name="_Toc81761842"/>
      <w:bookmarkEnd w:id="4166"/>
      <w:bookmarkEnd w:id="4167"/>
      <w:bookmarkEnd w:id="4168"/>
      <w:bookmarkEnd w:id="4169"/>
      <w:bookmarkEnd w:id="4170"/>
      <w:bookmarkEnd w:id="4171"/>
      <w:bookmarkEnd w:id="4172"/>
      <w:bookmarkEnd w:id="4173"/>
      <w:bookmarkEnd w:id="4174"/>
    </w:p>
    <w:p w14:paraId="33866908" w14:textId="77777777" w:rsidR="0074559B" w:rsidRPr="00791D37" w:rsidRDefault="0074559B" w:rsidP="00791D37">
      <w:pPr>
        <w:pStyle w:val="Ttulo2"/>
      </w:pPr>
      <w:bookmarkStart w:id="4175" w:name="_Toc81499461"/>
      <w:bookmarkStart w:id="4176" w:name="_Toc81761843"/>
      <w:r w:rsidRPr="00791D37">
        <w:t>RED DE DOS NODOS</w:t>
      </w:r>
      <w:bookmarkEnd w:id="4175"/>
      <w:bookmarkEnd w:id="4176"/>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0DE1FA69" w:rsidR="0074559B" w:rsidRPr="00791D37" w:rsidRDefault="00F92885" w:rsidP="00791D37">
      <w:pPr>
        <w:pStyle w:val="Textoindependiente"/>
      </w:pPr>
      <w:r w:rsidRPr="00791D37">
        <w:rPr>
          <w:noProof/>
        </w:rPr>
        <mc:AlternateContent>
          <mc:Choice Requires="wps">
            <w:drawing>
              <wp:anchor distT="0" distB="0" distL="114300" distR="114300" simplePos="0" relativeHeight="251673600" behindDoc="1" locked="0" layoutInCell="1" allowOverlap="1" wp14:anchorId="1038AD81" wp14:editId="3EDFB0C5">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4177" w:author="JORGE CONTRERAS ORTIZ" w:date="2021-09-04T14:45:00Z">
                                <w:pPr>
                                  <w:pStyle w:val="Descripcin"/>
                                  <w:jc w:val="center"/>
                                </w:pPr>
                              </w:pPrChange>
                            </w:pPr>
                            <w:bookmarkStart w:id="4178" w:name="_Ref81655134"/>
                            <w:bookmarkStart w:id="4179" w:name="_Toc81499634"/>
                            <w:bookmarkStart w:id="4180" w:name="_Toc81499869"/>
                            <w:bookmarkStart w:id="4181" w:name="_Toc81762076"/>
                            <w:r>
                              <w:t xml:space="preserve">Ilustración </w:t>
                            </w:r>
                            <w:r w:rsidR="00691851">
                              <w:fldChar w:fldCharType="begin"/>
                            </w:r>
                            <w:r w:rsidR="00691851">
                              <w:instrText xml:space="preserve"> SEQ Ilustración \* ARABIC </w:instrText>
                            </w:r>
                            <w:r w:rsidR="00691851">
                              <w:fldChar w:fldCharType="separate"/>
                            </w:r>
                            <w:ins w:id="4182" w:author="JORGE CONTRERAS ORTIZ" w:date="2021-09-04T14:44:00Z">
                              <w:r w:rsidR="003E5AE5">
                                <w:rPr>
                                  <w:noProof/>
                                </w:rPr>
                                <w:t>58</w:t>
                              </w:r>
                            </w:ins>
                            <w:del w:id="4183" w:author="JORGE CONTRERAS ORTIZ" w:date="2021-09-04T08:54:00Z">
                              <w:r w:rsidR="00CA0339" w:rsidDel="00425C71">
                                <w:rPr>
                                  <w:noProof/>
                                </w:rPr>
                                <w:delText>57</w:delText>
                              </w:r>
                            </w:del>
                            <w:r w:rsidR="00691851">
                              <w:rPr>
                                <w:noProof/>
                              </w:rPr>
                              <w:fldChar w:fldCharType="end"/>
                            </w:r>
                            <w:bookmarkEnd w:id="4178"/>
                            <w:r>
                              <w:t xml:space="preserve"> Esquema montaje Red de Dos Nodos</w:t>
                            </w:r>
                            <w:bookmarkEnd w:id="4179"/>
                            <w:bookmarkEnd w:id="4180"/>
                            <w:bookmarkEnd w:id="4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4184" w:author="JORGE CONTRERAS ORTIZ" w:date="2021-09-04T14:45:00Z">
                          <w:pPr>
                            <w:pStyle w:val="Descripcin"/>
                            <w:jc w:val="center"/>
                          </w:pPr>
                        </w:pPrChange>
                      </w:pPr>
                      <w:bookmarkStart w:id="4185" w:name="_Ref81655134"/>
                      <w:bookmarkStart w:id="4186" w:name="_Toc81499634"/>
                      <w:bookmarkStart w:id="4187" w:name="_Toc81499869"/>
                      <w:bookmarkStart w:id="4188" w:name="_Toc81762076"/>
                      <w:r>
                        <w:t xml:space="preserve">Ilustración </w:t>
                      </w:r>
                      <w:r w:rsidR="00691851">
                        <w:fldChar w:fldCharType="begin"/>
                      </w:r>
                      <w:r w:rsidR="00691851">
                        <w:instrText xml:space="preserve"> SEQ Ilustración \* ARABIC </w:instrText>
                      </w:r>
                      <w:r w:rsidR="00691851">
                        <w:fldChar w:fldCharType="separate"/>
                      </w:r>
                      <w:ins w:id="4189" w:author="JORGE CONTRERAS ORTIZ" w:date="2021-09-04T14:44:00Z">
                        <w:r w:rsidR="003E5AE5">
                          <w:rPr>
                            <w:noProof/>
                          </w:rPr>
                          <w:t>58</w:t>
                        </w:r>
                      </w:ins>
                      <w:del w:id="4190" w:author="JORGE CONTRERAS ORTIZ" w:date="2021-09-04T08:54:00Z">
                        <w:r w:rsidR="00CA0339" w:rsidDel="00425C71">
                          <w:rPr>
                            <w:noProof/>
                          </w:rPr>
                          <w:delText>57</w:delText>
                        </w:r>
                      </w:del>
                      <w:r w:rsidR="00691851">
                        <w:rPr>
                          <w:noProof/>
                        </w:rPr>
                        <w:fldChar w:fldCharType="end"/>
                      </w:r>
                      <w:bookmarkEnd w:id="4185"/>
                      <w:r>
                        <w:t xml:space="preserve"> Esquema montaje Red de Dos Nodos</w:t>
                      </w:r>
                      <w:bookmarkEnd w:id="4186"/>
                      <w:bookmarkEnd w:id="4187"/>
                      <w:bookmarkEnd w:id="4188"/>
                    </w:p>
                  </w:txbxContent>
                </v:textbox>
                <w10:wrap type="tight"/>
              </v:shape>
            </w:pict>
          </mc:Fallback>
        </mc:AlternateContent>
      </w:r>
      <w:r w:rsidRPr="00791D37">
        <w:rPr>
          <w:noProof/>
        </w:rPr>
        <w:drawing>
          <wp:anchor distT="0" distB="0" distL="114300" distR="114300" simplePos="0" relativeHeight="251671552" behindDoc="1" locked="0" layoutInCell="1" allowOverlap="1" wp14:anchorId="5EF1AF18" wp14:editId="5360AD28">
            <wp:simplePos x="0" y="0"/>
            <wp:positionH relativeFrom="margin">
              <wp:posOffset>-215900</wp:posOffset>
            </wp:positionH>
            <wp:positionV relativeFrom="paragraph">
              <wp:posOffset>433809</wp:posOffset>
            </wp:positionV>
            <wp:extent cx="6189345" cy="2604770"/>
            <wp:effectExtent l="0" t="0" r="1905" b="5080"/>
            <wp:wrapTight wrapText="bothSides">
              <wp:wrapPolygon edited="0">
                <wp:start x="0" y="0"/>
                <wp:lineTo x="0" y="21484"/>
                <wp:lineTo x="21540" y="21484"/>
                <wp:lineTo x="21540"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2">
                      <a:extLst>
                        <a:ext uri="{28A0092B-C50C-407E-A947-70E740481C1C}">
                          <a14:useLocalDpi xmlns:a14="http://schemas.microsoft.com/office/drawing/2010/main" val="0"/>
                        </a:ext>
                      </a:extLst>
                    </a:blip>
                    <a:stretch>
                      <a:fillRect/>
                    </a:stretch>
                  </pic:blipFill>
                  <pic:spPr>
                    <a:xfrm>
                      <a:off x="0" y="0"/>
                      <a:ext cx="6189345" cy="2604770"/>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t xml:space="preserve">Se han realizado varias pruebas para las cuales el esquema de montaje ha sido el </w:t>
      </w:r>
      <w:del w:id="4191" w:author="JORGE CONTRERAS ORTIZ" w:date="2021-09-04T13:37:00Z">
        <w:r w:rsidR="0074559B" w:rsidRPr="00791D37" w:rsidDel="00F92885">
          <w:delText>siguiente</w:delText>
        </w:r>
      </w:del>
      <w:ins w:id="4192" w:author="JORGE CONTRERAS ORTIZ" w:date="2021-09-04T13:37:00Z">
        <w:r>
          <w:t xml:space="preserve">mostrado en </w:t>
        </w:r>
      </w:ins>
      <w:ins w:id="4193" w:author="JORGE CONTRERAS ORTIZ" w:date="2021-09-04T14:45:00Z">
        <w:r w:rsidR="003E5AE5">
          <w:fldChar w:fldCharType="begin"/>
        </w:r>
        <w:r w:rsidR="003E5AE5">
          <w:instrText xml:space="preserve"> REF _Ref81655134 \h </w:instrText>
        </w:r>
      </w:ins>
      <w:r w:rsidR="003E5AE5">
        <w:fldChar w:fldCharType="separate"/>
      </w:r>
      <w:ins w:id="4194" w:author="JORGE CONTRERAS ORTIZ" w:date="2021-09-04T14:47:00Z">
        <w:r w:rsidR="003E5AE5">
          <w:t xml:space="preserve">Ilustración </w:t>
        </w:r>
        <w:r w:rsidR="003E5AE5">
          <w:rPr>
            <w:noProof/>
          </w:rPr>
          <w:t>58</w:t>
        </w:r>
      </w:ins>
      <w:ins w:id="4195" w:author="JORGE CONTRERAS ORTIZ" w:date="2021-09-04T14:45:00Z">
        <w:r w:rsidR="003E5AE5">
          <w:fldChar w:fldCharType="end"/>
        </w:r>
      </w:ins>
      <w:r w:rsidR="0074559B" w:rsidRPr="00791D37">
        <w:t>:</w:t>
      </w: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4196" w:name="_Toc81499462"/>
      <w:bookmarkStart w:id="4197" w:name="_Toc81761844"/>
      <w:r w:rsidRPr="00791D37">
        <w:t>CREACIÓN DE LA RED</w:t>
      </w:r>
      <w:bookmarkEnd w:id="4196"/>
      <w:bookmarkEnd w:id="4197"/>
    </w:p>
    <w:p w14:paraId="52DD98AD" w14:textId="77777777" w:rsidR="0074559B" w:rsidRPr="00791D37" w:rsidRDefault="0074559B" w:rsidP="00791D37"/>
    <w:p w14:paraId="1A36FD0A" w14:textId="42210F4D" w:rsidR="0074559B" w:rsidRPr="00791D37" w:rsidRDefault="0074559B" w:rsidP="00791D37">
      <w:r w:rsidRPr="00791D37">
        <w:t xml:space="preserve">La primera prueba realizada ha sido la creación correcta de la red (de la manera vista en </w:t>
      </w:r>
      <w:ins w:id="4198" w:author="JORGE CONTRERAS ORTIZ" w:date="2021-09-04T13:37:00Z">
        <w:r w:rsidR="00F92885">
          <w:fldChar w:fldCharType="begin"/>
        </w:r>
        <w:r w:rsidR="00F92885">
          <w:instrText xml:space="preserve"> REF _Ref81655066 \h </w:instrText>
        </w:r>
      </w:ins>
      <w:r w:rsidR="00F92885">
        <w:fldChar w:fldCharType="separate"/>
      </w:r>
      <w:ins w:id="4199" w:author="JORGE CONTRERAS ORTIZ" w:date="2021-09-04T14:47:00Z">
        <w:r w:rsidR="003E5AE5" w:rsidRPr="00791D37">
          <w:t>PRIMERA INTERACCIÓN CON DONGLE USB</w:t>
        </w:r>
      </w:ins>
      <w:ins w:id="4200" w:author="JORGE CONTRERAS ORTIZ" w:date="2021-09-04T13:37:00Z">
        <w:r w:rsidR="00F92885">
          <w:fldChar w:fldCharType="end"/>
        </w:r>
      </w:ins>
      <w:del w:id="4201"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77777777" w:rsidR="0074559B" w:rsidRPr="00791D37" w:rsidRDefault="0074559B" w:rsidP="00791D37">
      <w:r w:rsidRPr="00791D37">
        <w:t>Por otro lado, cuando se ejecutaban los comandos y se enviaba respuesta al microcontrolador, este las imprimía por pantalla en el PC, pudiendo así detectar posibles fallos en alguno de los comandos para poder arreglarlos.</w:t>
      </w:r>
    </w:p>
    <w:p w14:paraId="43E08A45" w14:textId="26D8D468" w:rsidR="0074559B" w:rsidRPr="00791D37" w:rsidDel="00F92885" w:rsidRDefault="0074559B" w:rsidP="00791D37">
      <w:pPr>
        <w:pStyle w:val="Textoindependiente"/>
        <w:rPr>
          <w:del w:id="4202" w:author="JORGE CONTRERAS ORTIZ" w:date="2021-09-04T13:36:00Z"/>
        </w:rPr>
      </w:pPr>
      <w:bookmarkStart w:id="4203" w:name="_Toc81658406"/>
      <w:bookmarkStart w:id="4204" w:name="_Toc81658650"/>
      <w:bookmarkStart w:id="4205" w:name="_Toc81658805"/>
      <w:bookmarkStart w:id="4206" w:name="_Toc81659184"/>
      <w:bookmarkStart w:id="4207" w:name="_Toc81659425"/>
      <w:bookmarkStart w:id="4208" w:name="_Toc81659742"/>
      <w:bookmarkStart w:id="4209" w:name="_Toc81743531"/>
      <w:bookmarkStart w:id="4210" w:name="_Toc81743686"/>
      <w:bookmarkStart w:id="4211" w:name="_Toc81761845"/>
      <w:bookmarkEnd w:id="4203"/>
      <w:bookmarkEnd w:id="4204"/>
      <w:bookmarkEnd w:id="4205"/>
      <w:bookmarkEnd w:id="4206"/>
      <w:bookmarkEnd w:id="4207"/>
      <w:bookmarkEnd w:id="4208"/>
      <w:bookmarkEnd w:id="4209"/>
      <w:bookmarkEnd w:id="4210"/>
      <w:bookmarkEnd w:id="4211"/>
    </w:p>
    <w:p w14:paraId="18254C64" w14:textId="2405752E" w:rsidR="0074559B" w:rsidRPr="00791D37" w:rsidRDefault="00C17583" w:rsidP="00791D37">
      <w:pPr>
        <w:pStyle w:val="Ttulo3"/>
      </w:pPr>
      <w:bookmarkStart w:id="4212" w:name="_Toc81499463"/>
      <w:bookmarkStart w:id="4213" w:name="_Ref81663547"/>
      <w:bookmarkStart w:id="4214" w:name="_Ref81663594"/>
      <w:bookmarkStart w:id="4215" w:name="_Ref81663595"/>
      <w:bookmarkStart w:id="4216" w:name="_Toc81761846"/>
      <w:r w:rsidRPr="00791D37">
        <w:t>PING ENTRE NODOS</w:t>
      </w:r>
      <w:bookmarkEnd w:id="4212"/>
      <w:bookmarkEnd w:id="4213"/>
      <w:bookmarkEnd w:id="4214"/>
      <w:bookmarkEnd w:id="4215"/>
      <w:bookmarkEnd w:id="4216"/>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2B7F2501" w14:textId="1EC8ACCB" w:rsidR="0074559B" w:rsidRPr="00791D37" w:rsidRDefault="0074559B" w:rsidP="00791D37">
      <w:r w:rsidRPr="00791D37">
        <w:t xml:space="preserve">En el lado que se realiza el ping saldrán los </w:t>
      </w:r>
      <w:del w:id="4217" w:author="JORGE CONTRERAS ORTIZ" w:date="2021-09-04T16:27:00Z">
        <w:r w:rsidRPr="00791D37" w:rsidDel="00DF11EC">
          <w:delText xml:space="preserve">siguientes </w:delText>
        </w:r>
      </w:del>
      <w:r w:rsidRPr="00791D37">
        <w:t>Logs en KiTools</w:t>
      </w:r>
      <w:ins w:id="4218" w:author="JORGE CONTRERAS ORTIZ" w:date="2021-09-04T16:27:00Z">
        <w:r w:rsidR="00DF11EC">
          <w:t xml:space="preserve"> que se muestran en</w:t>
        </w:r>
      </w:ins>
      <w:ins w:id="4219"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4220" w:author="JORGE CONTRERAS ORTIZ" w:date="2021-09-04T16:39:00Z">
        <w:r w:rsidR="00363B1A" w:rsidRPr="00791D37">
          <w:t xml:space="preserve">Ilustración </w:t>
        </w:r>
        <w:r w:rsidR="00363B1A">
          <w:rPr>
            <w:noProof/>
          </w:rPr>
          <w:t>59</w:t>
        </w:r>
        <w:r w:rsidR="00363B1A">
          <w:fldChar w:fldCharType="end"/>
        </w:r>
      </w:ins>
      <w:r w:rsidRPr="00791D37">
        <w:t>:</w:t>
      </w:r>
    </w:p>
    <w:p w14:paraId="47BB58ED" w14:textId="77777777"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609600"/>
                    </a:xfrm>
                    <a:prstGeom prst="rect">
                      <a:avLst/>
                    </a:prstGeom>
                  </pic:spPr>
                </pic:pic>
              </a:graphicData>
            </a:graphic>
          </wp:inline>
        </w:drawing>
      </w:r>
    </w:p>
    <w:p w14:paraId="794F5376" w14:textId="7991CAE0" w:rsidR="0074559B" w:rsidRPr="00791D37" w:rsidRDefault="0074559B" w:rsidP="00CA0339">
      <w:pPr>
        <w:pStyle w:val="Descripcin"/>
        <w:jc w:val="center"/>
      </w:pPr>
      <w:bookmarkStart w:id="4221" w:name="_Ref81665980"/>
      <w:bookmarkStart w:id="4222" w:name="_Toc81499635"/>
      <w:bookmarkStart w:id="4223" w:name="_Toc81499870"/>
      <w:bookmarkStart w:id="4224" w:name="_Ref81665969"/>
      <w:bookmarkStart w:id="4225" w:name="_Toc81762077"/>
      <w:r w:rsidRPr="00791D37">
        <w:t xml:space="preserve">Ilustración </w:t>
      </w:r>
      <w:r w:rsidR="00691851">
        <w:fldChar w:fldCharType="begin"/>
      </w:r>
      <w:r w:rsidR="00691851">
        <w:instrText xml:space="preserve"> SEQ Ilustración \* ARABIC </w:instrText>
      </w:r>
      <w:r w:rsidR="00691851">
        <w:fldChar w:fldCharType="separate"/>
      </w:r>
      <w:ins w:id="4226" w:author="JORGE CONTRERAS ORTIZ" w:date="2021-09-04T14:47:00Z">
        <w:r w:rsidR="003E5AE5">
          <w:rPr>
            <w:noProof/>
          </w:rPr>
          <w:t>59</w:t>
        </w:r>
      </w:ins>
      <w:del w:id="4227" w:author="JORGE CONTRERAS ORTIZ" w:date="2021-09-04T08:54:00Z">
        <w:r w:rsidR="00CA0339" w:rsidDel="00425C71">
          <w:rPr>
            <w:noProof/>
          </w:rPr>
          <w:delText>58</w:delText>
        </w:r>
      </w:del>
      <w:r w:rsidR="00691851">
        <w:rPr>
          <w:noProof/>
        </w:rPr>
        <w:fldChar w:fldCharType="end"/>
      </w:r>
      <w:bookmarkEnd w:id="4221"/>
      <w:r w:rsidRPr="00791D37">
        <w:t xml:space="preserve"> Logs KiTools al REALIZAR un Ping</w:t>
      </w:r>
      <w:bookmarkEnd w:id="4222"/>
      <w:bookmarkEnd w:id="4223"/>
      <w:bookmarkEnd w:id="4224"/>
      <w:bookmarkEnd w:id="4225"/>
    </w:p>
    <w:p w14:paraId="7341CE20" w14:textId="14C91BA9" w:rsidR="0074559B" w:rsidRPr="00791D37" w:rsidRDefault="0074559B" w:rsidP="00791D37">
      <w:r w:rsidRPr="00791D37">
        <w:t xml:space="preserve">En </w:t>
      </w:r>
      <w:del w:id="4228" w:author="JORGE CONTRERAS ORTIZ" w:date="2021-09-05T17:46:00Z">
        <w:r w:rsidRPr="00791D37" w:rsidDel="00DC6100">
          <w:delText>cambio</w:delText>
        </w:r>
      </w:del>
      <w:ins w:id="4229" w:author="JORGE CONTRERAS ORTIZ" w:date="2021-09-05T17:46:00Z">
        <w:r w:rsidR="00DC6100" w:rsidRPr="00791D37">
          <w:t>cambio,</w:t>
        </w:r>
      </w:ins>
      <w:r w:rsidRPr="00791D37">
        <w:t xml:space="preserve"> en el KiTools del lado que recibimos el ping, saldrán los </w:t>
      </w:r>
      <w:del w:id="4230" w:author="JORGE CONTRERAS ORTIZ" w:date="2021-09-04T16:39:00Z">
        <w:r w:rsidRPr="00791D37" w:rsidDel="00363B1A">
          <w:delText xml:space="preserve">siguientes </w:delText>
        </w:r>
      </w:del>
      <w:r w:rsidRPr="00791D37">
        <w:t>Logs</w:t>
      </w:r>
      <w:ins w:id="4231"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4232" w:author="JORGE CONTRERAS ORTIZ" w:date="2021-09-04T16:39:00Z">
        <w:r w:rsidR="00363B1A" w:rsidRPr="00791D37">
          <w:t xml:space="preserve">Ilustración </w:t>
        </w:r>
        <w:r w:rsidR="00363B1A">
          <w:rPr>
            <w:noProof/>
          </w:rPr>
          <w:t>60</w:t>
        </w:r>
        <w:r w:rsidR="00363B1A">
          <w:fldChar w:fldCharType="end"/>
        </w:r>
      </w:ins>
      <w:r w:rsidRPr="00791D37">
        <w:t>:</w:t>
      </w:r>
    </w:p>
    <w:p w14:paraId="3E8D8FFF" w14:textId="77777777"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4"/>
                    <a:stretch>
                      <a:fillRect/>
                    </a:stretch>
                  </pic:blipFill>
                  <pic:spPr>
                    <a:xfrm>
                      <a:off x="0" y="0"/>
                      <a:ext cx="5400040" cy="504825"/>
                    </a:xfrm>
                    <a:prstGeom prst="rect">
                      <a:avLst/>
                    </a:prstGeom>
                  </pic:spPr>
                </pic:pic>
              </a:graphicData>
            </a:graphic>
          </wp:inline>
        </w:drawing>
      </w:r>
    </w:p>
    <w:p w14:paraId="57D9F28A" w14:textId="7B734853" w:rsidR="0074559B" w:rsidRPr="00791D37" w:rsidRDefault="0074559B" w:rsidP="00CA0339">
      <w:pPr>
        <w:pStyle w:val="Descripcin"/>
        <w:jc w:val="center"/>
      </w:pPr>
      <w:bookmarkStart w:id="4233" w:name="_Ref81665988"/>
      <w:bookmarkStart w:id="4234" w:name="_Toc81499636"/>
      <w:bookmarkStart w:id="4235" w:name="_Toc81499871"/>
      <w:bookmarkStart w:id="4236" w:name="_Toc81762078"/>
      <w:r w:rsidRPr="00791D37">
        <w:t xml:space="preserve">Ilustración </w:t>
      </w:r>
      <w:r w:rsidR="00691851">
        <w:fldChar w:fldCharType="begin"/>
      </w:r>
      <w:r w:rsidR="00691851">
        <w:instrText xml:space="preserve"> SEQ Ilustración \* ARABIC </w:instrText>
      </w:r>
      <w:r w:rsidR="00691851">
        <w:fldChar w:fldCharType="separate"/>
      </w:r>
      <w:ins w:id="4237" w:author="JORGE CONTRERAS ORTIZ" w:date="2021-09-04T14:47:00Z">
        <w:r w:rsidR="003E5AE5">
          <w:rPr>
            <w:noProof/>
          </w:rPr>
          <w:t>60</w:t>
        </w:r>
      </w:ins>
      <w:del w:id="4238" w:author="JORGE CONTRERAS ORTIZ" w:date="2021-09-04T08:54:00Z">
        <w:r w:rsidR="00CA0339" w:rsidDel="00425C71">
          <w:rPr>
            <w:noProof/>
          </w:rPr>
          <w:delText>59</w:delText>
        </w:r>
      </w:del>
      <w:r w:rsidR="00691851">
        <w:rPr>
          <w:noProof/>
        </w:rPr>
        <w:fldChar w:fldCharType="end"/>
      </w:r>
      <w:bookmarkEnd w:id="4233"/>
      <w:r w:rsidRPr="00791D37">
        <w:t xml:space="preserve"> Logs KiTools al RECIBIR</w:t>
      </w:r>
      <w:ins w:id="4239" w:author="JORGE CONTRERAS ORTIZ" w:date="2021-09-04T15:57:00Z">
        <w:r w:rsidR="008807DC">
          <w:t xml:space="preserve"> </w:t>
        </w:r>
      </w:ins>
      <w:r w:rsidRPr="00791D37">
        <w:t>un Ping</w:t>
      </w:r>
      <w:bookmarkEnd w:id="4234"/>
      <w:bookmarkEnd w:id="4235"/>
      <w:bookmarkEnd w:id="4236"/>
    </w:p>
    <w:p w14:paraId="5F3A8E38" w14:textId="77777777" w:rsidR="0074559B" w:rsidRPr="00791D37" w:rsidRDefault="0074559B" w:rsidP="00791D37"/>
    <w:p w14:paraId="646EDE5F" w14:textId="67CF37D2" w:rsidR="0074559B" w:rsidRPr="00791D37" w:rsidRDefault="00C17583" w:rsidP="00791D37">
      <w:pPr>
        <w:pStyle w:val="Ttulo3"/>
      </w:pPr>
      <w:bookmarkStart w:id="4240" w:name="_Toc81499464"/>
      <w:bookmarkStart w:id="4241" w:name="_Ref81666316"/>
      <w:bookmarkStart w:id="4242" w:name="_Ref81666322"/>
      <w:bookmarkStart w:id="4243" w:name="_Toc81761847"/>
      <w:r w:rsidRPr="00791D37">
        <w:t xml:space="preserve">ENVÍO DE MENSAJES UDP </w:t>
      </w:r>
      <w:del w:id="4244" w:author="JORGE CONTRERAS ORTIZ" w:date="2021-09-05T19:15:00Z">
        <w:r w:rsidRPr="00791D37" w:rsidDel="00257E99">
          <w:delText xml:space="preserve">A TRAVÉS DE SOCKETS </w:delText>
        </w:r>
      </w:del>
      <w:r w:rsidRPr="00791D37">
        <w:t>ENTRE AMBOS NODOS</w:t>
      </w:r>
      <w:bookmarkEnd w:id="4240"/>
      <w:bookmarkEnd w:id="4241"/>
      <w:bookmarkEnd w:id="4242"/>
      <w:bookmarkEnd w:id="4243"/>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633933FA" w:rsidR="0074559B" w:rsidRDefault="0074559B" w:rsidP="00791D37">
      <w:pPr>
        <w:pStyle w:val="Prrafodelista"/>
        <w:numPr>
          <w:ilvl w:val="0"/>
          <w:numId w:val="22"/>
        </w:numPr>
        <w:rPr>
          <w:ins w:id="4245" w:author="JORGE CONTRERAS ORTIZ" w:date="2021-09-04T15:59: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4246" w:author="JORGE CONTRERAS ORTIZ" w:date="2021-09-04T15:58:00Z">
        <w:r w:rsidR="00E36B99">
          <w:t xml:space="preserve"> </w:t>
        </w:r>
      </w:ins>
      <w:ins w:id="4247"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4248" w:author="JORGE CONTRERAS ORTIZ" w:date="2021-09-04T15:59:00Z">
        <w:r w:rsidR="00E36B99">
          <w:t>5.2.2</w:t>
        </w:r>
        <w:r w:rsidR="00E36B99">
          <w:fldChar w:fldCharType="end"/>
        </w:r>
        <w:r w:rsidR="00E36B99">
          <w:t xml:space="preserve"> </w:t>
        </w:r>
      </w:ins>
      <w:ins w:id="4249" w:author="JORGE CONTRERAS ORTIZ" w:date="2021-09-04T15:58:00Z">
        <w:r w:rsidR="00E36B99">
          <w:fldChar w:fldCharType="begin"/>
        </w:r>
        <w:r w:rsidR="00E36B99">
          <w:instrText xml:space="preserve"> REF _Ref81663547 \h </w:instrText>
        </w:r>
      </w:ins>
      <w:r w:rsidR="00E36B99">
        <w:fldChar w:fldCharType="separate"/>
      </w:r>
      <w:ins w:id="4250" w:author="JORGE CONTRERAS ORTIZ" w:date="2021-09-04T15:58:00Z">
        <w:r w:rsidR="00E36B99" w:rsidRPr="00791D37">
          <w:t>PING ENTRE NODOS</w:t>
        </w:r>
        <w:r w:rsidR="00E36B99">
          <w:fldChar w:fldCharType="end"/>
        </w:r>
      </w:ins>
      <w:del w:id="4251"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248BD88F" w14:textId="587A699A" w:rsidR="00E36B99" w:rsidRDefault="00E36B99" w:rsidP="00E36B99">
      <w:pPr>
        <w:rPr>
          <w:ins w:id="4252" w:author="JORGE CONTRERAS ORTIZ" w:date="2021-09-04T16:00:00Z"/>
        </w:rPr>
      </w:pPr>
    </w:p>
    <w:p w14:paraId="6B322058" w14:textId="139D730B" w:rsidR="00E36B99" w:rsidRPr="00791D37" w:rsidDel="00257E99" w:rsidRDefault="00E36B99">
      <w:pPr>
        <w:rPr>
          <w:del w:id="4253" w:author="JORGE CONTRERAS ORTIZ" w:date="2021-09-05T19:15:00Z"/>
        </w:rPr>
        <w:pPrChange w:id="4254"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77777777" w:rsidR="0074559B" w:rsidRPr="00791D37" w:rsidRDefault="0074559B" w:rsidP="00791D37">
      <w:pPr>
        <w:pStyle w:val="Prrafodelista"/>
        <w:numPr>
          <w:ilvl w:val="0"/>
          <w:numId w:val="14"/>
        </w:numPr>
      </w:pPr>
      <w:r w:rsidRPr="00791D37">
        <w:t>Enviar mensaje a través del puerto asignado al socket del propio nodo, al puerto y dirección IPv6 del nodo receptor.</w:t>
      </w:r>
    </w:p>
    <w:p w14:paraId="4B417848" w14:textId="77777777" w:rsidR="0074559B"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77777777" w:rsidR="0074559B" w:rsidRPr="00791D37" w:rsidRDefault="0074559B" w:rsidP="00791D37">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685F49C1" w14:textId="77777777" w:rsidR="0074559B" w:rsidRPr="00791D37" w:rsidRDefault="0074559B" w:rsidP="00791D37"/>
    <w:p w14:paraId="2A9D6135" w14:textId="77777777" w:rsidR="0074559B" w:rsidRPr="00791D37" w:rsidRDefault="0074559B" w:rsidP="00791D37">
      <w:pPr>
        <w:pStyle w:val="Ttulo2"/>
      </w:pPr>
      <w:bookmarkStart w:id="4255" w:name="_Toc81499465"/>
      <w:bookmarkStart w:id="4256" w:name="_Toc81761848"/>
      <w:r w:rsidRPr="00791D37">
        <w:t>PRUEBAS CON EL BORDER ROUTER</w:t>
      </w:r>
      <w:bookmarkEnd w:id="4255"/>
      <w:bookmarkEnd w:id="4256"/>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4257" w:name="_Toc81499466"/>
      <w:bookmarkStart w:id="4258" w:name="_Toc81761849"/>
      <w:r w:rsidRPr="00791D37">
        <w:t>INTRODUCCIÓN A LA CONFIGURACIÓN DEL ROUTER.</w:t>
      </w:r>
      <w:bookmarkEnd w:id="4257"/>
      <w:bookmarkEnd w:id="4258"/>
    </w:p>
    <w:p w14:paraId="150DFBE4" w14:textId="77777777" w:rsidR="0074559B" w:rsidRPr="00791D37" w:rsidRDefault="0074559B" w:rsidP="00791D37"/>
    <w:p w14:paraId="5485285A" w14:textId="0E28C081" w:rsidR="0074559B" w:rsidRDefault="0074559B" w:rsidP="00CA0339">
      <w:pPr>
        <w:rPr>
          <w:ins w:id="4259" w:author="JORGE CONTRERAS ORTIZ" w:date="2021-09-04T14:45:00Z"/>
        </w:rPr>
      </w:pPr>
      <w:r w:rsidRPr="00791D37">
        <w:t xml:space="preserve">Esta primera prueba ha consistido en una primera interacción con la interfaz del panel de administración web del Border Router y a su configuración correcta.  </w:t>
      </w:r>
      <w:del w:id="4260" w:author="JORGE CONTRERAS ORTIZ" w:date="2021-09-04T15:57:00Z">
        <w:r w:rsidRPr="00791D37" w:rsidDel="008807DC">
          <w:delText>El montaje realizado ha sido</w:delText>
        </w:r>
      </w:del>
      <w:ins w:id="4261" w:author="JORGE CONTRERAS ORTIZ" w:date="2021-09-04T15:57:00Z">
        <w:r w:rsidR="008807DC">
          <w:t xml:space="preserve">El esquema del montaje realizado ha sido el </w:t>
        </w:r>
        <w:r w:rsidR="00E36B99">
          <w:t xml:space="preserve">mostrado a continuación en </w:t>
        </w:r>
      </w:ins>
      <w:ins w:id="4262" w:author="JORGE CONTRERAS ORTIZ" w:date="2021-09-04T15:58:00Z">
        <w:r w:rsidR="00E36B99">
          <w:fldChar w:fldCharType="begin"/>
        </w:r>
        <w:r w:rsidR="00E36B99">
          <w:instrText xml:space="preserve"> REF _Ref81663496 \h </w:instrText>
        </w:r>
      </w:ins>
      <w:r w:rsidR="00691851">
        <w:fldChar w:fldCharType="separate"/>
      </w:r>
      <w:ins w:id="4263" w:author="JORGE CONTRERAS ORTIZ" w:date="2021-09-04T15:58:00Z">
        <w:r w:rsidR="00E36B99">
          <w:fldChar w:fldCharType="end"/>
        </w:r>
        <w:r w:rsidR="00E36B99">
          <w:fldChar w:fldCharType="begin"/>
        </w:r>
        <w:r w:rsidR="00E36B99">
          <w:instrText xml:space="preserve"> REF _Ref81663502 \h </w:instrText>
        </w:r>
      </w:ins>
      <w:r w:rsidR="00E36B99">
        <w:fldChar w:fldCharType="separate"/>
      </w:r>
      <w:ins w:id="4264" w:author="JORGE CONTRERAS ORTIZ" w:date="2021-09-04T15:58:00Z">
        <w:r w:rsidR="00E36B99">
          <w:t xml:space="preserve">Ilustración </w:t>
        </w:r>
        <w:r w:rsidR="00E36B99">
          <w:rPr>
            <w:noProof/>
          </w:rPr>
          <w:t>61</w:t>
        </w:r>
        <w:r w:rsidR="00E36B99">
          <w:fldChar w:fldCharType="end"/>
        </w:r>
      </w:ins>
      <w:r w:rsidRPr="00791D37">
        <w:t>:</w:t>
      </w:r>
    </w:p>
    <w:p w14:paraId="47B832B4" w14:textId="2231CF8F" w:rsidR="003E5AE5" w:rsidRPr="00791D37" w:rsidDel="003E5AE5" w:rsidRDefault="003E5AE5" w:rsidP="00CA0339">
      <w:pPr>
        <w:rPr>
          <w:del w:id="4265" w:author="JORGE CONTRERAS ORTIZ" w:date="2021-09-04T14:46:00Z"/>
        </w:rPr>
      </w:pPr>
    </w:p>
    <w:p w14:paraId="1563435C" w14:textId="77777777" w:rsidR="003E5AE5" w:rsidRDefault="003E5AE5">
      <w:pPr>
        <w:pStyle w:val="Textoindependiente"/>
        <w:keepNext/>
        <w:jc w:val="center"/>
        <w:rPr>
          <w:ins w:id="4266" w:author="JORGE CONTRERAS ORTIZ" w:date="2021-09-04T14:46:00Z"/>
        </w:rPr>
        <w:pPrChange w:id="4267"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5">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1369EC53" w14:textId="57621A04" w:rsidR="0074559B" w:rsidRPr="00791D37" w:rsidRDefault="003E5AE5">
      <w:pPr>
        <w:pStyle w:val="Descripcin"/>
        <w:jc w:val="center"/>
        <w:pPrChange w:id="4268" w:author="JORGE CONTRERAS ORTIZ" w:date="2021-09-04T14:46:00Z">
          <w:pPr>
            <w:pStyle w:val="Textoindependiente"/>
            <w:jc w:val="center"/>
          </w:pPr>
        </w:pPrChange>
      </w:pPr>
      <w:bookmarkStart w:id="4269" w:name="_Ref81663502"/>
      <w:bookmarkStart w:id="4270" w:name="_Ref81663496"/>
      <w:bookmarkStart w:id="4271" w:name="_Toc81762079"/>
      <w:ins w:id="4272" w:author="JORGE CONTRERAS ORTIZ" w:date="2021-09-04T14:46:00Z">
        <w:r>
          <w:t xml:space="preserve">Ilustración </w:t>
        </w:r>
        <w:r>
          <w:fldChar w:fldCharType="begin"/>
        </w:r>
        <w:r>
          <w:instrText xml:space="preserve"> SEQ Ilustración \* ARABIC </w:instrText>
        </w:r>
      </w:ins>
      <w:r>
        <w:fldChar w:fldCharType="separate"/>
      </w:r>
      <w:ins w:id="4273" w:author="JORGE CONTRERAS ORTIZ" w:date="2021-09-04T14:47:00Z">
        <w:r>
          <w:rPr>
            <w:noProof/>
          </w:rPr>
          <w:t>61</w:t>
        </w:r>
      </w:ins>
      <w:ins w:id="4274" w:author="JORGE CONTRERAS ORTIZ" w:date="2021-09-04T14:46:00Z">
        <w:r>
          <w:fldChar w:fldCharType="end"/>
        </w:r>
        <w:bookmarkEnd w:id="4269"/>
        <w:r>
          <w:t xml:space="preserve"> </w:t>
        </w:r>
        <w:r w:rsidRPr="00DA2F93">
          <w:t>Montaje Border Router</w:t>
        </w:r>
      </w:ins>
      <w:bookmarkEnd w:id="4270"/>
      <w:bookmarkEnd w:id="4271"/>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4275"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4276" w:name="_Toc81499637"/>
                              <w:bookmarkStart w:id="4277" w:name="_Toc81499872"/>
                              <w:del w:id="427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279" w:author="JORGE CONTRERAS ORTIZ" w:date="2021-09-04T08:54:00Z">
                                <w:r w:rsidR="00CA0339" w:rsidDel="00425C71">
                                  <w:rPr>
                                    <w:noProof/>
                                  </w:rPr>
                                  <w:delText>60</w:delText>
                                </w:r>
                              </w:del>
                              <w:del w:id="4280" w:author="JORGE CONTRERAS ORTIZ" w:date="2021-09-04T14:46:00Z">
                                <w:r w:rsidR="005026F3" w:rsidDel="003E5AE5">
                                  <w:rPr>
                                    <w:noProof/>
                                  </w:rPr>
                                  <w:fldChar w:fldCharType="end"/>
                                </w:r>
                                <w:r w:rsidDel="003E5AE5">
                                  <w:delText xml:space="preserve"> Montaje Border Router</w:delText>
                                </w:r>
                              </w:del>
                              <w:bookmarkEnd w:id="4276"/>
                              <w:bookmarkEnd w:id="4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4281" w:name="_Toc81499637"/>
                        <w:bookmarkStart w:id="4282" w:name="_Toc81499872"/>
                        <w:del w:id="428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4284" w:author="JORGE CONTRERAS ORTIZ" w:date="2021-09-04T08:54:00Z">
                          <w:r w:rsidR="00CA0339" w:rsidDel="00425C71">
                            <w:rPr>
                              <w:noProof/>
                            </w:rPr>
                            <w:delText>60</w:delText>
                          </w:r>
                        </w:del>
                        <w:del w:id="4285" w:author="JORGE CONTRERAS ORTIZ" w:date="2021-09-04T14:46:00Z">
                          <w:r w:rsidR="005026F3" w:rsidDel="003E5AE5">
                            <w:rPr>
                              <w:noProof/>
                            </w:rPr>
                            <w:fldChar w:fldCharType="end"/>
                          </w:r>
                          <w:r w:rsidDel="003E5AE5">
                            <w:delText xml:space="preserve"> Montaje Border Router</w:delText>
                          </w:r>
                        </w:del>
                        <w:bookmarkEnd w:id="4281"/>
                        <w:bookmarkEnd w:id="4282"/>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77777777" w:rsidR="0074559B" w:rsidRPr="00791D37" w:rsidRDefault="0074559B" w:rsidP="00791D37">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4286" w:author="JORGE CONTRERAS ORTIZ" w:date="2021-09-05T17:47:00Z">
        <w:r w:rsidRPr="00791D37" w:rsidDel="00DC6100">
          <w:delText xml:space="preserve"> </w:delText>
        </w:r>
      </w:del>
      <w:r w:rsidRPr="00791D37">
        <w:t>en el navegador web y debe mostrarse el Panel de Administración Web del BR.</w:t>
      </w:r>
    </w:p>
    <w:p w14:paraId="428F4D0C" w14:textId="21C41A0B" w:rsidR="0074559B" w:rsidRPr="00791D37" w:rsidRDefault="0074559B" w:rsidP="00791D37">
      <w:r w:rsidRPr="00791D37">
        <w:t xml:space="preserve">Una vez </w:t>
      </w:r>
      <w:del w:id="4287" w:author="JORGE CONTRERAS ORTIZ" w:date="2021-09-04T16:40:00Z">
        <w:r w:rsidRPr="00791D37" w:rsidDel="00363B1A">
          <w:delText xml:space="preserve">accedidos </w:delText>
        </w:r>
      </w:del>
      <w:ins w:id="4288"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w:t>
      </w:r>
      <w:r w:rsidRPr="00791D37">
        <w:lastRenderedPageBreak/>
        <w:t xml:space="preserve">en la pestaña </w:t>
      </w:r>
      <w:del w:id="4289" w:author="JORGE CONTRERAS ORTIZ" w:date="2021-09-05T17:47:00Z">
        <w:r w:rsidRPr="00791D37" w:rsidDel="00DC6100">
          <w:delText xml:space="preserve">de  </w:delText>
        </w:r>
        <w:r w:rsidRPr="00791D37" w:rsidDel="00DC6100">
          <w:rPr>
            <w:b/>
            <w:bCs/>
          </w:rPr>
          <w:delText>DNS</w:delText>
        </w:r>
      </w:del>
      <w:ins w:id="4290"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77777777" w:rsidR="0074559B" w:rsidRPr="00791D37" w:rsidRDefault="0074559B" w:rsidP="00791D37">
      <w:r w:rsidRPr="00791D37">
        <w:t>También desde la sesión SSH o COM abierta desde MobaXTerm, se puede probar a hacer el ping a una dirección web como la propia página de Kirale o de Google. En ambos casos daba una latencia mínima de 20 ms.</w:t>
      </w:r>
    </w:p>
    <w:p w14:paraId="3FBB9959" w14:textId="77777777" w:rsidR="0074559B" w:rsidRPr="00791D37" w:rsidRDefault="0074559B" w:rsidP="00791D37"/>
    <w:p w14:paraId="1AF6D4D5" w14:textId="42AD89D8" w:rsidR="0074559B" w:rsidRPr="00791D37" w:rsidRDefault="00C17583" w:rsidP="00791D37">
      <w:pPr>
        <w:pStyle w:val="Ttulo3"/>
      </w:pPr>
      <w:bookmarkStart w:id="4291" w:name="_Toc81499467"/>
      <w:bookmarkStart w:id="4292" w:name="_Toc81761850"/>
      <w:r w:rsidRPr="00791D37">
        <w:t>PRUEBA DE CONECTIVIDAD IP ENTRE</w:t>
      </w:r>
      <w:del w:id="4293" w:author="JORGE CONTRERAS ORTIZ" w:date="2021-09-05T14:12:00Z">
        <w:r w:rsidRPr="00791D37" w:rsidDel="00353559">
          <w:delText xml:space="preserve"> </w:delText>
        </w:r>
      </w:del>
      <w:del w:id="4294" w:author="JORGE CONTRERAS ORTIZ" w:date="2021-09-05T14:11:00Z">
        <w:r w:rsidRPr="00791D37" w:rsidDel="00353559">
          <w:delText>LA</w:delText>
        </w:r>
      </w:del>
      <w:r w:rsidRPr="00791D37">
        <w:t xml:space="preserve"> RED THREAD Y </w:t>
      </w:r>
      <w:del w:id="4295" w:author="JORGE CONTRERAS ORTIZ" w:date="2021-09-05T14:11:00Z">
        <w:r w:rsidRPr="00791D37" w:rsidDel="00353559">
          <w:delText xml:space="preserve">LA </w:delText>
        </w:r>
      </w:del>
      <w:r w:rsidRPr="00791D37">
        <w:t>LAN</w:t>
      </w:r>
      <w:bookmarkEnd w:id="4291"/>
      <w:bookmarkEnd w:id="4292"/>
    </w:p>
    <w:p w14:paraId="0A4FBFA1" w14:textId="77777777" w:rsidR="0074559B" w:rsidRPr="00791D37" w:rsidRDefault="0074559B" w:rsidP="00791D37"/>
    <w:p w14:paraId="30774B92" w14:textId="04BC11F6" w:rsidR="0074559B" w:rsidRPr="00791D37" w:rsidRDefault="0074559B" w:rsidP="00791D37">
      <w:r w:rsidRPr="00791D37">
        <w:t xml:space="preserve">Para esta prueba se ha usado el BR y uno de los Dongle KTDG102 formando la </w:t>
      </w:r>
      <w:del w:id="4296" w:author="JORGE CONTRERAS ORTIZ" w:date="2021-09-04T13:40:00Z">
        <w:r w:rsidRPr="00791D37" w:rsidDel="00F92885">
          <w:delText xml:space="preserve">siguiente </w:delText>
        </w:r>
      </w:del>
      <w:r w:rsidRPr="00791D37">
        <w:t>topología de red</w:t>
      </w:r>
      <w:ins w:id="4297" w:author="JORGE CONTRERAS ORTIZ" w:date="2021-09-04T13:40:00Z">
        <w:r w:rsidR="00F92885">
          <w:t xml:space="preserve"> mostrada a continuación en </w:t>
        </w:r>
      </w:ins>
      <w:ins w:id="4298" w:author="JORGE CONTRERAS ORTIZ" w:date="2021-09-04T13:41:00Z">
        <w:r w:rsidR="00F92885">
          <w:fldChar w:fldCharType="begin"/>
        </w:r>
        <w:r w:rsidR="00F92885">
          <w:instrText xml:space="preserve"> REF _Ref81655279 \h </w:instrText>
        </w:r>
      </w:ins>
      <w:r w:rsidR="00F92885">
        <w:fldChar w:fldCharType="separate"/>
      </w:r>
      <w:ins w:id="4299" w:author="JORGE CONTRERAS ORTIZ" w:date="2021-09-04T14:47:00Z">
        <w:r w:rsidR="003E5AE5" w:rsidRPr="00791D37">
          <w:t xml:space="preserve">Ilustración </w:t>
        </w:r>
        <w:r w:rsidR="003E5AE5">
          <w:rPr>
            <w:noProof/>
          </w:rPr>
          <w:t>62</w:t>
        </w:r>
      </w:ins>
      <w:ins w:id="4300" w:author="JORGE CONTRERAS ORTIZ" w:date="2021-09-04T13:41:00Z">
        <w:r w:rsidR="00F92885">
          <w:fldChar w:fldCharType="end"/>
        </w:r>
      </w:ins>
      <w:r w:rsidRPr="00791D37">
        <w:t>:</w:t>
      </w:r>
    </w:p>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6"/>
                    <a:stretch>
                      <a:fillRect/>
                    </a:stretch>
                  </pic:blipFill>
                  <pic:spPr>
                    <a:xfrm>
                      <a:off x="0" y="0"/>
                      <a:ext cx="5400040" cy="2513965"/>
                    </a:xfrm>
                    <a:prstGeom prst="rect">
                      <a:avLst/>
                    </a:prstGeom>
                  </pic:spPr>
                </pic:pic>
              </a:graphicData>
            </a:graphic>
          </wp:inline>
        </w:drawing>
      </w:r>
    </w:p>
    <w:p w14:paraId="31EFCFBE" w14:textId="2688A911" w:rsidR="0074559B" w:rsidRPr="00791D37" w:rsidRDefault="0074559B" w:rsidP="00CA0339">
      <w:pPr>
        <w:pStyle w:val="Descripcin"/>
        <w:jc w:val="center"/>
      </w:pPr>
      <w:bookmarkStart w:id="4301" w:name="_Ref81655279"/>
      <w:bookmarkStart w:id="4302" w:name="_Toc81499638"/>
      <w:bookmarkStart w:id="4303" w:name="_Toc81499873"/>
      <w:bookmarkStart w:id="4304" w:name="_Ref81655275"/>
      <w:bookmarkStart w:id="4305" w:name="_Toc81762080"/>
      <w:r w:rsidRPr="00791D37">
        <w:t xml:space="preserve">Ilustración </w:t>
      </w:r>
      <w:r w:rsidR="00691851">
        <w:fldChar w:fldCharType="begin"/>
      </w:r>
      <w:r w:rsidR="00691851">
        <w:instrText xml:space="preserve"> SEQ Ilustración \* ARABIC </w:instrText>
      </w:r>
      <w:r w:rsidR="00691851">
        <w:fldChar w:fldCharType="separate"/>
      </w:r>
      <w:ins w:id="4306" w:author="JORGE CONTRERAS ORTIZ" w:date="2021-09-04T14:47:00Z">
        <w:r w:rsidR="003E5AE5">
          <w:rPr>
            <w:noProof/>
          </w:rPr>
          <w:t>62</w:t>
        </w:r>
      </w:ins>
      <w:del w:id="4307" w:author="JORGE CONTRERAS ORTIZ" w:date="2021-09-04T08:54:00Z">
        <w:r w:rsidR="00CA0339" w:rsidDel="00425C71">
          <w:rPr>
            <w:noProof/>
          </w:rPr>
          <w:delText>61</w:delText>
        </w:r>
      </w:del>
      <w:r w:rsidR="00691851">
        <w:rPr>
          <w:noProof/>
        </w:rPr>
        <w:fldChar w:fldCharType="end"/>
      </w:r>
      <w:bookmarkEnd w:id="4301"/>
      <w:r w:rsidRPr="00791D37">
        <w:t xml:space="preserve"> Topología de Red 1 nodo con BR</w:t>
      </w:r>
      <w:bookmarkEnd w:id="4302"/>
      <w:bookmarkEnd w:id="4303"/>
      <w:bookmarkEnd w:id="4304"/>
      <w:bookmarkEnd w:id="4305"/>
    </w:p>
    <w:p w14:paraId="58016E2F" w14:textId="7777777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6BDD84A4" w:rsidR="0074559B" w:rsidRPr="00791D37" w:rsidRDefault="007279BC" w:rsidP="00791D37">
      <w:pPr>
        <w:pStyle w:val="Prrafodelista"/>
        <w:numPr>
          <w:ilvl w:val="0"/>
          <w:numId w:val="23"/>
        </w:numPr>
      </w:pPr>
      <w:hyperlink r:id="rId87" w:history="1">
        <w:r w:rsidR="0074559B" w:rsidRPr="00791D37">
          <w:rPr>
            <w:rStyle w:val="Hipervnculo"/>
          </w:rPr>
          <w:t>Descripción Genérica y Condiciones Previas</w:t>
        </w:r>
      </w:hyperlink>
    </w:p>
    <w:p w14:paraId="20D31AF2" w14:textId="2C367F8A" w:rsidR="0074559B" w:rsidRPr="00791D37" w:rsidRDefault="007279BC" w:rsidP="00791D37">
      <w:pPr>
        <w:pStyle w:val="Prrafodelista"/>
        <w:numPr>
          <w:ilvl w:val="0"/>
          <w:numId w:val="23"/>
        </w:numPr>
      </w:pPr>
      <w:hyperlink r:id="rId88" w:history="1">
        <w:r w:rsidR="0074559B" w:rsidRPr="00791D37">
          <w:rPr>
            <w:rStyle w:val="Hipervnculo"/>
          </w:rPr>
          <w:t>Conectividad IPv6</w:t>
        </w:r>
      </w:hyperlink>
    </w:p>
    <w:p w14:paraId="5DBD80D7" w14:textId="41C7A3A1" w:rsidR="0074559B" w:rsidRPr="00791D37" w:rsidRDefault="007279BC" w:rsidP="00791D37">
      <w:pPr>
        <w:pStyle w:val="Prrafodelista"/>
        <w:numPr>
          <w:ilvl w:val="0"/>
          <w:numId w:val="23"/>
        </w:numPr>
      </w:pPr>
      <w:hyperlink r:id="rId89" w:history="1">
        <w:r w:rsidR="0074559B" w:rsidRPr="00791D37">
          <w:rPr>
            <w:rStyle w:val="Hipervnculo"/>
          </w:rPr>
          <w:t>Conectividad IPv4 a IPv6</w:t>
        </w:r>
      </w:hyperlink>
    </w:p>
    <w:p w14:paraId="4A04AA85" w14:textId="22DD30CE" w:rsidR="0074559B" w:rsidRPr="00791D37" w:rsidRDefault="007279BC" w:rsidP="00791D37">
      <w:pPr>
        <w:pStyle w:val="Prrafodelista"/>
        <w:numPr>
          <w:ilvl w:val="0"/>
          <w:numId w:val="23"/>
        </w:numPr>
      </w:pPr>
      <w:hyperlink r:id="rId90" w:history="1">
        <w:r w:rsidR="0074559B" w:rsidRPr="00791D37">
          <w:rPr>
            <w:rStyle w:val="Hipervnculo"/>
          </w:rPr>
          <w:t>Conectividad IPv6 a IPv4</w:t>
        </w:r>
      </w:hyperlink>
    </w:p>
    <w:p w14:paraId="300E982B" w14:textId="77777777" w:rsidR="0074559B" w:rsidRPr="00791D37" w:rsidRDefault="0074559B" w:rsidP="00791D37">
      <w:r w:rsidRPr="00791D37">
        <w:t>Una vez todos estos pasos han salido correctamente, se confirma el correcto funcionamiento del BR.</w:t>
      </w:r>
    </w:p>
    <w:p w14:paraId="3AF07A05" w14:textId="32B8DE59" w:rsidR="0074559B" w:rsidRDefault="0074559B" w:rsidP="00791D37">
      <w:pPr>
        <w:rPr>
          <w:ins w:id="4308" w:author="JORGE CONTRERAS ORTIZ" w:date="2021-09-04T16:40:00Z"/>
        </w:rPr>
      </w:pPr>
    </w:p>
    <w:p w14:paraId="7936CE4D" w14:textId="77777777" w:rsidR="00363B1A" w:rsidRPr="00791D37" w:rsidRDefault="00363B1A" w:rsidP="00791D37"/>
    <w:p w14:paraId="3685E7D6" w14:textId="227ABB4E" w:rsidR="0074559B" w:rsidRPr="00791D37" w:rsidRDefault="00C17583" w:rsidP="00791D37">
      <w:pPr>
        <w:pStyle w:val="Ttulo3"/>
      </w:pPr>
      <w:bookmarkStart w:id="4309" w:name="_Toc81499468"/>
      <w:bookmarkStart w:id="4310" w:name="_Toc81761851"/>
      <w:r w:rsidRPr="00791D37">
        <w:t>RED CON EL BR Y DOS NODOS KTDG102</w:t>
      </w:r>
      <w:bookmarkEnd w:id="4309"/>
      <w:bookmarkEnd w:id="4310"/>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lastRenderedPageBreak/>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7E46B374" w:rsidR="0074559B" w:rsidRPr="00791D37" w:rsidRDefault="0074559B" w:rsidP="00791D37">
      <w:r w:rsidRPr="00791D37">
        <w:t xml:space="preserve">Al principio de unirse el BR, se observa en el menú de Visual Network la </w:t>
      </w:r>
      <w:del w:id="4311" w:author="JORGE CONTRERAS ORTIZ" w:date="2021-09-04T16:40:00Z">
        <w:r w:rsidRPr="00791D37" w:rsidDel="00363B1A">
          <w:delText xml:space="preserve">siguiente </w:delText>
        </w:r>
      </w:del>
      <w:r w:rsidRPr="00791D37">
        <w:t>topología de red</w:t>
      </w:r>
      <w:ins w:id="4312" w:author="JORGE CONTRERAS ORTIZ" w:date="2021-09-04T16:40:00Z">
        <w:r w:rsidR="00363B1A">
          <w:t xml:space="preserve"> mostrada a continuación en </w:t>
        </w:r>
      </w:ins>
      <w:ins w:id="4313" w:author="JORGE CONTRERAS ORTIZ" w:date="2021-09-04T16:41:00Z">
        <w:r w:rsidR="00363B1A">
          <w:fldChar w:fldCharType="begin"/>
        </w:r>
        <w:r w:rsidR="00363B1A">
          <w:instrText xml:space="preserve"> REF _Ref81666090 \h </w:instrText>
        </w:r>
      </w:ins>
      <w:r w:rsidR="00363B1A">
        <w:fldChar w:fldCharType="separate"/>
      </w:r>
      <w:ins w:id="4314" w:author="JORGE CONTRERAS ORTIZ" w:date="2021-09-04T16:41:00Z">
        <w:r w:rsidR="00363B1A" w:rsidRPr="00791D37">
          <w:t xml:space="preserve">Ilustración </w:t>
        </w:r>
        <w:r w:rsidR="00363B1A">
          <w:rPr>
            <w:noProof/>
          </w:rPr>
          <w:t>63</w:t>
        </w:r>
        <w:r w:rsidR="00363B1A">
          <w:fldChar w:fldCharType="end"/>
        </w:r>
      </w:ins>
      <w:r w:rsidRPr="00791D37">
        <w:t>:</w:t>
      </w:r>
    </w:p>
    <w:p w14:paraId="18372B4F" w14:textId="77777777" w:rsidR="0074559B" w:rsidRPr="00791D37" w:rsidRDefault="0074559B" w:rsidP="00CA0339">
      <w:pPr>
        <w:jc w:val="center"/>
      </w:pPr>
      <w:r w:rsidRPr="00791D37">
        <w:rPr>
          <w:noProof/>
        </w:rPr>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2B6C9712" w:rsidR="0074559B" w:rsidRPr="00791D37" w:rsidRDefault="0074559B" w:rsidP="00CA0339">
      <w:pPr>
        <w:pStyle w:val="Descripcin"/>
        <w:jc w:val="center"/>
      </w:pPr>
      <w:bookmarkStart w:id="4315" w:name="_Ref81666090"/>
      <w:bookmarkStart w:id="4316" w:name="_Toc81499639"/>
      <w:bookmarkStart w:id="4317" w:name="_Toc81499874"/>
      <w:bookmarkStart w:id="4318" w:name="_Toc81762081"/>
      <w:r w:rsidRPr="00791D37">
        <w:t xml:space="preserve">Ilustración </w:t>
      </w:r>
      <w:r w:rsidR="00691851">
        <w:fldChar w:fldCharType="begin"/>
      </w:r>
      <w:r w:rsidR="00691851">
        <w:instrText xml:space="preserve"> SEQ Ilustración \* ARABIC </w:instrText>
      </w:r>
      <w:r w:rsidR="00691851">
        <w:fldChar w:fldCharType="separate"/>
      </w:r>
      <w:ins w:id="4319" w:author="JORGE CONTRERAS ORTIZ" w:date="2021-09-04T14:47:00Z">
        <w:r w:rsidR="003E5AE5">
          <w:rPr>
            <w:noProof/>
          </w:rPr>
          <w:t>63</w:t>
        </w:r>
      </w:ins>
      <w:del w:id="4320" w:author="JORGE CONTRERAS ORTIZ" w:date="2021-09-04T08:54:00Z">
        <w:r w:rsidR="00CA0339" w:rsidDel="00425C71">
          <w:rPr>
            <w:noProof/>
          </w:rPr>
          <w:delText>62</w:delText>
        </w:r>
      </w:del>
      <w:r w:rsidR="00691851">
        <w:rPr>
          <w:noProof/>
        </w:rPr>
        <w:fldChar w:fldCharType="end"/>
      </w:r>
      <w:bookmarkEnd w:id="4315"/>
      <w:r w:rsidRPr="00791D37">
        <w:t xml:space="preserve"> Topología 1 de BR con 2 nodos Dongle</w:t>
      </w:r>
      <w:bookmarkEnd w:id="4316"/>
      <w:bookmarkEnd w:id="4317"/>
      <w:bookmarkEnd w:id="4318"/>
    </w:p>
    <w:p w14:paraId="6E85E71B" w14:textId="77777777" w:rsidR="0074559B" w:rsidRPr="00791D37" w:rsidRDefault="0074559B" w:rsidP="00791D37"/>
    <w:p w14:paraId="21FFF165" w14:textId="79359482" w:rsidR="0074559B" w:rsidRPr="00791D37" w:rsidRDefault="0074559B" w:rsidP="00791D37">
      <w:r w:rsidRPr="00791D37">
        <w:t xml:space="preserve">Siendo el Dongle Leader el 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4321"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4322" w:author="JORGE CONTRERAS ORTIZ" w:date="2021-09-04T16:41:00Z">
        <w:r w:rsidR="00363B1A" w:rsidRPr="00791D37">
          <w:t xml:space="preserve">Ilustración </w:t>
        </w:r>
        <w:r w:rsidR="00363B1A">
          <w:rPr>
            <w:noProof/>
          </w:rPr>
          <w:t>64</w:t>
        </w:r>
        <w:r w:rsidR="00363B1A">
          <w:fldChar w:fldCharType="end"/>
        </w:r>
      </w:ins>
      <w:del w:id="4323"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79C0B77F" w:rsidR="0074559B" w:rsidRPr="00791D37" w:rsidRDefault="0074559B" w:rsidP="00CA0339">
      <w:pPr>
        <w:pStyle w:val="Descripcin"/>
        <w:jc w:val="center"/>
      </w:pPr>
      <w:bookmarkStart w:id="4324" w:name="_Ref81666126"/>
      <w:bookmarkStart w:id="4325" w:name="_Toc81499640"/>
      <w:bookmarkStart w:id="4326" w:name="_Toc81499875"/>
      <w:bookmarkStart w:id="4327" w:name="_Toc81762082"/>
      <w:r w:rsidRPr="00791D37">
        <w:lastRenderedPageBreak/>
        <w:t xml:space="preserve">Ilustración </w:t>
      </w:r>
      <w:r w:rsidR="00691851">
        <w:fldChar w:fldCharType="begin"/>
      </w:r>
      <w:r w:rsidR="00691851">
        <w:instrText xml:space="preserve"> SEQ Ilustración \* ARABIC </w:instrText>
      </w:r>
      <w:r w:rsidR="00691851">
        <w:fldChar w:fldCharType="separate"/>
      </w:r>
      <w:ins w:id="4328" w:author="JORGE CONTRERAS ORTIZ" w:date="2021-09-04T14:47:00Z">
        <w:r w:rsidR="003E5AE5">
          <w:rPr>
            <w:noProof/>
          </w:rPr>
          <w:t>64</w:t>
        </w:r>
      </w:ins>
      <w:del w:id="4329" w:author="JORGE CONTRERAS ORTIZ" w:date="2021-09-04T08:54:00Z">
        <w:r w:rsidR="00CA0339" w:rsidDel="00425C71">
          <w:rPr>
            <w:noProof/>
          </w:rPr>
          <w:delText>63</w:delText>
        </w:r>
      </w:del>
      <w:r w:rsidR="00691851">
        <w:rPr>
          <w:noProof/>
        </w:rPr>
        <w:fldChar w:fldCharType="end"/>
      </w:r>
      <w:bookmarkEnd w:id="4324"/>
      <w:r w:rsidRPr="00791D37">
        <w:t xml:space="preserve"> Topología 2 de BR con dos nodos Dongle</w:t>
      </w:r>
      <w:bookmarkEnd w:id="4325"/>
      <w:bookmarkEnd w:id="4326"/>
      <w:bookmarkEnd w:id="4327"/>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4330" w:author="JORGE CONTRERAS ORTIZ" w:date="2021-09-05T17:47:00Z">
        <w:r w:rsidRPr="00791D37" w:rsidDel="00DC6100">
          <w:rPr>
            <w:i/>
          </w:rPr>
          <w:delText xml:space="preserve">6 </w:delText>
        </w:r>
        <w:r w:rsidRPr="00791D37" w:rsidDel="00DC6100">
          <w:rPr>
            <w:iCs/>
          </w:rPr>
          <w:delText xml:space="preserve"> a</w:delText>
        </w:r>
      </w:del>
      <w:ins w:id="4331"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43B0A339" w:rsidR="0074559B" w:rsidRPr="00791D37" w:rsidRDefault="0074559B" w:rsidP="00791D37">
      <w:r w:rsidRPr="00791D37">
        <w:t>Los resultados de estos PING han sido</w:t>
      </w:r>
      <w:ins w:id="4332"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4333" w:author="JORGE CONTRERAS ORTIZ" w:date="2021-09-04T16:42:00Z">
        <w:r w:rsidR="00363B1A" w:rsidRPr="00791D37">
          <w:t xml:space="preserve">Ilustración </w:t>
        </w:r>
        <w:r w:rsidR="00363B1A">
          <w:rPr>
            <w:noProof/>
          </w:rPr>
          <w:t>65</w:t>
        </w:r>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4334" w:author="JORGE CONTRERAS ORTIZ" w:date="2021-09-04T16:42:00Z">
        <w:r w:rsidR="00363B1A" w:rsidRPr="00791D37">
          <w:t xml:space="preserve">Ilustración </w:t>
        </w:r>
        <w:r w:rsidR="00363B1A">
          <w:rPr>
            <w:noProof/>
          </w:rPr>
          <w:t>66</w:t>
        </w:r>
        <w:r w:rsidR="00363B1A">
          <w:fldChar w:fldCharType="end"/>
        </w:r>
        <w:r w:rsidR="00363B1A">
          <w:t xml:space="preserve"> </w:t>
        </w:r>
      </w:ins>
      <w:ins w:id="4335" w:author="JORGE CONTRERAS ORTIZ" w:date="2021-09-05T17:47:00Z">
        <w:r w:rsidR="00DC6100">
          <w:t>e</w:t>
        </w:r>
      </w:ins>
      <w:ins w:id="4336" w:author="JORGE CONTRERAS ORTIZ" w:date="2021-09-04T16:42:00Z">
        <w:r w:rsidR="00363B1A">
          <w:t xml:space="preserve"> </w:t>
        </w:r>
      </w:ins>
      <w:ins w:id="4337" w:author="JORGE CONTRERAS ORTIZ" w:date="2021-09-04T16:43:00Z">
        <w:r w:rsidR="00363B1A">
          <w:fldChar w:fldCharType="begin"/>
        </w:r>
        <w:r w:rsidR="00363B1A">
          <w:instrText xml:space="preserve"> REF _Ref81666196 \h </w:instrText>
        </w:r>
      </w:ins>
      <w:r w:rsidR="00363B1A">
        <w:fldChar w:fldCharType="separate"/>
      </w:r>
      <w:ins w:id="4338" w:author="JORGE CONTRERAS ORTIZ" w:date="2021-09-04T16:43:00Z">
        <w:r w:rsidR="00363B1A" w:rsidRPr="00791D37">
          <w:t xml:space="preserve">Ilustración </w:t>
        </w:r>
        <w:r w:rsidR="00363B1A">
          <w:rPr>
            <w:noProof/>
          </w:rPr>
          <w:t>67</w:t>
        </w:r>
        <w:r w:rsidR="00363B1A">
          <w:fldChar w:fldCharType="end"/>
        </w:r>
      </w:ins>
      <w:del w:id="4339" w:author="JORGE CONTRERAS ORTIZ" w:date="2021-09-04T16:42:00Z">
        <w:r w:rsidRPr="00791D37" w:rsidDel="00363B1A">
          <w:delText xml:space="preserve"> los siguientes</w:delText>
        </w:r>
      </w:del>
      <w:r w:rsidRPr="00791D37">
        <w:t>:</w:t>
      </w: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C8D6324" w:rsidR="0074559B" w:rsidRPr="00791D37" w:rsidRDefault="0074559B" w:rsidP="00CA0339">
      <w:pPr>
        <w:pStyle w:val="Descripcin"/>
        <w:jc w:val="center"/>
      </w:pPr>
      <w:bookmarkStart w:id="4340" w:name="_Ref81666171"/>
      <w:bookmarkStart w:id="4341" w:name="_Toc81499641"/>
      <w:bookmarkStart w:id="4342" w:name="_Toc81499876"/>
      <w:bookmarkStart w:id="4343" w:name="_Toc81762083"/>
      <w:r w:rsidRPr="00791D37">
        <w:t xml:space="preserve">Ilustración </w:t>
      </w:r>
      <w:r w:rsidR="00691851">
        <w:fldChar w:fldCharType="begin"/>
      </w:r>
      <w:r w:rsidR="00691851">
        <w:instrText xml:space="preserve"> SEQ Ilustración \* ARABIC </w:instrText>
      </w:r>
      <w:r w:rsidR="00691851">
        <w:fldChar w:fldCharType="separate"/>
      </w:r>
      <w:ins w:id="4344" w:author="JORGE CONTRERAS ORTIZ" w:date="2021-09-04T14:47:00Z">
        <w:r w:rsidR="003E5AE5">
          <w:rPr>
            <w:noProof/>
          </w:rPr>
          <w:t>65</w:t>
        </w:r>
      </w:ins>
      <w:del w:id="4345" w:author="JORGE CONTRERAS ORTIZ" w:date="2021-09-04T08:54:00Z">
        <w:r w:rsidR="00CA0339" w:rsidDel="00425C71">
          <w:rPr>
            <w:noProof/>
          </w:rPr>
          <w:delText>64</w:delText>
        </w:r>
      </w:del>
      <w:r w:rsidR="00691851">
        <w:rPr>
          <w:noProof/>
        </w:rPr>
        <w:fldChar w:fldCharType="end"/>
      </w:r>
      <w:bookmarkEnd w:id="4340"/>
      <w:r w:rsidRPr="00791D37">
        <w:t xml:space="preserve"> Ping desde PC a BR</w:t>
      </w:r>
      <w:bookmarkEnd w:id="4341"/>
      <w:bookmarkEnd w:id="4342"/>
      <w:bookmarkEnd w:id="4343"/>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5C9B2E26" w:rsidR="0074559B" w:rsidRPr="00791D37" w:rsidRDefault="0074559B" w:rsidP="00CA0339">
      <w:pPr>
        <w:pStyle w:val="Descripcin"/>
        <w:jc w:val="center"/>
      </w:pPr>
      <w:bookmarkStart w:id="4346" w:name="_Ref81666185"/>
      <w:bookmarkStart w:id="4347" w:name="_Toc81499642"/>
      <w:bookmarkStart w:id="4348" w:name="_Toc81499877"/>
      <w:bookmarkStart w:id="4349" w:name="_Toc81762084"/>
      <w:r w:rsidRPr="00791D37">
        <w:t xml:space="preserve">Ilustración </w:t>
      </w:r>
      <w:r w:rsidR="00691851">
        <w:fldChar w:fldCharType="begin"/>
      </w:r>
      <w:r w:rsidR="00691851">
        <w:instrText xml:space="preserve"> SEQ Ilustración \* ARABIC </w:instrText>
      </w:r>
      <w:r w:rsidR="00691851">
        <w:fldChar w:fldCharType="separate"/>
      </w:r>
      <w:ins w:id="4350" w:author="JORGE CONTRERAS ORTIZ" w:date="2021-09-04T14:47:00Z">
        <w:r w:rsidR="003E5AE5">
          <w:rPr>
            <w:noProof/>
          </w:rPr>
          <w:t>66</w:t>
        </w:r>
      </w:ins>
      <w:del w:id="4351" w:author="JORGE CONTRERAS ORTIZ" w:date="2021-09-04T08:54:00Z">
        <w:r w:rsidR="00CA0339" w:rsidDel="00425C71">
          <w:rPr>
            <w:noProof/>
          </w:rPr>
          <w:delText>65</w:delText>
        </w:r>
      </w:del>
      <w:r w:rsidR="00691851">
        <w:rPr>
          <w:noProof/>
        </w:rPr>
        <w:fldChar w:fldCharType="end"/>
      </w:r>
      <w:bookmarkEnd w:id="4346"/>
      <w:r w:rsidRPr="00791D37">
        <w:t xml:space="preserve"> Ping desde PC a nodo LEADER</w:t>
      </w:r>
      <w:bookmarkEnd w:id="4347"/>
      <w:bookmarkEnd w:id="4348"/>
      <w:bookmarkEnd w:id="4349"/>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lastRenderedPageBreak/>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841B1F9" w:rsidR="0074559B" w:rsidRPr="00791D37" w:rsidRDefault="0074559B" w:rsidP="00CA0339">
      <w:pPr>
        <w:pStyle w:val="Descripcin"/>
        <w:jc w:val="center"/>
      </w:pPr>
      <w:bookmarkStart w:id="4352" w:name="_Ref81666196"/>
      <w:bookmarkStart w:id="4353" w:name="_Toc81499643"/>
      <w:bookmarkStart w:id="4354" w:name="_Toc81499878"/>
      <w:bookmarkStart w:id="4355" w:name="_Toc81762085"/>
      <w:r w:rsidRPr="00791D37">
        <w:t xml:space="preserve">Ilustración </w:t>
      </w:r>
      <w:r w:rsidR="00691851">
        <w:fldChar w:fldCharType="begin"/>
      </w:r>
      <w:r w:rsidR="00691851">
        <w:instrText xml:space="preserve"> SEQ Ilustración \* ARABIC </w:instrText>
      </w:r>
      <w:r w:rsidR="00691851">
        <w:fldChar w:fldCharType="separate"/>
      </w:r>
      <w:ins w:id="4356" w:author="JORGE CONTRERAS ORTIZ" w:date="2021-09-04T14:47:00Z">
        <w:r w:rsidR="003E5AE5">
          <w:rPr>
            <w:noProof/>
          </w:rPr>
          <w:t>67</w:t>
        </w:r>
      </w:ins>
      <w:del w:id="4357" w:author="JORGE CONTRERAS ORTIZ" w:date="2021-09-04T08:54:00Z">
        <w:r w:rsidR="00CA0339" w:rsidDel="00425C71">
          <w:rPr>
            <w:noProof/>
          </w:rPr>
          <w:delText>66</w:delText>
        </w:r>
      </w:del>
      <w:r w:rsidR="00691851">
        <w:rPr>
          <w:noProof/>
        </w:rPr>
        <w:fldChar w:fldCharType="end"/>
      </w:r>
      <w:bookmarkEnd w:id="4352"/>
      <w:r w:rsidRPr="00791D37">
        <w:t xml:space="preserve"> Ping desde PC a nodo MED</w:t>
      </w:r>
      <w:bookmarkEnd w:id="4353"/>
      <w:bookmarkEnd w:id="4354"/>
      <w:bookmarkEnd w:id="4355"/>
    </w:p>
    <w:p w14:paraId="65CBBD32" w14:textId="77777777" w:rsidR="0074559B" w:rsidRPr="00791D37" w:rsidRDefault="0074559B" w:rsidP="00791D37"/>
    <w:p w14:paraId="542617B5" w14:textId="05F05D3A" w:rsidR="0074559B" w:rsidRPr="00791D37" w:rsidDel="00C17583" w:rsidRDefault="0074559B" w:rsidP="00791D37">
      <w:pPr>
        <w:rPr>
          <w:del w:id="4358"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hyperlink r:id="rId96" w:history="1">
        <w:r w:rsidRPr="00791D37">
          <w:rPr>
            <w:rStyle w:val="Hipervnculo"/>
            <w:iCs/>
          </w:rPr>
          <w:t>www.kirale.com</w:t>
        </w:r>
      </w:hyperlink>
      <w:r w:rsidRPr="00791D37">
        <w:t>, comprobando que en ambos nodos recibimos la respuesta a los ping realizados.</w:t>
      </w:r>
      <w:ins w:id="4359" w:author="JORGE CONTRERAS ORTIZ" w:date="2021-09-04T13:33:00Z">
        <w:r w:rsidR="00C17583">
          <w:t xml:space="preserve"> </w:t>
        </w:r>
      </w:ins>
    </w:p>
    <w:p w14:paraId="54684DD9" w14:textId="03987802" w:rsidR="0074559B" w:rsidRDefault="0074559B" w:rsidP="00791D37">
      <w:pPr>
        <w:rPr>
          <w:ins w:id="4360" w:author="JORGE CONTRERAS ORTIZ" w:date="2021-09-04T13:33:00Z"/>
        </w:rPr>
      </w:pPr>
      <w:del w:id="4361" w:author="JORGE CONTRERAS ORTIZ" w:date="2021-09-04T13:33:00Z">
        <w:r w:rsidRPr="00791D37" w:rsidDel="00C17583">
          <w:br w:type="page"/>
        </w:r>
      </w:del>
    </w:p>
    <w:p w14:paraId="0B408792" w14:textId="77777777" w:rsidR="00C17583" w:rsidRPr="00791D37" w:rsidRDefault="00C17583" w:rsidP="00791D37"/>
    <w:p w14:paraId="407F6888" w14:textId="7048E978" w:rsidR="0074559B" w:rsidRPr="00791D37" w:rsidRDefault="00C17583" w:rsidP="00791D37">
      <w:pPr>
        <w:pStyle w:val="Ttulo3"/>
      </w:pPr>
      <w:bookmarkStart w:id="4362" w:name="_Toc81499469"/>
      <w:bookmarkStart w:id="4363" w:name="_Ref81666949"/>
      <w:bookmarkStart w:id="4364" w:name="_Ref81666954"/>
      <w:bookmarkStart w:id="4365" w:name="_Toc81761852"/>
      <w:r w:rsidRPr="00791D37">
        <w:t>ENVÍO DE MENSAJES UDP POR SOCKETS</w:t>
      </w:r>
      <w:bookmarkEnd w:id="4365"/>
      <w:del w:id="4366" w:author="JORGE CONTRERAS ORTIZ" w:date="2021-09-05T14:12:00Z">
        <w:r w:rsidRPr="00791D37" w:rsidDel="00353559">
          <w:delText xml:space="preserve"> ENTRE DONGLES Y ENTRE PC Y DONGLES</w:delText>
        </w:r>
      </w:del>
      <w:bookmarkEnd w:id="4362"/>
      <w:bookmarkEnd w:id="4363"/>
      <w:bookmarkEnd w:id="4364"/>
    </w:p>
    <w:p w14:paraId="72D9F60E" w14:textId="77777777" w:rsidR="0074559B" w:rsidRPr="00791D37" w:rsidRDefault="0074559B" w:rsidP="00791D37"/>
    <w:p w14:paraId="2EC17052" w14:textId="64AC4FD1" w:rsidR="0074559B" w:rsidRPr="00791D37" w:rsidRDefault="0074559B" w:rsidP="00791D37">
      <w:r w:rsidRPr="00791D37">
        <w:t>En esta prueba, se ha probado el envío de Sockets entre ambos Dongles y entre PC y Dongles. La topología de red utilizada</w:t>
      </w:r>
      <w:ins w:id="4367"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4368" w:author="JORGE CONTRERAS ORTIZ" w:date="2021-09-04T16:43:00Z">
        <w:r w:rsidR="00363B1A" w:rsidRPr="00791D37">
          <w:t xml:space="preserve">Ilustración </w:t>
        </w:r>
        <w:r w:rsidR="00363B1A">
          <w:rPr>
            <w:noProof/>
          </w:rPr>
          <w:t>68</w:t>
        </w:r>
        <w:r w:rsidR="00363B1A">
          <w:fldChar w:fldCharType="end"/>
        </w:r>
      </w:ins>
      <w:del w:id="4369"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E3D43F8" w:rsidR="0074559B" w:rsidRPr="00791D37" w:rsidRDefault="0074559B" w:rsidP="00CA0339">
      <w:pPr>
        <w:pStyle w:val="Descripcin"/>
        <w:jc w:val="center"/>
      </w:pPr>
      <w:bookmarkStart w:id="4370" w:name="_Ref81666235"/>
      <w:bookmarkStart w:id="4371" w:name="_Toc81499644"/>
      <w:bookmarkStart w:id="4372" w:name="_Toc81499879"/>
      <w:bookmarkStart w:id="4373" w:name="_Toc81762086"/>
      <w:r w:rsidRPr="00791D37">
        <w:t xml:space="preserve">Ilustración </w:t>
      </w:r>
      <w:r w:rsidR="00691851">
        <w:fldChar w:fldCharType="begin"/>
      </w:r>
      <w:r w:rsidR="00691851">
        <w:instrText xml:space="preserve"> SEQ Ilustración \* ARABIC </w:instrText>
      </w:r>
      <w:r w:rsidR="00691851">
        <w:fldChar w:fldCharType="separate"/>
      </w:r>
      <w:ins w:id="4374" w:author="JORGE CONTRERAS ORTIZ" w:date="2021-09-04T14:47:00Z">
        <w:r w:rsidR="003E5AE5">
          <w:rPr>
            <w:noProof/>
          </w:rPr>
          <w:t>68</w:t>
        </w:r>
      </w:ins>
      <w:del w:id="4375" w:author="JORGE CONTRERAS ORTIZ" w:date="2021-09-04T08:54:00Z">
        <w:r w:rsidR="00CA0339" w:rsidDel="00425C71">
          <w:rPr>
            <w:noProof/>
          </w:rPr>
          <w:delText>67</w:delText>
        </w:r>
      </w:del>
      <w:r w:rsidR="00691851">
        <w:rPr>
          <w:noProof/>
        </w:rPr>
        <w:fldChar w:fldCharType="end"/>
      </w:r>
      <w:bookmarkEnd w:id="4370"/>
      <w:r w:rsidRPr="00791D37">
        <w:t xml:space="preserve"> Topología para envío de mensajes UDP vía Sockets</w:t>
      </w:r>
      <w:bookmarkEnd w:id="4371"/>
      <w:bookmarkEnd w:id="4372"/>
      <w:bookmarkEnd w:id="4373"/>
    </w:p>
    <w:p w14:paraId="58F810F8" w14:textId="77777777" w:rsidR="0074559B" w:rsidRPr="00791D37" w:rsidRDefault="0074559B" w:rsidP="00791D37"/>
    <w:p w14:paraId="3FAFDB33" w14:textId="452D7D52" w:rsidR="0074559B" w:rsidRPr="00791D37" w:rsidRDefault="0074559B" w:rsidP="00791D37">
      <w:r w:rsidRPr="00791D37">
        <w:t xml:space="preserve">Para esto, como se ha mencionado en </w:t>
      </w:r>
      <w:ins w:id="4376" w:author="JORGE CONTRERAS ORTIZ" w:date="2021-09-04T16:45:00Z">
        <w:r w:rsidR="00363B1A">
          <w:fldChar w:fldCharType="begin"/>
        </w:r>
        <w:r w:rsidR="00363B1A">
          <w:instrText xml:space="preserve"> REF _Ref81666316 \w \h </w:instrText>
        </w:r>
      </w:ins>
      <w:r w:rsidR="00363B1A">
        <w:fldChar w:fldCharType="separate"/>
      </w:r>
      <w:ins w:id="4377" w:author="JORGE CONTRERAS ORTIZ" w:date="2021-09-04T16:45:00Z">
        <w:r w:rsidR="00363B1A">
          <w:t>5.2.3</w:t>
        </w:r>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4378" w:author="JORGE CONTRERAS ORTIZ" w:date="2021-09-04T16:45:00Z">
        <w:r w:rsidR="00363B1A" w:rsidRPr="00791D37">
          <w:t>ENVÍO DE MENSAJES UDP A TRAVÉS DE SOCKETS ENTRE AMBOS NODOS</w:t>
        </w:r>
        <w:r w:rsidR="00363B1A">
          <w:fldChar w:fldCharType="end"/>
        </w:r>
        <w:r w:rsidR="00363B1A">
          <w:t xml:space="preserve"> </w:t>
        </w:r>
      </w:ins>
      <w:del w:id="4379"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lastRenderedPageBreak/>
        <w:t>::a2e:XX</w:t>
      </w:r>
      <w:r w:rsidRPr="00791D37">
        <w:t>. En cuanto al comando Route(), ya no hará falta hacerlo, debido a que se dispone de un router (el BR) que hace automáticamente este enr</w:t>
      </w:r>
      <w:del w:id="4380"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4381" w:author="JORGE CONTRERAS ORTIZ" w:date="2021-09-05T17:47:00Z">
        <w:r w:rsidRPr="00791D37" w:rsidDel="00DC6100">
          <w:delText>Finalmente</w:delText>
        </w:r>
      </w:del>
      <w:ins w:id="4382" w:author="JORGE CONTRERAS ORTIZ" w:date="2021-09-05T17:47:00Z">
        <w:r w:rsidR="00DC6100" w:rsidRPr="00791D37">
          <w:t>Finalmente,</w:t>
        </w:r>
      </w:ins>
      <w:r w:rsidRPr="00791D37">
        <w:t xml:space="preserv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BB801F4" w:rsidR="0074559B" w:rsidRPr="00791D37" w:rsidRDefault="0074559B" w:rsidP="00791D37">
      <w:r w:rsidRPr="00791D37">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4383" w:author="JORGE CONTRERAS ORTIZ" w:date="2021-09-04T16:46:00Z">
        <w:r w:rsidRPr="00791D37" w:rsidDel="00363B1A">
          <w:delText>cuál</w:delText>
        </w:r>
      </w:del>
      <w:ins w:id="4384"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4385" w:author="JORGE CONTRERAS ORTIZ" w:date="2021-09-05T17:47:00Z">
        <w:r w:rsidRPr="00791D37" w:rsidDel="00DC6100">
          <w:delText>Leader  durante</w:delText>
        </w:r>
      </w:del>
      <w:ins w:id="4386"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7777777" w:rsidR="0074559B" w:rsidRPr="00791D37" w:rsidRDefault="0074559B" w:rsidP="00791D37"/>
    <w:p w14:paraId="7238B991" w14:textId="77777777" w:rsidR="0074559B" w:rsidRPr="00791D37" w:rsidRDefault="0074559B" w:rsidP="00791D37">
      <w:pPr>
        <w:pStyle w:val="Ttulo2"/>
        <w:rPr>
          <w:sz w:val="28"/>
        </w:rPr>
      </w:pPr>
      <w:bookmarkStart w:id="4387" w:name="_Toc81499470"/>
      <w:bookmarkStart w:id="4388" w:name="_Ref81666824"/>
      <w:bookmarkStart w:id="4389" w:name="_Ref81666841"/>
      <w:bookmarkStart w:id="4390" w:name="_Toc81761853"/>
      <w:r w:rsidRPr="00791D37">
        <w:t xml:space="preserve">PRUEBAS CON PCB COOCKIE THREAD COMO CUARTO </w:t>
      </w:r>
      <w:r w:rsidRPr="00791D37">
        <w:rPr>
          <w:sz w:val="28"/>
        </w:rPr>
        <w:t>NODO</w:t>
      </w:r>
      <w:bookmarkEnd w:id="4387"/>
      <w:bookmarkEnd w:id="4388"/>
      <w:bookmarkEnd w:id="4389"/>
      <w:bookmarkEnd w:id="4390"/>
    </w:p>
    <w:p w14:paraId="0533D68E" w14:textId="77777777" w:rsidR="0074559B" w:rsidRPr="00791D37" w:rsidRDefault="0074559B" w:rsidP="00791D37"/>
    <w:p w14:paraId="30BAC833" w14:textId="77777777" w:rsidR="0074559B" w:rsidRPr="00791D37" w:rsidRDefault="0074559B" w:rsidP="00791D37">
      <w:r w:rsidRPr="00791D37">
        <w:t>Una vez las primeras pruebas con solo los 2 Dongles y el BR, se integra el módulo KTWM102 integrado en la PCB Coocki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31231E5B" w:rsidR="0074559B" w:rsidRPr="00791D37" w:rsidRDefault="0074559B" w:rsidP="00791D37">
      <w:pPr>
        <w:pStyle w:val="Prrafodelista"/>
        <w:numPr>
          <w:ilvl w:val="0"/>
          <w:numId w:val="24"/>
        </w:numPr>
      </w:pPr>
      <w:r w:rsidRPr="00791D37">
        <w:t xml:space="preserve">La primera, configurando 1 Dongle como Leader, el otro como REED o router y el BR como REED o router. </w:t>
      </w:r>
      <w:del w:id="4391" w:author="JORGE CONTRERAS ORTIZ" w:date="2021-09-05T17:47:00Z">
        <w:r w:rsidRPr="00791D37" w:rsidDel="00DC6100">
          <w:delText>Finalmente</w:delText>
        </w:r>
      </w:del>
      <w:ins w:id="4392" w:author="JORGE CONTRERAS ORTIZ" w:date="2021-09-05T17:47:00Z">
        <w:r w:rsidR="00DC6100" w:rsidRPr="00791D37">
          <w:t>Finalmente,</w:t>
        </w:r>
      </w:ins>
      <w:r w:rsidRPr="00791D37">
        <w:t xml:space="preserve"> el nuevo nodo se configura como MED. Quedando </w:t>
      </w:r>
      <w:del w:id="4393" w:author="JORGE CONTRERAS ORTIZ" w:date="2021-09-04T16:49:00Z">
        <w:r w:rsidRPr="00791D37" w:rsidDel="00D30CCF">
          <w:delText>una topología como mostramos en la siguiente imagen</w:delText>
        </w:r>
      </w:del>
      <w:ins w:id="4394" w:author="JORGE CONTRERAS ORTIZ" w:date="2021-09-04T16:49:00Z">
        <w:r w:rsidR="00D30CCF">
          <w:t xml:space="preserve">la topología mostrada en </w:t>
        </w:r>
      </w:ins>
      <w:del w:id="4395" w:author="JORGE CONTRERAS ORTIZ" w:date="2021-09-04T16:49:00Z">
        <w:r w:rsidRPr="00791D37" w:rsidDel="00D30CCF">
          <w:delText>:</w:delText>
        </w:r>
      </w:del>
      <w:ins w:id="4396" w:author="JORGE CONTRERAS ORTIZ" w:date="2021-09-04T16:49:00Z">
        <w:r w:rsidR="00D30CCF">
          <w:fldChar w:fldCharType="begin"/>
        </w:r>
        <w:r w:rsidR="00D30CCF">
          <w:instrText xml:space="preserve"> REF _Ref81666608 \h </w:instrText>
        </w:r>
      </w:ins>
      <w:r w:rsidR="00D30CCF">
        <w:fldChar w:fldCharType="separate"/>
      </w:r>
      <w:ins w:id="4397" w:author="JORGE CONTRERAS ORTIZ" w:date="2021-09-04T16:49:00Z">
        <w:r w:rsidR="00D30CCF" w:rsidRPr="00791D37">
          <w:t xml:space="preserve">Ilustración </w:t>
        </w:r>
        <w:r w:rsidR="00D30CCF">
          <w:rPr>
            <w:noProof/>
          </w:rPr>
          <w:t>69</w:t>
        </w:r>
        <w:r w:rsidR="00D30CCF">
          <w:fldChar w:fldCharType="end"/>
        </w:r>
      </w:ins>
    </w:p>
    <w:p w14:paraId="0CCEA1E0" w14:textId="77777777" w:rsidR="0074559B" w:rsidRPr="00791D37" w:rsidRDefault="0074559B" w:rsidP="00CA0339">
      <w:pPr>
        <w:jc w:val="center"/>
      </w:pPr>
      <w:r w:rsidRPr="00791D37">
        <w:rPr>
          <w:noProof/>
        </w:rPr>
        <w:lastRenderedPageBreak/>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06781F3" w:rsidR="0074559B" w:rsidRPr="00791D37" w:rsidRDefault="0074559B" w:rsidP="00CA0339">
      <w:pPr>
        <w:pStyle w:val="Descripcin"/>
        <w:jc w:val="center"/>
      </w:pPr>
      <w:bookmarkStart w:id="4398" w:name="_Ref81666608"/>
      <w:bookmarkStart w:id="4399" w:name="_Toc81499645"/>
      <w:bookmarkStart w:id="4400" w:name="_Toc81499880"/>
      <w:bookmarkStart w:id="4401" w:name="_Ref81666593"/>
      <w:bookmarkStart w:id="4402" w:name="_Toc81762087"/>
      <w:r w:rsidRPr="00791D37">
        <w:t xml:space="preserve">Ilustración </w:t>
      </w:r>
      <w:r w:rsidR="00691851">
        <w:fldChar w:fldCharType="begin"/>
      </w:r>
      <w:r w:rsidR="00691851">
        <w:instrText xml:space="preserve"> SEQ Ilustración \* ARABIC </w:instrText>
      </w:r>
      <w:r w:rsidR="00691851">
        <w:fldChar w:fldCharType="separate"/>
      </w:r>
      <w:ins w:id="4403" w:author="JORGE CONTRERAS ORTIZ" w:date="2021-09-04T14:47:00Z">
        <w:r w:rsidR="003E5AE5">
          <w:rPr>
            <w:noProof/>
          </w:rPr>
          <w:t>69</w:t>
        </w:r>
      </w:ins>
      <w:del w:id="4404" w:author="JORGE CONTRERAS ORTIZ" w:date="2021-09-04T08:54:00Z">
        <w:r w:rsidR="00CA0339" w:rsidDel="00425C71">
          <w:rPr>
            <w:noProof/>
          </w:rPr>
          <w:delText>68</w:delText>
        </w:r>
      </w:del>
      <w:r w:rsidR="00691851">
        <w:rPr>
          <w:noProof/>
        </w:rPr>
        <w:fldChar w:fldCharType="end"/>
      </w:r>
      <w:bookmarkEnd w:id="4398"/>
      <w:r w:rsidRPr="00791D37">
        <w:t xml:space="preserve"> Topología 4 nodos con un Dongle como LEADER</w:t>
      </w:r>
      <w:bookmarkEnd w:id="4399"/>
      <w:bookmarkEnd w:id="4400"/>
      <w:bookmarkEnd w:id="4401"/>
      <w:bookmarkEnd w:id="4402"/>
    </w:p>
    <w:p w14:paraId="13B1D3EC" w14:textId="77777777" w:rsidR="0074559B" w:rsidRPr="00791D37" w:rsidRDefault="0074559B" w:rsidP="00791D37">
      <w:r w:rsidRPr="00791D37">
        <w:br w:type="page"/>
      </w:r>
    </w:p>
    <w:p w14:paraId="281BBA03" w14:textId="2BF4FCD5" w:rsidR="0074559B" w:rsidRPr="00791D37" w:rsidRDefault="0074559B" w:rsidP="00791D37">
      <w:pPr>
        <w:pStyle w:val="Prrafodelista"/>
        <w:numPr>
          <w:ilvl w:val="0"/>
          <w:numId w:val="24"/>
        </w:numPr>
      </w:pPr>
      <w:r w:rsidRPr="00791D37">
        <w:lastRenderedPageBreak/>
        <w:t xml:space="preserve">Se configura el BR como Leader de la red, un Dongle se configura como REED o Router y el otro Dongle como MED. </w:t>
      </w:r>
      <w:del w:id="4405" w:author="JORGE CONTRERAS ORTIZ" w:date="2021-09-05T17:47:00Z">
        <w:r w:rsidRPr="00791D37" w:rsidDel="00DC6100">
          <w:delText>Finalmente</w:delText>
        </w:r>
      </w:del>
      <w:ins w:id="4406" w:author="JORGE CONTRERAS ORTIZ" w:date="2021-09-05T17:47:00Z">
        <w:r w:rsidR="00DC6100" w:rsidRPr="00791D37">
          <w:t>Finalmente,</w:t>
        </w:r>
      </w:ins>
      <w:r w:rsidRPr="00791D37">
        <w:t xml:space="preserve"> el nuevo nodo se configura como MED. La topología resultante </w:t>
      </w:r>
      <w:del w:id="4407" w:author="JORGE CONTRERAS ORTIZ" w:date="2021-09-04T16:52:00Z">
        <w:r w:rsidRPr="00791D37" w:rsidDel="00D30CCF">
          <w:delText>sería</w:delText>
        </w:r>
      </w:del>
      <w:ins w:id="4408"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4409" w:author="JORGE CONTRERAS ORTIZ" w:date="2021-09-04T16:52:00Z">
        <w:r w:rsidR="00D30CCF" w:rsidRPr="00791D37">
          <w:t xml:space="preserve">Ilustración </w:t>
        </w:r>
        <w:r w:rsidR="00D30CCF">
          <w:rPr>
            <w:noProof/>
          </w:rPr>
          <w:t>70</w:t>
        </w:r>
        <w:r w:rsidR="00D30CCF">
          <w:fldChar w:fldCharType="end"/>
        </w:r>
      </w:ins>
      <w:r w:rsidRPr="00791D37">
        <w:t xml:space="preserve">: </w:t>
      </w:r>
    </w:p>
    <w:p w14:paraId="4ABBBE2F" w14:textId="77777777" w:rsidR="0074559B" w:rsidRPr="00791D37" w:rsidRDefault="0074559B" w:rsidP="00CA0339">
      <w:pPr>
        <w:jc w:val="center"/>
      </w:pPr>
      <w:r w:rsidRPr="00791D37">
        <w:rPr>
          <w:noProof/>
        </w:rPr>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1FFA3BE8" w:rsidR="0074559B" w:rsidRPr="00791D37" w:rsidRDefault="0074559B" w:rsidP="00CA0339">
      <w:pPr>
        <w:pStyle w:val="Descripcin"/>
        <w:jc w:val="center"/>
      </w:pPr>
      <w:bookmarkStart w:id="4410" w:name="_Ref81666764"/>
      <w:bookmarkStart w:id="4411" w:name="_Toc81499646"/>
      <w:bookmarkStart w:id="4412" w:name="_Toc81499881"/>
      <w:bookmarkStart w:id="4413" w:name="_Toc81762088"/>
      <w:r w:rsidRPr="00791D37">
        <w:t xml:space="preserve">Ilustración </w:t>
      </w:r>
      <w:r w:rsidR="00691851">
        <w:fldChar w:fldCharType="begin"/>
      </w:r>
      <w:r w:rsidR="00691851">
        <w:instrText xml:space="preserve"> SEQ Ilustración \* ARABIC </w:instrText>
      </w:r>
      <w:r w:rsidR="00691851">
        <w:fldChar w:fldCharType="separate"/>
      </w:r>
      <w:ins w:id="4414" w:author="JORGE CONTRERAS ORTIZ" w:date="2021-09-04T14:47:00Z">
        <w:r w:rsidR="003E5AE5">
          <w:rPr>
            <w:noProof/>
          </w:rPr>
          <w:t>70</w:t>
        </w:r>
      </w:ins>
      <w:del w:id="4415" w:author="JORGE CONTRERAS ORTIZ" w:date="2021-09-04T08:54:00Z">
        <w:r w:rsidR="00CA0339" w:rsidDel="00425C71">
          <w:rPr>
            <w:noProof/>
          </w:rPr>
          <w:delText>69</w:delText>
        </w:r>
      </w:del>
      <w:r w:rsidR="00691851">
        <w:rPr>
          <w:noProof/>
        </w:rPr>
        <w:fldChar w:fldCharType="end"/>
      </w:r>
      <w:bookmarkEnd w:id="4410"/>
      <w:r w:rsidRPr="00791D37">
        <w:t xml:space="preserve"> Topología 4 nodos con BR como Leader</w:t>
      </w:r>
      <w:bookmarkEnd w:id="4411"/>
      <w:bookmarkEnd w:id="4412"/>
      <w:bookmarkEnd w:id="4413"/>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4416" w:name="_Toc81499471"/>
      <w:bookmarkStart w:id="4417" w:name="_Toc81761854"/>
      <w:r w:rsidRPr="00791D37">
        <w:t>PRUEBAS DE CONECTIVIDAD CON EL CUARTO NODO</w:t>
      </w:r>
      <w:bookmarkEnd w:id="4416"/>
      <w:bookmarkEnd w:id="4417"/>
    </w:p>
    <w:p w14:paraId="0E976CD4" w14:textId="77777777" w:rsidR="0074559B" w:rsidRPr="00791D37" w:rsidRDefault="0074559B" w:rsidP="00791D37"/>
    <w:p w14:paraId="6236C918" w14:textId="2F84EC95" w:rsidR="0074559B" w:rsidRPr="00791D37" w:rsidRDefault="0074559B" w:rsidP="00791D37">
      <w:r w:rsidRPr="00791D37">
        <w:t>Una vez formada la red en cualquiera de sus dos topologías con 4 nodos, queda el nodo nuevo, formado por la PCB diseñada con el KTWM102, a 2 saltos de distancia del BR. Para probar la conectividad de este nodo, se realiza 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DB331B9" w:rsidR="0074559B" w:rsidRPr="00791D37" w:rsidRDefault="0074559B" w:rsidP="00CA0339">
      <w:pPr>
        <w:pStyle w:val="Descripcin"/>
        <w:jc w:val="center"/>
      </w:pPr>
      <w:bookmarkStart w:id="4418" w:name="_Toc81499647"/>
      <w:bookmarkStart w:id="4419" w:name="_Toc81499882"/>
      <w:bookmarkStart w:id="4420" w:name="_Toc81762089"/>
      <w:r w:rsidRPr="00791D37">
        <w:t xml:space="preserve">Ilustración </w:t>
      </w:r>
      <w:r w:rsidR="00691851">
        <w:fldChar w:fldCharType="begin"/>
      </w:r>
      <w:r w:rsidR="00691851">
        <w:instrText xml:space="preserve"> SEQ Ilustración \* ARABIC </w:instrText>
      </w:r>
      <w:r w:rsidR="00691851">
        <w:fldChar w:fldCharType="separate"/>
      </w:r>
      <w:ins w:id="4421" w:author="JORGE CONTRERAS ORTIZ" w:date="2021-09-04T14:47:00Z">
        <w:r w:rsidR="003E5AE5">
          <w:rPr>
            <w:noProof/>
          </w:rPr>
          <w:t>71</w:t>
        </w:r>
      </w:ins>
      <w:del w:id="4422" w:author="JORGE CONTRERAS ORTIZ" w:date="2021-09-04T08:54:00Z">
        <w:r w:rsidR="00CA0339" w:rsidDel="00425C71">
          <w:rPr>
            <w:noProof/>
          </w:rPr>
          <w:delText>70</w:delText>
        </w:r>
      </w:del>
      <w:r w:rsidR="00691851">
        <w:rPr>
          <w:noProof/>
        </w:rPr>
        <w:fldChar w:fldCharType="end"/>
      </w:r>
      <w:r w:rsidRPr="00791D37">
        <w:t xml:space="preserve"> Ping desde PC a nuevo nodo MED.</w:t>
      </w:r>
      <w:bookmarkEnd w:id="4418"/>
      <w:bookmarkEnd w:id="4419"/>
      <w:bookmarkEnd w:id="4420"/>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4423" w:author="JORGE CONTRERAS ORTIZ" w:date="2021-09-04T16:56:00Z">
            <w:rPr/>
          </w:rPrChange>
        </w:rPr>
      </w:pPr>
      <w:r w:rsidRPr="00D30CCF">
        <w:rPr>
          <w:b/>
          <w:bCs/>
          <w:i/>
          <w:iCs/>
          <w:rPrChange w:id="4424" w:author="JORGE CONTRERAS ORTIZ" w:date="2021-09-04T16:56:00Z">
            <w:rPr>
              <w:b/>
              <w:bCs/>
            </w:rPr>
          </w:rPrChange>
        </w:rPr>
        <w:t>Nota:</w:t>
      </w:r>
      <w:r w:rsidRPr="00D30CCF">
        <w:rPr>
          <w:i/>
          <w:iCs/>
          <w:rPrChange w:id="4425" w:author="JORGE CONTRERAS ORTIZ" w:date="2021-09-04T16:56:00Z">
            <w:rPr/>
          </w:rPrChange>
        </w:rPr>
        <w:t xml:space="preserve"> Tener en cuenta que los dos saltos realizados son entre nodos separados la misma distancia de 30 – 35 cm de distancia.</w:t>
      </w:r>
    </w:p>
    <w:p w14:paraId="680E54CB" w14:textId="3EBFC97C" w:rsidR="0074559B" w:rsidRPr="00791D37" w:rsidRDefault="0074559B" w:rsidP="00791D37">
      <w:pPr>
        <w:pStyle w:val="Textoindependiente"/>
      </w:pPr>
      <w:r w:rsidRPr="00791D37">
        <w:lastRenderedPageBreak/>
        <w:t xml:space="preserve">Desde el propio nodo se hace ping a </w:t>
      </w:r>
      <w:hyperlink r:id="rId100" w:history="1">
        <w:r w:rsidRPr="00791D37">
          <w:rPr>
            <w:rStyle w:val="Hipervnculo"/>
          </w:rPr>
          <w:t>www.kirale.com</w:t>
        </w:r>
      </w:hyperlink>
      <w:r w:rsidRPr="00791D37">
        <w:t xml:space="preserve">, a </w:t>
      </w:r>
      <w:hyperlink r:id="rId101" w:history="1">
        <w:r w:rsidRPr="00791D37">
          <w:rPr>
            <w:rStyle w:val="Hipervnculo"/>
          </w:rPr>
          <w:t>www.google.com</w:t>
        </w:r>
      </w:hyperlink>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t xml:space="preserve"> </w:t>
      </w:r>
      <w:bookmarkStart w:id="4426" w:name="_Toc81499472"/>
      <w:bookmarkStart w:id="4427" w:name="_Ref81667148"/>
      <w:bookmarkStart w:id="4428" w:name="_Ref81667157"/>
      <w:bookmarkStart w:id="4429" w:name="_Toc81761855"/>
      <w:r w:rsidR="00C17583" w:rsidRPr="00791D37">
        <w:t>ENVÍO / RECIBO DE SOCKETS</w:t>
      </w:r>
      <w:bookmarkEnd w:id="4426"/>
      <w:bookmarkEnd w:id="4427"/>
      <w:bookmarkEnd w:id="4428"/>
      <w:bookmarkEnd w:id="4429"/>
    </w:p>
    <w:p w14:paraId="0EF64971" w14:textId="77777777" w:rsidR="0074559B" w:rsidRPr="00791D37" w:rsidRDefault="0074559B" w:rsidP="00791D37"/>
    <w:p w14:paraId="196C2FD9" w14:textId="38E383C6" w:rsidR="0074559B" w:rsidRPr="00791D37" w:rsidRDefault="0074559B" w:rsidP="00791D37">
      <w:r w:rsidRPr="00791D37">
        <w:t>Siguiendo con el uso de las dos topologías mencionadas e</w:t>
      </w:r>
      <w:ins w:id="4430" w:author="JORGE CONTRERAS ORTIZ" w:date="2021-09-04T16:53:00Z">
        <w:r w:rsidR="00D30CCF">
          <w:t xml:space="preserve">n </w:t>
        </w:r>
        <w:r w:rsidR="00D30CCF">
          <w:fldChar w:fldCharType="begin"/>
        </w:r>
        <w:r w:rsidR="00D30CCF">
          <w:instrText xml:space="preserve"> REF _Ref81666841 \r \h </w:instrText>
        </w:r>
      </w:ins>
      <w:r w:rsidR="00D30CCF">
        <w:fldChar w:fldCharType="separate"/>
      </w:r>
      <w:ins w:id="4431" w:author="JORGE CONTRERAS ORTIZ" w:date="2021-09-04T16:53:00Z">
        <w:r w:rsidR="00D30CCF">
          <w:t>5.4</w:t>
        </w:r>
        <w:r w:rsidR="00D30CCF">
          <w:fldChar w:fldCharType="end"/>
        </w:r>
        <w:r w:rsidR="00D30CCF">
          <w:t xml:space="preserve"> </w:t>
        </w:r>
        <w:r w:rsidR="00D30CCF">
          <w:fldChar w:fldCharType="begin"/>
        </w:r>
        <w:r w:rsidR="00D30CCF">
          <w:instrText xml:space="preserve"> REF _Ref81666824 \h </w:instrText>
        </w:r>
      </w:ins>
      <w:r w:rsidR="00D30CCF">
        <w:instrText xml:space="preserve"> \* MERGEFORMAT </w:instrText>
      </w:r>
      <w:r w:rsidR="00D30CCF">
        <w:fldChar w:fldCharType="separate"/>
      </w:r>
      <w:ins w:id="4432" w:author="JORGE CONTRERAS ORTIZ" w:date="2021-09-04T16:53:00Z">
        <w:r w:rsidR="00D30CCF" w:rsidRPr="00791D37">
          <w:t xml:space="preserve">PRUEBAS CON PCB COOCKIE THREAD COMO CUARTO </w:t>
        </w:r>
        <w:r w:rsidR="00D30CCF" w:rsidRPr="00D30CCF">
          <w:rPr>
            <w:rPrChange w:id="4433" w:author="JORGE CONTRERAS ORTIZ" w:date="2021-09-04T16:54:00Z">
              <w:rPr>
                <w:sz w:val="28"/>
              </w:rPr>
            </w:rPrChange>
          </w:rPr>
          <w:t>NODO</w:t>
        </w:r>
        <w:r w:rsidR="00D30CCF">
          <w:fldChar w:fldCharType="end"/>
        </w:r>
        <w:r w:rsidR="00D30CCF">
          <w:t xml:space="preserve"> </w:t>
        </w:r>
      </w:ins>
      <w:del w:id="4434" w:author="JORGE CONTRERAS ORTIZ" w:date="2021-09-04T16:53:00Z">
        <w:r w:rsidRPr="00791D37" w:rsidDel="00D30CCF">
          <w:delText xml:space="preserve">n </w:delText>
        </w:r>
        <w:r w:rsidR="00912DA3" w:rsidDel="00D30CCF">
          <w:fldChar w:fldCharType="begin"/>
        </w:r>
        <w:r w:rsidR="00912DA3" w:rsidRPr="00D30CCF"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34313DBE" w:rsidR="0074559B" w:rsidRPr="00791D37" w:rsidDel="009735E3" w:rsidRDefault="0074559B" w:rsidP="00791D37">
      <w:pPr>
        <w:rPr>
          <w:del w:id="4435" w:author="JORGE CONTRERAS ORTIZ" w:date="2021-09-04T16:59:00Z"/>
        </w:rPr>
      </w:pPr>
      <w:r w:rsidRPr="00791D37">
        <w:t xml:space="preserve">Como segunda prueba, con la  segunda topología de red indicada en </w:t>
      </w:r>
      <w:ins w:id="4436" w:author="JORGE CONTRERAS ORTIZ" w:date="2021-09-04T16:54:00Z">
        <w:r w:rsidR="00D30CCF">
          <w:fldChar w:fldCharType="begin"/>
        </w:r>
        <w:r w:rsidR="00D30CCF">
          <w:instrText xml:space="preserve"> REF _Ref81666841 \r \h </w:instrText>
        </w:r>
      </w:ins>
      <w:ins w:id="4437" w:author="JORGE CONTRERAS ORTIZ" w:date="2021-09-04T16:54:00Z">
        <w:r w:rsidR="00D30CCF">
          <w:fldChar w:fldCharType="separate"/>
        </w:r>
        <w:r w:rsidR="00D30CCF">
          <w:t>5.4</w:t>
        </w:r>
        <w:r w:rsidR="00D30CCF">
          <w:fldChar w:fldCharType="end"/>
        </w:r>
        <w:r w:rsidR="00D30CCF">
          <w:t xml:space="preserve"> </w:t>
        </w:r>
        <w:r w:rsidR="00D30CCF">
          <w:fldChar w:fldCharType="begin"/>
        </w:r>
        <w:r w:rsidR="00D30CCF">
          <w:instrText xml:space="preserve"> REF _Ref81666824 \h  \* MERGEFORMAT </w:instrText>
        </w:r>
      </w:ins>
      <w:ins w:id="4438" w:author="JORGE CONTRERAS ORTIZ" w:date="2021-09-04T16:54:00Z">
        <w:r w:rsidR="00D30CCF">
          <w:fldChar w:fldCharType="separate"/>
        </w:r>
        <w:r w:rsidR="00D30CCF" w:rsidRPr="00791D37">
          <w:t xml:space="preserve">PRUEBAS CON PCB COOCKIE THREAD COMO CUARTO </w:t>
        </w:r>
        <w:r w:rsidR="00D30CCF" w:rsidRPr="00E23BFC">
          <w:t>NODO</w:t>
        </w:r>
        <w:r w:rsidR="00D30CCF">
          <w:fldChar w:fldCharType="end"/>
        </w:r>
      </w:ins>
      <w:del w:id="4439"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Coockie cada 2 segundos. Esta prueba se realiza con una duración de 2 horas y media, varias veces, observando</w:t>
      </w:r>
      <w:ins w:id="4440" w:author="JORGE CONTRERAS ORTIZ" w:date="2021-09-04T16:54:00Z">
        <w:r w:rsidR="00D30CCF">
          <w:t xml:space="preserve">, al igual que </w:t>
        </w:r>
      </w:ins>
      <w:del w:id="4441" w:author="JORGE CONTRERAS ORTIZ" w:date="2021-09-04T16:54:00Z">
        <w:r w:rsidRPr="00791D37" w:rsidDel="00D30CCF">
          <w:delText xml:space="preserve"> como en</w:delText>
        </w:r>
      </w:del>
      <w:r w:rsidRPr="00791D37">
        <w:t xml:space="preserve"> </w:t>
      </w:r>
      <w:ins w:id="4442" w:author="JORGE CONTRERAS ORTIZ" w:date="2021-09-04T16:55:00Z">
        <w:r w:rsidR="00D30CCF">
          <w:fldChar w:fldCharType="begin"/>
        </w:r>
        <w:r w:rsidR="00D30CCF">
          <w:instrText xml:space="preserve"> REF _Ref81666949 \w \h </w:instrText>
        </w:r>
      </w:ins>
      <w:r w:rsidR="00D30CCF">
        <w:fldChar w:fldCharType="separate"/>
      </w:r>
      <w:ins w:id="4443" w:author="JORGE CONTRERAS ORTIZ" w:date="2021-09-04T16:55:00Z">
        <w:r w:rsidR="00D30CCF">
          <w:t>5.3.4</w:t>
        </w:r>
        <w:r w:rsidR="00D30CCF">
          <w:fldChar w:fldCharType="end"/>
        </w:r>
        <w:r w:rsidR="00D30CCF">
          <w:t xml:space="preserve"> </w:t>
        </w:r>
        <w:r w:rsidR="00D30CCF">
          <w:fldChar w:fldCharType="begin"/>
        </w:r>
        <w:r w:rsidR="00D30CCF">
          <w:instrText xml:space="preserve"> REF _Ref81666954 \h </w:instrText>
        </w:r>
      </w:ins>
      <w:r w:rsidR="00D30CCF">
        <w:fldChar w:fldCharType="separate"/>
      </w:r>
      <w:ins w:id="4444" w:author="JORGE CONTRERAS ORTIZ" w:date="2021-09-04T16:55:00Z">
        <w:r w:rsidR="00D30CCF" w:rsidRPr="00791D37">
          <w:t>ENVÍO DE MENSAJES UDP POR SOCKETS ENTRE DONGLES Y ENTRE PC Y DONGLES</w:t>
        </w:r>
        <w:r w:rsidR="00D30CCF">
          <w:fldChar w:fldCharType="end"/>
        </w:r>
      </w:ins>
      <w:del w:id="4445"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4446" w:author="JORGE CONTRERAS ORTIZ" w:date="2021-09-04T16:55:00Z">
        <w:r w:rsidRPr="00791D37" w:rsidDel="00D30CCF">
          <w:delText>que</w:delText>
        </w:r>
      </w:del>
      <w:ins w:id="4447"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4448" w:author="JORGE CONTRERAS ORTIZ" w:date="2021-09-05T17:47:00Z">
        <w:r w:rsidRPr="00791D37" w:rsidDel="00DC6100">
          <w:delText>que</w:delText>
        </w:r>
      </w:del>
      <w:ins w:id="4449"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4450" w:author="JORGE CONTRERAS ORTIZ" w:date="2021-09-04T16:59:00Z">
          <w:pPr>
            <w:pStyle w:val="Ttulo4"/>
          </w:pPr>
        </w:pPrChange>
      </w:pPr>
      <w:r w:rsidRPr="00791D37">
        <w:br w:type="page"/>
      </w:r>
    </w:p>
    <w:p w14:paraId="5C9CB399" w14:textId="77777777" w:rsidR="0074559B" w:rsidRPr="00791D37" w:rsidRDefault="0074559B" w:rsidP="00791D37">
      <w:pPr>
        <w:pStyle w:val="Ttulo2"/>
      </w:pPr>
      <w:bookmarkStart w:id="4451" w:name="_Toc81499473"/>
      <w:bookmarkStart w:id="4452" w:name="_Toc81761856"/>
      <w:r w:rsidRPr="00791D37">
        <w:lastRenderedPageBreak/>
        <w:t>PRUEBAS DE ESTABILIDAD CON 5 NODOS</w:t>
      </w:r>
      <w:bookmarkEnd w:id="4451"/>
      <w:bookmarkEnd w:id="4452"/>
    </w:p>
    <w:p w14:paraId="02A2E594" w14:textId="77777777" w:rsidR="0074559B" w:rsidRPr="00791D37" w:rsidRDefault="0074559B" w:rsidP="00791D37"/>
    <w:p w14:paraId="3E4E0EF2" w14:textId="77777777" w:rsidR="0074559B" w:rsidRPr="00791D37" w:rsidRDefault="0074559B" w:rsidP="00791D37">
      <w:r w:rsidRPr="00791D37">
        <w:t>Tras validar el funcionamiento de la primera PCB Coockie Thread, se crea el código para el manejo de los módulos KTWM102 desde el kit de la Coockie  y se añade como 5 nodo a la red otra PCB de Coocki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3EB28D2" w:rsidR="0074559B" w:rsidRPr="00791D37" w:rsidRDefault="0074559B" w:rsidP="00791D37">
      <w:pPr>
        <w:pStyle w:val="Prrafodelista"/>
        <w:numPr>
          <w:ilvl w:val="0"/>
          <w:numId w:val="25"/>
        </w:numPr>
      </w:pPr>
      <w:r w:rsidRPr="00791D37">
        <w:t>Todos los nodos se han conectado al BR como nodo padre</w:t>
      </w:r>
      <w:ins w:id="4453"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4454" w:author="JORGE CONTRERAS ORTIZ" w:date="2021-09-04T16:56:00Z">
        <w:r w:rsidR="00D30CCF" w:rsidRPr="00791D37">
          <w:t xml:space="preserve">Ilustración </w:t>
        </w:r>
        <w:r w:rsidR="00D30CCF">
          <w:rPr>
            <w:noProof/>
          </w:rPr>
          <w:t>72</w:t>
        </w:r>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AF89B7A" w:rsidR="0074559B" w:rsidRPr="00791D37" w:rsidRDefault="0074559B" w:rsidP="00CA0339">
      <w:pPr>
        <w:pStyle w:val="Descripcin"/>
        <w:jc w:val="center"/>
      </w:pPr>
      <w:bookmarkStart w:id="4455" w:name="_Ref81666998"/>
      <w:bookmarkStart w:id="4456" w:name="_Toc81499648"/>
      <w:bookmarkStart w:id="4457" w:name="_Toc81499883"/>
      <w:bookmarkStart w:id="4458" w:name="_Toc81762090"/>
      <w:r w:rsidRPr="00791D37">
        <w:t xml:space="preserve">Ilustración </w:t>
      </w:r>
      <w:r w:rsidR="00691851">
        <w:fldChar w:fldCharType="begin"/>
      </w:r>
      <w:r w:rsidR="00691851">
        <w:instrText xml:space="preserve"> SEQ Ilustración \* ARABIC </w:instrText>
      </w:r>
      <w:r w:rsidR="00691851">
        <w:fldChar w:fldCharType="separate"/>
      </w:r>
      <w:ins w:id="4459" w:author="JORGE CONTRERAS ORTIZ" w:date="2021-09-04T14:47:00Z">
        <w:r w:rsidR="003E5AE5">
          <w:rPr>
            <w:noProof/>
          </w:rPr>
          <w:t>72</w:t>
        </w:r>
      </w:ins>
      <w:del w:id="4460" w:author="JORGE CONTRERAS ORTIZ" w:date="2021-09-04T08:54:00Z">
        <w:r w:rsidR="00CA0339" w:rsidDel="00425C71">
          <w:rPr>
            <w:noProof/>
          </w:rPr>
          <w:delText>71</w:delText>
        </w:r>
      </w:del>
      <w:r w:rsidR="00691851">
        <w:rPr>
          <w:noProof/>
        </w:rPr>
        <w:fldChar w:fldCharType="end"/>
      </w:r>
      <w:bookmarkEnd w:id="4455"/>
      <w:r w:rsidRPr="00791D37">
        <w:t xml:space="preserve"> Topología A de 5 nodos</w:t>
      </w:r>
      <w:bookmarkEnd w:id="4456"/>
      <w:bookmarkEnd w:id="4457"/>
      <w:bookmarkEnd w:id="4458"/>
      <w:r w:rsidRPr="00791D37">
        <w:br w:type="page"/>
      </w:r>
    </w:p>
    <w:p w14:paraId="081D0EEC" w14:textId="51D6487C" w:rsidR="0074559B" w:rsidRPr="00791D37" w:rsidRDefault="0074559B" w:rsidP="00791D37">
      <w:pPr>
        <w:pStyle w:val="Prrafodelista"/>
        <w:numPr>
          <w:ilvl w:val="0"/>
          <w:numId w:val="25"/>
        </w:numPr>
      </w:pPr>
      <w:r w:rsidRPr="00791D37">
        <w:lastRenderedPageBreak/>
        <w:t>El nodo REED se conecta al BR como nodo hijo, y el los MED se conectan al REED</w:t>
      </w:r>
      <w:ins w:id="4461"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4462" w:author="JORGE CONTRERAS ORTIZ" w:date="2021-09-04T16:56:00Z">
        <w:r w:rsidR="00D30CCF" w:rsidRPr="00791D37">
          <w:t xml:space="preserve">Ilustración </w:t>
        </w:r>
        <w:r w:rsidR="00D30CCF">
          <w:rPr>
            <w:noProof/>
          </w:rPr>
          <w:t>73</w:t>
        </w:r>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5CA92106" w:rsidR="0074559B" w:rsidRPr="00791D37" w:rsidRDefault="0074559B" w:rsidP="00CA0339">
      <w:pPr>
        <w:pStyle w:val="Descripcin"/>
        <w:jc w:val="center"/>
      </w:pPr>
      <w:bookmarkStart w:id="4463" w:name="_Ref81667010"/>
      <w:bookmarkStart w:id="4464" w:name="_Toc81499649"/>
      <w:bookmarkStart w:id="4465" w:name="_Toc81499884"/>
      <w:bookmarkStart w:id="4466" w:name="_Toc81762091"/>
      <w:r w:rsidRPr="00791D37">
        <w:t xml:space="preserve">Ilustración </w:t>
      </w:r>
      <w:r w:rsidR="00691851">
        <w:fldChar w:fldCharType="begin"/>
      </w:r>
      <w:r w:rsidR="00691851">
        <w:instrText xml:space="preserve"> SEQ Ilustración \* ARABIC </w:instrText>
      </w:r>
      <w:r w:rsidR="00691851">
        <w:fldChar w:fldCharType="separate"/>
      </w:r>
      <w:ins w:id="4467" w:author="JORGE CONTRERAS ORTIZ" w:date="2021-09-04T14:47:00Z">
        <w:r w:rsidR="003E5AE5">
          <w:rPr>
            <w:noProof/>
          </w:rPr>
          <w:t>73</w:t>
        </w:r>
      </w:ins>
      <w:del w:id="4468" w:author="JORGE CONTRERAS ORTIZ" w:date="2021-09-04T08:54:00Z">
        <w:r w:rsidR="00CA0339" w:rsidDel="00425C71">
          <w:rPr>
            <w:noProof/>
          </w:rPr>
          <w:delText>72</w:delText>
        </w:r>
      </w:del>
      <w:r w:rsidR="00691851">
        <w:rPr>
          <w:noProof/>
        </w:rPr>
        <w:fldChar w:fldCharType="end"/>
      </w:r>
      <w:bookmarkEnd w:id="4463"/>
      <w:r w:rsidRPr="00791D37">
        <w:t xml:space="preserve"> Topología B con 5 nodos</w:t>
      </w:r>
      <w:bookmarkEnd w:id="4464"/>
      <w:bookmarkEnd w:id="4465"/>
      <w:bookmarkEnd w:id="4466"/>
    </w:p>
    <w:p w14:paraId="469A1E23" w14:textId="77777777" w:rsidR="0074559B" w:rsidRPr="00791D37" w:rsidRDefault="0074559B" w:rsidP="00791D37"/>
    <w:p w14:paraId="2182F62A" w14:textId="210316FA" w:rsidR="0074559B" w:rsidRPr="00791D37" w:rsidRDefault="00C17583" w:rsidP="00791D37">
      <w:pPr>
        <w:pStyle w:val="Ttulo3"/>
      </w:pPr>
      <w:bookmarkStart w:id="4469" w:name="_Toc81499474"/>
      <w:bookmarkStart w:id="4470" w:name="_Toc81761857"/>
      <w:r w:rsidRPr="00791D37">
        <w:t>PRUEBAS DE CONECTIVIDAD</w:t>
      </w:r>
      <w:bookmarkEnd w:id="4469"/>
      <w:bookmarkEnd w:id="4470"/>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4471"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77777777" w:rsidR="0074559B" w:rsidRPr="00791D37" w:rsidRDefault="0074559B" w:rsidP="00791D37"/>
    <w:p w14:paraId="6F2332D0" w14:textId="32CC4AF9" w:rsidR="0074559B" w:rsidRPr="00791D37" w:rsidRDefault="00C17583" w:rsidP="00791D37">
      <w:pPr>
        <w:pStyle w:val="Ttulo3"/>
      </w:pPr>
      <w:bookmarkStart w:id="4472" w:name="_Toc81499475"/>
      <w:bookmarkStart w:id="4473" w:name="_Toc81761858"/>
      <w:r w:rsidRPr="00791D37">
        <w:t>ENVÍO / RECIBO DE SOCKETS</w:t>
      </w:r>
      <w:bookmarkEnd w:id="4472"/>
      <w:bookmarkEnd w:id="4473"/>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4474" w:author="JORGE CONTRERAS ORTIZ" w:date="2021-09-04T16:56:00Z">
        <w:r w:rsidRPr="00791D37" w:rsidDel="00D30CCF">
          <w:delText xml:space="preserve">mandan </w:delText>
        </w:r>
      </w:del>
      <w:ins w:id="4475" w:author="JORGE CONTRERAS ORTIZ" w:date="2021-09-04T16:56:00Z">
        <w:r w:rsidR="00D30CCF">
          <w:t>envían</w:t>
        </w:r>
        <w:r w:rsidR="00D30CCF" w:rsidRPr="00791D37">
          <w:t xml:space="preserve"> </w:t>
        </w:r>
      </w:ins>
      <w:r w:rsidRPr="00791D37">
        <w:t>mensajes a los dos nodos MED formados por las PCBs.</w:t>
      </w:r>
    </w:p>
    <w:p w14:paraId="646A467B" w14:textId="77777777" w:rsidR="0074559B" w:rsidRPr="00791D37" w:rsidRDefault="0074559B" w:rsidP="00791D37">
      <w:pPr>
        <w:pStyle w:val="Prrafodelista"/>
        <w:numPr>
          <w:ilvl w:val="0"/>
          <w:numId w:val="14"/>
        </w:numPr>
      </w:pPr>
      <w:r w:rsidRPr="00791D37">
        <w:t>Nodo formado por la Coockie Completa (PCB Thread + Coockie)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77777777" w:rsidR="0074559B" w:rsidRPr="00791D37" w:rsidRDefault="0074559B" w:rsidP="00791D37">
      <w:pPr>
        <w:pStyle w:val="Prrafodelista"/>
        <w:numPr>
          <w:ilvl w:val="0"/>
          <w:numId w:val="14"/>
        </w:numPr>
      </w:pPr>
      <w:r w:rsidRPr="00791D37">
        <w:lastRenderedPageBreak/>
        <w:t>El último nodo MED, formado por la PCB Coockie Thread, al no disponer de un microcontrolador que envíe los comandos a ejecutar, solo recibirá mensajes.</w:t>
      </w:r>
    </w:p>
    <w:p w14:paraId="15ED3187" w14:textId="5F770E2E" w:rsidR="0074559B" w:rsidRPr="00791D37" w:rsidRDefault="0074559B" w:rsidP="00791D37">
      <w:r w:rsidRPr="00791D37">
        <w:t>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debug</w:t>
      </w:r>
      <w:ins w:id="4476" w:author="JORGE CONTRERAS ORTIZ" w:date="2021-09-04T16:57:00Z">
        <w:r w:rsidR="00D30CCF">
          <w:t>u</w:t>
        </w:r>
      </w:ins>
      <w:del w:id="4477"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653FF16A"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que vayan al REED solo darán un salto dentro de la propia red Thread. En los casos </w:t>
      </w:r>
      <w:del w:id="4478" w:author="JORGE CONTRERAS ORTIZ" w:date="2021-09-05T17:48:00Z">
        <w:r w:rsidRPr="00791D37" w:rsidDel="00DC6100">
          <w:delText>de los mensaje</w:delText>
        </w:r>
      </w:del>
      <w:ins w:id="4479"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4480" w:name="_Toc81499476"/>
      <w:bookmarkStart w:id="4481" w:name="_Toc81761859"/>
      <w:r w:rsidRPr="00791D37">
        <w:lastRenderedPageBreak/>
        <w:t>PRUEBAS CON 6 NODOS Y CON ENVÍO</w:t>
      </w:r>
      <w:ins w:id="4482" w:author="JORGE CONTRERAS ORTIZ" w:date="2021-09-05T14:12:00Z">
        <w:r w:rsidR="00353559">
          <w:t>S</w:t>
        </w:r>
      </w:ins>
      <w:r w:rsidRPr="00791D37">
        <w:t xml:space="preserve"> </w:t>
      </w:r>
      <w:del w:id="4483" w:author="JORGE CONTRERAS ORTIZ" w:date="2021-09-05T14:12:00Z">
        <w:r w:rsidRPr="00791D37" w:rsidDel="00353559">
          <w:delText xml:space="preserve">DE MENSAJES CON </w:delText>
        </w:r>
      </w:del>
      <w:r w:rsidRPr="00791D37">
        <w:t>MULTISALTO</w:t>
      </w:r>
      <w:bookmarkEnd w:id="4480"/>
      <w:bookmarkEnd w:id="4481"/>
    </w:p>
    <w:p w14:paraId="5F2997AD" w14:textId="77777777" w:rsidR="0074559B" w:rsidRPr="00791D37" w:rsidRDefault="0074559B" w:rsidP="00791D37"/>
    <w:p w14:paraId="59ACBBB0" w14:textId="77777777" w:rsidR="0074559B" w:rsidRPr="00791D37" w:rsidRDefault="0074559B" w:rsidP="00791D37">
      <w:r w:rsidRPr="00CA0339">
        <w:t xml:space="preserve">Viendo que con 5 nodos ya hay buena estabilidad en cuanto a la red, se incrementa el número de nodos a 6 añadiendo una PCB Coockie Thread controlada desde el PC Se ha configurado la red con el BR como nodo Líder, un Dongle KTDG102 y una PCB Coockie Thread como REEDs o Routers, y las otras dos PCB (una de ellas con la Coocki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4484" w:author="JORGE CONTRERAS ORTIZ" w:date="2021-09-05T17:48:00Z">
        <w:r w:rsidRPr="00791D37" w:rsidDel="00DC6100">
          <w:delText>que</w:delText>
        </w:r>
      </w:del>
      <w:ins w:id="4485" w:author="JORGE CONTRERAS ORTIZ" w:date="2021-09-05T17:48:00Z">
        <w:r w:rsidR="00DC6100" w:rsidRPr="00791D37">
          <w:t>que,</w:t>
        </w:r>
      </w:ins>
      <w:r w:rsidRPr="00791D37">
        <w:t xml:space="preserve"> al conectarse a la red, solo viera como potencial nodo padre a uno de todos los posibles. </w:t>
      </w:r>
    </w:p>
    <w:p w14:paraId="3D7FF81F" w14:textId="42B506E4" w:rsidR="0074559B" w:rsidRPr="00791D37" w:rsidRDefault="0074559B" w:rsidP="00791D37">
      <w:r w:rsidRPr="00791D37">
        <w:t xml:space="preserve">Haciendo esto en los 3 nodos MED, se creó la </w:t>
      </w:r>
      <w:del w:id="4486" w:author="JORGE CONTRERAS ORTIZ" w:date="2021-09-04T16:57:00Z">
        <w:r w:rsidRPr="00791D37" w:rsidDel="00D30CCF">
          <w:delText xml:space="preserve">siguiente </w:delText>
        </w:r>
      </w:del>
      <w:r w:rsidRPr="00791D37">
        <w:t>topología</w:t>
      </w:r>
      <w:ins w:id="4487"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4488" w:author="JORGE CONTRERAS ORTIZ" w:date="2021-09-04T16:57:00Z">
        <w:r w:rsidR="00D30CCF" w:rsidRPr="00791D37">
          <w:t xml:space="preserve">Ilustración </w:t>
        </w:r>
        <w:r w:rsidR="00D30CCF">
          <w:rPr>
            <w:noProof/>
          </w:rPr>
          <w:t>74</w:t>
        </w:r>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081C6AD3" w:rsidR="0074559B" w:rsidRPr="00791D37" w:rsidRDefault="0074559B" w:rsidP="00CA0339">
      <w:pPr>
        <w:pStyle w:val="Descripcin"/>
        <w:jc w:val="center"/>
      </w:pPr>
      <w:bookmarkStart w:id="4489" w:name="_Ref81667085"/>
      <w:bookmarkStart w:id="4490" w:name="_Toc81499650"/>
      <w:bookmarkStart w:id="4491" w:name="_Toc81499885"/>
      <w:bookmarkStart w:id="4492" w:name="_Toc81762092"/>
      <w:r w:rsidRPr="00791D37">
        <w:t xml:space="preserve">Ilustración </w:t>
      </w:r>
      <w:r w:rsidR="00691851">
        <w:fldChar w:fldCharType="begin"/>
      </w:r>
      <w:r w:rsidR="00691851">
        <w:instrText xml:space="preserve"> SEQ Ilustración \* ARABIC </w:instrText>
      </w:r>
      <w:r w:rsidR="00691851">
        <w:fldChar w:fldCharType="separate"/>
      </w:r>
      <w:ins w:id="4493" w:author="JORGE CONTRERAS ORTIZ" w:date="2021-09-04T14:47:00Z">
        <w:r w:rsidR="003E5AE5">
          <w:rPr>
            <w:noProof/>
          </w:rPr>
          <w:t>74</w:t>
        </w:r>
      </w:ins>
      <w:del w:id="4494" w:author="JORGE CONTRERAS ORTIZ" w:date="2021-09-04T08:54:00Z">
        <w:r w:rsidR="00CA0339" w:rsidDel="00425C71">
          <w:rPr>
            <w:noProof/>
          </w:rPr>
          <w:delText>73</w:delText>
        </w:r>
      </w:del>
      <w:r w:rsidR="00691851">
        <w:rPr>
          <w:noProof/>
        </w:rPr>
        <w:fldChar w:fldCharType="end"/>
      </w:r>
      <w:bookmarkEnd w:id="4489"/>
      <w:r w:rsidRPr="00791D37">
        <w:t xml:space="preserve"> Topología con 6 nodos</w:t>
      </w:r>
      <w:bookmarkEnd w:id="4490"/>
      <w:bookmarkEnd w:id="4491"/>
      <w:bookmarkEnd w:id="4492"/>
    </w:p>
    <w:p w14:paraId="612795A0" w14:textId="77777777" w:rsidR="0074559B" w:rsidRPr="00F92885" w:rsidRDefault="0074559B" w:rsidP="00791D37">
      <w:pPr>
        <w:rPr>
          <w:i/>
          <w:iCs/>
          <w:rPrChange w:id="4495" w:author="JORGE CONTRERAS ORTIZ" w:date="2021-09-04T13:35:00Z">
            <w:rPr/>
          </w:rPrChange>
        </w:rPr>
      </w:pPr>
      <w:r w:rsidRPr="00F92885">
        <w:rPr>
          <w:b/>
          <w:bCs/>
          <w:i/>
          <w:iCs/>
          <w:rPrChange w:id="4496" w:author="JORGE CONTRERAS ORTIZ" w:date="2021-09-04T13:35:00Z">
            <w:rPr>
              <w:b/>
              <w:bCs/>
            </w:rPr>
          </w:rPrChange>
        </w:rPr>
        <w:t>Nota:</w:t>
      </w:r>
      <w:r w:rsidRPr="00F92885">
        <w:rPr>
          <w:i/>
          <w:iCs/>
          <w:rPrChange w:id="4497"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4498" w:author="JORGE CONTRERAS ORTIZ" w:date="2021-09-04T16:57:00Z">
        <w:r w:rsidRPr="00791D37" w:rsidDel="00D30CCF">
          <w:delText>casó</w:delText>
        </w:r>
      </w:del>
      <w:ins w:id="4499"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1DCAF8F2" w14:textId="77777777" w:rsidR="0074559B" w:rsidRPr="00791D37" w:rsidRDefault="0074559B" w:rsidP="00791D37">
      <w:r w:rsidRPr="00791D37">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77777777" w:rsidR="0074559B" w:rsidRPr="00791D37" w:rsidRDefault="0074559B" w:rsidP="00791D37">
      <w:pPr>
        <w:pStyle w:val="Prrafodelista"/>
        <w:numPr>
          <w:ilvl w:val="0"/>
          <w:numId w:val="14"/>
        </w:numPr>
      </w:pPr>
      <w:r w:rsidRPr="00791D37">
        <w:rPr>
          <w:b/>
          <w:bCs/>
        </w:rPr>
        <w:lastRenderedPageBreak/>
        <w:t>Nodo MED Coockie Completa (0x2402)</w:t>
      </w:r>
      <w:r w:rsidRPr="00791D37">
        <w:t>: Envía al nodo REED formado por el Dongle.</w:t>
      </w:r>
    </w:p>
    <w:p w14:paraId="5E30BB30" w14:textId="77777777" w:rsidR="0074559B" w:rsidRPr="00791D37" w:rsidRDefault="0074559B" w:rsidP="00791D37">
      <w:pPr>
        <w:pStyle w:val="Prrafodelista"/>
        <w:numPr>
          <w:ilvl w:val="0"/>
          <w:numId w:val="14"/>
        </w:numPr>
      </w:pPr>
      <w:r w:rsidRPr="00791D37">
        <w:rPr>
          <w:b/>
          <w:bCs/>
        </w:rPr>
        <w:t>Nodos MED (0x2401) y REED (0x2400)</w:t>
      </w:r>
      <w:r w:rsidRPr="00791D37">
        <w:t xml:space="preserve"> de PCB Coockie restantes solo reciben.</w:t>
      </w:r>
    </w:p>
    <w:p w14:paraId="0E8A0B24" w14:textId="77777777" w:rsidR="0074559B" w:rsidRPr="00791D37" w:rsidRDefault="0074559B" w:rsidP="00791D37">
      <w:pPr>
        <w:pStyle w:val="Prrafodelista"/>
        <w:numPr>
          <w:ilvl w:val="0"/>
          <w:numId w:val="14"/>
        </w:numPr>
      </w:pPr>
      <w:r w:rsidRPr="00791D37">
        <w:rPr>
          <w:b/>
          <w:bCs/>
        </w:rPr>
        <w:t>PC</w:t>
      </w:r>
      <w:r w:rsidRPr="00791D37">
        <w:t>: Envía a todos los nodos, teniendo 1 y 2 saltos dentro de la red Thread.</w:t>
      </w: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4500"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4501"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4502" w:author="JORGE CONTRERAS ORTIZ" w:date="2021-09-05T17:49:00Z">
        <w:r w:rsidRPr="00791D37" w:rsidDel="00DC6100">
          <w:delText>padre,</w:delText>
        </w:r>
      </w:del>
      <w:ins w:id="4503"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4504" w:author="JORGE CONTRERAS ORTIZ" w:date="2021-09-04T16:59:00Z">
        <w:r w:rsidRPr="00791D37" w:rsidDel="009735E3">
          <w:delText>perdidas</w:delText>
        </w:r>
      </w:del>
      <w:ins w:id="4505" w:author="JORGE CONTRERAS ORTIZ" w:date="2021-09-04T16:59:00Z">
        <w:r w:rsidR="009735E3" w:rsidRPr="00791D37">
          <w:t>pérdidas</w:t>
        </w:r>
      </w:ins>
      <w:r w:rsidRPr="00791D37">
        <w:t xml:space="preserve"> de datos en los nodos receptores.</w:t>
      </w:r>
    </w:p>
    <w:p w14:paraId="6A697DAF" w14:textId="4DA76C9C" w:rsidR="0074559B" w:rsidRPr="00791D37" w:rsidRDefault="0074559B" w:rsidP="00791D37">
      <w:r w:rsidRPr="00791D37">
        <w:t>Al igual que en</w:t>
      </w:r>
      <w:ins w:id="4506" w:author="JORGE CONTRERAS ORTIZ" w:date="2021-09-04T16:58:00Z">
        <w:r w:rsidR="00D30CCF">
          <w:t xml:space="preserve"> </w:t>
        </w:r>
      </w:ins>
      <w:ins w:id="4507" w:author="JORGE CONTRERAS ORTIZ" w:date="2021-09-04T16:59:00Z">
        <w:r w:rsidR="00D30CCF">
          <w:fldChar w:fldCharType="begin"/>
        </w:r>
        <w:r w:rsidR="00D30CCF">
          <w:instrText xml:space="preserve"> REF _Ref81667157 \w \h </w:instrText>
        </w:r>
      </w:ins>
      <w:r w:rsidR="00D30CCF">
        <w:fldChar w:fldCharType="separate"/>
      </w:r>
      <w:ins w:id="4508" w:author="JORGE CONTRERAS ORTIZ" w:date="2021-09-04T16:59:00Z">
        <w:r w:rsidR="00D30CCF">
          <w:t>5.4.2</w:t>
        </w:r>
        <w:r w:rsidR="00D30CCF">
          <w:fldChar w:fldCharType="end"/>
        </w:r>
      </w:ins>
      <w:ins w:id="4509"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4510" w:author="JORGE CONTRERAS ORTIZ" w:date="2021-09-04T16:58:00Z">
        <w:r w:rsidR="00D30CCF" w:rsidRPr="00791D37">
          <w:t>ENVÍO / RECIBO DE SOCKETS</w:t>
        </w:r>
        <w:r w:rsidR="00D30CCF">
          <w:fldChar w:fldCharType="end"/>
        </w:r>
      </w:ins>
      <w:del w:id="4511"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4512" w:author="JORGE CONTRERAS ORTIZ" w:date="2021-09-04T16:58:00Z"/>
        </w:rPr>
      </w:pPr>
    </w:p>
    <w:p w14:paraId="73AACF94" w14:textId="17FD5480" w:rsidR="00D30CCF" w:rsidRDefault="00D30CCF" w:rsidP="00791D37">
      <w:pPr>
        <w:rPr>
          <w:ins w:id="4513" w:author="JORGE CONTRERAS ORTIZ" w:date="2021-09-04T16:58:00Z"/>
        </w:rPr>
      </w:pPr>
    </w:p>
    <w:p w14:paraId="6C9F7D5A" w14:textId="470B087D" w:rsidR="00D30CCF" w:rsidRDefault="00D30CCF" w:rsidP="00791D37">
      <w:pPr>
        <w:rPr>
          <w:ins w:id="4514" w:author="JORGE CONTRERAS ORTIZ" w:date="2021-09-04T16:58:00Z"/>
        </w:rPr>
      </w:pPr>
    </w:p>
    <w:p w14:paraId="0D5174B6" w14:textId="77777777" w:rsidR="00D30CCF" w:rsidRPr="00791D37" w:rsidRDefault="00D30CCF" w:rsidP="00791D37"/>
    <w:p w14:paraId="36038BF1" w14:textId="265116B5" w:rsidR="0074559B" w:rsidRPr="00791D37" w:rsidRDefault="0074559B" w:rsidP="00791D37">
      <w:pPr>
        <w:pStyle w:val="Ttulo1"/>
        <w:numPr>
          <w:ilvl w:val="0"/>
          <w:numId w:val="1"/>
        </w:numPr>
      </w:pPr>
      <w:bookmarkStart w:id="4515" w:name="_Toc81499477"/>
      <w:bookmarkStart w:id="4516" w:name="_Toc81761860"/>
      <w:r w:rsidRPr="00791D37">
        <w:lastRenderedPageBreak/>
        <w:t>CONCLUSIONE</w:t>
      </w:r>
      <w:bookmarkEnd w:id="4515"/>
      <w:r w:rsidR="00D6148E" w:rsidRPr="00791D37">
        <w:t>S Y LÍNEAS FUTURAS</w:t>
      </w:r>
      <w:bookmarkEnd w:id="4516"/>
    </w:p>
    <w:p w14:paraId="411C5A38" w14:textId="77777777" w:rsidR="0074559B" w:rsidRPr="00791D37" w:rsidRDefault="0074559B" w:rsidP="00791D37"/>
    <w:p w14:paraId="77BDDCA0" w14:textId="77777777" w:rsidR="0074559B" w:rsidRPr="00791D37" w:rsidRDefault="0074559B" w:rsidP="00791D37">
      <w:r w:rsidRPr="00791D37">
        <w:t>En este proyecto se ha buscado la viabilidad de la implementación de las comunicaciones THREAD en el sistema de la Coockie.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77777777" w:rsidR="0074559B" w:rsidRPr="00791D37" w:rsidRDefault="0074559B" w:rsidP="00791D37">
      <w:pPr>
        <w:pStyle w:val="Prrafodelista"/>
        <w:numPr>
          <w:ilvl w:val="0"/>
          <w:numId w:val="14"/>
        </w:numPr>
      </w:pPr>
      <w:r w:rsidRPr="00791D37">
        <w:t>Las redes THREAD son redes bastante estables y con una buena capacidad multisalto entre nodos con muy escasa pérdida de la información enviada.</w:t>
      </w:r>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39038CD9"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el sol impactando directamente sobre dichos nodos. Por lo </w:t>
      </w:r>
      <w:del w:id="4517" w:author="JORGE CONTRERAS ORTIZ" w:date="2021-09-05T17:49:00Z">
        <w:r w:rsidRPr="00791D37" w:rsidDel="00DC6100">
          <w:delText>que</w:delText>
        </w:r>
      </w:del>
      <w:ins w:id="4518" w:author="JORGE CONTRERAS ORTIZ" w:date="2021-09-05T17:49:00Z">
        <w:r w:rsidR="00DC6100" w:rsidRPr="00791D37">
          <w:t>que,</w:t>
        </w:r>
      </w:ins>
      <w:r w:rsidRPr="00791D37">
        <w:t xml:space="preserve"> en ambientes normales sin mucha carga de trabajo sobre el nodo, no habrá problema con los nodos.  </w:t>
      </w:r>
    </w:p>
    <w:p w14:paraId="1B54189E" w14:textId="06D5E14A" w:rsidR="0074559B" w:rsidRPr="00791D37" w:rsidRDefault="0074559B" w:rsidP="00791D37"/>
    <w:p w14:paraId="1CE2BBD3" w14:textId="583F37AC" w:rsidR="00D6148E" w:rsidRPr="00791D37" w:rsidRDefault="00D6148E" w:rsidP="00791D37">
      <w:r w:rsidRPr="00791D37">
        <w:t>Un posible desarrollo futuro para este proyecto es la integración de la capa de sensores a los nodos desarrollados. A su vez se podría desarrollar una plataforma Web donde se puedan enviar por mensajes UDP mediante Sockets las medidas tomadas por los diferentes nodos y se pueda ir gestionando la red mediante esta Web, ya sea desde la configuración de los tiempos de envío de las medidas desde los nodos, el poder ver el estado</w:t>
      </w:r>
      <w:del w:id="4519"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77777777" w:rsidR="0074559B" w:rsidRPr="00791D37" w:rsidRDefault="0074559B" w:rsidP="00791D37">
      <w:pPr>
        <w:pStyle w:val="Ttulo1"/>
        <w:numPr>
          <w:ilvl w:val="0"/>
          <w:numId w:val="1"/>
        </w:numPr>
      </w:pPr>
      <w:bookmarkStart w:id="4520" w:name="_Toc81499480"/>
      <w:bookmarkStart w:id="4521" w:name="_Toc81761861"/>
      <w:r w:rsidRPr="00791D37">
        <w:lastRenderedPageBreak/>
        <w:t>BIBLIOGRAFÍA</w:t>
      </w:r>
      <w:bookmarkEnd w:id="4520"/>
      <w:bookmarkEnd w:id="4521"/>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257A8F">
      <w:headerReference w:type="default" r:id="rId105"/>
      <w:footerReference w:type="even" r:id="rId106"/>
      <w:footerReference w:type="default" r:id="rId107"/>
      <w:type w:val="continuous"/>
      <w:pgSz w:w="11906" w:h="16838"/>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50"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1757" w:author="GABRIEL NOE MUJICA ROJAS" w:date="2021-09-02T12:18:00Z" w:initials="GNMR">
    <w:p w14:paraId="1BE020EC" w14:textId="77777777" w:rsidR="00B5329E" w:rsidRDefault="00B5329E"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780" w:author="GABRIEL NOE MUJICA ROJAS" w:date="2021-09-02T12:18:00Z" w:initials="GNMR">
    <w:p w14:paraId="4AC2537D" w14:textId="77777777" w:rsidR="00DA3B27" w:rsidRDefault="00DA3B27"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1862"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1822" w:author="GABRIEL NOE MUJICA ROJAS" w:date="2021-09-02T12:00:00Z" w:initials="GNMR">
    <w:p w14:paraId="7BE3D1C5" w14:textId="77777777" w:rsidR="00DA3B27" w:rsidRDefault="00DA3B27" w:rsidP="00791D37">
      <w:pPr>
        <w:pStyle w:val="Textocomentario"/>
      </w:pPr>
      <w:r>
        <w:rPr>
          <w:rStyle w:val="Refdecomentario"/>
        </w:rPr>
        <w:annotationRef/>
      </w:r>
      <w:r>
        <w:t xml:space="preserve">Estas traduciendo de forma literal el paper que referencias y eso no es correcto. Puedes referenciar conceptos importantes de artículos que sean de interés para el documento, pero no copiar o traducir literalmente. Además, el artículo que referencias es de una calidad baja, muy general. </w:t>
      </w:r>
    </w:p>
  </w:comment>
  <w:comment w:id="1890" w:author="GABRIEL NOE MUJICA ROJAS" w:date="2021-09-02T12:05:00Z" w:initials="GNMR">
    <w:p w14:paraId="6DF35CBD" w14:textId="77777777" w:rsidR="00DA3B27" w:rsidRDefault="00DA3B27" w:rsidP="00791D37">
      <w:pPr>
        <w:pStyle w:val="Textocomentario"/>
      </w:pPr>
      <w:r>
        <w:rPr>
          <w:rStyle w:val="Refdecomentario"/>
        </w:rPr>
        <w:annotationRef/>
      </w:r>
      <w:r>
        <w:t>Copia del paper traducido al español</w:t>
      </w:r>
    </w:p>
  </w:comment>
  <w:comment w:id="2117"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212"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226"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2317"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2318"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2523"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2569"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2570" w:author="JORGE CONTRERAS ORTIZ" w:date="2021-09-03T23:34:00Z" w:initials="JCO">
    <w:p w14:paraId="2F070BC2" w14:textId="3C634C20" w:rsidR="00890963" w:rsidRPr="00151189" w:rsidRDefault="00890963">
      <w:pPr>
        <w:pStyle w:val="Textocomentario"/>
      </w:pPr>
      <w:r>
        <w:rPr>
          <w:rStyle w:val="Refdecomentario"/>
        </w:rPr>
        <w:annotationRef/>
      </w:r>
    </w:p>
  </w:comment>
  <w:comment w:id="2574"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2785"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786"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2868"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3411" w:author="JORGE CONTRERAS ORTIZ" w:date="2021-09-04T12:52:00Z" w:initials="JCO">
    <w:p w14:paraId="745875FF" w14:textId="00B3B1ED" w:rsidR="00FE1EC4" w:rsidRDefault="00FE1EC4">
      <w:pPr>
        <w:pStyle w:val="Textocomentario"/>
      </w:pPr>
      <w:r>
        <w:rPr>
          <w:rStyle w:val="Refdecomentario"/>
        </w:rPr>
        <w:annotationRef/>
      </w:r>
    </w:p>
  </w:comment>
  <w:comment w:id="3851" w:author="GABRIEL NOE MUJICA ROJAS" w:date="2021-09-02T12:38:00Z" w:initials="GNMR">
    <w:p w14:paraId="5D4EAA93" w14:textId="77777777" w:rsidR="0074559B" w:rsidRDefault="0074559B" w:rsidP="00791D37">
      <w:pPr>
        <w:pStyle w:val="Textocomentario"/>
      </w:pPr>
      <w:r>
        <w:rPr>
          <w:rStyle w:val="Refdecomentario"/>
        </w:rPr>
        <w:annotationRef/>
      </w:r>
      <w:r>
        <w:t>Incluir fotos de la plada real fabricada y montada</w:t>
      </w:r>
    </w:p>
  </w:comment>
  <w:comment w:id="4155"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7BE3D1C5"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B42" w16cex:dateUtc="2021-09-02T10:00: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7BE3D1C5" w16cid:durableId="24DB3B42"/>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A9099" w14:textId="77777777" w:rsidR="00691851" w:rsidRDefault="00691851" w:rsidP="00EA5ADB">
      <w:pPr>
        <w:spacing w:after="0" w:line="240" w:lineRule="auto"/>
      </w:pPr>
      <w:r>
        <w:separator/>
      </w:r>
    </w:p>
  </w:endnote>
  <w:endnote w:type="continuationSeparator" w:id="0">
    <w:p w14:paraId="6FBAA368" w14:textId="77777777" w:rsidR="00691851" w:rsidRDefault="00691851"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JORGE CONTRERAS ORTIZ" w:date="2021-09-04T11:53:00Z"/>
  <w:sdt>
    <w:sdtPr>
      <w:id w:val="719169437"/>
      <w:docPartObj>
        <w:docPartGallery w:val="Page Numbers (Bottom of Page)"/>
        <w:docPartUnique/>
      </w:docPartObj>
    </w:sdtPr>
    <w:sdtEndPr/>
    <w:sdtContent>
      <w:customXmlInsRangeEnd w:id="0"/>
      <w:p w14:paraId="159D7300" w14:textId="5697B7B0" w:rsidR="00675D4D" w:rsidRDefault="00675D4D">
        <w:pPr>
          <w:pStyle w:val="Piedepgina"/>
          <w:rPr>
            <w:ins w:id="1" w:author="JORGE CONTRERAS ORTIZ" w:date="2021-09-04T11:53:00Z"/>
          </w:rPr>
        </w:pPr>
        <w:ins w:id="2" w:author="JORGE CONTRERAS ORTIZ" w:date="2021-09-04T11:53:00Z">
          <w:r>
            <w:fldChar w:fldCharType="begin"/>
          </w:r>
          <w:r>
            <w:instrText>PAGE   \* MERGEFORMAT</w:instrText>
          </w:r>
          <w:r>
            <w:fldChar w:fldCharType="separate"/>
          </w:r>
          <w:r>
            <w:t>2</w:t>
          </w:r>
          <w:r>
            <w:fldChar w:fldCharType="end"/>
          </w:r>
        </w:ins>
      </w:p>
      <w:customXmlInsRangeStart w:id="3" w:author="JORGE CONTRERAS ORTIZ" w:date="2021-09-04T11:53:00Z"/>
    </w:sdtContent>
  </w:sdt>
  <w:customXmlInsRangeEnd w:id="3"/>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JORGE CONTRERAS ORTIZ" w:date="2021-09-04T09:15:00Z"/>
  <w:sdt>
    <w:sdtPr>
      <w:id w:val="-1912999173"/>
      <w:docPartObj>
        <w:docPartGallery w:val="Page Numbers (Bottom of Page)"/>
        <w:docPartUnique/>
      </w:docPartObj>
    </w:sdtPr>
    <w:sdtEndPr/>
    <w:sdtContent>
      <w:customXmlInsRangeEnd w:id="5"/>
      <w:p w14:paraId="71B8C0DB" w14:textId="6580569C" w:rsidR="00434554" w:rsidRDefault="00691851">
        <w:pPr>
          <w:pStyle w:val="Piedepgina"/>
          <w:jc w:val="right"/>
          <w:rPr>
            <w:ins w:id="6" w:author="JORGE CONTRERAS ORTIZ" w:date="2021-09-04T09:15:00Z"/>
          </w:rPr>
        </w:pPr>
      </w:p>
      <w:customXmlInsRangeStart w:id="7" w:author="JORGE CONTRERAS ORTIZ" w:date="2021-09-04T09:15:00Z"/>
    </w:sdtContent>
  </w:sdt>
  <w:customXmlInsRangeEnd w:id="7"/>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43" w:author="JORGE CONTRERAS ORTIZ" w:date="2021-09-04T09:15:00Z"/>
  <w:sdt>
    <w:sdtPr>
      <w:id w:val="1230808660"/>
      <w:docPartObj>
        <w:docPartGallery w:val="Page Numbers (Bottom of Page)"/>
        <w:docPartUnique/>
      </w:docPartObj>
    </w:sdtPr>
    <w:sdtEndPr/>
    <w:sdtContent>
      <w:customXmlInsRangeEnd w:id="1743"/>
      <w:p w14:paraId="19DF6A7A" w14:textId="77777777" w:rsidR="00434554" w:rsidRDefault="00434554">
        <w:pPr>
          <w:pStyle w:val="Piedepgina"/>
          <w:jc w:val="right"/>
          <w:rPr>
            <w:ins w:id="1744" w:author="JORGE CONTRERAS ORTIZ" w:date="2021-09-04T09:15:00Z"/>
          </w:rPr>
        </w:pPr>
        <w:ins w:id="1745" w:author="JORGE CONTRERAS ORTIZ" w:date="2021-09-04T09:17:00Z">
          <w:r>
            <w:fldChar w:fldCharType="begin"/>
          </w:r>
          <w:r>
            <w:instrText xml:space="preserve"> PAGE   \* MERGEFORMAT </w:instrText>
          </w:r>
        </w:ins>
        <w:r>
          <w:fldChar w:fldCharType="separate"/>
        </w:r>
        <w:r>
          <w:rPr>
            <w:noProof/>
          </w:rPr>
          <w:t>II</w:t>
        </w:r>
        <w:ins w:id="1746" w:author="JORGE CONTRERAS ORTIZ" w:date="2021-09-04T09:17:00Z">
          <w:r>
            <w:fldChar w:fldCharType="end"/>
          </w:r>
        </w:ins>
      </w:p>
      <w:customXmlInsRangeStart w:id="1747" w:author="JORGE CONTRERAS ORTIZ" w:date="2021-09-04T09:15:00Z"/>
    </w:sdtContent>
  </w:sdt>
  <w:customXmlInsRangeEnd w:id="1747"/>
  <w:p w14:paraId="2B04781A" w14:textId="77777777" w:rsidR="00434554" w:rsidRDefault="0043455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522" w:author="JORGE CONTRERAS ORTIZ" w:date="2021-09-04T11:53:00Z"/>
  <w:sdt>
    <w:sdtPr>
      <w:id w:val="-683276281"/>
      <w:docPartObj>
        <w:docPartGallery w:val="Page Numbers (Bottom of Page)"/>
        <w:docPartUnique/>
      </w:docPartObj>
    </w:sdtPr>
    <w:sdtEndPr/>
    <w:sdtContent>
      <w:customXmlInsRangeEnd w:id="4522"/>
      <w:p w14:paraId="23B02131" w14:textId="77777777" w:rsidR="005B41E7" w:rsidRDefault="005B41E7">
        <w:pPr>
          <w:pStyle w:val="Piedepgina"/>
          <w:rPr>
            <w:ins w:id="4523" w:author="JORGE CONTRERAS ORTIZ" w:date="2021-09-04T11:53:00Z"/>
          </w:rPr>
        </w:pPr>
        <w:ins w:id="4524" w:author="JORGE CONTRERAS ORTIZ" w:date="2021-09-04T11:53:00Z">
          <w:r>
            <w:fldChar w:fldCharType="begin"/>
          </w:r>
          <w:r>
            <w:instrText>PAGE   \* MERGEFORMAT</w:instrText>
          </w:r>
          <w:r>
            <w:fldChar w:fldCharType="separate"/>
          </w:r>
          <w:r>
            <w:t>2</w:t>
          </w:r>
          <w:r>
            <w:fldChar w:fldCharType="end"/>
          </w:r>
        </w:ins>
      </w:p>
      <w:customXmlInsRangeStart w:id="4525" w:author="JORGE CONTRERAS ORTIZ" w:date="2021-09-04T11:53:00Z"/>
    </w:sdtContent>
  </w:sdt>
  <w:customXmlInsRangeEnd w:id="4525"/>
  <w:p w14:paraId="36F60A9A" w14:textId="77777777" w:rsidR="005B41E7" w:rsidRDefault="005B41E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526" w:author="JORGE CONTRERAS ORTIZ" w:date="2021-09-04T09:24:00Z"/>
  <w:sdt>
    <w:sdtPr>
      <w:id w:val="-103726123"/>
      <w:docPartObj>
        <w:docPartGallery w:val="Page Numbers (Bottom of Page)"/>
        <w:docPartUnique/>
      </w:docPartObj>
    </w:sdtPr>
    <w:sdtEndPr>
      <w:rPr>
        <w:b/>
        <w:bCs/>
      </w:rPr>
    </w:sdtEndPr>
    <w:sdtContent>
      <w:customXmlInsRangeEnd w:id="4526"/>
      <w:p w14:paraId="520083D5" w14:textId="2343D905" w:rsidR="005B42F0" w:rsidRDefault="005B42F0">
        <w:pPr>
          <w:pStyle w:val="Piedepgina"/>
          <w:jc w:val="right"/>
          <w:rPr>
            <w:ins w:id="4527" w:author="JORGE CONTRERAS ORTIZ" w:date="2021-09-04T09:24:00Z"/>
          </w:rPr>
        </w:pPr>
        <w:ins w:id="4528" w:author="JORGE CONTRERAS ORTIZ" w:date="2021-09-04T09:24:00Z">
          <w:r>
            <w:fldChar w:fldCharType="begin"/>
          </w:r>
          <w:r>
            <w:instrText>PAGE   \* MERGEFORMAT</w:instrText>
          </w:r>
          <w:r>
            <w:fldChar w:fldCharType="separate"/>
          </w:r>
          <w:r>
            <w:t>2</w:t>
          </w:r>
          <w:r>
            <w:fldChar w:fldCharType="end"/>
          </w:r>
        </w:ins>
      </w:p>
      <w:customXmlInsRangeStart w:id="4529" w:author="JORGE CONTRERAS ORTIZ" w:date="2021-09-04T09:24:00Z"/>
    </w:sdtContent>
  </w:sdt>
  <w:customXmlInsRangeEnd w:id="4529"/>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B2834" w14:textId="77777777" w:rsidR="00691851" w:rsidRDefault="00691851" w:rsidP="00EA5ADB">
      <w:pPr>
        <w:spacing w:after="0" w:line="240" w:lineRule="auto"/>
      </w:pPr>
      <w:r>
        <w:separator/>
      </w:r>
    </w:p>
  </w:footnote>
  <w:footnote w:type="continuationSeparator" w:id="0">
    <w:p w14:paraId="2798E83E" w14:textId="77777777" w:rsidR="00691851" w:rsidRDefault="00691851"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77777777" w:rsidR="00327D33" w:rsidRDefault="00327D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2"/>
  </w:num>
  <w:num w:numId="5">
    <w:abstractNumId w:val="24"/>
  </w:num>
  <w:num w:numId="6">
    <w:abstractNumId w:val="18"/>
  </w:num>
  <w:num w:numId="7">
    <w:abstractNumId w:val="5"/>
  </w:num>
  <w:num w:numId="8">
    <w:abstractNumId w:val="13"/>
  </w:num>
  <w:num w:numId="9">
    <w:abstractNumId w:val="17"/>
  </w:num>
  <w:num w:numId="10">
    <w:abstractNumId w:val="14"/>
  </w:num>
  <w:num w:numId="11">
    <w:abstractNumId w:val="6"/>
  </w:num>
  <w:num w:numId="12">
    <w:abstractNumId w:val="25"/>
  </w:num>
  <w:num w:numId="13">
    <w:abstractNumId w:val="4"/>
  </w:num>
  <w:num w:numId="14">
    <w:abstractNumId w:val="10"/>
  </w:num>
  <w:num w:numId="15">
    <w:abstractNumId w:val="15"/>
  </w:num>
  <w:num w:numId="16">
    <w:abstractNumId w:val="0"/>
  </w:num>
  <w:num w:numId="17">
    <w:abstractNumId w:val="23"/>
  </w:num>
  <w:num w:numId="18">
    <w:abstractNumId w:val="7"/>
  </w:num>
  <w:num w:numId="19">
    <w:abstractNumId w:val="9"/>
  </w:num>
  <w:num w:numId="20">
    <w:abstractNumId w:val="12"/>
  </w:num>
  <w:num w:numId="21">
    <w:abstractNumId w:val="8"/>
  </w:num>
  <w:num w:numId="22">
    <w:abstractNumId w:val="11"/>
  </w:num>
  <w:num w:numId="23">
    <w:abstractNumId w:val="3"/>
  </w:num>
  <w:num w:numId="24">
    <w:abstractNumId w:val="16"/>
  </w:num>
  <w:num w:numId="25">
    <w:abstractNumId w:val="21"/>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81A1E"/>
    <w:rsid w:val="000A0AF3"/>
    <w:rsid w:val="00151189"/>
    <w:rsid w:val="00154AE0"/>
    <w:rsid w:val="001A4F03"/>
    <w:rsid w:val="001D4816"/>
    <w:rsid w:val="002129C6"/>
    <w:rsid w:val="002330D3"/>
    <w:rsid w:val="00247D58"/>
    <w:rsid w:val="0025296D"/>
    <w:rsid w:val="00257A8F"/>
    <w:rsid w:val="00257E99"/>
    <w:rsid w:val="00260047"/>
    <w:rsid w:val="002C3A3D"/>
    <w:rsid w:val="00327D33"/>
    <w:rsid w:val="00353559"/>
    <w:rsid w:val="00363231"/>
    <w:rsid w:val="00363B1A"/>
    <w:rsid w:val="00387F22"/>
    <w:rsid w:val="003D660C"/>
    <w:rsid w:val="003E2792"/>
    <w:rsid w:val="003E5AE5"/>
    <w:rsid w:val="003F4166"/>
    <w:rsid w:val="00425C71"/>
    <w:rsid w:val="004272D2"/>
    <w:rsid w:val="00434554"/>
    <w:rsid w:val="004A3A88"/>
    <w:rsid w:val="005026F3"/>
    <w:rsid w:val="00522221"/>
    <w:rsid w:val="00522D2C"/>
    <w:rsid w:val="0052318C"/>
    <w:rsid w:val="00537564"/>
    <w:rsid w:val="00571788"/>
    <w:rsid w:val="00593FA6"/>
    <w:rsid w:val="005A11AB"/>
    <w:rsid w:val="005B41E7"/>
    <w:rsid w:val="005B42F0"/>
    <w:rsid w:val="005E5EEE"/>
    <w:rsid w:val="006242EF"/>
    <w:rsid w:val="00672BD4"/>
    <w:rsid w:val="00675D4D"/>
    <w:rsid w:val="00691851"/>
    <w:rsid w:val="006B360E"/>
    <w:rsid w:val="006E3638"/>
    <w:rsid w:val="006F13B4"/>
    <w:rsid w:val="007127DD"/>
    <w:rsid w:val="007279BC"/>
    <w:rsid w:val="00741EF7"/>
    <w:rsid w:val="0074559B"/>
    <w:rsid w:val="00791D37"/>
    <w:rsid w:val="00797426"/>
    <w:rsid w:val="007B782F"/>
    <w:rsid w:val="007E2B99"/>
    <w:rsid w:val="00807E1A"/>
    <w:rsid w:val="00845295"/>
    <w:rsid w:val="008807DC"/>
    <w:rsid w:val="00890963"/>
    <w:rsid w:val="008C2FD4"/>
    <w:rsid w:val="008E3912"/>
    <w:rsid w:val="008F301F"/>
    <w:rsid w:val="00912DA3"/>
    <w:rsid w:val="00933E5F"/>
    <w:rsid w:val="009449CB"/>
    <w:rsid w:val="009735E3"/>
    <w:rsid w:val="0098005E"/>
    <w:rsid w:val="009979DA"/>
    <w:rsid w:val="009C65A7"/>
    <w:rsid w:val="009E4081"/>
    <w:rsid w:val="00A60C70"/>
    <w:rsid w:val="00A73883"/>
    <w:rsid w:val="00A7595B"/>
    <w:rsid w:val="00A83557"/>
    <w:rsid w:val="00AD1498"/>
    <w:rsid w:val="00AF4313"/>
    <w:rsid w:val="00B234ED"/>
    <w:rsid w:val="00B3747D"/>
    <w:rsid w:val="00B5329E"/>
    <w:rsid w:val="00B572D7"/>
    <w:rsid w:val="00B62082"/>
    <w:rsid w:val="00B83329"/>
    <w:rsid w:val="00BA0D46"/>
    <w:rsid w:val="00BD51E1"/>
    <w:rsid w:val="00C17583"/>
    <w:rsid w:val="00C55CDD"/>
    <w:rsid w:val="00CA0339"/>
    <w:rsid w:val="00CA4A46"/>
    <w:rsid w:val="00CD0C5B"/>
    <w:rsid w:val="00D30CCF"/>
    <w:rsid w:val="00D46385"/>
    <w:rsid w:val="00D56C93"/>
    <w:rsid w:val="00D6148E"/>
    <w:rsid w:val="00D86ECC"/>
    <w:rsid w:val="00DA3B27"/>
    <w:rsid w:val="00DC6100"/>
    <w:rsid w:val="00DF11EC"/>
    <w:rsid w:val="00DF2718"/>
    <w:rsid w:val="00E11D61"/>
    <w:rsid w:val="00E205F0"/>
    <w:rsid w:val="00E36B99"/>
    <w:rsid w:val="00E42FF4"/>
    <w:rsid w:val="00E558C7"/>
    <w:rsid w:val="00E915C0"/>
    <w:rsid w:val="00EA0B9B"/>
    <w:rsid w:val="00EA5ADB"/>
    <w:rsid w:val="00EB625C"/>
    <w:rsid w:val="00ED1700"/>
    <w:rsid w:val="00EF2EE1"/>
    <w:rsid w:val="00F000F5"/>
    <w:rsid w:val="00F15048"/>
    <w:rsid w:val="00F21168"/>
    <w:rsid w:val="00F547F4"/>
    <w:rsid w:val="00F77B95"/>
    <w:rsid w:val="00F92885"/>
    <w:rsid w:val="00FD2A2F"/>
    <w:rsid w:val="00FE1E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6242EF"/>
    <w:pPr>
      <w:tabs>
        <w:tab w:val="left" w:pos="1320"/>
        <w:tab w:val="right" w:leader="dot" w:pos="9060"/>
      </w:tabs>
      <w:spacing w:after="100"/>
      <w:ind w:left="442"/>
      <w:jc w:val="center"/>
    </w:pPr>
    <w:rPr>
      <w:rFonts w:eastAsiaTheme="minorEastAsia" w:cs="Times New Roman"/>
      <w:lang w:eastAsia="es-ES"/>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kirale.com/products/ktbrn1/"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hyperlink" Target="https://datatracker.ietf.org/doc/html/draft-ietf-pppext-cobs-00" TargetMode="External"/><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hyperlink" Target="https://www.kirale.com/support/kb/ip-connectivity-between-the-thread-network-and-the-lan-part-iii/" TargetMode="External"/><Relationship Id="rId16" Type="http://schemas.openxmlformats.org/officeDocument/2006/relationships/image" Target="media/image2.png"/><Relationship Id="rId107" Type="http://schemas.openxmlformats.org/officeDocument/2006/relationships/footer" Target="footer5.xml"/><Relationship Id="rId11" Type="http://schemas.openxmlformats.org/officeDocument/2006/relationships/comments" Target="comment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jpeg"/><Relationship Id="rId102"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hyperlink" Target="https://www.kirale.com/support/kb/ip-connectivity-between-the-thread-network-and-the-lan-part-iv/" TargetMode="External"/><Relationship Id="rId95" Type="http://schemas.openxmlformats.org/officeDocument/2006/relationships/image" Target="media/image66.jpeg"/><Relationship Id="rId22" Type="http://schemas.openxmlformats.org/officeDocument/2006/relationships/hyperlink" Target="https://mobaxterm.mobatek.net/" TargetMode="External"/><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0.png"/><Relationship Id="rId69" Type="http://schemas.openxmlformats.org/officeDocument/2006/relationships/image" Target="media/image44.png"/><Relationship Id="rId80" Type="http://schemas.openxmlformats.org/officeDocument/2006/relationships/image" Target="media/image55.jpeg"/><Relationship Id="rId85" Type="http://schemas.openxmlformats.org/officeDocument/2006/relationships/image" Target="media/image60.png"/><Relationship Id="rId12" Type="http://schemas.microsoft.com/office/2011/relationships/commentsExtended" Target="commentsExtended.xml"/><Relationship Id="rId17" Type="http://schemas.openxmlformats.org/officeDocument/2006/relationships/image" Target="media/image3.png"/><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hyperlink" Target="https://www.kirale.com/products/ktwm102/" TargetMode="External"/><Relationship Id="rId103" Type="http://schemas.openxmlformats.org/officeDocument/2006/relationships/image" Target="media/image71.png"/><Relationship Id="rId108" Type="http://schemas.openxmlformats.org/officeDocument/2006/relationships/fontTable" Target="fontTable.xml"/><Relationship Id="rId54" Type="http://schemas.openxmlformats.org/officeDocument/2006/relationships/image" Target="media/image34.png"/><Relationship Id="rId70" Type="http://schemas.openxmlformats.org/officeDocument/2006/relationships/image" Target="media/image45.jpeg"/><Relationship Id="rId75" Type="http://schemas.openxmlformats.org/officeDocument/2006/relationships/image" Target="media/image50.png"/><Relationship Id="rId91" Type="http://schemas.openxmlformats.org/officeDocument/2006/relationships/image" Target="media/image62.jpeg"/><Relationship Id="rId96" Type="http://schemas.openxmlformats.org/officeDocument/2006/relationships/hyperlink" Target="http://www.kiral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s://zadig.akeo.ie/" TargetMode="External"/><Relationship Id="rId28" Type="http://schemas.openxmlformats.org/officeDocument/2006/relationships/hyperlink" Target="http://[IPv4]:8000" TargetMode="Externa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hyperlink" Target="https://www.kirale.com/support/" TargetMode="External"/><Relationship Id="rId106" Type="http://schemas.openxmlformats.org/officeDocument/2006/relationships/footer" Target="footer4.xml"/><Relationship Id="rId10"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hyperlink" Target="https://brew.sh/" TargetMode="External"/><Relationship Id="rId60" Type="http://schemas.openxmlformats.org/officeDocument/2006/relationships/image" Target="media/image38.png"/><Relationship Id="rId65" Type="http://schemas.openxmlformats.org/officeDocument/2006/relationships/hyperlink" Target="https://www.kirale.com/products/ktwm102/" TargetMode="Externa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5.jpeg"/><Relationship Id="rId99" Type="http://schemas.openxmlformats.org/officeDocument/2006/relationships/image" Target="media/image69.png"/><Relationship Id="rId101"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footer" Target="footer2.xml"/><Relationship Id="rId13" Type="http://schemas.microsoft.com/office/2016/09/relationships/commentsIds" Target="commentsIds.xml"/><Relationship Id="rId18" Type="http://schemas.openxmlformats.org/officeDocument/2006/relationships/image" Target="media/image4.png"/><Relationship Id="rId39" Type="http://schemas.openxmlformats.org/officeDocument/2006/relationships/image" Target="media/image20.png"/><Relationship Id="rId109" Type="http://schemas.microsoft.com/office/2011/relationships/people" Target="people.xm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5.png"/><Relationship Id="rId76" Type="http://schemas.openxmlformats.org/officeDocument/2006/relationships/image" Target="media/image51.png"/><Relationship Id="rId97" Type="http://schemas.openxmlformats.org/officeDocument/2006/relationships/image" Target="media/image67.png"/><Relationship Id="rId10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3.jpeg"/><Relationship Id="rId2" Type="http://schemas.openxmlformats.org/officeDocument/2006/relationships/numbering" Target="numbering.xml"/><Relationship Id="rId29" Type="http://schemas.openxmlformats.org/officeDocument/2006/relationships/hyperlink" Target="http://[IPv6]:8000" TargetMode="External"/><Relationship Id="rId24" Type="http://schemas.openxmlformats.org/officeDocument/2006/relationships/image" Target="media/image7.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1.png"/><Relationship Id="rId87" Type="http://schemas.openxmlformats.org/officeDocument/2006/relationships/hyperlink" Target="https://www.kirale.com/support/kb/ip-connectivity-between-the-thread-network-and-the-lan-part-i/" TargetMode="External"/><Relationship Id="rId110" Type="http://schemas.openxmlformats.org/officeDocument/2006/relationships/theme" Target="theme/theme1.xml"/><Relationship Id="rId61" Type="http://schemas.openxmlformats.org/officeDocument/2006/relationships/image" Target="media/image39.png"/><Relationship Id="rId82" Type="http://schemas.openxmlformats.org/officeDocument/2006/relationships/image" Target="media/image57.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2.png"/><Relationship Id="rId100" Type="http://schemas.openxmlformats.org/officeDocument/2006/relationships/hyperlink" Target="http://www.kirale.com" TargetMode="External"/><Relationship Id="rId105" Type="http://schemas.openxmlformats.org/officeDocument/2006/relationships/header" Target="header1.xml"/><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47.png"/><Relationship Id="rId93" Type="http://schemas.openxmlformats.org/officeDocument/2006/relationships/image" Target="media/image64.jpe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2.png"/><Relationship Id="rId20" Type="http://schemas.openxmlformats.org/officeDocument/2006/relationships/image" Target="media/image6.png"/><Relationship Id="rId41" Type="http://schemas.openxmlformats.org/officeDocument/2006/relationships/image" Target="media/image22.png"/><Relationship Id="rId62" Type="http://schemas.openxmlformats.org/officeDocument/2006/relationships/hyperlink" Target="https://www.kirale.com/products/ktwm102/" TargetMode="External"/><Relationship Id="rId83" Type="http://schemas.openxmlformats.org/officeDocument/2006/relationships/image" Target="media/image58.png"/><Relationship Id="rId88" Type="http://schemas.openxmlformats.org/officeDocument/2006/relationships/hyperlink" Target="https://www.kirale.com/support/kb/ip-connectivity-between-the-thread-network-and-the-lan-part-i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234</Words>
  <Characters>232290</Characters>
  <Application>Microsoft Office Word</Application>
  <DocSecurity>0</DocSecurity>
  <Lines>1935</Lines>
  <Paragraphs>5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29</cp:revision>
  <dcterms:created xsi:type="dcterms:W3CDTF">2021-09-02T16:49:00Z</dcterms:created>
  <dcterms:modified xsi:type="dcterms:W3CDTF">2021-09-0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